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Group-Based Community Interventions to Support the Social Reintegration of Marginalized Adults with Mental Illness: A Systematic Review and Meta-Analysis</w:t>
      </w:r>
    </w:p>
    <w:p w14:paraId="1D91D22D" w14:textId="77777777" w:rsidR="001512F7" w:rsidRPr="00AF0241" w:rsidRDefault="001512F7" w:rsidP="00D4328E">
      <w:pPr>
        <w:rPr>
          <w:rFonts w:eastAsia="Times New Roman"/>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sz w:val="27"/>
          <w:szCs w:val="27"/>
        </w:rPr>
        <w:id w:val="-1949309077"/>
        <w:placeholder>
          <w:docPart w:val="DefaultPlaceholder_-1854013440"/>
        </w:placeholder>
      </w:sdtPr>
      <w:sdtContent>
        <w:p w14:paraId="09444A66" w14:textId="7A57053B" w:rsidR="00DD5E12" w:rsidRPr="00AF0241" w:rsidRDefault="001512F7" w:rsidP="00D7480A">
          <w:pPr>
            <w:divId w:val="874463968"/>
            <w:rPr>
              <w:rFonts w:eastAsia="Times New Roman"/>
              <w:sz w:val="27"/>
              <w:szCs w:val="27"/>
            </w:rPr>
          </w:pPr>
          <w:r w:rsidRPr="00AF0241">
            <w:rPr>
              <w:rFonts w:eastAsia="Times New Roman"/>
              <w:sz w:val="27"/>
              <w:szCs w:val="27"/>
            </w:rPr>
            <w:t>Nina Thorup Dalgaard</w:t>
          </w:r>
          <w:r w:rsidR="00123097" w:rsidRPr="00AF0241">
            <w:rPr>
              <w:rFonts w:eastAsia="Times New Roman"/>
              <w:sz w:val="27"/>
              <w:szCs w:val="27"/>
            </w:rPr>
            <w:t>,</w:t>
          </w:r>
          <w:r w:rsidR="00DD5E12" w:rsidRPr="00AF0241">
            <w:rPr>
              <w:rFonts w:eastAsia="Times New Roman"/>
              <w:sz w:val="27"/>
              <w:szCs w:val="27"/>
            </w:rPr>
            <w:t xml:space="preserve"> </w:t>
          </w:r>
          <w:r w:rsidRPr="00AF0241">
            <w:rPr>
              <w:rFonts w:eastAsia="Times New Roman"/>
              <w:sz w:val="27"/>
              <w:szCs w:val="27"/>
            </w:rPr>
            <w:t>VIVE The Danish Center for Social Science Research</w:t>
          </w:r>
        </w:p>
        <w:p w14:paraId="7469F1E4" w14:textId="40A66583" w:rsidR="00D7480A" w:rsidRPr="00AF0241" w:rsidRDefault="00FB3FAD" w:rsidP="00D7480A">
          <w:pPr>
            <w:divId w:val="874463968"/>
            <w:rPr>
              <w:rFonts w:eastAsia="Times New Roman"/>
              <w:sz w:val="27"/>
              <w:szCs w:val="27"/>
            </w:rPr>
          </w:pPr>
          <w:r>
            <w:rPr>
              <w:rFonts w:eastAsia="Times New Roman"/>
              <w:sz w:val="27"/>
              <w:szCs w:val="27"/>
            </w:rPr>
            <w:t>Jak</w:t>
          </w:r>
          <w:r w:rsidR="001512F7" w:rsidRPr="00AF0241">
            <w:rPr>
              <w:rFonts w:eastAsia="Times New Roman"/>
              <w:sz w:val="27"/>
              <w:szCs w:val="27"/>
            </w:rPr>
            <w:t xml:space="preserve">ob </w:t>
          </w:r>
          <w:proofErr w:type="spellStart"/>
          <w:r w:rsidR="001512F7" w:rsidRPr="00AF0241">
            <w:rPr>
              <w:rFonts w:eastAsia="Times New Roman"/>
              <w:sz w:val="27"/>
              <w:szCs w:val="27"/>
            </w:rPr>
            <w:t>Kaarup</w:t>
          </w:r>
          <w:proofErr w:type="spellEnd"/>
          <w:r w:rsidR="001512F7" w:rsidRPr="00AF0241">
            <w:rPr>
              <w:rFonts w:eastAsia="Times New Roman"/>
              <w:sz w:val="27"/>
              <w:szCs w:val="27"/>
            </w:rPr>
            <w:t xml:space="preserve"> Jensen</w:t>
          </w:r>
          <w:r w:rsidR="00DD5E12" w:rsidRPr="00AF0241">
            <w:rPr>
              <w:rFonts w:eastAsia="Times New Roman"/>
              <w:sz w:val="27"/>
              <w:szCs w:val="27"/>
            </w:rPr>
            <w:t xml:space="preserve">, </w:t>
          </w:r>
          <w:r w:rsidR="001512F7" w:rsidRPr="00AF0241">
            <w:rPr>
              <w:rFonts w:eastAsia="Times New Roman"/>
              <w:sz w:val="27"/>
              <w:szCs w:val="27"/>
            </w:rPr>
            <w:t>VIVE The Danish Center for Social Science Research</w:t>
          </w:r>
        </w:p>
      </w:sdtContent>
    </w:sdt>
    <w:p w14:paraId="6CBC593D" w14:textId="19EF4F58" w:rsidR="001512F7" w:rsidRPr="00AF0241" w:rsidRDefault="001512F7" w:rsidP="00D7480A">
      <w:pPr>
        <w:divId w:val="874463968"/>
        <w:rPr>
          <w:rFonts w:eastAsia="Times New Roman"/>
          <w:sz w:val="27"/>
          <w:szCs w:val="27"/>
        </w:rPr>
      </w:pPr>
      <w:r w:rsidRPr="00AF0241">
        <w:rPr>
          <w:rFonts w:eastAsia="Times New Roman"/>
          <w:sz w:val="27"/>
          <w:szCs w:val="27"/>
        </w:rPr>
        <w:t xml:space="preserve">Jasmin Sami </w:t>
      </w:r>
      <w:proofErr w:type="spellStart"/>
      <w:r w:rsidRPr="00AF0241">
        <w:rPr>
          <w:rFonts w:eastAsia="Times New Roman"/>
          <w:sz w:val="27"/>
          <w:szCs w:val="27"/>
        </w:rPr>
        <w:t>Adada</w:t>
      </w:r>
      <w:proofErr w:type="spellEnd"/>
      <w:r w:rsidRPr="00AF0241">
        <w:rPr>
          <w:rFonts w:eastAsia="Times New Roman"/>
          <w:sz w:val="27"/>
          <w:szCs w:val="27"/>
        </w:rPr>
        <w:t>, VIVE The Danish Center for Social Science Research</w:t>
      </w:r>
    </w:p>
    <w:p w14:paraId="5116ECFC" w14:textId="00F168AE"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aya Christiane </w:t>
      </w:r>
      <w:proofErr w:type="spellStart"/>
      <w:r w:rsidRPr="00AF0241">
        <w:rPr>
          <w:rFonts w:eastAsia="Times New Roman"/>
          <w:sz w:val="27"/>
          <w:szCs w:val="27"/>
          <w:lang w:val="en-US"/>
        </w:rPr>
        <w:t>Flensb</w:t>
      </w:r>
      <w:r w:rsidR="00723B9D">
        <w:rPr>
          <w:rFonts w:eastAsia="Times New Roman"/>
          <w:sz w:val="27"/>
          <w:szCs w:val="27"/>
          <w:lang w:val="en-US"/>
        </w:rPr>
        <w:t>o</w:t>
      </w:r>
      <w:r w:rsidRPr="00AF0241">
        <w:rPr>
          <w:rFonts w:eastAsia="Times New Roman"/>
          <w:sz w:val="27"/>
          <w:szCs w:val="27"/>
          <w:lang w:val="en-US"/>
        </w:rPr>
        <w:t>rg</w:t>
      </w:r>
      <w:proofErr w:type="spellEnd"/>
      <w:r w:rsidRPr="00AF0241">
        <w:rPr>
          <w:rFonts w:eastAsia="Times New Roman"/>
          <w:sz w:val="27"/>
          <w:szCs w:val="27"/>
          <w:lang w:val="en-US"/>
        </w:rPr>
        <w:t xml:space="preserve"> Jensen,</w:t>
      </w:r>
      <w:r w:rsidRPr="00AF0241">
        <w:rPr>
          <w:rFonts w:eastAsia="Times New Roman"/>
          <w:sz w:val="27"/>
          <w:szCs w:val="27"/>
        </w:rPr>
        <w:t xml:space="preserve"> VIVE The Danish Center for Social Science Research</w:t>
      </w:r>
    </w:p>
    <w:p w14:paraId="742BC312" w14:textId="1B4D4721"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Elizabeth Bengtsen,</w:t>
      </w:r>
      <w:r w:rsidRPr="00AF0241">
        <w:rPr>
          <w:rFonts w:eastAsia="Times New Roman"/>
          <w:sz w:val="27"/>
          <w:szCs w:val="27"/>
        </w:rPr>
        <w:t xml:space="preserve"> VIVE The Danish Center for Social Science Research</w:t>
      </w:r>
    </w:p>
    <w:p w14:paraId="1CD961C3" w14:textId="5DDA9338"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ikkel Helding Vembye, </w:t>
      </w:r>
      <w:r w:rsidRPr="00AF0241">
        <w:rPr>
          <w:rFonts w:eastAsia="Times New Roman"/>
          <w:sz w:val="27"/>
          <w:szCs w:val="27"/>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45EC9DD0" w14:textId="77777777" w:rsidR="001512F7" w:rsidRPr="00AF0241" w:rsidRDefault="001512F7" w:rsidP="001512F7">
          <w:pPr>
            <w:divId w:val="874463968"/>
            <w:rPr>
              <w:rFonts w:eastAsia="Times New Roman"/>
              <w:sz w:val="27"/>
              <w:szCs w:val="27"/>
            </w:rPr>
          </w:pPr>
          <w:r w:rsidRPr="00AF0241">
            <w:rPr>
              <w:rFonts w:eastAsia="Times New Roman"/>
              <w:sz w:val="27"/>
              <w:szCs w:val="27"/>
            </w:rPr>
            <w:t>Nina Thorup Dalgaard, VIVE The Danish Center for Social Science Research</w:t>
          </w:r>
        </w:p>
        <w:p w14:paraId="58FB0145" w14:textId="225D10CA" w:rsidR="003862F9" w:rsidRPr="00AF0241" w:rsidRDefault="00000000">
          <w:pPr>
            <w:pStyle w:val="NormalWeb"/>
            <w:divId w:val="874463968"/>
            <w:rPr>
              <w:color w:val="0066CC"/>
              <w:sz w:val="27"/>
              <w:szCs w:val="27"/>
            </w:rPr>
          </w:pPr>
        </w:p>
      </w:sdtContent>
    </w:sdt>
    <w:p w14:paraId="4CFB5604" w14:textId="38A1F978"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D4328E">
      <w:pPr>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0" w:name="ABS_BACKGROUND"/>
      <w:bookmarkEnd w:id="0"/>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8E1E29">
          <w:pPr>
            <w:spacing w:before="100" w:beforeAutospacing="1" w:after="100" w:afterAutospacing="1"/>
            <w:jc w:val="both"/>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4328E">
      <w:pPr>
        <w:divId w:val="1118254625"/>
        <w:rPr>
          <w:rFonts w:eastAsia="Times New Roman"/>
        </w:rPr>
      </w:pPr>
      <w:bookmarkStart w:id="1" w:name="ABS_OBJECTIVES"/>
      <w:bookmarkEnd w:id="1"/>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436892F6"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7FD9A4DF" w:rsidR="007359ED"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omes related to social reintegration</w:t>
          </w:r>
          <w:r w:rsidR="00FE4E3B">
            <w:rPr>
              <w:rFonts w:ascii="Times New Roman" w:eastAsia="Times New Roman" w:hAnsi="Times New Roman" w:cs="Times New Roman"/>
              <w:sz w:val="24"/>
              <w:szCs w:val="24"/>
              <w:lang w:val="en-US" w:eastAsia="da-DK"/>
            </w:rPr>
            <w:t xml:space="preserve"> (primary outcome)</w:t>
          </w:r>
          <w:r w:rsidR="00F85227">
            <w:rPr>
              <w:rFonts w:ascii="Times New Roman" w:eastAsia="Times New Roman" w:hAnsi="Times New Roman" w:cs="Times New Roman"/>
              <w:sz w:val="24"/>
              <w:szCs w:val="24"/>
              <w:lang w:val="en-US" w:eastAsia="da-DK"/>
            </w:rPr>
            <w:t>,</w:t>
          </w:r>
          <w:r w:rsidR="002F43DB">
            <w:rPr>
              <w:rFonts w:ascii="Times New Roman" w:eastAsia="Times New Roman" w:hAnsi="Times New Roman" w:cs="Times New Roman"/>
              <w:sz w:val="24"/>
              <w:szCs w:val="24"/>
              <w:lang w:val="en-US" w:eastAsia="da-DK"/>
            </w:rPr>
            <w:t xml:space="preserve">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w:t>
          </w:r>
          <w:r w:rsidR="00F85227">
            <w:rPr>
              <w:rFonts w:ascii="Times New Roman" w:eastAsia="Times New Roman" w:hAnsi="Times New Roman" w:cs="Times New Roman"/>
              <w:sz w:val="24"/>
              <w:szCs w:val="24"/>
              <w:lang w:val="en-US" w:eastAsia="da-DK"/>
            </w:rPr>
            <w:t>,</w:t>
          </w:r>
          <w:r w:rsidR="00126541" w:rsidRPr="00BB5450">
            <w:rPr>
              <w:rFonts w:ascii="Times New Roman" w:eastAsia="Times New Roman" w:hAnsi="Times New Roman" w:cs="Times New Roman"/>
              <w:sz w:val="24"/>
              <w:szCs w:val="24"/>
              <w:lang w:val="en-US" w:eastAsia="da-DK"/>
            </w:rPr>
            <w:t xml:space="preserve"> and employment.</w:t>
          </w:r>
        </w:p>
        <w:p w14:paraId="69530108" w14:textId="75870C88" w:rsidR="00FE4E3B" w:rsidRPr="0079359A" w:rsidRDefault="00F85227" w:rsidP="0079359A">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o explore the general efficacy of group-based community interventions aimed at supporting marginalized adults with mental illness and related problems on outc</w:t>
          </w:r>
          <w:r>
            <w:rPr>
              <w:rFonts w:ascii="Times New Roman" w:eastAsia="Times New Roman" w:hAnsi="Times New Roman" w:cs="Times New Roman"/>
              <w:sz w:val="24"/>
              <w:szCs w:val="24"/>
              <w:lang w:val="en-US" w:eastAsia="da-DK"/>
            </w:rPr>
            <w:t>omes related to mental health</w:t>
          </w:r>
          <w:r w:rsidR="00FE4E3B">
            <w:rPr>
              <w:rFonts w:ascii="Times New Roman" w:eastAsia="Times New Roman" w:hAnsi="Times New Roman" w:cs="Times New Roman"/>
              <w:sz w:val="24"/>
              <w:szCs w:val="24"/>
              <w:lang w:val="en-US" w:eastAsia="da-DK"/>
            </w:rPr>
            <w:t xml:space="preserve"> (secondary outcome)</w:t>
          </w:r>
          <w:r>
            <w:rPr>
              <w:rFonts w:ascii="Times New Roman" w:eastAsia="Times New Roman" w:hAnsi="Times New Roman" w:cs="Times New Roman"/>
              <w:sz w:val="24"/>
              <w:szCs w:val="24"/>
              <w:lang w:val="en-US" w:eastAsia="da-DK"/>
            </w:rPr>
            <w:t>, such as anxiety, depression, and symptoms of psychosis</w:t>
          </w:r>
          <w:r w:rsidRPr="00BB5450">
            <w:rPr>
              <w:rFonts w:ascii="Times New Roman" w:eastAsia="Times New Roman" w:hAnsi="Times New Roman" w:cs="Times New Roman"/>
              <w:sz w:val="24"/>
              <w:szCs w:val="24"/>
              <w:lang w:val="en-US" w:eastAsia="da-DK"/>
            </w:rPr>
            <w:t>.</w:t>
          </w:r>
        </w:p>
        <w:p w14:paraId="5ABFCD63" w14:textId="56BE104F" w:rsidR="00126541" w:rsidRPr="00BB5450"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2" w:name="ABS_SEARCH_STRATEGY"/>
      <w:bookmarkEnd w:id="2"/>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FE4E3B">
          <w:pPr>
            <w:jc w:val="both"/>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7D0B7324" w:rsidR="00D7480A" w:rsidRPr="007359ED" w:rsidRDefault="007359ED" w:rsidP="00FE4E3B">
          <w:pPr>
            <w:pStyle w:val="NormalWeb"/>
            <w:shd w:val="clear" w:color="auto" w:fill="FFFFFF"/>
            <w:spacing w:after="240"/>
            <w:jc w:val="both"/>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 The searches were limited to publications published from 2000</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3" w:name="ABS_SELECTION_CRITERIA"/>
      <w:bookmarkEnd w:id="3"/>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598858C0" w:rsidR="00D7480A" w:rsidRPr="00AF0241" w:rsidRDefault="007359ED" w:rsidP="00FE4E3B">
          <w:pPr>
            <w:pStyle w:val="NormalWeb"/>
            <w:jc w:val="both"/>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In order to summarize what is known about the possible causal effects of group-based community interventions, we included all study designs (including RCT</w:t>
          </w:r>
          <w:r w:rsidR="00FE4E3B">
            <w:rPr>
              <w:rFonts w:eastAsia="Times New Roman"/>
              <w:lang w:val="en-US" w:eastAsia="da-DK"/>
            </w:rPr>
            <w:t>s</w:t>
          </w:r>
          <w:r w:rsidR="00BB5450" w:rsidRPr="00D53D4E">
            <w:rPr>
              <w:rFonts w:eastAsia="Times New Roman"/>
              <w:lang w:val="en-US" w:eastAsia="da-DK"/>
            </w:rPr>
            <w:t xml:space="preserve">)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4" w:name="ABS_DATA_COLLECTION"/>
      <w:bookmarkEnd w:id="4"/>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EndPr>
        <w:rPr>
          <w:color w:val="auto"/>
          <w:sz w:val="24"/>
          <w:szCs w:val="24"/>
        </w:rPr>
      </w:sdtEndPr>
      <w:sdtContent>
        <w:p w14:paraId="6DA9FC4D" w14:textId="4B344479" w:rsidR="00BB5450" w:rsidRPr="00AF0241" w:rsidRDefault="00BB5450" w:rsidP="00FE4E3B">
          <w:pPr>
            <w:pStyle w:val="NormalWeb"/>
            <w:spacing w:after="240"/>
            <w:jc w:val="both"/>
            <w:divId w:val="492914960"/>
          </w:pPr>
          <w:r w:rsidRPr="00AF0241">
            <w:t xml:space="preserve">The total number of </w:t>
          </w:r>
          <w:proofErr w:type="gramStart"/>
          <w:r w:rsidRPr="00AF0241">
            <w:t>potential</w:t>
          </w:r>
          <w:proofErr w:type="gramEnd"/>
          <w:r w:rsidRPr="00AF0241">
            <w:t xml:space="preserve"> relevant records was </w:t>
          </w:r>
          <w:r w:rsidR="00FE4E3B">
            <w:rPr>
              <w:color w:val="000000"/>
              <w:kern w:val="28"/>
            </w:rPr>
            <w:t>28,980</w:t>
          </w:r>
          <w:r w:rsidRPr="00AF0241">
            <w:t xml:space="preserve"> after excluding duplicates (database:</w:t>
          </w:r>
          <w:r w:rsidRPr="00AF0241">
            <w:rPr>
              <w:color w:val="000000"/>
              <w:kern w:val="28"/>
            </w:rPr>
            <w:t xml:space="preserve"> </w:t>
          </w:r>
          <w:r w:rsidR="00FE4E3B">
            <w:rPr>
              <w:color w:val="000000"/>
              <w:kern w:val="28"/>
            </w:rPr>
            <w:t>18882;</w:t>
          </w:r>
          <w:r w:rsidRPr="00AF0241">
            <w:t xml:space="preserve"> grey, hand search, snowballing</w:t>
          </w:r>
          <w:r w:rsidR="008E1E29">
            <w:t>,</w:t>
          </w:r>
          <w:r w:rsidRPr="00AF0241">
            <w:t xml:space="preserve"> and other resources:</w:t>
          </w:r>
          <w:r w:rsidRPr="00AF0241">
            <w:rPr>
              <w:color w:val="000000"/>
              <w:kern w:val="28"/>
            </w:rPr>
            <w:t xml:space="preserve"> 10.098</w:t>
          </w:r>
          <w:r w:rsidR="00FE4E3B">
            <w:rPr>
              <w:color w:val="000000"/>
              <w:kern w:val="28"/>
            </w:rPr>
            <w:t>; duplicates: 8533</w:t>
          </w:r>
          <w:r w:rsidRPr="00AF0241">
            <w:t xml:space="preserve">). All records were screened based on title and abstract; </w:t>
          </w:r>
          <w:r w:rsidR="00FE4E3B">
            <w:rPr>
              <w:color w:val="000000"/>
              <w:kern w:val="28"/>
            </w:rPr>
            <w:t>2</w:t>
          </w:r>
          <w:r w:rsidRPr="00AF0241">
            <w:rPr>
              <w:color w:val="000000"/>
              <w:kern w:val="28"/>
            </w:rPr>
            <w:t>8.</w:t>
          </w:r>
          <w:r w:rsidR="00FE4E3B">
            <w:rPr>
              <w:color w:val="000000"/>
              <w:kern w:val="28"/>
            </w:rPr>
            <w:t>357</w:t>
          </w:r>
          <w:r w:rsidRPr="00AF0241">
            <w:t xml:space="preserve"> were excluded for not fulfilling the screening </w:t>
          </w:r>
          <w:r w:rsidRPr="00AF0241">
            <w:lastRenderedPageBreak/>
            <w:t>criteria. including 35 records that were unobtainable despite efforts to locate them through libraries and searches on the Internet. 623 records were ordered, retrieved</w:t>
          </w:r>
          <w:r w:rsidR="00F85227">
            <w:t>,</w:t>
          </w:r>
          <w:r w:rsidRPr="00AF0241">
            <w:t xml:space="preserve"> and screened in full text. Of these, 561 did not fulfil the screening criteria and were excluded. 62 studies were included in the review. </w:t>
          </w:r>
        </w:p>
        <w:p w14:paraId="0A7E2C78" w14:textId="20F93CC7" w:rsidR="0002143B" w:rsidRDefault="00F85227" w:rsidP="00FE4E3B">
          <w:pPr>
            <w:pStyle w:val="Heading2"/>
            <w:jc w:val="both"/>
            <w:divId w:val="492914960"/>
            <w:rPr>
              <w:rFonts w:eastAsia="Times New Roman"/>
              <w:b w:val="0"/>
              <w:sz w:val="24"/>
              <w:szCs w:val="24"/>
            </w:rPr>
          </w:pPr>
          <w:r>
            <w:rPr>
              <w:rFonts w:eastAsia="Times New Roman"/>
              <w:b w:val="0"/>
              <w:sz w:val="24"/>
              <w:szCs w:val="24"/>
            </w:rPr>
            <w:t>One</w:t>
          </w:r>
          <w:r w:rsidR="00BB5450" w:rsidRPr="00BB5450">
            <w:rPr>
              <w:rFonts w:eastAsia="Times New Roman"/>
              <w:b w:val="0"/>
              <w:sz w:val="24"/>
              <w:szCs w:val="24"/>
            </w:rPr>
            <w:t xml:space="preserve"> stud</w:t>
          </w:r>
          <w:r>
            <w:rPr>
              <w:rFonts w:eastAsia="Times New Roman"/>
              <w:b w:val="0"/>
              <w:sz w:val="24"/>
              <w:szCs w:val="24"/>
            </w:rPr>
            <w:t>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deemed to be </w:t>
          </w:r>
          <w:r>
            <w:rPr>
              <w:rFonts w:eastAsia="Times New Roman"/>
              <w:b w:val="0"/>
              <w:sz w:val="24"/>
              <w:szCs w:val="24"/>
            </w:rPr>
            <w:t>at</w:t>
          </w:r>
          <w:r w:rsidR="00BB5450" w:rsidRPr="00BB5450">
            <w:rPr>
              <w:rFonts w:eastAsia="Times New Roman"/>
              <w:b w:val="0"/>
              <w:sz w:val="24"/>
              <w:szCs w:val="24"/>
            </w:rPr>
            <w:t xml:space="preserve"> critical risk of bias due to high/serious risk of bias in multiple domains. Based on the review protocol, </w:t>
          </w:r>
          <w:r>
            <w:rPr>
              <w:rFonts w:eastAsia="Times New Roman"/>
              <w:b w:val="0"/>
              <w:sz w:val="24"/>
              <w:szCs w:val="24"/>
            </w:rPr>
            <w:t>this stud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excluded </w:t>
          </w:r>
          <w:r w:rsidR="00D03F6D">
            <w:rPr>
              <w:rFonts w:eastAsia="Times New Roman"/>
              <w:b w:val="0"/>
              <w:sz w:val="24"/>
              <w:szCs w:val="24"/>
            </w:rPr>
            <w:t>from the meta-analyse</w:t>
          </w:r>
          <w:r w:rsidR="00BB5450" w:rsidRPr="00BB5450">
            <w:rPr>
              <w:rFonts w:eastAsia="Times New Roman"/>
              <w:b w:val="0"/>
              <w:sz w:val="24"/>
              <w:szCs w:val="24"/>
            </w:rPr>
            <w:t xml:space="preserve">s. </w:t>
          </w:r>
          <w:r>
            <w:rPr>
              <w:rFonts w:eastAsia="Times New Roman"/>
              <w:b w:val="0"/>
              <w:sz w:val="24"/>
              <w:szCs w:val="24"/>
            </w:rPr>
            <w:t>12</w:t>
          </w:r>
          <w:r w:rsidR="00BB5450" w:rsidRPr="00BB5450">
            <w:rPr>
              <w:rFonts w:eastAsia="Times New Roman"/>
              <w:b w:val="0"/>
              <w:sz w:val="24"/>
              <w:szCs w:val="24"/>
            </w:rPr>
            <w:t xml:space="preserve"> studies did not report results in a manner that allowed us to calculate effect sizes</w:t>
          </w:r>
          <w:r>
            <w:rPr>
              <w:rFonts w:eastAsia="Times New Roman"/>
              <w:b w:val="0"/>
              <w:sz w:val="24"/>
              <w:szCs w:val="24"/>
            </w:rPr>
            <w:t>,</w:t>
          </w:r>
          <w:r w:rsidR="00BB5450" w:rsidRPr="00BB5450">
            <w:rPr>
              <w:rFonts w:eastAsia="Times New Roman"/>
              <w:b w:val="0"/>
              <w:sz w:val="24"/>
              <w:szCs w:val="24"/>
            </w:rPr>
            <w:t xml:space="preserve"> and these were also not used in the </w:t>
          </w:r>
          <w:r>
            <w:rPr>
              <w:rFonts w:eastAsia="Times New Roman"/>
              <w:b w:val="0"/>
              <w:sz w:val="24"/>
              <w:szCs w:val="24"/>
            </w:rPr>
            <w:t>data synthesis</w:t>
          </w:r>
          <w:r w:rsidR="00BB5450" w:rsidRPr="00BB5450">
            <w:rPr>
              <w:rFonts w:eastAsia="Times New Roman"/>
              <w:b w:val="0"/>
              <w:sz w:val="24"/>
              <w:szCs w:val="24"/>
            </w:rPr>
            <w:t xml:space="preserve">. </w:t>
          </w:r>
          <w:r w:rsidR="007A0E68">
            <w:rPr>
              <w:rFonts w:eastAsia="Times New Roman"/>
              <w:b w:val="0"/>
              <w:sz w:val="24"/>
              <w:szCs w:val="24"/>
            </w:rPr>
            <w:t>4</w:t>
          </w:r>
          <w:r>
            <w:rPr>
              <w:rFonts w:eastAsia="Times New Roman"/>
              <w:b w:val="0"/>
              <w:sz w:val="24"/>
              <w:szCs w:val="24"/>
            </w:rPr>
            <w:t xml:space="preserve">9 </w:t>
          </w:r>
          <w:r w:rsidR="00BB5450" w:rsidRPr="00BB5450">
            <w:rPr>
              <w:rFonts w:eastAsia="Times New Roman"/>
              <w:b w:val="0"/>
              <w:sz w:val="24"/>
              <w:szCs w:val="24"/>
            </w:rPr>
            <w:t xml:space="preserve">studies </w:t>
          </w:r>
          <w:r w:rsidR="00FE4E3B">
            <w:rPr>
              <w:rFonts w:eastAsia="Times New Roman"/>
              <w:b w:val="0"/>
              <w:sz w:val="24"/>
              <w:szCs w:val="24"/>
            </w:rPr>
            <w:t xml:space="preserve">and 349 effect size estimates </w:t>
          </w:r>
          <w:r w:rsidR="00BB5450" w:rsidRPr="00BB5450">
            <w:rPr>
              <w:rFonts w:eastAsia="Times New Roman"/>
              <w:b w:val="0"/>
              <w:sz w:val="24"/>
              <w:szCs w:val="24"/>
            </w:rPr>
            <w:t>were used in the meta-analysis</w:t>
          </w:r>
          <w:r w:rsidR="0002143B">
            <w:rPr>
              <w:rFonts w:eastAsia="Times New Roman"/>
              <w:b w:val="0"/>
              <w:sz w:val="24"/>
              <w:szCs w:val="24"/>
            </w:rPr>
            <w:t xml:space="preserve">, of which 347 effect sizes were adjusted for baseline differences. </w:t>
          </w:r>
        </w:p>
        <w:p w14:paraId="0CF279A4" w14:textId="3FC01C21" w:rsidR="00D7480A" w:rsidRPr="00AF0241" w:rsidRDefault="00000000" w:rsidP="0002143B">
          <w:pPr>
            <w:divId w:val="492914960"/>
          </w:pPr>
        </w:p>
      </w:sdtContent>
    </w:sdt>
    <w:p w14:paraId="3C617797" w14:textId="4D31311D" w:rsidR="003862F9" w:rsidRPr="00AF0241" w:rsidRDefault="00C37244" w:rsidP="00D7480A">
      <w:pPr>
        <w:pStyle w:val="Heading3"/>
        <w:divId w:val="2132430162"/>
        <w:rPr>
          <w:rFonts w:eastAsia="Times New Roman"/>
        </w:rPr>
      </w:pPr>
      <w:bookmarkStart w:id="5" w:name="ABS_RESULTS"/>
      <w:bookmarkEnd w:id="5"/>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7A66B2AB" w14:textId="7BFFA9FF" w:rsidR="00FE4E3B" w:rsidRDefault="007A0E68" w:rsidP="00F85227">
          <w:pPr>
            <w:pStyle w:val="NormalWeb"/>
            <w:jc w:val="both"/>
            <w:divId w:val="2132430162"/>
            <w:rPr>
              <w:color w:val="000000" w:themeColor="text1"/>
            </w:rPr>
          </w:pPr>
          <w:r>
            <w:rPr>
              <w:color w:val="000000" w:themeColor="text1"/>
            </w:rPr>
            <w:t>The 4</w:t>
          </w:r>
          <w:r w:rsidR="00F85227">
            <w:rPr>
              <w:color w:val="000000" w:themeColor="text1"/>
            </w:rPr>
            <w:t>9</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chizophrenia or other primary psychotic disorders (36 studies)</w:t>
          </w:r>
          <w:r w:rsidR="00F85227">
            <w:rPr>
              <w:rFonts w:cstheme="minorHAnsi"/>
              <w:color w:val="000000" w:themeColor="text1"/>
              <w:lang w:val="en-US"/>
            </w:rPr>
            <w:t>,</w:t>
          </w:r>
          <w:r w:rsidR="00D2116C" w:rsidRPr="008A2011">
            <w:rPr>
              <w:rFonts w:cstheme="minorHAnsi"/>
              <w:color w:val="000000" w:themeColor="text1"/>
              <w:lang w:val="en-US"/>
            </w:rPr>
            <w:t xml:space="preserve">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w:t>
          </w:r>
          <w:r w:rsidR="00F85227">
            <w:rPr>
              <w:rFonts w:cstheme="minorHAnsi"/>
              <w:color w:val="000000" w:themeColor="text1"/>
              <w:lang w:val="en-US"/>
            </w:rPr>
            <w:t>. In</w:t>
          </w:r>
          <w:r w:rsidR="00D2116C" w:rsidRPr="008A2011">
            <w:rPr>
              <w:rFonts w:cstheme="minorHAnsi"/>
              <w:color w:val="000000" w:themeColor="text1"/>
              <w:lang w:val="en-US"/>
            </w:rPr>
            <w:t xml:space="preserve">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Pr="00D53D4E">
            <w:rPr>
              <w:color w:val="000000" w:themeColor="text1"/>
              <w:lang w:val="en-US"/>
            </w:rPr>
            <w:t xml:space="preserve">. The total number of </w:t>
          </w:r>
          <w:r w:rsidR="00F85227">
            <w:rPr>
              <w:color w:val="000000" w:themeColor="text1"/>
              <w:lang w:val="en-US"/>
            </w:rPr>
            <w:t xml:space="preserve">5390 </w:t>
          </w:r>
          <w:r w:rsidRPr="00D53D4E">
            <w:rPr>
              <w:color w:val="000000" w:themeColor="text1"/>
              <w:lang w:val="en-US"/>
            </w:rPr>
            <w:t>participants</w:t>
          </w:r>
          <w:r w:rsidR="00554919">
            <w:rPr>
              <w:color w:val="000000" w:themeColor="text1"/>
              <w:lang w:val="en-US"/>
            </w:rPr>
            <w:t xml:space="preserve"> (46.6% males</w:t>
          </w:r>
          <w:r w:rsidR="00B0640D">
            <w:rPr>
              <w:color w:val="000000" w:themeColor="text1"/>
              <w:lang w:val="en-US"/>
            </w:rPr>
            <w:t xml:space="preserve">, </w:t>
          </w:r>
          <w:r w:rsidR="00554919">
            <w:rPr>
              <w:color w:val="000000" w:themeColor="text1"/>
              <w:lang w:val="en-US"/>
            </w:rPr>
            <w:t>mean age</w:t>
          </w:r>
          <w:r w:rsidR="00B0640D">
            <w:rPr>
              <w:color w:val="000000" w:themeColor="text1"/>
              <w:lang w:val="en-US"/>
            </w:rPr>
            <w:t xml:space="preserve"> </w:t>
          </w:r>
          <w:r w:rsidR="00554919">
            <w:rPr>
              <w:color w:val="000000" w:themeColor="text1"/>
              <w:lang w:val="en-US"/>
            </w:rPr>
            <w:t>40.7</w:t>
          </w:r>
          <w:r w:rsidR="00B0640D">
            <w:rPr>
              <w:color w:val="000000" w:themeColor="text1"/>
              <w:lang w:val="en-US"/>
            </w:rPr>
            <w:t xml:space="preserve"> years</w:t>
          </w:r>
          <w:r w:rsidR="00554919">
            <w:rPr>
              <w:color w:val="000000" w:themeColor="text1"/>
              <w:lang w:val="en-US"/>
            </w:rPr>
            <w:t>)</w:t>
          </w:r>
          <w:r w:rsidRPr="00D53D4E">
            <w:rPr>
              <w:color w:val="000000" w:themeColor="text1"/>
              <w:lang w:val="en-US"/>
            </w:rPr>
            <w:t xml:space="preserve"> </w:t>
          </w:r>
          <w:r w:rsidR="00F85227">
            <w:rPr>
              <w:color w:val="000000" w:themeColor="text1"/>
              <w:lang w:val="en-US"/>
            </w:rPr>
            <w:t xml:space="preserve">contributed to the social </w:t>
          </w:r>
          <w:proofErr w:type="spellStart"/>
          <w:r w:rsidR="00F85227">
            <w:rPr>
              <w:color w:val="000000" w:themeColor="text1"/>
              <w:lang w:val="en-US"/>
            </w:rPr>
            <w:t>reintegrational</w:t>
          </w:r>
          <w:proofErr w:type="spellEnd"/>
          <w:r w:rsidR="00F85227">
            <w:rPr>
              <w:color w:val="000000" w:themeColor="text1"/>
              <w:lang w:val="en-US"/>
            </w:rPr>
            <w:t xml:space="preserve"> outcomes, while 4663 participants</w:t>
          </w:r>
          <w:r w:rsidR="00B0640D">
            <w:rPr>
              <w:color w:val="000000" w:themeColor="text1"/>
              <w:lang w:val="en-US"/>
            </w:rPr>
            <w:t xml:space="preserve"> (45.3% males, mean age 39.6 years)</w:t>
          </w:r>
          <w:r w:rsidR="00F85227">
            <w:rPr>
              <w:color w:val="000000" w:themeColor="text1"/>
              <w:lang w:val="en-US"/>
            </w:rPr>
            <w:t xml:space="preserve"> contributed to the mental health outcomes. </w:t>
          </w:r>
        </w:p>
        <w:p w14:paraId="6BF8FA66" w14:textId="28F08E3F" w:rsidR="00FE4E3B" w:rsidRDefault="00FE4E3B" w:rsidP="00F85227">
          <w:pPr>
            <w:pStyle w:val="NormalWeb"/>
            <w:jc w:val="both"/>
            <w:divId w:val="2132430162"/>
            <w:rPr>
              <w:color w:val="000000" w:themeColor="text1"/>
            </w:rPr>
          </w:pPr>
          <w:r>
            <w:rPr>
              <w:color w:val="000000" w:themeColor="text1"/>
            </w:rPr>
            <w:t xml:space="preserve">We analyzed the data separately for social </w:t>
          </w:r>
          <w:proofErr w:type="spellStart"/>
          <w:r>
            <w:rPr>
              <w:color w:val="000000" w:themeColor="text1"/>
            </w:rPr>
            <w:t>reintegrational</w:t>
          </w:r>
          <w:proofErr w:type="spellEnd"/>
          <w:r>
            <w:rPr>
              <w:color w:val="000000" w:themeColor="text1"/>
            </w:rPr>
            <w:t xml:space="preserve"> (primary) and mental health (secondary) outcomes. Specifically, we meta-analyzed </w:t>
          </w:r>
          <w:r w:rsidR="00391340">
            <w:rPr>
              <w:color w:val="000000" w:themeColor="text1"/>
            </w:rPr>
            <w:t xml:space="preserve">205 effect sizes from 46 studies based on </w:t>
          </w:r>
          <w:proofErr w:type="spellStart"/>
          <w:r w:rsidR="00391340">
            <w:rPr>
              <w:color w:val="000000" w:themeColor="text1"/>
            </w:rPr>
            <w:t>reintegrational</w:t>
          </w:r>
          <w:proofErr w:type="spellEnd"/>
          <w:r w:rsidR="00391340">
            <w:rPr>
              <w:color w:val="000000" w:themeColor="text1"/>
            </w:rPr>
            <w:t xml:space="preserve"> outcomes and 144 </w:t>
          </w:r>
          <w:r w:rsidR="00464480">
            <w:rPr>
              <w:color w:val="000000" w:themeColor="text1"/>
            </w:rPr>
            <w:t>effect sizes</w:t>
          </w:r>
          <w:r w:rsidR="00391340">
            <w:rPr>
              <w:color w:val="000000" w:themeColor="text1"/>
            </w:rPr>
            <w:t xml:space="preserve"> and 42 studies based on mental health outcomes. </w:t>
          </w:r>
        </w:p>
        <w:p w14:paraId="733609A3" w14:textId="32A11756" w:rsidR="00D7480A" w:rsidRDefault="00391340" w:rsidP="00F85227">
          <w:pPr>
            <w:pStyle w:val="NormalWeb"/>
            <w:jc w:val="both"/>
            <w:divId w:val="2132430162"/>
            <w:rPr>
              <w:color w:val="000000" w:themeColor="text1"/>
            </w:rPr>
          </w:pPr>
          <w:r>
            <w:rPr>
              <w:color w:val="000000" w:themeColor="text1"/>
            </w:rPr>
            <w:t>Based on sophisticated regression models accounting for dependent effect sizes, r</w:t>
          </w:r>
          <w:r w:rsidR="002F43DB" w:rsidRPr="00D53D4E">
            <w:rPr>
              <w:color w:val="000000" w:themeColor="text1"/>
            </w:rPr>
            <w:t>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w:t>
          </w:r>
          <w:r w:rsidR="00B07AEF">
            <w:rPr>
              <w:color w:val="000000" w:themeColor="text1"/>
            </w:rPr>
            <w:t xml:space="preserve"> for short-term outcomes</w:t>
          </w:r>
          <w:r w:rsidR="0089574B" w:rsidRPr="00D53D4E">
            <w:rPr>
              <w:color w:val="000000" w:themeColor="text1"/>
            </w:rPr>
            <w:t xml:space="preserve"> was 0.1</w:t>
          </w:r>
          <w:r w:rsidR="00F85227">
            <w:rPr>
              <w:color w:val="000000" w:themeColor="text1"/>
            </w:rPr>
            <w:t>95</w:t>
          </w:r>
          <w:r w:rsidR="0089574B" w:rsidRPr="00D53D4E">
            <w:rPr>
              <w:color w:val="000000" w:themeColor="text1"/>
            </w:rPr>
            <w:t xml:space="preserve"> </w:t>
          </w:r>
          <w:r w:rsidR="00F85227">
            <w:rPr>
              <w:color w:val="000000" w:themeColor="text1"/>
            </w:rPr>
            <w:t>standard deviation (SD)</w:t>
          </w:r>
          <w:r>
            <w:rPr>
              <w:color w:val="000000" w:themeColor="text1"/>
            </w:rPr>
            <w:t>,</w:t>
          </w:r>
          <w:r w:rsidR="00F85227">
            <w:rPr>
              <w:color w:val="000000" w:themeColor="text1"/>
            </w:rPr>
            <w:t xml:space="preserve"> </w:t>
          </w:r>
          <w:r w:rsidR="00F85227" w:rsidRPr="00F85227">
            <w:rPr>
              <w:color w:val="000000" w:themeColor="text1"/>
              <w:lang w:val="en-US"/>
            </w:rPr>
            <w:t>95%</w:t>
          </w:r>
          <w:r w:rsidR="00F85227">
            <w:rPr>
              <w:color w:val="000000" w:themeColor="text1"/>
              <w:lang w:val="en-US"/>
            </w:rPr>
            <w:t xml:space="preserve"> </w:t>
          </w:r>
          <w:proofErr w:type="gramStart"/>
          <w:r w:rsidR="00AF35DF" w:rsidRPr="00AF35DF">
            <w:rPr>
              <w:i/>
              <w:iCs/>
              <w:color w:val="000000" w:themeColor="text1"/>
              <w:lang w:val="en-US"/>
            </w:rPr>
            <w:t>CI[</w:t>
          </w:r>
          <w:proofErr w:type="gramEnd"/>
          <w:r w:rsidR="00F85227" w:rsidRPr="00F85227">
            <w:rPr>
              <w:color w:val="000000" w:themeColor="text1"/>
              <w:lang w:val="en-US"/>
            </w:rPr>
            <w:t>0.122, 0.268]</w:t>
          </w:r>
          <w:r w:rsidR="00B07AEF">
            <w:rPr>
              <w:color w:val="000000" w:themeColor="text1"/>
              <w:lang w:val="en-US"/>
            </w:rPr>
            <w:t xml:space="preserve"> </w:t>
          </w:r>
          <w:r w:rsidR="007A0E68" w:rsidRPr="00D53D4E">
            <w:rPr>
              <w:color w:val="000000" w:themeColor="text1"/>
            </w:rPr>
            <w:t>for the meta-analysis using a</w:t>
          </w:r>
          <w:r w:rsidR="0089574B" w:rsidRPr="00D53D4E">
            <w:rPr>
              <w:color w:val="000000" w:themeColor="text1"/>
            </w:rPr>
            <w:t>ll social reintegration outcomes</w:t>
          </w:r>
          <w:r>
            <w:rPr>
              <w:color w:val="000000" w:themeColor="text1"/>
            </w:rPr>
            <w:t>,</w:t>
          </w:r>
          <w:r w:rsidR="0089574B" w:rsidRPr="00D53D4E">
            <w:rPr>
              <w:color w:val="000000" w:themeColor="text1"/>
            </w:rPr>
            <w:t xml:space="preserve"> and the random effects weighted standardised mean difference was 0.</w:t>
          </w:r>
          <w:r w:rsidR="00F85227">
            <w:rPr>
              <w:color w:val="000000" w:themeColor="text1"/>
            </w:rPr>
            <w:t>215</w:t>
          </w:r>
          <w:r>
            <w:rPr>
              <w:color w:val="000000" w:themeColor="text1"/>
            </w:rPr>
            <w:t xml:space="preserve"> SD,</w:t>
          </w:r>
          <w:r w:rsidR="0089574B" w:rsidRPr="00D53D4E">
            <w:rPr>
              <w:color w:val="000000" w:themeColor="text1"/>
            </w:rPr>
            <w:t xml:space="preserve"> </w:t>
          </w:r>
          <w:r w:rsidR="00F85227" w:rsidRPr="00F85227">
            <w:rPr>
              <w:color w:val="000000" w:themeColor="text1"/>
              <w:lang w:val="en-US"/>
            </w:rPr>
            <w:t xml:space="preserve">95% </w:t>
          </w:r>
          <w:r w:rsidR="00AF35DF" w:rsidRPr="00AF35DF">
            <w:rPr>
              <w:i/>
              <w:iCs/>
              <w:color w:val="000000" w:themeColor="text1"/>
              <w:lang w:val="en-US"/>
            </w:rPr>
            <w:t>CI[</w:t>
          </w:r>
          <w:r w:rsidR="00F85227" w:rsidRPr="00F85227">
            <w:rPr>
              <w:color w:val="000000" w:themeColor="text1"/>
              <w:lang w:val="en-US"/>
            </w:rPr>
            <w:t>0.090, 0.340]</w:t>
          </w:r>
          <w:r w:rsidR="0089574B" w:rsidRPr="00D53D4E">
            <w:rPr>
              <w:color w:val="000000" w:themeColor="text1"/>
            </w:rPr>
            <w:t xml:space="preserve"> for</w:t>
          </w:r>
          <w:r w:rsidR="007A0E68" w:rsidRPr="00D53D4E">
            <w:rPr>
              <w:color w:val="000000" w:themeColor="text1"/>
            </w:rPr>
            <w:t xml:space="preserve"> the meta-analysis using</w:t>
          </w:r>
          <w:r w:rsidR="0089574B" w:rsidRPr="00D53D4E">
            <w:rPr>
              <w:color w:val="000000" w:themeColor="text1"/>
            </w:rPr>
            <w:t xml:space="preserve"> all mental health outcomes. </w:t>
          </w:r>
          <w:r>
            <w:rPr>
              <w:color w:val="000000" w:themeColor="text1"/>
            </w:rPr>
            <w:t xml:space="preserve">These results were generally consistent across the conducted sensitivity analyses.  </w:t>
          </w:r>
        </w:p>
        <w:p w14:paraId="23A83EA8" w14:textId="39783791" w:rsidR="00FE4E3B" w:rsidRDefault="00FE4E3B" w:rsidP="00F85227">
          <w:pPr>
            <w:pStyle w:val="NormalWeb"/>
            <w:jc w:val="both"/>
            <w:divId w:val="2132430162"/>
            <w:rPr>
              <w:color w:val="000000" w:themeColor="text1"/>
            </w:rPr>
          </w:pPr>
          <w:r>
            <w:rPr>
              <w:color w:val="000000" w:themeColor="text1"/>
            </w:rPr>
            <w:t xml:space="preserve">When not based on </w:t>
          </w:r>
          <w:r w:rsidR="00391340">
            <w:rPr>
              <w:color w:val="000000" w:themeColor="text1"/>
            </w:rPr>
            <w:t xml:space="preserve">a </w:t>
          </w:r>
          <w:r>
            <w:rPr>
              <w:color w:val="000000" w:themeColor="text1"/>
            </w:rPr>
            <w:t>few studies and effect sizes, a</w:t>
          </w:r>
          <w:r w:rsidRPr="00D53D4E">
            <w:rPr>
              <w:color w:val="000000" w:themeColor="text1"/>
            </w:rPr>
            <w:t>ll</w:t>
          </w:r>
          <w:r>
            <w:rPr>
              <w:color w:val="000000" w:themeColor="text1"/>
            </w:rPr>
            <w:t xml:space="preserve"> </w:t>
          </w:r>
          <w:r w:rsidR="00391340">
            <w:rPr>
              <w:color w:val="000000" w:themeColor="text1"/>
            </w:rPr>
            <w:t xml:space="preserve">categorical </w:t>
          </w:r>
          <w:r>
            <w:rPr>
              <w:color w:val="000000" w:themeColor="text1"/>
            </w:rPr>
            <w:t xml:space="preserve">subgroup </w:t>
          </w:r>
          <w:r w:rsidRPr="00D53D4E">
            <w:rPr>
              <w:color w:val="000000" w:themeColor="text1"/>
            </w:rPr>
            <w:t xml:space="preserve">analyses showed weighted average </w:t>
          </w:r>
          <w:r w:rsidR="00391340">
            <w:rPr>
              <w:color w:val="000000" w:themeColor="text1"/>
            </w:rPr>
            <w:t>effects</w:t>
          </w:r>
          <w:r w:rsidRPr="00D53D4E">
            <w:rPr>
              <w:color w:val="000000" w:themeColor="text1"/>
            </w:rPr>
            <w:t xml:space="preserve"> that favored group-based interventions, although not all results were statistically significant</w:t>
          </w:r>
          <w:r w:rsidR="00391340">
            <w:rPr>
              <w:color w:val="000000" w:themeColor="text1"/>
            </w:rPr>
            <w:t>. Moreover, we found that continuous moderators such as the measurement timing, duration, intensity, as well as the average age and average percentage of males in the sample did not explain variability in effect size estimates. In fact, no moderator analys</w:t>
          </w:r>
          <w:r w:rsidR="00052343">
            <w:rPr>
              <w:color w:val="000000" w:themeColor="text1"/>
            </w:rPr>
            <w:t>is</w:t>
          </w:r>
          <w:r w:rsidR="00391340">
            <w:rPr>
              <w:color w:val="000000" w:themeColor="text1"/>
            </w:rPr>
            <w:t xml:space="preserve"> substantially explained true heterogeneity among effect sizes. </w:t>
          </w:r>
        </w:p>
        <w:p w14:paraId="5C177358" w14:textId="43DD2E10" w:rsidR="00FE4E3B" w:rsidRDefault="00391340" w:rsidP="00F85227">
          <w:pPr>
            <w:pStyle w:val="NormalWeb"/>
            <w:jc w:val="both"/>
            <w:divId w:val="2132430162"/>
            <w:rPr>
              <w:color w:val="000000" w:themeColor="text1"/>
            </w:rPr>
          </w:pPr>
          <w:r>
            <w:rPr>
              <w:color w:val="000000" w:themeColor="text1"/>
            </w:rPr>
            <w:t>Finally, w</w:t>
          </w:r>
          <w:r w:rsidR="00FE4E3B">
            <w:rPr>
              <w:color w:val="000000" w:themeColor="text1"/>
            </w:rPr>
            <w:t xml:space="preserve">e generally found no indication of publication bias, which might also have been driven by almost half of the studies included in the meta-analysis being preregistered. </w:t>
          </w:r>
        </w:p>
        <w:p w14:paraId="400BFC9A" w14:textId="77777777" w:rsidR="00B07AEF" w:rsidRPr="00F85227" w:rsidRDefault="00000000" w:rsidP="00F85227">
          <w:pPr>
            <w:pStyle w:val="NormalWeb"/>
            <w:jc w:val="both"/>
            <w:divId w:val="2132430162"/>
            <w:rPr>
              <w:color w:val="000000" w:themeColor="text1"/>
              <w:lang w:val="en-US"/>
            </w:rPr>
          </w:pPr>
        </w:p>
      </w:sdtContent>
    </w:sdt>
    <w:p w14:paraId="0235AA9C" w14:textId="7B1CA5D3" w:rsidR="003862F9" w:rsidRPr="00D53D4E" w:rsidRDefault="00C37244" w:rsidP="00D7480A">
      <w:pPr>
        <w:pStyle w:val="Heading3"/>
        <w:divId w:val="1609117828"/>
        <w:rPr>
          <w:rFonts w:eastAsia="Times New Roman"/>
        </w:rPr>
      </w:pPr>
      <w:bookmarkStart w:id="6" w:name="ABS_CONCLUSIONS"/>
      <w:bookmarkEnd w:id="6"/>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45A18A00" w:rsidR="00D7480A" w:rsidRPr="00B07AEF" w:rsidRDefault="00B46EF6" w:rsidP="00B46EF6">
          <w:pPr>
            <w:pStyle w:val="NormalWeb"/>
            <w:jc w:val="both"/>
            <w:divId w:val="1609117828"/>
            <w:rPr>
              <w:color w:val="000000" w:themeColor="text1"/>
            </w:rPr>
          </w:pPr>
          <w:r>
            <w:rPr>
              <w:color w:val="000000" w:themeColor="text1"/>
            </w:rPr>
            <w:t>Overall, the results of the present review</w:t>
          </w:r>
          <w:r w:rsidR="007A0E68" w:rsidRPr="00D53D4E">
            <w:rPr>
              <w:color w:val="000000" w:themeColor="text1"/>
            </w:rPr>
            <w:t xml:space="preserve"> suggest that for adults who suffer from both mental illness and face indicators of social marginalization</w:t>
          </w:r>
          <w:r w:rsidR="00D03F6D" w:rsidRPr="00D53D4E">
            <w:rPr>
              <w:color w:val="000000" w:themeColor="text1"/>
            </w:rPr>
            <w:t>,</w:t>
          </w:r>
          <w:r w:rsidR="007A0E68"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007A0E68" w:rsidRPr="00D53D4E">
            <w:rPr>
              <w:color w:val="000000" w:themeColor="text1"/>
            </w:rPr>
            <w:t xml:space="preserve"> and all social reintegration outcomes, group-based interventions have larger average effects than</w:t>
          </w:r>
          <w:r>
            <w:rPr>
              <w:color w:val="000000" w:themeColor="text1"/>
            </w:rPr>
            <w:t xml:space="preserve"> no or</w:t>
          </w:r>
          <w:r w:rsidR="007A0E68" w:rsidRPr="00D53D4E">
            <w:rPr>
              <w:color w:val="000000" w:themeColor="text1"/>
            </w:rPr>
            <w:t xml:space="preserve"> usual care if delivered as an individual intervention.</w:t>
          </w:r>
          <w:r w:rsidR="00B07AEF">
            <w:rPr>
              <w:color w:val="000000" w:themeColor="text1"/>
            </w:rPr>
            <w:t xml:space="preserve"> In addition, group-based interventions might be substantially cost-effective relative to no or individual treatments. </w:t>
          </w:r>
          <w:r w:rsidR="00D03F6D" w:rsidRPr="00D53D4E">
            <w:rPr>
              <w:color w:val="000000" w:themeColor="text1"/>
            </w:rPr>
            <w:t xml:space="preserve">All though not all </w:t>
          </w:r>
          <w:r>
            <w:rPr>
              <w:color w:val="000000" w:themeColor="text1"/>
            </w:rPr>
            <w:t xml:space="preserve">moderator </w:t>
          </w:r>
          <w:r w:rsidR="00D03F6D" w:rsidRPr="00D53D4E">
            <w:rPr>
              <w:color w:val="000000" w:themeColor="text1"/>
            </w:rPr>
            <w:t>meta-analyses were statistically significant all average effect sizes favoured group-based interventions indicating that there were no adverse</w:t>
          </w:r>
          <w:r w:rsidR="00052343">
            <w:rPr>
              <w:color w:val="000000" w:themeColor="text1"/>
            </w:rPr>
            <w:t xml:space="preserve"> average</w:t>
          </w:r>
          <w:r w:rsidR="00D03F6D" w:rsidRPr="00D53D4E">
            <w:rPr>
              <w:color w:val="000000" w:themeColor="text1"/>
            </w:rPr>
            <w:t xml:space="preserve"> effects of group-based interventions compared with individually delivered</w:t>
          </w:r>
          <w:r w:rsidR="002C7E51" w:rsidRPr="00D53D4E">
            <w:rPr>
              <w:color w:val="000000" w:themeColor="text1"/>
            </w:rPr>
            <w:t xml:space="preserve"> control</w:t>
          </w:r>
          <w:r w:rsidR="00D03F6D" w:rsidRPr="00D53D4E">
            <w:rPr>
              <w:color w:val="000000" w:themeColor="text1"/>
            </w:rPr>
            <w:t xml:space="preserve"> interventions.</w:t>
          </w:r>
          <w:r w:rsidR="00D03F6D" w:rsidRPr="00D53D4E">
            <w:rPr>
              <w:color w:val="000000" w:themeColor="text1"/>
              <w:sz w:val="27"/>
              <w:szCs w:val="27"/>
            </w:rPr>
            <w:t xml:space="preserve"> </w:t>
          </w:r>
        </w:p>
      </w:sdtContent>
    </w:sdt>
    <w:p w14:paraId="03A66A1F" w14:textId="3C764D02" w:rsidR="006974ED" w:rsidRPr="00AF0241" w:rsidRDefault="00C37244" w:rsidP="00B46EF6">
      <w:pPr>
        <w:pStyle w:val="Heading2"/>
        <w:divId w:val="529073452"/>
        <w:rPr>
          <w:rFonts w:eastAsia="Times New Roman"/>
        </w:rPr>
      </w:pPr>
      <w:r w:rsidRPr="00AF0241">
        <w:rPr>
          <w:rFonts w:eastAsia="Times New Roman"/>
        </w:rPr>
        <w:t xml:space="preserve">Plain language summary </w:t>
      </w: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25675CA7" w:rsidR="000F030A" w:rsidRDefault="000F030A" w:rsidP="000F030A">
              <w:pPr>
                <w:divId w:val="529073452"/>
                <w:rPr>
                  <w:rFonts w:eastAsia="Times New Roman"/>
                </w:rPr>
              </w:pPr>
              <w:r>
                <w:rPr>
                  <w:rFonts w:eastAsia="Times New Roman"/>
                </w:rPr>
                <w:t xml:space="preserve">Group-based </w:t>
              </w:r>
              <w:r w:rsidR="00B46EF6">
                <w:rPr>
                  <w:rFonts w:eastAsia="Times New Roman"/>
                </w:rPr>
                <w:t>i</w:t>
              </w:r>
              <w:r>
                <w:rPr>
                  <w:rFonts w:eastAsia="Times New Roman"/>
                </w:rPr>
                <w:t xml:space="preserve">nterventions for </w:t>
              </w:r>
              <w:r w:rsidR="00B46EF6">
                <w:rPr>
                  <w:color w:val="000000" w:themeColor="text1"/>
                  <w:sz w:val="26"/>
                  <w:szCs w:val="26"/>
                  <w:shd w:val="clear" w:color="auto" w:fill="FFFFFF"/>
                </w:rPr>
                <w:t>m</w:t>
              </w:r>
              <w:r>
                <w:rPr>
                  <w:color w:val="000000" w:themeColor="text1"/>
                  <w:sz w:val="26"/>
                  <w:szCs w:val="26"/>
                  <w:shd w:val="clear" w:color="auto" w:fill="FFFFFF"/>
                </w:rPr>
                <w:t xml:space="preserve">arginalized </w:t>
              </w:r>
              <w:r w:rsidR="00B46EF6">
                <w:rPr>
                  <w:color w:val="000000" w:themeColor="text1"/>
                  <w:sz w:val="26"/>
                  <w:szCs w:val="26"/>
                  <w:shd w:val="clear" w:color="auto" w:fill="FFFFFF"/>
                </w:rPr>
                <w:t>a</w:t>
              </w:r>
              <w:r>
                <w:rPr>
                  <w:color w:val="000000" w:themeColor="text1"/>
                  <w:sz w:val="26"/>
                  <w:szCs w:val="26"/>
                  <w:shd w:val="clear" w:color="auto" w:fill="FFFFFF"/>
                </w:rPr>
                <w:t xml:space="preserve">dults with </w:t>
              </w:r>
              <w:r w:rsidR="00B46EF6">
                <w:rPr>
                  <w:color w:val="000000" w:themeColor="text1"/>
                  <w:sz w:val="26"/>
                  <w:szCs w:val="26"/>
                  <w:shd w:val="clear" w:color="auto" w:fill="FFFFFF"/>
                </w:rPr>
                <w:t>m</w:t>
              </w:r>
              <w:r>
                <w:rPr>
                  <w:color w:val="000000" w:themeColor="text1"/>
                  <w:sz w:val="26"/>
                  <w:szCs w:val="26"/>
                  <w:shd w:val="clear" w:color="auto" w:fill="FFFFFF"/>
                </w:rPr>
                <w:t xml:space="preserve">ental </w:t>
              </w:r>
              <w:r w:rsidR="00B46EF6">
                <w:rPr>
                  <w:color w:val="000000" w:themeColor="text1"/>
                  <w:sz w:val="26"/>
                  <w:szCs w:val="26"/>
                  <w:shd w:val="clear" w:color="auto" w:fill="FFFFFF"/>
                </w:rPr>
                <w:t>i</w:t>
              </w:r>
              <w:r>
                <w:rPr>
                  <w:color w:val="000000" w:themeColor="text1"/>
                  <w:sz w:val="26"/>
                  <w:szCs w:val="26"/>
                  <w:shd w:val="clear" w:color="auto" w:fill="FFFFFF"/>
                </w:rPr>
                <w:t xml:space="preserve">llness </w:t>
              </w:r>
              <w:r w:rsidR="00126541">
                <w:rPr>
                  <w:rFonts w:eastAsia="Times New Roman"/>
                </w:rPr>
                <w:t>are more effective than</w:t>
              </w:r>
              <w:r w:rsidR="00B46EF6">
                <w:rPr>
                  <w:rFonts w:eastAsia="Times New Roman"/>
                </w:rPr>
                <w:t xml:space="preserve"> no or</w:t>
              </w:r>
              <w:r w:rsidR="00126541">
                <w:rPr>
                  <w:rFonts w:eastAsia="Times New Roman"/>
                </w:rPr>
                <w:t xml:space="preserve"> </w:t>
              </w:r>
              <w:r w:rsidR="00B46EF6">
                <w:rPr>
                  <w:rFonts w:eastAsia="Times New Roman"/>
                </w:rPr>
                <w:t>i</w:t>
              </w:r>
              <w:r>
                <w:rPr>
                  <w:rFonts w:eastAsia="Times New Roman"/>
                </w:rPr>
                <w:t>ndividual</w:t>
              </w:r>
              <w:r w:rsidR="00126541">
                <w:rPr>
                  <w:rFonts w:eastAsia="Times New Roman"/>
                </w:rPr>
                <w:t>ly delivered</w:t>
              </w:r>
              <w:r w:rsidR="006974ED">
                <w:rPr>
                  <w:rFonts w:eastAsia="Times New Roman"/>
                </w:rPr>
                <w:t xml:space="preserve"> </w:t>
              </w:r>
              <w:r w:rsidR="00B46EF6">
                <w:rPr>
                  <w:rFonts w:eastAsia="Times New Roman"/>
                </w:rPr>
                <w:t>i</w:t>
              </w:r>
              <w:r>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042A15">
      <w:pPr>
        <w:pStyle w:val="Heading3"/>
        <w:divId w:val="741559822"/>
      </w:pPr>
      <w:bookmarkStart w:id="7" w:name="SUMMARY_BODY"/>
      <w:bookmarkEnd w:id="7"/>
      <w:r w:rsidRPr="00AF0241">
        <w:t>The review in brief</w:t>
      </w:r>
    </w:p>
    <w:sdt>
      <w:sdtPr>
        <w:rPr>
          <w:bCs w:val="0"/>
          <w:i w:val="0"/>
          <w:color w:val="0066CC"/>
          <w:sz w:val="27"/>
          <w:szCs w:val="24"/>
        </w:rPr>
        <w:id w:val="-940677431"/>
        <w:placeholder>
          <w:docPart w:val="E604576C26F94FDE955A9106447392CA"/>
        </w:placeholder>
      </w:sdtPr>
      <w:sdtEndPr>
        <w:rPr>
          <w:bCs/>
          <w:i/>
          <w:szCs w:val="27"/>
        </w:rPr>
      </w:sdtEndPr>
      <w:sdtContent>
        <w:p w14:paraId="516AD5B1" w14:textId="0BA8264D" w:rsidR="00F97B01" w:rsidRPr="00B07AEF" w:rsidRDefault="006974ED" w:rsidP="00B07AEF">
          <w:pPr>
            <w:pStyle w:val="Heading5"/>
            <w:jc w:val="both"/>
            <w:divId w:val="741559822"/>
            <w:rPr>
              <w:i w:val="0"/>
              <w:sz w:val="24"/>
              <w:szCs w:val="24"/>
            </w:rPr>
          </w:pPr>
          <w:r w:rsidRPr="00071E5A">
            <w:rPr>
              <w:i w:val="0"/>
              <w:sz w:val="24"/>
              <w:szCs w:val="24"/>
            </w:rPr>
            <w:t>For adults who</w:t>
          </w:r>
          <w:r w:rsidR="00B46EF6">
            <w:rPr>
              <w:i w:val="0"/>
              <w:sz w:val="24"/>
              <w:szCs w:val="24"/>
            </w:rPr>
            <w:t>,</w:t>
          </w:r>
          <w:r w:rsidRPr="00071E5A">
            <w:rPr>
              <w:i w:val="0"/>
              <w:sz w:val="24"/>
              <w:szCs w:val="24"/>
            </w:rPr>
            <w:t xml:space="preserve"> in </w:t>
          </w:r>
          <w:r w:rsidRPr="00D53D4E">
            <w:rPr>
              <w:i w:val="0"/>
              <w:sz w:val="24"/>
              <w:szCs w:val="24"/>
            </w:rPr>
            <w:t>addition to mental illness</w:t>
          </w:r>
          <w:r w:rsidR="00B46EF6">
            <w:rPr>
              <w:i w:val="0"/>
              <w:sz w:val="24"/>
              <w:szCs w:val="24"/>
            </w:rPr>
            <w:t>,</w:t>
          </w:r>
          <w:r w:rsidRPr="00D53D4E">
            <w:rPr>
              <w:i w:val="0"/>
              <w:sz w:val="24"/>
              <w:szCs w:val="24"/>
            </w:rPr>
            <w:t xml:space="preserve"> face problems such as loneliness, homelessness, substance and alcohol abuse</w:t>
          </w:r>
          <w:r w:rsidR="00B46EF6">
            <w:rPr>
              <w:i w:val="0"/>
              <w:sz w:val="24"/>
              <w:szCs w:val="24"/>
            </w:rPr>
            <w:t>,</w:t>
          </w:r>
          <w:r w:rsidRPr="00D53D4E">
            <w:rPr>
              <w:i w:val="0"/>
              <w:sz w:val="24"/>
              <w:szCs w:val="24"/>
            </w:rPr>
            <w:t xml:space="preserve"> or other indicators of social marginalization</w:t>
          </w:r>
          <w:r w:rsidR="00D53D4E" w:rsidRPr="00D53D4E">
            <w:rPr>
              <w:i w:val="0"/>
              <w:sz w:val="24"/>
              <w:szCs w:val="24"/>
            </w:rPr>
            <w:t>,</w:t>
          </w:r>
          <w:r w:rsidRPr="00D53D4E">
            <w:rPr>
              <w:i w:val="0"/>
              <w:sz w:val="24"/>
              <w:szCs w:val="24"/>
            </w:rPr>
            <w:t xml:space="preserve"> group interventions outperform</w:t>
          </w:r>
          <w:r w:rsidR="00B46EF6">
            <w:rPr>
              <w:i w:val="0"/>
              <w:sz w:val="24"/>
              <w:szCs w:val="24"/>
            </w:rPr>
            <w:t xml:space="preserve"> no or</w:t>
          </w:r>
          <w:r w:rsidRPr="00D53D4E">
            <w:rPr>
              <w:i w:val="0"/>
              <w:sz w:val="24"/>
              <w:szCs w:val="24"/>
            </w:rPr>
            <w:t xml:space="preserve"> individually delivered interventions on </w:t>
          </w:r>
          <w:r w:rsidR="00B46EF6">
            <w:rPr>
              <w:i w:val="0"/>
              <w:sz w:val="24"/>
              <w:szCs w:val="24"/>
            </w:rPr>
            <w:t>several</w:t>
          </w:r>
          <w:r w:rsidRPr="00D53D4E">
            <w:rPr>
              <w:i w:val="0"/>
              <w:sz w:val="24"/>
              <w:szCs w:val="24"/>
            </w:rPr>
            <w:t xml:space="preserve"> outcomes. Results from</w:t>
          </w:r>
          <w:r w:rsidRPr="00071E5A">
            <w:rPr>
              <w:i w:val="0"/>
              <w:sz w:val="24"/>
              <w:szCs w:val="24"/>
            </w:rPr>
            <w:t xml:space="preserve"> the meta-analyses suggest that for adults who suffer from both mental illness and social marginalization</w:t>
          </w:r>
          <w:r w:rsidR="00B07AEF">
            <w:rPr>
              <w:i w:val="0"/>
              <w:sz w:val="24"/>
              <w:szCs w:val="24"/>
            </w:rPr>
            <w:t>,</w:t>
          </w:r>
          <w:r w:rsidRPr="00071E5A">
            <w:rPr>
              <w:i w:val="0"/>
              <w:sz w:val="24"/>
              <w:szCs w:val="24"/>
            </w:rPr>
            <w:t xml:space="preserve"> group interventions are</w:t>
          </w:r>
          <w:r w:rsidR="00030BD6">
            <w:rPr>
              <w:i w:val="0"/>
              <w:sz w:val="24"/>
              <w:szCs w:val="24"/>
            </w:rPr>
            <w:t xml:space="preserve"> on average</w:t>
          </w:r>
          <w:r w:rsidRPr="00071E5A">
            <w:rPr>
              <w:i w:val="0"/>
              <w:sz w:val="24"/>
              <w:szCs w:val="24"/>
            </w:rPr>
            <w:t xml:space="preserve"> either more effective or have similar effects compared with individually delivered interventions. </w:t>
          </w: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EndPr>
        <w:rPr>
          <w:bCs/>
          <w:i/>
          <w:szCs w:val="27"/>
        </w:rPr>
      </w:sdtEndPr>
      <w:sdtContent>
        <w:p w14:paraId="7F336873" w14:textId="796BC40C" w:rsidR="00B07AEF" w:rsidRPr="00CC3E1C" w:rsidRDefault="002C7E51" w:rsidP="00B07AEF">
          <w:pPr>
            <w:pStyle w:val="Heading5"/>
            <w:jc w:val="both"/>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s substance abuse, self-harm</w:t>
          </w:r>
          <w:r w:rsidR="00B07AEF">
            <w:rPr>
              <w:i w:val="0"/>
              <w:sz w:val="24"/>
              <w:szCs w:val="24"/>
            </w:rPr>
            <w:t>,</w:t>
          </w:r>
          <w:r w:rsidR="006974ED" w:rsidRPr="00071E5A">
            <w:rPr>
              <w:i w:val="0"/>
              <w:sz w:val="24"/>
              <w:szCs w:val="24"/>
            </w:rPr>
            <w:t xml:space="preserve">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w:t>
          </w:r>
          <w:r w:rsidR="00B07AEF">
            <w:rPr>
              <w:i w:val="0"/>
              <w:sz w:val="24"/>
              <w:szCs w:val="24"/>
            </w:rPr>
            <w:t>for example,</w:t>
          </w:r>
          <w:r w:rsidR="00AA1FD1">
            <w:rPr>
              <w:i w:val="0"/>
              <w:sz w:val="24"/>
              <w:szCs w:val="24"/>
            </w:rPr>
            <w:t xml:space="preserve"> because </w:t>
          </w:r>
          <w:r w:rsidR="00857131">
            <w:rPr>
              <w:i w:val="0"/>
              <w:sz w:val="24"/>
              <w:szCs w:val="24"/>
            </w:rPr>
            <w:t>they allow many patients to be treated simultaneously and provide</w:t>
          </w:r>
          <w:r w:rsidR="0026544D">
            <w:rPr>
              <w:i w:val="0"/>
              <w:sz w:val="24"/>
              <w:szCs w:val="24"/>
            </w:rPr>
            <w:t xml:space="preserve"> a social platform</w:t>
          </w:r>
          <w:r w:rsidRPr="00071E5A">
            <w:rPr>
              <w:i w:val="0"/>
              <w:sz w:val="24"/>
              <w:szCs w:val="24"/>
            </w:rPr>
            <w:t>.</w:t>
          </w:r>
          <w:r w:rsidR="0058111D" w:rsidRPr="00071E5A">
            <w:rPr>
              <w:i w:val="0"/>
              <w:sz w:val="24"/>
              <w:szCs w:val="24"/>
            </w:rPr>
            <w:t xml:space="preserve"> </w:t>
          </w:r>
          <w:r w:rsidR="00B07AEF">
            <w:rPr>
              <w:i w:val="0"/>
              <w:sz w:val="24"/>
              <w:szCs w:val="24"/>
            </w:rPr>
            <w:t>This review aimed</w:t>
          </w:r>
          <w:r w:rsidR="0058111D" w:rsidRPr="00071E5A">
            <w:rPr>
              <w:i w:val="0"/>
              <w:sz w:val="24"/>
              <w:szCs w:val="24"/>
            </w:rPr>
            <w:t xml:space="preserve"> to explore </w:t>
          </w:r>
          <w:r w:rsidR="00B07AEF">
            <w:rPr>
              <w:i w:val="0"/>
              <w:sz w:val="24"/>
              <w:szCs w:val="24"/>
            </w:rPr>
            <w:t>whether</w:t>
          </w:r>
          <w:r w:rsidR="0058111D" w:rsidRPr="00071E5A">
            <w:rPr>
              <w:i w:val="0"/>
              <w:sz w:val="24"/>
              <w:szCs w:val="24"/>
            </w:rPr>
            <w:t xml:space="preserve"> interventions delivered in a group to adults who suffer from both mental illness and social marginalization are more effective than individually delivered interventions on measures of both mental health and social reintegration.</w:t>
          </w:r>
        </w:p>
        <w:p w14:paraId="4D0E6AE0" w14:textId="1EAD8C9C" w:rsidR="0058111D" w:rsidRPr="00071E5A" w:rsidRDefault="0058111D" w:rsidP="00B07AEF">
          <w:pPr>
            <w:pStyle w:val="Heading5"/>
            <w:jc w:val="both"/>
            <w:divId w:val="741559822"/>
            <w:rPr>
              <w:i w:val="0"/>
              <w:color w:val="0066CC"/>
              <w:sz w:val="24"/>
              <w:szCs w:val="24"/>
            </w:rPr>
          </w:pPr>
          <w:r w:rsidRPr="00071E5A">
            <w:rPr>
              <w:i w:val="0"/>
              <w:sz w:val="24"/>
              <w:szCs w:val="24"/>
            </w:rPr>
            <w:t xml:space="preserve">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w:t>
          </w:r>
          <w:r w:rsidR="00B07AEF">
            <w:rPr>
              <w:i w:val="0"/>
              <w:sz w:val="24"/>
              <w:szCs w:val="24"/>
            </w:rPr>
            <w:t xml:space="preserve">were no (wait-list) or </w:t>
          </w:r>
          <w:r w:rsidRPr="00071E5A">
            <w:rPr>
              <w:i w:val="0"/>
              <w:sz w:val="24"/>
              <w:szCs w:val="24"/>
            </w:rPr>
            <w:t>individually delivered interventions</w:t>
          </w:r>
          <w:r w:rsidR="00857131">
            <w:rPr>
              <w:i w:val="0"/>
              <w:sz w:val="24"/>
              <w:szCs w:val="24"/>
            </w:rPr>
            <w:t>,</w:t>
          </w:r>
          <w:r w:rsidR="00B07AEF">
            <w:rPr>
              <w:i w:val="0"/>
              <w:sz w:val="24"/>
              <w:szCs w:val="24"/>
            </w:rPr>
            <w:t xml:space="preserve"> such as usual individual treatments</w:t>
          </w:r>
          <w:r w:rsidRPr="00071E5A">
            <w:rPr>
              <w:i w:val="0"/>
              <w:sz w:val="24"/>
              <w:szCs w:val="24"/>
            </w:rPr>
            <w:t>. 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3D772444" w14:textId="17B69041" w:rsidR="00071E5A" w:rsidRPr="00B07AEF" w:rsidRDefault="002C7E51" w:rsidP="00B07AEF">
          <w:pPr>
            <w:pStyle w:val="Heading5"/>
            <w:jc w:val="both"/>
            <w:divId w:val="741559822"/>
            <w:rPr>
              <w:i w:val="0"/>
              <w:sz w:val="24"/>
              <w:szCs w:val="24"/>
            </w:rPr>
          </w:pPr>
          <w:r w:rsidRPr="00071E5A">
            <w:rPr>
              <w:i w:val="0"/>
              <w:sz w:val="24"/>
              <w:szCs w:val="24"/>
            </w:rPr>
            <w:t xml:space="preserve">This systematic review and meta-analyses </w:t>
          </w:r>
          <w:r w:rsidR="00B07AEF">
            <w:rPr>
              <w:i w:val="0"/>
              <w:sz w:val="24"/>
              <w:szCs w:val="24"/>
            </w:rPr>
            <w:t>summarise</w:t>
          </w:r>
          <w:r w:rsidRPr="00071E5A">
            <w:rPr>
              <w:i w:val="0"/>
              <w:sz w:val="24"/>
              <w:szCs w:val="24"/>
            </w:rPr>
            <w:t xml:space="preserve"> evidence from 62</w:t>
          </w:r>
          <w:r w:rsidR="0058111D" w:rsidRPr="00071E5A">
            <w:rPr>
              <w:i w:val="0"/>
              <w:sz w:val="24"/>
              <w:szCs w:val="24"/>
            </w:rPr>
            <w:t xml:space="preserve"> studies</w:t>
          </w:r>
          <w:r w:rsidR="00B07AEF">
            <w:rPr>
              <w:i w:val="0"/>
              <w:sz w:val="24"/>
              <w:szCs w:val="24"/>
            </w:rPr>
            <w:t xml:space="preserve">, and meta-analyzed 49 studies. </w:t>
          </w:r>
        </w:p>
      </w:sdtContent>
    </w:sdt>
    <w:p w14:paraId="00373747" w14:textId="77777777" w:rsidR="00857131" w:rsidRDefault="00857131" w:rsidP="0011581F">
      <w:pPr>
        <w:divId w:val="741559822"/>
      </w:pPr>
    </w:p>
    <w:p w14:paraId="6638870D" w14:textId="77777777" w:rsidR="0011581F" w:rsidRDefault="0011581F" w:rsidP="0011581F">
      <w:pPr>
        <w:divId w:val="741559822"/>
      </w:pPr>
    </w:p>
    <w:p w14:paraId="63B15FCE" w14:textId="77777777" w:rsidR="00857131" w:rsidRDefault="00857131" w:rsidP="0011581F">
      <w:pPr>
        <w:divId w:val="741559822"/>
      </w:pPr>
    </w:p>
    <w:p w14:paraId="4242CC40" w14:textId="6150614B" w:rsidR="003862F9" w:rsidRPr="00AF0241" w:rsidRDefault="00C37244" w:rsidP="00042A15">
      <w:pPr>
        <w:pStyle w:val="Heading3"/>
        <w:divId w:val="741559822"/>
      </w:pPr>
      <w:r w:rsidRPr="00AF0241">
        <w:t>What is the aim of this review?</w:t>
      </w:r>
    </w:p>
    <w:sdt>
      <w:sdtPr>
        <w:rPr>
          <w:bCs w:val="0"/>
          <w:i w:val="0"/>
          <w:color w:val="0066CC"/>
          <w:sz w:val="27"/>
          <w:szCs w:val="24"/>
        </w:rPr>
        <w:id w:val="-1022085948"/>
        <w:placeholder>
          <w:docPart w:val="97AC1CEF2A9948F0BB574C1F635B7890"/>
        </w:placeholder>
      </w:sdtPr>
      <w:sdtEndPr>
        <w:rPr>
          <w:bCs/>
          <w:i/>
          <w:szCs w:val="27"/>
        </w:rPr>
      </w:sdtEndPr>
      <w:sdtContent>
        <w:p w14:paraId="38E9FD87" w14:textId="5C75AC5B" w:rsidR="00F97B01" w:rsidRPr="00B07AEF" w:rsidRDefault="002C7E51" w:rsidP="00B07AEF">
          <w:pPr>
            <w:pStyle w:val="Heading5"/>
            <w:jc w:val="both"/>
            <w:divId w:val="741559822"/>
            <w:rPr>
              <w:i w:val="0"/>
              <w:iCs/>
              <w:sz w:val="24"/>
              <w:szCs w:val="24"/>
            </w:rPr>
          </w:pPr>
          <w:r w:rsidRPr="00B07AEF">
            <w:rPr>
              <w:i w:val="0"/>
              <w:iCs/>
              <w:sz w:val="24"/>
              <w:szCs w:val="24"/>
            </w:rPr>
            <w:t>This systematic review and series of meta-analyses summarises evidence from 62 primary studies. T</w:t>
          </w:r>
          <w:r w:rsidR="007D219F" w:rsidRPr="00B07AEF">
            <w:rPr>
              <w:i w:val="0"/>
              <w:iCs/>
              <w:sz w:val="24"/>
              <w:szCs w:val="24"/>
            </w:rPr>
            <w:t>he a</w:t>
          </w:r>
          <w:r w:rsidRPr="00B07AEF">
            <w:rPr>
              <w:i w:val="0"/>
              <w:iCs/>
              <w:sz w:val="24"/>
              <w:szCs w:val="24"/>
            </w:rPr>
            <w:t>im of the review was to explore if interventions delivered in a group to adults who suffer from both mental illness and social marginalization are more effective than individually delivered interventions on measures of both mental health and social reintegration.</w:t>
          </w:r>
        </w:p>
      </w:sdtContent>
    </w:sdt>
    <w:p w14:paraId="2EF569CD" w14:textId="66B73C64" w:rsidR="003862F9" w:rsidRPr="00AF0241" w:rsidRDefault="00C37244" w:rsidP="00B07AEF">
      <w:pPr>
        <w:pStyle w:val="Heading3"/>
        <w:divId w:val="741559822"/>
      </w:pPr>
      <w:r w:rsidRPr="00AF0241">
        <w:t>What are the main findings of this review?</w:t>
      </w:r>
    </w:p>
    <w:sdt>
      <w:sdtPr>
        <w:rPr>
          <w:bCs w:val="0"/>
          <w:i w:val="0"/>
          <w:color w:val="0066CC"/>
          <w:sz w:val="27"/>
          <w:szCs w:val="24"/>
        </w:rPr>
        <w:id w:val="507177660"/>
        <w:placeholder>
          <w:docPart w:val="9E3D6F27FBCF4585B0B22ACC444D9E34"/>
        </w:placeholder>
      </w:sdtPr>
      <w:sdtContent>
        <w:p w14:paraId="6006B3BE" w14:textId="6069B5DD" w:rsidR="008C4930" w:rsidRPr="00B07AEF" w:rsidRDefault="008C4930" w:rsidP="0014058D">
          <w:pPr>
            <w:pStyle w:val="Heading5"/>
            <w:jc w:val="both"/>
            <w:divId w:val="741559822"/>
            <w:rPr>
              <w:b/>
              <w:i w:val="0"/>
              <w:iCs/>
              <w:sz w:val="24"/>
              <w:szCs w:val="24"/>
            </w:rPr>
          </w:pPr>
          <w:r w:rsidRPr="00B07AEF">
            <w:rPr>
              <w:b/>
              <w:i w:val="0"/>
              <w:iCs/>
              <w:sz w:val="24"/>
              <w:szCs w:val="24"/>
            </w:rPr>
            <w:t>What studies are included?</w:t>
          </w:r>
        </w:p>
        <w:p w14:paraId="7C2A6C24" w14:textId="1A0BE612" w:rsidR="008C4930" w:rsidRPr="00B07AEF" w:rsidRDefault="008C4930" w:rsidP="0014058D">
          <w:pPr>
            <w:pStyle w:val="Heading5"/>
            <w:jc w:val="both"/>
            <w:divId w:val="741559822"/>
            <w:rPr>
              <w:i w:val="0"/>
              <w:iCs/>
              <w:sz w:val="24"/>
              <w:szCs w:val="24"/>
            </w:rPr>
          </w:pPr>
          <w:r w:rsidRPr="00B07AEF">
            <w:rPr>
              <w:i w:val="0"/>
              <w:iCs/>
              <w:sz w:val="24"/>
              <w:szCs w:val="24"/>
            </w:rPr>
            <w:t xml:space="preserve">This review includes studies that evaluate the effects of group-based interventions to support the social reintegration of marginalized adults who suffer from both mental illness and other problems when compared with an individually delivered intervention. A total of 62 studies were identified. </w:t>
          </w:r>
          <w:r w:rsidR="00B07AEF">
            <w:rPr>
              <w:i w:val="0"/>
              <w:iCs/>
              <w:sz w:val="24"/>
              <w:szCs w:val="24"/>
            </w:rPr>
            <w:t>61</w:t>
          </w:r>
          <w:r w:rsidRPr="00B07AEF">
            <w:rPr>
              <w:i w:val="0"/>
              <w:iCs/>
              <w:sz w:val="24"/>
              <w:szCs w:val="24"/>
            </w:rPr>
            <w:t xml:space="preserve"> of these were assessed to be of sufficient methodological quality to be included in the data synthesis, </w:t>
          </w:r>
          <w:r w:rsidR="00B07AEF">
            <w:rPr>
              <w:i w:val="0"/>
              <w:iCs/>
              <w:sz w:val="24"/>
              <w:szCs w:val="24"/>
            </w:rPr>
            <w:t>but</w:t>
          </w:r>
          <w:r w:rsidRPr="00B07AEF">
            <w:rPr>
              <w:i w:val="0"/>
              <w:iCs/>
              <w:sz w:val="24"/>
              <w:szCs w:val="24"/>
            </w:rPr>
            <w:t xml:space="preserve"> only 4</w:t>
          </w:r>
          <w:r w:rsidR="00B07AEF">
            <w:rPr>
              <w:i w:val="0"/>
              <w:iCs/>
              <w:sz w:val="24"/>
              <w:szCs w:val="24"/>
            </w:rPr>
            <w:t>9</w:t>
          </w:r>
          <w:r w:rsidRPr="00B07AEF">
            <w:rPr>
              <w:i w:val="0"/>
              <w:iCs/>
              <w:sz w:val="24"/>
              <w:szCs w:val="24"/>
            </w:rPr>
            <w:t xml:space="preserve"> studies could be used in at least one meta-analysis</w:t>
          </w:r>
          <w:r w:rsidR="00B07AEF">
            <w:rPr>
              <w:i w:val="0"/>
              <w:iCs/>
              <w:sz w:val="24"/>
              <w:szCs w:val="24"/>
            </w:rPr>
            <w:t>, as we could not compute effect sizes for 12 studies</w:t>
          </w:r>
          <w:r w:rsidRPr="00B07AEF">
            <w:rPr>
              <w:i w:val="0"/>
              <w:iCs/>
              <w:sz w:val="24"/>
              <w:szCs w:val="24"/>
            </w:rPr>
            <w:t>. The studies spanned the period from 2000 to 2022 and were carried out in the</w:t>
          </w:r>
          <w:r w:rsidR="006974ED" w:rsidRPr="00B07AEF">
            <w:rPr>
              <w:i w:val="0"/>
              <w:iCs/>
              <w:sz w:val="24"/>
              <w:szCs w:val="24"/>
            </w:rPr>
            <w:t xml:space="preserve"> OECD countries.</w:t>
          </w:r>
          <w:r w:rsidR="00B07AEF">
            <w:rPr>
              <w:i w:val="0"/>
              <w:iCs/>
              <w:sz w:val="24"/>
              <w:szCs w:val="24"/>
            </w:rPr>
            <w:t xml:space="preserve"> Most interventions lasted less than a year, and the effects of the interventions were all measured within the first year </w:t>
          </w:r>
          <w:r w:rsidR="00963A95">
            <w:rPr>
              <w:i w:val="0"/>
              <w:iCs/>
              <w:sz w:val="24"/>
              <w:szCs w:val="24"/>
            </w:rPr>
            <w:t>after</w:t>
          </w:r>
          <w:r w:rsidR="00B07AEF">
            <w:rPr>
              <w:i w:val="0"/>
              <w:iCs/>
              <w:sz w:val="24"/>
              <w:szCs w:val="24"/>
            </w:rPr>
            <w:t xml:space="preserve"> the end of the interventions. </w:t>
          </w:r>
        </w:p>
        <w:p w14:paraId="0283A568" w14:textId="136B7A41" w:rsidR="008C4930" w:rsidRPr="00B07AEF" w:rsidRDefault="008C4930" w:rsidP="0014058D">
          <w:pPr>
            <w:pStyle w:val="Heading5"/>
            <w:jc w:val="both"/>
            <w:divId w:val="741559822"/>
            <w:rPr>
              <w:i w:val="0"/>
              <w:iCs/>
              <w:sz w:val="24"/>
              <w:szCs w:val="24"/>
              <w:lang w:val="en-US"/>
            </w:rPr>
          </w:pPr>
          <w:r w:rsidRPr="00B07AEF">
            <w:rPr>
              <w:i w:val="0"/>
              <w:iCs/>
              <w:sz w:val="24"/>
              <w:szCs w:val="24"/>
            </w:rPr>
            <w:t xml:space="preserve">The included studies were mostly randomised </w:t>
          </w:r>
          <w:r w:rsidR="00B07AEF">
            <w:rPr>
              <w:i w:val="0"/>
              <w:iCs/>
              <w:sz w:val="24"/>
              <w:szCs w:val="24"/>
            </w:rPr>
            <w:t>controlled</w:t>
          </w:r>
          <w:r w:rsidRPr="00B07AEF">
            <w:rPr>
              <w:i w:val="0"/>
              <w:iCs/>
              <w:sz w:val="24"/>
              <w:szCs w:val="24"/>
            </w:rPr>
            <w:t xml:space="preserve"> trials</w:t>
          </w:r>
          <w:r w:rsidR="0014058D">
            <w:rPr>
              <w:i w:val="0"/>
              <w:iCs/>
              <w:sz w:val="24"/>
              <w:szCs w:val="24"/>
            </w:rPr>
            <w:t xml:space="preserve"> (RCTs). Notably, close to half of the RCTs had been preregistered. </w:t>
          </w:r>
          <w:r w:rsidR="00030BD6">
            <w:rPr>
              <w:i w:val="0"/>
              <w:iCs/>
              <w:sz w:val="24"/>
              <w:szCs w:val="24"/>
            </w:rPr>
            <w:t>A</w:t>
          </w:r>
          <w:r w:rsidRPr="00B07AEF">
            <w:rPr>
              <w:i w:val="0"/>
              <w:iCs/>
              <w:sz w:val="24"/>
              <w:szCs w:val="24"/>
            </w:rPr>
            <w:t xml:space="preserve">ll included studies had a </w:t>
          </w:r>
          <w:r w:rsidR="00B07AEF">
            <w:rPr>
              <w:i w:val="0"/>
              <w:iCs/>
              <w:sz w:val="24"/>
              <w:szCs w:val="24"/>
            </w:rPr>
            <w:t>well-defined</w:t>
          </w:r>
          <w:r w:rsidRPr="00B07AEF">
            <w:rPr>
              <w:i w:val="0"/>
              <w:iCs/>
              <w:sz w:val="24"/>
              <w:szCs w:val="24"/>
            </w:rPr>
            <w:t xml:space="preserve"> control group. </w:t>
          </w:r>
        </w:p>
        <w:p w14:paraId="08527F03" w14:textId="68C66512" w:rsidR="008C4930" w:rsidRPr="00B07AEF" w:rsidRDefault="008C4930" w:rsidP="0014058D">
          <w:pPr>
            <w:spacing w:before="100" w:beforeAutospacing="1" w:after="100" w:afterAutospacing="1"/>
            <w:jc w:val="both"/>
            <w:divId w:val="741559822"/>
            <w:rPr>
              <w:rFonts w:eastAsia="Times New Roman"/>
              <w:b/>
              <w:iCs/>
              <w:lang w:val="en-US" w:eastAsia="da-DK"/>
            </w:rPr>
          </w:pPr>
          <w:r w:rsidRPr="00B07AEF">
            <w:rPr>
              <w:rFonts w:eastAsia="Times New Roman"/>
              <w:b/>
              <w:iCs/>
              <w:lang w:val="en-US" w:eastAsia="da-DK"/>
            </w:rPr>
            <w:t>Main Findings</w:t>
          </w:r>
        </w:p>
        <w:p w14:paraId="13674B9A" w14:textId="49D86D03" w:rsidR="008C4930" w:rsidRPr="00B07AEF" w:rsidRDefault="008C4930"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The 4</w:t>
          </w:r>
          <w:r w:rsidR="0014058D">
            <w:rPr>
              <w:rFonts w:eastAsia="Times New Roman"/>
              <w:iCs/>
              <w:lang w:val="en-US" w:eastAsia="da-DK"/>
            </w:rPr>
            <w:t>9</w:t>
          </w:r>
          <w:r w:rsidRPr="00B07AEF">
            <w:rPr>
              <w:rFonts w:eastAsia="Times New Roman"/>
              <w:iCs/>
              <w:lang w:val="en-US" w:eastAsia="da-DK"/>
            </w:rPr>
            <w:t xml:space="preserve">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35E3BD7D" w14:textId="5585FD9B" w:rsidR="0014058D" w:rsidRDefault="0014058D" w:rsidP="0014058D">
          <w:pPr>
            <w:spacing w:before="100" w:beforeAutospacing="1" w:after="100" w:afterAutospacing="1"/>
            <w:jc w:val="both"/>
            <w:divId w:val="741559822"/>
            <w:rPr>
              <w:rFonts w:eastAsia="Times New Roman"/>
              <w:iCs/>
              <w:lang w:val="en-US" w:eastAsia="da-DK"/>
            </w:rPr>
          </w:pPr>
          <w:r>
            <w:rPr>
              <w:rFonts w:eastAsia="Times New Roman"/>
              <w:iCs/>
              <w:lang w:val="en-US" w:eastAsia="da-DK"/>
            </w:rPr>
            <w:t>Across a range of meta-regressions</w:t>
          </w:r>
          <w:r w:rsidR="008C4930" w:rsidRPr="00B07AEF">
            <w:rPr>
              <w:rFonts w:eastAsia="Times New Roman"/>
              <w:iCs/>
              <w:lang w:val="en-US" w:eastAsia="da-DK"/>
            </w:rPr>
            <w:t xml:space="preserve">, </w:t>
          </w:r>
          <w:r>
            <w:rPr>
              <w:rFonts w:eastAsia="Times New Roman"/>
              <w:iCs/>
              <w:lang w:val="en-US" w:eastAsia="da-DK"/>
            </w:rPr>
            <w:t xml:space="preserve">the majority of analyses </w:t>
          </w:r>
          <w:r w:rsidR="008C4930" w:rsidRPr="00B07AEF">
            <w:rPr>
              <w:rFonts w:eastAsia="Times New Roman"/>
              <w:iCs/>
              <w:lang w:val="en-US" w:eastAsia="da-DK"/>
            </w:rPr>
            <w:t>show</w:t>
          </w:r>
          <w:r>
            <w:rPr>
              <w:rFonts w:eastAsia="Times New Roman"/>
              <w:iCs/>
              <w:lang w:val="en-US" w:eastAsia="da-DK"/>
            </w:rPr>
            <w:t>ed</w:t>
          </w:r>
          <w:r w:rsidR="008C4930" w:rsidRPr="00B07AEF">
            <w:rPr>
              <w:rFonts w:eastAsia="Times New Roman"/>
              <w:iCs/>
              <w:lang w:val="en-US" w:eastAsia="da-DK"/>
            </w:rPr>
            <w:t xml:space="preserve"> overall positive effects of group-based interventions,</w:t>
          </w:r>
          <w:r>
            <w:rPr>
              <w:rFonts w:eastAsia="Times New Roman"/>
              <w:iCs/>
              <w:lang w:val="en-US" w:eastAsia="da-DK"/>
            </w:rPr>
            <w:t xml:space="preserve"> </w:t>
          </w:r>
          <w:r w:rsidR="00030BD6">
            <w:rPr>
              <w:rFonts w:eastAsia="Times New Roman"/>
              <w:iCs/>
              <w:lang w:val="en-US" w:eastAsia="da-DK"/>
            </w:rPr>
            <w:t>regardless</w:t>
          </w:r>
          <w:r>
            <w:rPr>
              <w:rFonts w:eastAsia="Times New Roman"/>
              <w:iCs/>
              <w:lang w:val="en-US" w:eastAsia="da-DK"/>
            </w:rPr>
            <w:t xml:space="preserve"> of the type of measurement,</w:t>
          </w:r>
          <w:r w:rsidR="008C4930" w:rsidRPr="00B07AEF">
            <w:rPr>
              <w:rFonts w:eastAsia="Times New Roman"/>
              <w:iCs/>
              <w:lang w:val="en-US" w:eastAsia="da-DK"/>
            </w:rPr>
            <w:t xml:space="preserve"> though not all results were statistically sig</w:t>
          </w:r>
          <w:r w:rsidR="006974ED" w:rsidRPr="00B07AEF">
            <w:rPr>
              <w:rFonts w:eastAsia="Times New Roman"/>
              <w:iCs/>
              <w:lang w:val="en-US" w:eastAsia="da-DK"/>
            </w:rPr>
            <w:t>nificant. The two main analyses</w:t>
          </w:r>
          <w:r>
            <w:rPr>
              <w:rFonts w:eastAsia="Times New Roman"/>
              <w:iCs/>
              <w:lang w:val="en-US" w:eastAsia="da-DK"/>
            </w:rPr>
            <w:t xml:space="preserve"> regarding the overall average effect size</w:t>
          </w:r>
          <w:r w:rsidR="006974ED" w:rsidRPr="00B07AEF">
            <w:rPr>
              <w:rFonts w:eastAsia="Times New Roman"/>
              <w:iCs/>
              <w:lang w:val="en-US" w:eastAsia="da-DK"/>
            </w:rPr>
            <w:t xml:space="preserve">, </w:t>
          </w:r>
          <w:r w:rsidR="008C4930" w:rsidRPr="00B07AEF">
            <w:rPr>
              <w:rFonts w:eastAsia="Times New Roman"/>
              <w:iCs/>
              <w:lang w:val="en-US" w:eastAsia="da-DK"/>
            </w:rPr>
            <w:t>one examining social reintegration outcomes and the other foc</w:t>
          </w:r>
          <w:r w:rsidR="006974ED" w:rsidRPr="00B07AEF">
            <w:rPr>
              <w:rFonts w:eastAsia="Times New Roman"/>
              <w:iCs/>
              <w:lang w:val="en-US" w:eastAsia="da-DK"/>
            </w:rPr>
            <w:t>using on mental health outcomes</w:t>
          </w:r>
          <w:r>
            <w:rPr>
              <w:rFonts w:eastAsia="Times New Roman"/>
              <w:iCs/>
              <w:lang w:val="en-US" w:eastAsia="da-DK"/>
            </w:rPr>
            <w:t>,</w:t>
          </w:r>
          <w:r w:rsidR="006974ED" w:rsidRPr="00B07AEF">
            <w:rPr>
              <w:rFonts w:eastAsia="Times New Roman"/>
              <w:iCs/>
              <w:lang w:val="en-US" w:eastAsia="da-DK"/>
            </w:rPr>
            <w:t xml:space="preserve"> </w:t>
          </w:r>
          <w:r w:rsidR="008C4930" w:rsidRPr="00B07AEF">
            <w:rPr>
              <w:rFonts w:eastAsia="Times New Roman"/>
              <w:iCs/>
              <w:lang w:val="en-US" w:eastAsia="da-DK"/>
            </w:rPr>
            <w:t>both showed statistically significant benefits of group-based interventions.</w:t>
          </w:r>
          <w:r w:rsidR="00435B8D" w:rsidRPr="00B07AEF">
            <w:rPr>
              <w:rFonts w:eastAsia="Times New Roman"/>
              <w:iCs/>
              <w:lang w:val="en-US" w:eastAsia="da-DK"/>
            </w:rPr>
            <w:t xml:space="preserve"> </w:t>
          </w:r>
          <w:r>
            <w:rPr>
              <w:rFonts w:eastAsia="Times New Roman"/>
              <w:iCs/>
              <w:lang w:val="en-US" w:eastAsia="da-DK"/>
            </w:rPr>
            <w:t xml:space="preserve">Specifically, we found the treatment effect of group-based interventions to be 2.3 times larger than usual care for social </w:t>
          </w:r>
          <w:proofErr w:type="spellStart"/>
          <w:r>
            <w:rPr>
              <w:rFonts w:eastAsia="Times New Roman"/>
              <w:iCs/>
              <w:lang w:val="en-US" w:eastAsia="da-DK"/>
            </w:rPr>
            <w:t>reintegrational</w:t>
          </w:r>
          <w:proofErr w:type="spellEnd"/>
          <w:r>
            <w:rPr>
              <w:rFonts w:eastAsia="Times New Roman"/>
              <w:iCs/>
              <w:lang w:val="en-US" w:eastAsia="da-DK"/>
            </w:rPr>
            <w:t xml:space="preserve"> outcomes, and 1.4 times larger than usual care on mental health outcomes. </w:t>
          </w:r>
        </w:p>
        <w:p w14:paraId="7CCC0A64" w14:textId="3B6A0586" w:rsidR="008C4930" w:rsidRDefault="00435B8D"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 xml:space="preserve">A unique characteristic of this body of literature is that </w:t>
          </w:r>
          <w:r w:rsidR="0014058D">
            <w:rPr>
              <w:rFonts w:eastAsia="Times New Roman"/>
              <w:iCs/>
              <w:lang w:val="en-US" w:eastAsia="da-DK"/>
            </w:rPr>
            <w:t>close to half</w:t>
          </w:r>
          <w:r w:rsidRPr="00B07AEF">
            <w:rPr>
              <w:rFonts w:eastAsia="Times New Roman"/>
              <w:iCs/>
              <w:lang w:val="en-US" w:eastAsia="da-DK"/>
            </w:rPr>
            <w:t xml:space="preserve"> of the studies represent preregistered studies</w:t>
          </w:r>
          <w:r w:rsidR="0014058D">
            <w:rPr>
              <w:rFonts w:eastAsia="Times New Roman"/>
              <w:iCs/>
              <w:lang w:val="en-US" w:eastAsia="da-DK"/>
            </w:rPr>
            <w:t>. When analyzing this group of studies only, we still found a substantial and statistically significant effect of group-based intervention when compared to no or usual individual treatments. To us, this provides rather hard evidence for the effectiveness of group-based intervention</w:t>
          </w:r>
          <w:r w:rsidR="00030BD6">
            <w:rPr>
              <w:rFonts w:eastAsia="Times New Roman"/>
              <w:iCs/>
              <w:lang w:val="en-US" w:eastAsia="da-DK"/>
            </w:rPr>
            <w:t xml:space="preserve">s for adults suffering from both mental illness and social </w:t>
          </w:r>
          <w:proofErr w:type="spellStart"/>
          <w:r w:rsidR="00030BD6">
            <w:rPr>
              <w:rFonts w:eastAsia="Times New Roman"/>
              <w:iCs/>
              <w:lang w:val="en-US" w:eastAsia="da-DK"/>
            </w:rPr>
            <w:t>marginalisation</w:t>
          </w:r>
          <w:proofErr w:type="spellEnd"/>
          <w:r w:rsidR="0014058D">
            <w:rPr>
              <w:rFonts w:eastAsia="Times New Roman"/>
              <w:iCs/>
              <w:lang w:val="en-US" w:eastAsia="da-DK"/>
            </w:rPr>
            <w:t xml:space="preserve">. </w:t>
          </w:r>
        </w:p>
        <w:p w14:paraId="27B0248C" w14:textId="7A882004" w:rsidR="00F97B01" w:rsidRPr="00AF0241" w:rsidRDefault="00317C72" w:rsidP="0014058D">
          <w:pPr>
            <w:spacing w:before="100" w:beforeAutospacing="1" w:after="100" w:afterAutospacing="1"/>
            <w:jc w:val="both"/>
            <w:divId w:val="741559822"/>
            <w:rPr>
              <w:color w:val="0066CC"/>
              <w:sz w:val="27"/>
              <w:szCs w:val="27"/>
            </w:rPr>
          </w:pPr>
          <w:r w:rsidRPr="00317C72">
            <w:rPr>
              <w:rFonts w:eastAsia="Times New Roman"/>
              <w:iCs/>
              <w:lang w:eastAsia="da-DK"/>
            </w:rPr>
            <w:t xml:space="preserve">Overall, our findings were robust to all sensitivity and publication bias analyses, </w:t>
          </w:r>
          <w:r>
            <w:rPr>
              <w:rFonts w:eastAsia="Times New Roman"/>
              <w:iCs/>
              <w:lang w:eastAsia="da-DK"/>
            </w:rPr>
            <w:t xml:space="preserve">which further </w:t>
          </w:r>
          <w:r w:rsidRPr="00317C72">
            <w:rPr>
              <w:rFonts w:eastAsia="Times New Roman"/>
              <w:iCs/>
              <w:lang w:eastAsia="da-DK"/>
            </w:rPr>
            <w:t>increas</w:t>
          </w:r>
          <w:r>
            <w:rPr>
              <w:rFonts w:eastAsia="Times New Roman"/>
              <w:iCs/>
              <w:lang w:eastAsia="da-DK"/>
            </w:rPr>
            <w:t xml:space="preserve">es the </w:t>
          </w:r>
          <w:r w:rsidRPr="00317C72">
            <w:rPr>
              <w:rFonts w:eastAsia="Times New Roman"/>
              <w:iCs/>
              <w:lang w:eastAsia="da-DK"/>
            </w:rPr>
            <w:t>confidence in the evidence base.</w:t>
          </w:r>
        </w:p>
      </w:sdtContent>
    </w:sdt>
    <w:p w14:paraId="17E89D3D" w14:textId="6658B4FA" w:rsidR="003862F9" w:rsidRPr="00AF0241" w:rsidRDefault="00C37244" w:rsidP="00042A15">
      <w:pPr>
        <w:pStyle w:val="Heading3"/>
        <w:divId w:val="741559822"/>
      </w:pPr>
      <w:r w:rsidRPr="00AF0241">
        <w:t>What do the findings of this review mean?</w:t>
      </w:r>
    </w:p>
    <w:p w14:paraId="51E4F6BD" w14:textId="1BC7A4C2" w:rsidR="003862F9" w:rsidRPr="00AF0241" w:rsidRDefault="003862F9" w:rsidP="00F97B01">
      <w:pPr>
        <w:pStyle w:val="Heading5"/>
        <w:divId w:val="741559822"/>
      </w:pPr>
    </w:p>
    <w:sdt>
      <w:sdtPr>
        <w:rPr>
          <w:color w:val="0066CC"/>
          <w:sz w:val="27"/>
          <w:szCs w:val="27"/>
        </w:rPr>
        <w:id w:val="-1977755608"/>
        <w:placeholder>
          <w:docPart w:val="1FC925E837E2492785B7B916673B066B"/>
        </w:placeholder>
      </w:sdtPr>
      <w:sdtContent>
        <w:p w14:paraId="1A07A70D" w14:textId="39F62711" w:rsidR="00F97B01" w:rsidRPr="00AF0241" w:rsidRDefault="006974ED" w:rsidP="00317C72">
          <w:pPr>
            <w:pStyle w:val="NormalWeb"/>
            <w:jc w:val="both"/>
            <w:divId w:val="741559822"/>
            <w:rPr>
              <w:color w:val="0066CC"/>
              <w:sz w:val="27"/>
              <w:szCs w:val="27"/>
            </w:rPr>
          </w:pPr>
          <w:r>
            <w:t>The findings</w:t>
          </w:r>
          <w:r w:rsidR="00317C72">
            <w:t xml:space="preserve"> of the review</w:t>
          </w:r>
          <w:r>
            <w:t xml:space="preserve">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 </w:t>
          </w:r>
          <w:r w:rsidR="00317C72">
            <w:t xml:space="preserve">meta-regression </w:t>
          </w:r>
          <w:proofErr w:type="spellStart"/>
          <w:r w:rsidR="00317C72">
            <w:t>esitmates</w:t>
          </w:r>
          <w:proofErr w:type="spellEnd"/>
          <w:r>
            <w:t xml:space="preserve"> reached statistical significance, the consistent trend in favor of group-based interventions indicates that they are at least as effective as individual interventions, with no evidence of harmful </w:t>
          </w:r>
          <w:r w:rsidR="00030BD6">
            <w:t xml:space="preserve">average </w:t>
          </w:r>
          <w:r>
            <w:t>effects</w:t>
          </w:r>
          <w:r w:rsidR="00317C72">
            <w:t>.</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8" w:name="BACKGROUND"/>
      <w:bookmarkEnd w:id="8"/>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CA75F19" w:rsidR="00324E8E" w:rsidRPr="00AF0241" w:rsidRDefault="00933F2C" w:rsidP="00963A95">
      <w:pPr>
        <w:spacing w:before="100" w:beforeAutospacing="1" w:after="100" w:afterAutospacing="1"/>
        <w:jc w:val="both"/>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w:t>
      </w:r>
      <w:r w:rsidR="00963A95">
        <w:rPr>
          <w:rFonts w:eastAsia="Times New Roman"/>
          <w:lang w:val="en-US" w:eastAsia="da-DK"/>
        </w:rPr>
        <w:t>comorbidity</w:t>
      </w:r>
      <w:r w:rsidRPr="00D53D4E">
        <w:rPr>
          <w:rFonts w:eastAsia="Times New Roman"/>
          <w:lang w:val="en-US" w:eastAsia="da-DK"/>
        </w:rPr>
        <w:t xml:space="preserve">.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w:t>
      </w:r>
      <w:r w:rsidR="00963A95">
        <w:rPr>
          <w:rFonts w:eastAsia="Times New Roman"/>
          <w:lang w:val="en-US" w:eastAsia="da-DK"/>
        </w:rPr>
        <w:t>,</w:t>
      </w:r>
      <w:r w:rsidR="00817B85" w:rsidRPr="00D53D4E">
        <w:rPr>
          <w:rFonts w:eastAsia="Times New Roman"/>
          <w:lang w:val="en-US" w:eastAsia="da-DK"/>
        </w:rPr>
        <w:t xml:space="preserve"> and social isolation</w:t>
      </w:r>
      <w:r w:rsidRPr="00D53D4E">
        <w:rPr>
          <w:rFonts w:eastAsia="Times New Roman"/>
          <w:lang w:val="en-US" w:eastAsia="da-DK"/>
        </w:rPr>
        <w:t>. These problems increase the risk that mental illness leads to (social) marginalization, stigmatization and increased welfare costs</w:t>
      </w:r>
      <w:r w:rsidR="004258A5" w:rsidRPr="00D53D4E">
        <w:rPr>
          <w:rFonts w:eastAsia="Times New Roman"/>
          <w:lang w:val="en-US" w:eastAsia="da-DK"/>
        </w:rPr>
        <w:t xml:space="preserve"> </w:t>
      </w:r>
      <w:bookmarkStart w:id="9" w:name="_Hlk213226803"/>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A0048F">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bookmarkEnd w:id="9"/>
    </w:p>
    <w:p w14:paraId="26CDD933" w14:textId="3D6B4FA0" w:rsidR="00933F2C"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Several studies suggest that mental illness, discrimination</w:t>
      </w:r>
      <w:r w:rsidR="00760F45">
        <w:rPr>
          <w:rFonts w:eastAsia="Times New Roman"/>
          <w:lang w:val="en-US" w:eastAsia="da-DK"/>
        </w:rPr>
        <w:t>,</w:t>
      </w:r>
      <w:r w:rsidRPr="00AF0241">
        <w:rPr>
          <w:rFonts w:eastAsia="Times New Roman"/>
          <w:lang w:val="en-US" w:eastAsia="da-DK"/>
        </w:rPr>
        <w:t xml:space="preserve"> and (self-) stigmatization may become part of a vicious cycle. A cycle in which adults who suffer from mental illness abstain from engaging in social activities, which may lead to further marginalization and sometimes to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bookmarkStart w:id="10" w:name="_Hlk213226838"/>
      <w:r w:rsidR="001F5440" w:rsidRPr="00AF0241">
        <w:t>(Brouwers, 2020; Feldman &amp; Crandall, 2007</w:t>
      </w:r>
      <w:bookmarkEnd w:id="10"/>
      <w:r w:rsidR="001F5440" w:rsidRPr="00AF0241">
        <w:t>)</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w:t>
      </w:r>
      <w:bookmarkStart w:id="11" w:name="_Hlk213226863"/>
      <w:r w:rsidRPr="00AF0241">
        <w:rPr>
          <w:rFonts w:eastAsia="Times New Roman"/>
          <w:lang w:val="en-US" w:eastAsia="da-DK"/>
        </w:rPr>
        <w:t xml:space="preserve">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amp; King (2004</w:t>
      </w:r>
      <w:bookmarkEnd w:id="11"/>
      <w:r w:rsidRPr="00AF0241">
        <w:rPr>
          <w:rFonts w:eastAsia="Times New Roman"/>
          <w:lang w:val="en-US" w:eastAsia="da-DK"/>
        </w:rPr>
        <w:t>) found that participants described experiencing stigma even in the absence of overt discrimination by others or within society. In the study, participants describe how their experiences of stigma often cause stress, anxiety</w:t>
      </w:r>
      <w:r w:rsidR="00963A95">
        <w:rPr>
          <w:rFonts w:eastAsia="Times New Roman"/>
          <w:lang w:val="en-US" w:eastAsia="da-DK"/>
        </w:rPr>
        <w:t>,</w:t>
      </w:r>
      <w:r w:rsidRPr="00AF0241">
        <w:rPr>
          <w:rFonts w:eastAsia="Times New Roman"/>
          <w:lang w:val="en-US" w:eastAsia="da-DK"/>
        </w:rPr>
        <w:t xml:space="preserve">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D7877">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6A905161" w:rsidR="00817B85"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In order to support the social reintegration of marginalized adults with mental illness and related problems, a number of interventions exist. For example, occupational therapy, intensive case management, psycho-education, supportive psychotherapy</w:t>
      </w:r>
      <w:r w:rsidR="00963A95">
        <w:rPr>
          <w:rFonts w:eastAsia="Times New Roman"/>
          <w:lang w:val="en-US" w:eastAsia="da-DK"/>
        </w:rPr>
        <w:t>,</w:t>
      </w:r>
      <w:r w:rsidRPr="00AF0241">
        <w:rPr>
          <w:rFonts w:eastAsia="Times New Roman"/>
          <w:lang w:val="en-US" w:eastAsia="da-DK"/>
        </w:rPr>
        <w:t xml:space="preserve"> or mentoring targeting people with mental </w:t>
      </w:r>
      <w:r w:rsidR="001D7877">
        <w:rPr>
          <w:rFonts w:eastAsia="Times New Roman"/>
          <w:lang w:val="en-US" w:eastAsia="da-DK"/>
        </w:rPr>
        <w:t>disorders</w:t>
      </w:r>
      <w:r w:rsidRPr="00AF0241">
        <w:rPr>
          <w:rFonts w:eastAsia="Times New Roman"/>
          <w:lang w:val="en-US" w:eastAsia="da-DK"/>
        </w:rPr>
        <w:t xml:space="preserve"> and related problems (e.g.</w:t>
      </w:r>
      <w:r w:rsidR="00963A95">
        <w:rPr>
          <w:rFonts w:eastAsia="Times New Roman"/>
          <w:lang w:val="en-US" w:eastAsia="da-DK"/>
        </w:rPr>
        <w:t>,</w:t>
      </w:r>
      <w:r w:rsidRPr="00AF0241">
        <w:rPr>
          <w:rFonts w:eastAsia="Times New Roman"/>
          <w:lang w:val="en-US" w:eastAsia="da-DK"/>
        </w:rPr>
        <w:t xml:space="preserve">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w:t>
      </w:r>
      <w:r w:rsidR="001D7877">
        <w:rPr>
          <w:rFonts w:eastAsia="Times New Roman"/>
          <w:lang w:val="en-US" w:eastAsia="da-DK"/>
        </w:rPr>
        <w:t>,</w:t>
      </w:r>
      <w:r w:rsidRPr="00AF0241">
        <w:rPr>
          <w:rFonts w:eastAsia="Times New Roman"/>
          <w:lang w:val="en-US" w:eastAsia="da-DK"/>
        </w:rPr>
        <w:t xml:space="preserve"> and marginalization). These interventions are costly and </w:t>
      </w:r>
      <w:r w:rsidR="00963A95">
        <w:rPr>
          <w:rFonts w:eastAsia="Times New Roman"/>
          <w:lang w:val="en-US" w:eastAsia="da-DK"/>
        </w:rPr>
        <w:t>time-consuming</w:t>
      </w:r>
      <w:r w:rsidRPr="00AF0241">
        <w:rPr>
          <w:rFonts w:eastAsia="Times New Roman"/>
          <w:lang w:val="en-US" w:eastAsia="da-DK"/>
        </w:rPr>
        <w:t>, and the evidence regarding their efficacy is far from unequivocal</w:t>
      </w:r>
      <w:r w:rsidR="001D7877">
        <w:rPr>
          <w:rFonts w:eastAsia="Times New Roman"/>
          <w:lang w:val="en-US" w:eastAsia="da-DK"/>
        </w:rPr>
        <w:t xml:space="preserve"> </w:t>
      </w:r>
      <w:bookmarkStart w:id="12" w:name="_Hlk213226887"/>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bookmarkEnd w:id="12"/>
      <w:r w:rsidRPr="00AF0241">
        <w:rPr>
          <w:rFonts w:eastAsia="Times New Roman"/>
          <w:lang w:val="en-US" w:eastAsia="da-DK"/>
        </w:rPr>
        <w:t>Therefore, more recently, the use of group-based interventions has expanded as an alternative to individual therapy or other interventions.</w:t>
      </w:r>
    </w:p>
    <w:p w14:paraId="426E05EE" w14:textId="09988280"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growing demand for and use of group-based interventions </w:t>
      </w:r>
      <w:r w:rsidR="001D7877">
        <w:rPr>
          <w:rFonts w:eastAsia="Times New Roman"/>
          <w:lang w:val="en-US" w:eastAsia="da-DK"/>
        </w:rPr>
        <w:t>happens</w:t>
      </w:r>
      <w:r w:rsidRPr="00AF0241">
        <w:rPr>
          <w:rFonts w:eastAsia="Times New Roman"/>
          <w:lang w:val="en-US" w:eastAsia="da-DK"/>
        </w:rPr>
        <w:t xml:space="preserve">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r w:rsidR="001D7877">
        <w:rPr>
          <w:rFonts w:eastAsia="Times New Roman"/>
          <w:lang w:val="en-US" w:eastAsia="da-DK"/>
        </w:rPr>
        <w:lastRenderedPageBreak/>
        <w:t>community-based</w:t>
      </w:r>
      <w:r w:rsidRPr="00AF0241">
        <w:rPr>
          <w:rFonts w:eastAsia="Times New Roman"/>
          <w:lang w:val="en-US" w:eastAsia="da-DK"/>
        </w:rPr>
        <w:t xml:space="preserve"> services. A transformation that </w:t>
      </w:r>
      <w:r w:rsidR="001D7877">
        <w:rPr>
          <w:rFonts w:eastAsia="Times New Roman"/>
          <w:lang w:val="en-US" w:eastAsia="da-DK"/>
        </w:rPr>
        <w:t>leaves</w:t>
      </w:r>
      <w:r w:rsidRPr="00AF0241">
        <w:rPr>
          <w:rFonts w:eastAsia="Times New Roman"/>
          <w:lang w:val="en-US" w:eastAsia="da-DK"/>
        </w:rPr>
        <w:t xml:space="preser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t>
      </w:r>
      <w:bookmarkStart w:id="13" w:name="_Hlk213226917"/>
      <w:r w:rsidR="00C83D1C" w:rsidRPr="00AF0241">
        <w:t>Wahlbeck et al., 2011)</w:t>
      </w:r>
      <w:bookmarkEnd w:id="13"/>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bookmarkStart w:id="14" w:name="_Hlk213226931"/>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w:t>
      </w:r>
      <w:bookmarkEnd w:id="14"/>
    </w:p>
    <w:p w14:paraId="11E65C6C" w14:textId="04DE4003"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 xml:space="preserve">).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w:t>
      </w:r>
      <w:r w:rsidR="001D7877">
        <w:rPr>
          <w:rFonts w:eastAsia="Times New Roman"/>
          <w:lang w:val="en-US" w:eastAsia="da-DK"/>
        </w:rPr>
        <w:t>,</w:t>
      </w:r>
      <w:r w:rsidRPr="00AF0241">
        <w:rPr>
          <w:rFonts w:eastAsia="Times New Roman"/>
          <w:lang w:val="en-US" w:eastAsia="da-DK"/>
        </w:rPr>
        <w:t xml:space="preserve"> group-based intervention may also be beneficial because the group </w:t>
      </w:r>
      <w:r w:rsidR="001D7877">
        <w:rPr>
          <w:rFonts w:eastAsia="Times New Roman"/>
          <w:lang w:val="en-US" w:eastAsia="da-DK"/>
        </w:rPr>
        <w:t>offers</w:t>
      </w:r>
      <w:r w:rsidRPr="00AF0241">
        <w:rPr>
          <w:rFonts w:eastAsia="Times New Roman"/>
          <w:lang w:val="en-US" w:eastAsia="da-DK"/>
        </w:rPr>
        <w:t xml:space="preserve">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24763BB8"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w:t>
      </w:r>
      <w:r w:rsidR="00760F45">
        <w:rPr>
          <w:rFonts w:eastAsia="Times New Roman"/>
          <w:lang w:val="en-US" w:eastAsia="da-DK"/>
        </w:rPr>
        <w:t xml:space="preserve">the </w:t>
      </w:r>
      <w:r w:rsidRPr="00AF0241">
        <w:rPr>
          <w:rFonts w:eastAsia="Times New Roman"/>
          <w:lang w:val="en-US" w:eastAsia="da-DK"/>
        </w:rPr>
        <w:t>efficacy of group-based community interventions for marginalized adults with mental illness.</w:t>
      </w:r>
    </w:p>
    <w:p w14:paraId="7D903F9E" w14:textId="65E1A232" w:rsidR="003862F9" w:rsidRPr="00AF0241" w:rsidRDefault="00C37244" w:rsidP="00D33A1A">
      <w:pPr>
        <w:pStyle w:val="Heading2"/>
        <w:jc w:val="both"/>
        <w:divId w:val="1861164852"/>
        <w:rPr>
          <w:rFonts w:eastAsia="Times New Roman"/>
        </w:rPr>
      </w:pPr>
      <w:r w:rsidRPr="00AF0241">
        <w:rPr>
          <w:rFonts w:eastAsia="Times New Roman"/>
        </w:rPr>
        <w:t xml:space="preserve">The </w:t>
      </w:r>
      <w:r w:rsidRPr="00AF0241">
        <w:t>intervention</w:t>
      </w:r>
    </w:p>
    <w:p w14:paraId="464AE869" w14:textId="5462EBFA" w:rsidR="00817B85" w:rsidRPr="00AF0241" w:rsidRDefault="00817B85" w:rsidP="00D33A1A">
      <w:pPr>
        <w:pStyle w:val="NormalWeb"/>
        <w:jc w:val="both"/>
        <w:divId w:val="1875387967"/>
      </w:pPr>
      <w:bookmarkStart w:id="15" w:name="THEORY"/>
      <w:bookmarkEnd w:id="15"/>
      <w:r w:rsidRPr="00AF0241">
        <w:t>Group-based interventions can be adapted for different (mental) disorders, age groups</w:t>
      </w:r>
      <w:r w:rsidR="001D7877">
        <w:t>,</w:t>
      </w:r>
      <w:r w:rsidRPr="00AF0241">
        <w:t xml:space="preserve"> and diverse communities and settings. Group-based interventions will often be provided in a small, selected group of individuals who meet regularly with a therapist or case worker</w:t>
      </w:r>
      <w:r w:rsidR="00EE3BE1" w:rsidRPr="00AF0241">
        <w:t xml:space="preserve"> </w:t>
      </w:r>
      <w:bookmarkStart w:id="16" w:name="_Hlk213226961"/>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bookmarkEnd w:id="16"/>
    </w:p>
    <w:p w14:paraId="42C2D2D2" w14:textId="02042C8A" w:rsidR="00817B85" w:rsidRPr="00AF0241" w:rsidRDefault="00817B85" w:rsidP="00D33A1A">
      <w:pPr>
        <w:pStyle w:val="NormalWeb"/>
        <w:jc w:val="both"/>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r w:rsidR="001D7877">
        <w:t>receives</w:t>
      </w:r>
      <w:r w:rsidRPr="00AF0241">
        <w:t xml:space="preserve"> the intervention at the same time and place and by the same therapists/case workers/mentors</w:t>
      </w:r>
      <w:r w:rsidR="001D7877">
        <w:t>,</w:t>
      </w:r>
      <w:r w:rsidRPr="00AF0241">
        <w:t xml:space="preserve"> etc. In addition, </w:t>
      </w:r>
      <w:r w:rsidR="001D7877">
        <w:t xml:space="preserve">the </w:t>
      </w:r>
      <w:r w:rsidRPr="00AF0241">
        <w:t xml:space="preserve">included interventions had to be based in a community or </w:t>
      </w:r>
      <w:r w:rsidR="001D7877">
        <w:t>outpatient</w:t>
      </w:r>
      <w:r w:rsidRPr="00AF0241">
        <w:t xml:space="preserve"> setting. We excluded psychiatric interventions based on psychopharmacological treatment alone and interventions taking place in hospital settings while patients are receiving </w:t>
      </w:r>
      <w:r w:rsidR="001D7877">
        <w:t>around-the-clock</w:t>
      </w:r>
      <w:r w:rsidRPr="00AF0241">
        <w:t xml:space="preserve"> care.</w:t>
      </w:r>
    </w:p>
    <w:p w14:paraId="471E917D" w14:textId="01A70E1A" w:rsidR="00817B85" w:rsidRPr="00AF0241" w:rsidRDefault="00817B85" w:rsidP="00D33A1A">
      <w:pPr>
        <w:pStyle w:val="NormalWeb"/>
        <w:jc w:val="both"/>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w:t>
      </w:r>
      <w:r w:rsidR="00760F45">
        <w:t>,</w:t>
      </w:r>
      <w:r w:rsidRPr="00AF0241">
        <w:t xml:space="preserve">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3D8EDDF1" w:rsidR="00817B85" w:rsidRPr="00AF0241" w:rsidRDefault="00817B85" w:rsidP="00D33A1A">
      <w:pPr>
        <w:numPr>
          <w:ilvl w:val="0"/>
          <w:numId w:val="7"/>
        </w:numPr>
        <w:spacing w:before="100" w:beforeAutospacing="1" w:after="100" w:afterAutospacing="1"/>
        <w:jc w:val="both"/>
        <w:divId w:val="1875387967"/>
      </w:pPr>
      <w:r w:rsidRPr="00AF0241">
        <w:t>Alcohol/substance abuse</w:t>
      </w:r>
    </w:p>
    <w:p w14:paraId="3CB1C34F" w14:textId="2CE52903" w:rsidR="00817B85" w:rsidRPr="00AF0241" w:rsidRDefault="00817B85" w:rsidP="00D33A1A">
      <w:pPr>
        <w:numPr>
          <w:ilvl w:val="0"/>
          <w:numId w:val="7"/>
        </w:numPr>
        <w:spacing w:before="100" w:beforeAutospacing="1" w:after="100" w:afterAutospacing="1"/>
        <w:jc w:val="both"/>
        <w:divId w:val="1875387967"/>
      </w:pPr>
      <w:r w:rsidRPr="00AF0241">
        <w:t>Self-harming behaviour</w:t>
      </w:r>
    </w:p>
    <w:p w14:paraId="0A9E9388" w14:textId="6E633659" w:rsidR="00817B85" w:rsidRPr="00AF0241" w:rsidRDefault="00817B85" w:rsidP="00D33A1A">
      <w:pPr>
        <w:numPr>
          <w:ilvl w:val="0"/>
          <w:numId w:val="7"/>
        </w:numPr>
        <w:spacing w:before="100" w:beforeAutospacing="1" w:after="100" w:afterAutospacing="1"/>
        <w:jc w:val="both"/>
        <w:divId w:val="1875387967"/>
      </w:pPr>
      <w:r w:rsidRPr="00AF0241">
        <w:t>Criminal behaviour</w:t>
      </w:r>
    </w:p>
    <w:p w14:paraId="008E761E" w14:textId="6F28E180" w:rsidR="00817B85" w:rsidRPr="00AF0241" w:rsidRDefault="00817B85" w:rsidP="00D33A1A">
      <w:pPr>
        <w:numPr>
          <w:ilvl w:val="0"/>
          <w:numId w:val="7"/>
        </w:numPr>
        <w:spacing w:before="100" w:beforeAutospacing="1" w:after="100" w:afterAutospacing="1"/>
        <w:jc w:val="both"/>
        <w:divId w:val="1875387967"/>
      </w:pPr>
      <w:r w:rsidRPr="00AF0241">
        <w:t>Homelessness</w:t>
      </w:r>
    </w:p>
    <w:p w14:paraId="745608BB" w14:textId="0E5FDE5E" w:rsidR="00817B85" w:rsidRPr="00AF0241" w:rsidRDefault="00817B85" w:rsidP="00D33A1A">
      <w:pPr>
        <w:numPr>
          <w:ilvl w:val="0"/>
          <w:numId w:val="7"/>
        </w:numPr>
        <w:spacing w:before="100" w:beforeAutospacing="1" w:after="100" w:afterAutospacing="1"/>
        <w:jc w:val="both"/>
        <w:divId w:val="1875387967"/>
      </w:pPr>
      <w:r w:rsidRPr="00AF0241">
        <w:t>Poverty</w:t>
      </w:r>
    </w:p>
    <w:p w14:paraId="2399D1BE" w14:textId="0EE28129" w:rsidR="00817B85" w:rsidRPr="00AF0241" w:rsidRDefault="00817B85" w:rsidP="00D33A1A">
      <w:pPr>
        <w:numPr>
          <w:ilvl w:val="0"/>
          <w:numId w:val="7"/>
        </w:numPr>
        <w:spacing w:before="100" w:beforeAutospacing="1" w:after="100" w:afterAutospacing="1"/>
        <w:jc w:val="both"/>
        <w:divId w:val="1875387967"/>
      </w:pPr>
      <w:r w:rsidRPr="00AF0241">
        <w:t>Unemployment</w:t>
      </w:r>
    </w:p>
    <w:p w14:paraId="5F1022F0" w14:textId="2281C089" w:rsidR="00817B85" w:rsidRPr="00AF0241" w:rsidRDefault="00817B85" w:rsidP="00D33A1A">
      <w:pPr>
        <w:numPr>
          <w:ilvl w:val="0"/>
          <w:numId w:val="7"/>
        </w:numPr>
        <w:spacing w:before="100" w:beforeAutospacing="1" w:after="100" w:afterAutospacing="1"/>
        <w:jc w:val="both"/>
        <w:divId w:val="1875387967"/>
      </w:pPr>
      <w:r w:rsidRPr="00AF0241">
        <w:t>Hospital admissions</w:t>
      </w:r>
    </w:p>
    <w:p w14:paraId="091944E1" w14:textId="66C41BE9" w:rsidR="00817B85" w:rsidRPr="00AF0241" w:rsidRDefault="00817B85" w:rsidP="00D33A1A">
      <w:pPr>
        <w:numPr>
          <w:ilvl w:val="0"/>
          <w:numId w:val="7"/>
        </w:numPr>
        <w:spacing w:before="100" w:beforeAutospacing="1" w:after="100" w:afterAutospacing="1"/>
        <w:jc w:val="both"/>
        <w:divId w:val="1875387967"/>
      </w:pPr>
      <w:r w:rsidRPr="00AF0241">
        <w:t>Participants’ subjective well-being and quality of life</w:t>
      </w:r>
    </w:p>
    <w:p w14:paraId="29743099" w14:textId="0C6FB92D" w:rsidR="00817B85" w:rsidRPr="00AF0241" w:rsidRDefault="00817B85" w:rsidP="00D33A1A">
      <w:pPr>
        <w:numPr>
          <w:ilvl w:val="0"/>
          <w:numId w:val="7"/>
        </w:numPr>
        <w:spacing w:before="100" w:beforeAutospacing="1" w:after="100" w:afterAutospacing="1"/>
        <w:jc w:val="both"/>
        <w:divId w:val="1875387967"/>
      </w:pPr>
      <w:r w:rsidRPr="00AF0241">
        <w:lastRenderedPageBreak/>
        <w:t>Social isolation</w:t>
      </w:r>
    </w:p>
    <w:p w14:paraId="697934A6" w14:textId="77777777" w:rsidR="00817B85" w:rsidRPr="00AF0241" w:rsidRDefault="00817B85" w:rsidP="00D33A1A">
      <w:pPr>
        <w:numPr>
          <w:ilvl w:val="0"/>
          <w:numId w:val="7"/>
        </w:numPr>
        <w:spacing w:before="100" w:beforeAutospacing="1" w:after="100" w:afterAutospacing="1"/>
        <w:jc w:val="both"/>
        <w:divId w:val="1875387967"/>
      </w:pPr>
      <w:r w:rsidRPr="00AF0241">
        <w:t>Feelings of loneliness</w:t>
      </w:r>
    </w:p>
    <w:p w14:paraId="69E5A0B0" w14:textId="6BACC887" w:rsidR="00817B85" w:rsidRPr="00AF0241" w:rsidRDefault="00817B85" w:rsidP="00D33A1A">
      <w:pPr>
        <w:pStyle w:val="NormalWeb"/>
        <w:jc w:val="both"/>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760F45">
      <w:pPr>
        <w:pStyle w:val="NormalWeb"/>
        <w:jc w:val="both"/>
        <w:divId w:val="712923208"/>
      </w:pPr>
      <w:bookmarkStart w:id="17" w:name="IMPORTANCE"/>
      <w:bookmarkEnd w:id="17"/>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bookmarkStart w:id="18" w:name="_Hlk213226995"/>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bookmarkEnd w:id="18"/>
      <w:r w:rsidRPr="00AF0241">
        <w:t>. As described by Anthony (1993), recovery is:</w:t>
      </w:r>
    </w:p>
    <w:p w14:paraId="406D560F" w14:textId="01199C27" w:rsidR="00633816" w:rsidRPr="00AF0241" w:rsidRDefault="00633816" w:rsidP="00760F45">
      <w:pPr>
        <w:pStyle w:val="NormalWeb"/>
        <w:jc w:val="both"/>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760F45">
      <w:pPr>
        <w:pStyle w:val="NormalWeb"/>
        <w:jc w:val="both"/>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4CFDEBAE" w:rsidR="00633816" w:rsidRPr="00AF0241" w:rsidRDefault="00633816" w:rsidP="00760F45">
      <w:pPr>
        <w:pStyle w:val="NormalWeb"/>
        <w:jc w:val="both"/>
        <w:divId w:val="712923208"/>
      </w:pPr>
      <w:r w:rsidRPr="00AF0241">
        <w:t>Recovery can also be described as a process in which the individual may or may not experience a reduction in symptoms</w:t>
      </w:r>
      <w:r w:rsidR="00760F45">
        <w:t>,</w:t>
      </w:r>
      <w:r w:rsidRPr="00AF0241">
        <w:t xml:space="preserve"> but in which the ability to cope with symptoms is improved</w:t>
      </w:r>
      <w:r w:rsidR="00760F45">
        <w:t>,</w:t>
      </w:r>
      <w:r w:rsidRPr="00AF0241">
        <w:t xml:space="preserve">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w:t>
      </w:r>
      <w:r w:rsidR="00760F45">
        <w:t>,</w:t>
      </w:r>
      <w:r w:rsidRPr="00AF0241">
        <w:t xml:space="preserve">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r w:rsidR="00760F45">
        <w:t>through</w:t>
      </w:r>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00760F45">
        <w:rPr>
          <w:shd w:val="clear" w:color="auto" w:fill="FFFFFF"/>
        </w:rPr>
        <w:t>,</w:t>
      </w:r>
      <w:r w:rsidRPr="00AF0241">
        <w:t xml:space="preserve"> health-promoting behaviors are affected by social identity through the individual's adoption of norms of the group, and this may be seen as one of the central mechanisms of change in </w:t>
      </w:r>
      <w:r w:rsidR="00760F45">
        <w:t>group-based</w:t>
      </w:r>
      <w:r w:rsidRPr="00AF0241">
        <w:t xml:space="preserve"> interventions</w:t>
      </w:r>
      <w:r w:rsidR="00EE3BE1" w:rsidRPr="00AF0241">
        <w:t xml:space="preserve"> </w:t>
      </w:r>
      <w:bookmarkStart w:id="19" w:name="_Hlk213227317"/>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bookmarkEnd w:id="19"/>
    </w:p>
    <w:p w14:paraId="2184591C" w14:textId="77777777" w:rsidR="00633816" w:rsidRPr="00AF0241" w:rsidRDefault="00633816" w:rsidP="00633816">
      <w:pPr>
        <w:pStyle w:val="NormalWeb"/>
        <w:divId w:val="712923208"/>
      </w:pPr>
    </w:p>
    <w:p w14:paraId="355DFC9E" w14:textId="77777777" w:rsidR="00633816" w:rsidRPr="00AF0241" w:rsidRDefault="00633816" w:rsidP="00C356D3">
      <w:pPr>
        <w:pStyle w:val="Heading3"/>
        <w:jc w:val="both"/>
        <w:divId w:val="712923208"/>
        <w:rPr>
          <w:i w:val="0"/>
          <w:sz w:val="28"/>
          <w:szCs w:val="28"/>
        </w:rPr>
      </w:pPr>
      <w:r w:rsidRPr="00AF0241">
        <w:rPr>
          <w:i w:val="0"/>
          <w:sz w:val="28"/>
          <w:szCs w:val="28"/>
        </w:rPr>
        <w:t>Advantages of group-based interventions: Focus on interpersonal and (social) support factors</w:t>
      </w:r>
    </w:p>
    <w:p w14:paraId="71B119FA" w14:textId="20A6337A" w:rsidR="00633816" w:rsidRPr="00AF0241" w:rsidRDefault="00583843" w:rsidP="00C356D3">
      <w:pPr>
        <w:pStyle w:val="NormalWeb"/>
        <w:jc w:val="both"/>
        <w:divId w:val="712923208"/>
      </w:pPr>
      <w:r>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bookmarkStart w:id="20" w:name="_Hlk213227370"/>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w:t>
      </w:r>
      <w:r w:rsidR="00491134">
        <w:rPr>
          <w:lang w:val="en-US"/>
        </w:rPr>
        <w:t xml:space="preserve"> </w:t>
      </w:r>
      <w:r w:rsidR="00491134" w:rsidRPr="00491134">
        <w:t>Lewinsohn</w:t>
      </w:r>
      <w:r w:rsidR="00491134">
        <w:t>,1984</w:t>
      </w:r>
      <w:r w:rsidR="00B44897" w:rsidRPr="00AF0241">
        <w:rPr>
          <w:lang w:val="en-US"/>
        </w:rPr>
        <w:t>; Hammen, 1991; Keitner &amp; Miller, 1990)</w:t>
      </w:r>
      <w:r w:rsidR="00EE3BE1" w:rsidRPr="00AF0241">
        <w:fldChar w:fldCharType="end"/>
      </w:r>
      <w:r w:rsidR="00633816" w:rsidRPr="00AF0241">
        <w:rPr>
          <w:lang w:val="en-US"/>
        </w:rPr>
        <w:t xml:space="preserve">. </w:t>
      </w:r>
      <w:bookmarkEnd w:id="20"/>
      <w:r w:rsidR="00633816" w:rsidRPr="00AF0241">
        <w:t>In addition, interpersonal and support factors are also one of the few changeable predictors in the course of illness</w:t>
      </w:r>
      <w:bookmarkStart w:id="21" w:name="_Hlk213227387"/>
      <w:r w:rsidR="00EE3BE1" w:rsidRPr="00AF0241">
        <w:t xml:space="preserve"> </w:t>
      </w:r>
      <w:r w:rsidR="00EE3BE1" w:rsidRPr="00AF0241">
        <w:fldChar w:fldCharType="begin"/>
      </w:r>
      <w:r w:rsidR="00F02D49">
        <w:instrText xml:space="preserve"> ADDIN ZOTERO_ITEM CSL_CITATION {"citationID":"UANjfxpp","properties":{"formattedCitation":"(Keitner et al., 1992)","plainCitation":"(Keitner et al., 1992)","noteIndex":0},"citationItems":[{"id":"BOI7fhFW/nrDiWcxd","uris":["http://zotero.org/users/14817438/items/229JT4FW"],"itemData":{"id":194,"type":"article-journal","container-title":"The American Journal of Psychiatry","issue":"1","page":"93–99","source":"Google Scholar","title":"Recovery and major depression: factors associated with twelve-month outcome.","title-short":"Recovery and major depression","volume":"149","author":[{"family":"Keitner","given":"Gabor I."},{"family":"Ryan","given":"Christine E."},{"family":"Miller","given":"Ivan W."},{"family":"Norman","given":"William H."}],"issued":{"date-parts":[["1992"]]}}}],"schema":"https://github.com/citation-style-language/schema/raw/master/csl-citation.json"} </w:instrText>
      </w:r>
      <w:r w:rsidR="00EE3BE1" w:rsidRPr="00AF0241">
        <w:fldChar w:fldCharType="separate"/>
      </w:r>
      <w:r w:rsidR="00EE3BE1" w:rsidRPr="00AF0241">
        <w:t>(Keitner et al., 1992)</w:t>
      </w:r>
      <w:r w:rsidR="00EE3BE1" w:rsidRPr="00AF0241">
        <w:fldChar w:fldCharType="end"/>
      </w:r>
      <w:bookmarkEnd w:id="21"/>
      <w:r w:rsidR="00633816" w:rsidRPr="00AF0241">
        <w:t xml:space="preserve">. This has high relevance for this review since, compared with individual therapy,  the interpersonal and social </w:t>
      </w:r>
      <w:r w:rsidR="00633816" w:rsidRPr="00AF0241">
        <w:lastRenderedPageBreak/>
        <w:t>support factor is an inherent part of group-based interventions</w:t>
      </w:r>
      <w:r w:rsidR="00B44897" w:rsidRPr="00AF0241">
        <w:t xml:space="preserve"> </w:t>
      </w:r>
      <w:bookmarkStart w:id="22" w:name="_Hlk213227400"/>
      <w:r w:rsidR="00B44897" w:rsidRPr="00AF0241">
        <w:fldChar w:fldCharType="begin"/>
      </w:r>
      <w:r w:rsidR="00F02D49">
        <w:instrText xml:space="preserve"> ADDIN ZOTERO_ITEM CSL_CITATION {"citationID":"aUoexFX4","properties":{"formattedCitation":"(Ford et al., 2009; Keitner &amp; Miller, 1990b; McDermut et al., 2001)","plainCitation":"(Ford et al., 2009; Keitner &amp; Miller, 1990b; McDermut et al., 2001)","noteIndex":0},"citationItems":[{"id":"BOI7fhFW/djY5Phm4","uris":["http://zotero.org/users/14817438/items/38GPJ9XT"],"itemData":{"id":262,"type":"article-journal","container-title":"Treating complex traumatic stress disorders: An evidence-based guide","note":"publisher: Guilford Press New York, NY","page":"415–440","source":"Google Scholar","title":"Group therapy","author":[{"family":"Ford","given":"Julian D."},{"family":"Fallot","given":"Roger D."},{"family":"Harris","given":"Maxine"}],"issued":{"date-parts":[["2009"]]}},"label":"page"},{"id":"BOI7fhFW/N1yiBvbw","uris":["http://zotero.org/users/14817438/items/SE477K8S"],"itemData":{"id":193,"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id":"BOI7fhFW/zvi97evJ","uris":["http://zotero.org/users/14817438/items/9XBQSZD3"],"itemData":{"id":201,"type":"article-journal","container-title":"Clinical Psychology: Science and Practice","DOI":"10.1093/clipsy.8.1.98","ISSN":"1468-2850, 0969-5893","issue":"1","journalAbbreviation":"Clinical Psychology: Science and Practice","language":"en","license":"http://doi.wiley.com/10.1002/tdm_license_1.1","page":"98-116","source":"DOI.org (Crossref)","title":"The efficacy of group psychotherapy for depression: A meta-analysis and review of the empirical research.","title-short":"The efficacy of group psychotherapy for depression","volume":"8","author":[{"family":"McDermut","given":"Wilson"},{"family":"Miller","given":"Ivan W."},{"family":"Brown","given":"Richard A."}],"issued":{"date-parts":[["2001"]]}},"label":"page"}],"schema":"https://github.com/citation-style-language/schema/raw/master/csl-citation.json"} </w:instrText>
      </w:r>
      <w:r w:rsidR="00B44897" w:rsidRPr="00AF0241">
        <w:fldChar w:fldCharType="separate"/>
      </w:r>
      <w:r w:rsidR="00B44897" w:rsidRPr="00AF0241">
        <w:rPr>
          <w:lang w:val="en-US"/>
        </w:rPr>
        <w:t>(Ford et al., 2009; Keitner &amp; Miller, 1990; McDermut et al., 2001)</w:t>
      </w:r>
      <w:r w:rsidR="00B44897" w:rsidRPr="00AF0241">
        <w:fldChar w:fldCharType="end"/>
      </w:r>
      <w:r w:rsidR="00B44897" w:rsidRPr="00AF0241">
        <w:rPr>
          <w:lang w:val="en-US"/>
        </w:rPr>
        <w:t xml:space="preserve">. </w:t>
      </w:r>
      <w:r w:rsidR="00633816" w:rsidRPr="00AF0241">
        <w:t>Thus</w:t>
      </w:r>
      <w:bookmarkEnd w:id="22"/>
      <w:r w:rsidR="00633816" w:rsidRPr="00AF0241">
        <w:t>, group interventions may address important factors in long‐term outcome of treatment of mental illness in ways that individual treatments may not e.g. individual’s feelings of loneliness and social isolation (</w:t>
      </w:r>
      <w:proofErr w:type="spellStart"/>
      <w:r w:rsidR="00633816" w:rsidRPr="00AF0241">
        <w:t>Ruesh</w:t>
      </w:r>
      <w:proofErr w:type="spellEnd"/>
      <w:r w:rsidR="00633816" w:rsidRPr="00AF0241">
        <w:t xml:space="preserve"> et al., 2015). Thus, it can be suggested that group-based interventions may add benefits to individual interventions, as the context of group processes are proposed to encourage social functioning and provide buffering effects of social support. Furthermore, previous studies suggest that when compared to individual interventions for psychiatric patients with bipolar disorder</w:t>
      </w:r>
      <w:r w:rsidR="00C356D3">
        <w:t>,</w:t>
      </w:r>
      <w:r w:rsidR="00633816" w:rsidRPr="00AF0241">
        <w:t xml:space="preserve"> group-based interventions may offer advantages in terms of self-confidence, behaviour</w:t>
      </w:r>
      <w:r w:rsidR="00C356D3">
        <w:t>,</w:t>
      </w:r>
      <w:r w:rsidR="00633816" w:rsidRPr="00AF0241">
        <w:t xml:space="preserve"> and social functioning but not on symptom reduction</w:t>
      </w:r>
      <w:r w:rsidR="00B44897" w:rsidRPr="00AF0241">
        <w:t xml:space="preserve"> </w:t>
      </w:r>
      <w:bookmarkStart w:id="23" w:name="_Hlk213227420"/>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bookmarkEnd w:id="23"/>
    </w:p>
    <w:p w14:paraId="323E9132" w14:textId="3EF404DD" w:rsidR="00633816" w:rsidRPr="00AF0241" w:rsidRDefault="00B44897" w:rsidP="00C356D3">
      <w:pPr>
        <w:pStyle w:val="NormalWeb"/>
        <w:jc w:val="both"/>
        <w:divId w:val="712923208"/>
      </w:pPr>
      <w:r w:rsidRPr="00AF0241">
        <w:t>Furthermore, </w:t>
      </w:r>
      <w:r w:rsidR="00633816" w:rsidRPr="00AF0241">
        <w:t xml:space="preserve">a study carried out by </w:t>
      </w:r>
      <w:bookmarkStart w:id="24" w:name="_Hlk213227433"/>
      <w:r w:rsidR="00633816" w:rsidRPr="00AF0241">
        <w:t xml:space="preserve">Colom &amp; Vieta (2004) </w:t>
      </w:r>
      <w:bookmarkEnd w:id="24"/>
      <w:r w:rsidR="00C356D3">
        <w:t>indicates</w:t>
      </w:r>
      <w:r w:rsidR="00633816" w:rsidRPr="00AF0241">
        <w:t xml:space="preserve"> that group-based interventions offer advantages beyond the supportive effects of being placed in a group.  Colom &amp; Vieta (2004) compared a 21-session </w:t>
      </w:r>
      <w:r w:rsidR="00C356D3">
        <w:t>group-based</w:t>
      </w:r>
      <w:r w:rsidR="00633816" w:rsidRPr="00AF0241">
        <w:t xml:space="preserve"> psycho-education intervention </w:t>
      </w:r>
      <w:r w:rsidR="00583843">
        <w:t xml:space="preserve">based at a hospital </w:t>
      </w:r>
      <w:r w:rsidR="00633816" w:rsidRPr="00AF0241">
        <w:t xml:space="preserve">incorporating </w:t>
      </w:r>
      <w:r w:rsidR="00C356D3">
        <w:t>several</w:t>
      </w:r>
      <w:r w:rsidR="00633816" w:rsidRPr="00AF0241">
        <w:t xml:space="preserve"> key approaches of other interventions, including stress management techniques, problem-solving, establishment of routines and strategies for managing warning signs</w:t>
      </w:r>
      <w:r w:rsidR="00C356D3">
        <w:t>,</w:t>
      </w:r>
      <w:r w:rsidR="00633816" w:rsidRPr="00AF0241">
        <w:t xml:space="preserve"> with a befriending group (to control for the supportive effect of the group itself). The intervention group experienced a significant reduction in the number of participants who relapsed and </w:t>
      </w:r>
      <w:r w:rsidR="00C356D3">
        <w:t xml:space="preserve">the </w:t>
      </w:r>
      <w:r w:rsidR="00633816" w:rsidRPr="00AF0241">
        <w:t>number of recurrences per person. The number and length of hospitalizations were also lower for those in the intervention group</w:t>
      </w:r>
      <w:r w:rsidRPr="00AF0241">
        <w:t xml:space="preserve"> </w:t>
      </w:r>
      <w:r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Pr="00AF0241">
        <w:fldChar w:fldCharType="separate"/>
      </w:r>
      <w:r w:rsidRPr="00AF0241">
        <w:t>(Colom &amp; Vieta, 2004)</w:t>
      </w:r>
      <w:r w:rsidRPr="00AF0241">
        <w:fldChar w:fldCharType="end"/>
      </w:r>
      <w:r w:rsidR="00633816" w:rsidRPr="00AF0241">
        <w:t>.</w:t>
      </w:r>
    </w:p>
    <w:p w14:paraId="04781EA3" w14:textId="77777777" w:rsidR="00B44897" w:rsidRPr="00AF0241" w:rsidRDefault="00B44897" w:rsidP="00C356D3">
      <w:pPr>
        <w:pStyle w:val="NormalWeb"/>
        <w:jc w:val="both"/>
        <w:divId w:val="712923208"/>
      </w:pPr>
    </w:p>
    <w:p w14:paraId="22FC5124" w14:textId="7D0D1964" w:rsidR="00F2551E" w:rsidRPr="00C356D3" w:rsidRDefault="00633816" w:rsidP="00C356D3">
      <w:pPr>
        <w:pStyle w:val="Heading3"/>
        <w:divId w:val="712923208"/>
        <w:rPr>
          <w:i w:val="0"/>
          <w:sz w:val="28"/>
          <w:szCs w:val="28"/>
        </w:rPr>
      </w:pPr>
      <w:r w:rsidRPr="00AF0241">
        <w:rPr>
          <w:i w:val="0"/>
          <w:sz w:val="28"/>
          <w:szCs w:val="28"/>
        </w:rPr>
        <w:t>Deteriorating effects of (group-)based interventions</w:t>
      </w:r>
    </w:p>
    <w:p w14:paraId="45C5760A" w14:textId="59D4F9D4" w:rsidR="00633816" w:rsidRPr="00AF0241" w:rsidRDefault="00633816" w:rsidP="00C356D3">
      <w:pPr>
        <w:pStyle w:val="NormalWeb"/>
        <w:jc w:val="both"/>
        <w:divId w:val="712923208"/>
      </w:pPr>
      <w:r w:rsidRPr="00AF0241">
        <w:t xml:space="preserve">The potential adverse effects of group psychotherapy or group interventions more broadly have not been the subject </w:t>
      </w:r>
      <w:r w:rsidR="00C356D3">
        <w:t>to</w:t>
      </w:r>
      <w:r w:rsidRPr="00AF0241">
        <w:t xml:space="preserve"> the same scientific scrutiny as individual therapy</w:t>
      </w:r>
      <w:r w:rsidR="00B44897" w:rsidRPr="00AF0241">
        <w:t xml:space="preserve"> </w:t>
      </w:r>
      <w:bookmarkStart w:id="25" w:name="_Hlk213227459"/>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bookmarkEnd w:id="25"/>
      <w:r w:rsidRPr="00AF0241">
        <w:t xml:space="preserve">. However, the research into adverse outcomes and or </w:t>
      </w:r>
      <w:r w:rsidRPr="00AF0241">
        <w:rPr>
          <w:i/>
          <w:iCs/>
        </w:rPr>
        <w:t xml:space="preserve">deterioration effects </w:t>
      </w:r>
      <w:r w:rsidRPr="00AF0241">
        <w:t xml:space="preserve">in individual psychotherapy </w:t>
      </w:r>
      <w:r w:rsidR="00C356D3">
        <w:t>is</w:t>
      </w:r>
      <w:r w:rsidRPr="00AF0241">
        <w:t xml:space="preserv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C356D3">
      <w:pPr>
        <w:pStyle w:val="NormalWeb"/>
        <w:jc w:val="both"/>
        <w:divId w:val="712923208"/>
      </w:pPr>
      <w:r w:rsidRPr="00AF0241">
        <w:t xml:space="preserve">Based on </w:t>
      </w:r>
      <w:bookmarkStart w:id="26" w:name="_Hlk213227476"/>
      <w:proofErr w:type="spellStart"/>
      <w:r w:rsidRPr="00AF0241">
        <w:t>Strupp</w:t>
      </w:r>
      <w:proofErr w:type="spellEnd"/>
      <w:r w:rsidRPr="00AF0241">
        <w:t xml:space="preserve">, Hadley &amp; Gomes-Schwartz (1977), </w:t>
      </w:r>
      <w:bookmarkEnd w:id="26"/>
      <w:r w:rsidRPr="00AF0241">
        <w:t>the negative outcomes of individual psychotherapy that may occur during the course of treatment or following the end of treatment may include</w:t>
      </w:r>
      <w:r w:rsidR="00B44897" w:rsidRPr="00AF0241">
        <w:t>:</w:t>
      </w:r>
    </w:p>
    <w:p w14:paraId="2CD5160F" w14:textId="77777777" w:rsidR="00633816" w:rsidRPr="00AF0241" w:rsidRDefault="00633816" w:rsidP="00C356D3">
      <w:pPr>
        <w:numPr>
          <w:ilvl w:val="0"/>
          <w:numId w:val="8"/>
        </w:numPr>
        <w:spacing w:before="100" w:beforeAutospacing="1" w:after="100" w:afterAutospacing="1"/>
        <w:jc w:val="both"/>
        <w:divId w:val="712923208"/>
      </w:pPr>
      <w:r w:rsidRPr="00AF0241">
        <w:t>Exacerbation of presenting symptoms, e.g., generalization of symptoms</w:t>
      </w:r>
    </w:p>
    <w:p w14:paraId="05BC071C" w14:textId="77777777" w:rsidR="00633816" w:rsidRPr="00AF0241" w:rsidRDefault="00633816" w:rsidP="00C356D3">
      <w:pPr>
        <w:numPr>
          <w:ilvl w:val="0"/>
          <w:numId w:val="8"/>
        </w:numPr>
        <w:spacing w:before="100" w:beforeAutospacing="1" w:after="100" w:afterAutospacing="1"/>
        <w:jc w:val="both"/>
        <w:divId w:val="712923208"/>
      </w:pPr>
      <w:r w:rsidRPr="00AF0241">
        <w:t>Misuse/abuse of therapy, e.g., patient substituting intellectualized insights for other obsessional thoughts</w:t>
      </w:r>
    </w:p>
    <w:p w14:paraId="19695F7E" w14:textId="191474D4" w:rsidR="00633816" w:rsidRPr="00AF0241" w:rsidRDefault="00633816" w:rsidP="00C356D3">
      <w:pPr>
        <w:numPr>
          <w:ilvl w:val="0"/>
          <w:numId w:val="8"/>
        </w:numPr>
        <w:spacing w:before="100" w:beforeAutospacing="1" w:after="100" w:afterAutospacing="1"/>
        <w:jc w:val="both"/>
        <w:divId w:val="712923208"/>
      </w:pPr>
      <w:r w:rsidRPr="00AF0241">
        <w:t xml:space="preserve">Undertaking unrealistic goals or tasks, e.g., pursuing goals that one is </w:t>
      </w:r>
      <w:r w:rsidR="00C356D3">
        <w:t>ill-equipped</w:t>
      </w:r>
      <w:r w:rsidRPr="00AF0241">
        <w:t xml:space="preserve"> to achieve in an attempt to please the therapist</w:t>
      </w:r>
    </w:p>
    <w:p w14:paraId="7A811F97" w14:textId="77777777" w:rsidR="00633816" w:rsidRPr="00AF0241" w:rsidRDefault="00633816" w:rsidP="00C356D3">
      <w:pPr>
        <w:numPr>
          <w:ilvl w:val="0"/>
          <w:numId w:val="8"/>
        </w:numPr>
        <w:spacing w:before="100" w:beforeAutospacing="1" w:after="100" w:afterAutospacing="1"/>
        <w:jc w:val="both"/>
        <w:divId w:val="712923208"/>
      </w:pPr>
      <w:r w:rsidRPr="00AF0241">
        <w:t>Loss of trust in therapy or the therapist, e.g., patient's disillusionment prevents him or her from seeking out necessary therapy in the future</w:t>
      </w:r>
    </w:p>
    <w:p w14:paraId="46A5D43F" w14:textId="1D347642" w:rsidR="00633816" w:rsidRPr="00AF0241" w:rsidRDefault="00633816" w:rsidP="00C356D3">
      <w:pPr>
        <w:numPr>
          <w:ilvl w:val="0"/>
          <w:numId w:val="8"/>
        </w:numPr>
        <w:spacing w:before="100" w:beforeAutospacing="1" w:after="100" w:afterAutospacing="1"/>
        <w:jc w:val="both"/>
        <w:divId w:val="712923208"/>
      </w:pPr>
      <w:r w:rsidRPr="00AF0241">
        <w:t>Appearance of new symptoms (suicide would be an extreme example)</w:t>
      </w:r>
    </w:p>
    <w:p w14:paraId="00A9815F" w14:textId="732B9771" w:rsidR="00B44897" w:rsidRPr="00AF0241" w:rsidRDefault="00B44897" w:rsidP="00C356D3">
      <w:pPr>
        <w:spacing w:before="100" w:beforeAutospacing="1" w:after="100" w:afterAutospacing="1"/>
        <w:ind w:left="720"/>
        <w:jc w:val="both"/>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655A0AA3" w:rsidR="00633816" w:rsidRPr="00AF0241" w:rsidRDefault="00633816" w:rsidP="00C356D3">
      <w:pPr>
        <w:pStyle w:val="NormalWeb"/>
        <w:jc w:val="both"/>
        <w:divId w:val="712923208"/>
      </w:pPr>
      <w:r w:rsidRPr="00AF0241">
        <w:lastRenderedPageBreak/>
        <w:t xml:space="preserve">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w:t>
      </w:r>
      <w:r w:rsidR="00C356D3">
        <w:t>several</w:t>
      </w:r>
      <w:r w:rsidRPr="00AF0241">
        <w:t xml:space="preserve"> studies document associations between characteristics of both therapist and patients and negative outcomes (e</w:t>
      </w:r>
      <w:r w:rsidR="00C356D3">
        <w:t>.</w:t>
      </w:r>
      <w:r w:rsidRPr="00AF0241">
        <w:t>g.</w:t>
      </w:r>
      <w:r w:rsidR="00C356D3">
        <w:t>,</w:t>
      </w:r>
      <w:r w:rsidRPr="00AF0241">
        <w:t xml:space="preserve"> some therapists appear </w:t>
      </w:r>
      <w:r w:rsidR="00C356D3">
        <w:t xml:space="preserve">to </w:t>
      </w:r>
      <w:r w:rsidRPr="00AF0241">
        <w:t>be unsuitable or ineffective for patients with certain characteristics such as specific diagnoses, personality traits</w:t>
      </w:r>
      <w:r w:rsidR="00C356D3">
        <w:t>,</w:t>
      </w:r>
      <w:r w:rsidRPr="00AF0241">
        <w:t xml:space="preserve"> or underlying undiagnosed conditions). These effects are likely to be similar for group interventions (e</w:t>
      </w:r>
      <w:r w:rsidR="00C356D3">
        <w:t>.</w:t>
      </w:r>
      <w:r w:rsidRPr="00AF0241">
        <w:t>g</w:t>
      </w:r>
      <w:r w:rsidR="00C356D3">
        <w:t>.,</w:t>
      </w:r>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A93FC2C" w:rsidR="00633816" w:rsidRPr="00AF0241" w:rsidRDefault="00633816" w:rsidP="00C356D3">
      <w:pPr>
        <w:pStyle w:val="NormalWeb"/>
        <w:jc w:val="both"/>
        <w:divId w:val="712923208"/>
      </w:pPr>
      <w:r w:rsidRPr="00AF0241">
        <w:rPr>
          <w:i/>
          <w:iCs/>
        </w:rPr>
        <w:t>“A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3B0CCC02" w:rsidR="00633816" w:rsidRPr="00AF0241" w:rsidRDefault="00633816" w:rsidP="00C356D3">
      <w:pPr>
        <w:pStyle w:val="NormalWeb"/>
        <w:jc w:val="both"/>
        <w:divId w:val="712923208"/>
      </w:pPr>
      <w:r w:rsidRPr="00AF0241">
        <w:t>                                                                                 </w:t>
      </w:r>
      <w:r w:rsidR="00C356D3">
        <w:tab/>
      </w:r>
      <w:r w:rsidR="0082078E" w:rsidRPr="00AF0241">
        <w:t xml:space="preserve">                                   </w:t>
      </w:r>
      <w:r w:rsidRPr="00AF0241">
        <w:t>(Roback 2000, p. 117)</w:t>
      </w:r>
    </w:p>
    <w:p w14:paraId="07540517" w14:textId="210358AE" w:rsidR="00633816" w:rsidRPr="00AF0241" w:rsidRDefault="00633816" w:rsidP="00C356D3">
      <w:pPr>
        <w:pStyle w:val="NormalWeb"/>
        <w:jc w:val="both"/>
        <w:divId w:val="712923208"/>
      </w:pPr>
      <w:r w:rsidRPr="00AF0241">
        <w:t>Theoretically, it is thus possible that for some marginalized adults suffering from mental illness, group interventions may not bring about the expected positive change</w:t>
      </w:r>
      <w:r w:rsidR="00C356D3">
        <w:t>,</w:t>
      </w:r>
      <w:r w:rsidRPr="00AF0241">
        <w:t xml:space="preserve"> or they may even have negative effects</w:t>
      </w:r>
      <w:r w:rsidR="0082078E" w:rsidRPr="00AF0241">
        <w:rPr>
          <w:u w:val="single"/>
        </w:rPr>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w:t>
      </w:r>
      <w:r w:rsidR="00C356D3">
        <w:t>,</w:t>
      </w:r>
      <w:r w:rsidRPr="00AF0241">
        <w:t xml:space="preserve"> and sense of self-worth (Fehr, 2019). Thus, it is also possible that group interventions may be less effective than individual treatment for some.</w:t>
      </w:r>
    </w:p>
    <w:p w14:paraId="7F9F347F" w14:textId="2E2F9720" w:rsidR="00633816" w:rsidRPr="0044785D" w:rsidRDefault="00633816" w:rsidP="00C356D3">
      <w:pPr>
        <w:jc w:val="both"/>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w:t>
      </w:r>
      <w:r w:rsidR="00C356D3">
        <w:t>,</w:t>
      </w:r>
      <w:r w:rsidRPr="00AF0241">
        <w:t xml:space="preserve">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w:t>
      </w:r>
      <w:r w:rsidR="00C356D3">
        <w:t>,</w:t>
      </w:r>
      <w:r w:rsidRPr="00AF0241">
        <w:t xml:space="preserve"> or personality traits) will experience negative effects of group interventions and that</w:t>
      </w:r>
      <w:r w:rsidR="00C356D3">
        <w:t>,</w:t>
      </w:r>
      <w:r w:rsidRPr="00AF0241">
        <w:t xml:space="preserve"> for some participants</w:t>
      </w:r>
      <w:r w:rsidR="00C356D3">
        <w:t>,</w:t>
      </w:r>
      <w:r w:rsidRPr="00AF0241">
        <w:t xml:space="preserve">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08AFFEB8" w14:textId="457669B8" w:rsidR="0082078E" w:rsidRPr="00AF0241" w:rsidRDefault="0082078E" w:rsidP="00C356D3">
      <w:pPr>
        <w:pStyle w:val="NormalWeb"/>
        <w:jc w:val="both"/>
        <w:divId w:val="794105506"/>
        <w:rPr>
          <w:rFonts w:eastAsia="Times New Roman"/>
        </w:rPr>
      </w:pPr>
      <w:bookmarkStart w:id="27" w:name="OBJECTIVES"/>
      <w:bookmarkEnd w:id="27"/>
      <w:r w:rsidRPr="00AF0241">
        <w:t xml:space="preserve">A large body of reviews </w:t>
      </w:r>
      <w:r w:rsidR="00C356D3">
        <w:t>explores</w:t>
      </w:r>
      <w:r w:rsidRPr="00AF0241">
        <w:t xml:space="preserve"> the efficacy of psychiatric group interventions targeting specific mental health disorders</w:t>
      </w:r>
      <w:r w:rsidR="00C356D3">
        <w:t>,</w:t>
      </w:r>
      <w:r w:rsidRPr="00AF0241">
        <w:t xml:space="preserve"> such as group psychotherapy for anxiety or personality disorders</w:t>
      </w:r>
      <w:bookmarkStart w:id="28" w:name="_Hlk213227537"/>
      <w:r w:rsidR="00C356D3">
        <w:t xml:space="preserve"> </w:t>
      </w:r>
      <w:bookmarkStart w:id="29" w:name="_Hlk213227524"/>
      <w:r w:rsidR="00266276" w:rsidRPr="00AF0241">
        <w:t>(</w:t>
      </w:r>
      <w:bookmarkEnd w:id="29"/>
      <w:proofErr w:type="spellStart"/>
      <w:r w:rsidR="00266276" w:rsidRPr="00AF0241">
        <w:t>Barkowski</w:t>
      </w:r>
      <w:proofErr w:type="spellEnd"/>
      <w:r w:rsidR="00266276" w:rsidRPr="00AF0241">
        <w:t xml:space="preserve"> et al., 2020; McLaughlin et al., 2019). </w:t>
      </w:r>
      <w:bookmarkEnd w:id="28"/>
      <w:r w:rsidRPr="00AF0241">
        <w:t xml:space="preserve">However, most reviews focus on symptom reduction as the only outcome, and are thus not relevant to the present review, in which we aim to explore the efficacy on a </w:t>
      </w:r>
      <w:r w:rsidR="00C356D3">
        <w:t>broader</w:t>
      </w:r>
      <w:r w:rsidRPr="00AF0241">
        <w:t xml:space="preserve"> range of outcomes associated with social reintegration and not </w:t>
      </w:r>
      <w:r w:rsidRPr="00AF0241">
        <w:lastRenderedPageBreak/>
        <w:t>just symptom reduction</w:t>
      </w:r>
      <w:r w:rsidR="00C356D3">
        <w:t>, that is</w:t>
      </w:r>
      <w:r w:rsidRPr="00AF0241">
        <w:t xml:space="preserve"> experience of a meaningful and social life </w:t>
      </w:r>
      <w:r w:rsidRPr="00AF0241">
        <w:rPr>
          <w:i/>
          <w:iCs/>
        </w:rPr>
        <w:t>despite</w:t>
      </w:r>
      <w:r w:rsidRPr="00AF0241">
        <w:t xml:space="preserve"> the mental illness.</w:t>
      </w:r>
    </w:p>
    <w:p w14:paraId="62CB8D71" w14:textId="12F91777" w:rsidR="0082078E" w:rsidRPr="00AF0241" w:rsidRDefault="0082078E" w:rsidP="00C356D3">
      <w:pPr>
        <w:pStyle w:val="NormalWeb"/>
        <w:jc w:val="both"/>
        <w:divId w:val="794105506"/>
      </w:pPr>
      <w:r w:rsidRPr="00AF0241">
        <w:t xml:space="preserve">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w:t>
      </w:r>
      <w:r w:rsidR="00C356D3">
        <w:t>focus</w:t>
      </w:r>
      <w:r w:rsidRPr="00AF0241">
        <w:t xml:space="preserve"> on treatment for respectively illicit drug dependence, homelessness, substance abuse disorder</w:t>
      </w:r>
      <w:r w:rsidR="00C356D3">
        <w:t>,</w:t>
      </w:r>
      <w:r w:rsidRPr="00AF0241">
        <w:t xml:space="preserve"> and alcohol use disorder, which are examples of central comorbidities </w:t>
      </w:r>
      <w:r w:rsidR="00C356D3">
        <w:t>that</w:t>
      </w:r>
      <w:r w:rsidRPr="00AF0241">
        <w:t xml:space="preserve"> are often experienced by adults suffering from mental illness.</w:t>
      </w:r>
    </w:p>
    <w:p w14:paraId="35FE1586" w14:textId="4A56CEC3" w:rsidR="0082078E" w:rsidRPr="00AF0241" w:rsidRDefault="0082078E" w:rsidP="00C356D3">
      <w:pPr>
        <w:pStyle w:val="NormalWeb"/>
        <w:jc w:val="both"/>
        <w:divId w:val="794105506"/>
      </w:pPr>
      <w:r w:rsidRPr="00AF0241">
        <w:t>In a review on the effects of group programs for recovery from psychosis,</w:t>
      </w:r>
      <w:bookmarkStart w:id="30" w:name="_Hlk213227564"/>
      <w:r w:rsidRPr="00AF0241">
        <w:t xml:space="preserve">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w:t>
      </w:r>
      <w:bookmarkEnd w:id="30"/>
      <w:r w:rsidRPr="00AF0241">
        <w:t>identified 20 studies, and concluded that findings suggest positive effects on participants’ social and vocational functioning in addition to symptom reduction. However, they also conclude that findings are uncertain, as many studies lack appropriate control groups, follow-up</w:t>
      </w:r>
      <w:r w:rsidR="00C356D3">
        <w:t>,</w:t>
      </w:r>
      <w:r w:rsidRPr="00AF0241">
        <w:t xml:space="preserve"> and standardised measures of symptoms and diagnosis</w:t>
      </w:r>
      <w:r w:rsidR="00561ACB" w:rsidRPr="00AF0241">
        <w:t xml:space="preserve"> (</w:t>
      </w:r>
      <w:proofErr w:type="spellStart"/>
      <w:r w:rsidR="00561ACB" w:rsidRPr="00AF0241">
        <w:t>Segredou</w:t>
      </w:r>
      <w:proofErr w:type="spellEnd"/>
      <w:r w:rsidR="00561ACB" w:rsidRPr="00AF0241">
        <w:t xml:space="preserve"> et al., 2008)</w:t>
      </w:r>
      <w:r w:rsidRPr="00AF0241">
        <w:t>. The review</w:t>
      </w:r>
      <w:r w:rsidR="00C356D3">
        <w:t>,</w:t>
      </w:r>
      <w:r w:rsidRPr="00AF0241">
        <w:t xml:space="preserve"> which was presented as a conference poster</w:t>
      </w:r>
      <w:r w:rsidR="00C356D3">
        <w:t>,</w:t>
      </w:r>
      <w:r w:rsidRPr="00AF0241">
        <w:t xml:space="preserve"> provides a very limited description of the search process, no risk of bias assessment of included studies</w:t>
      </w:r>
      <w:r w:rsidR="00C356D3">
        <w:t>,</w:t>
      </w:r>
      <w:r w:rsidRPr="00AF0241">
        <w:t xml:space="preserve"> and they d</w:t>
      </w:r>
      <w:r w:rsidR="00C356D3">
        <w:t xml:space="preserve">id </w:t>
      </w:r>
      <w:r w:rsidRPr="00AF0241">
        <w:t>not conduct a meta-analysis</w:t>
      </w:r>
      <w:r w:rsidR="00561ACB" w:rsidRPr="00AF0241">
        <w:t xml:space="preserve"> </w:t>
      </w:r>
    </w:p>
    <w:p w14:paraId="6F8C779D" w14:textId="6873050E" w:rsidR="0082078E" w:rsidRPr="00AF0241" w:rsidRDefault="0082078E" w:rsidP="00C356D3">
      <w:pPr>
        <w:pStyle w:val="NormalWeb"/>
        <w:jc w:val="both"/>
        <w:divId w:val="794105506"/>
      </w:pPr>
      <w:bookmarkStart w:id="31" w:name="_Hlk213227609"/>
      <w:proofErr w:type="spellStart"/>
      <w:r w:rsidRPr="00AF0241">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w:t>
      </w:r>
      <w:bookmarkEnd w:id="31"/>
      <w:r w:rsidRPr="00AF0241">
        <w:t>conducted a systematic review and meta-analysis on the effectiveness of 12-step interventions for participants with illicit drug dependence based on 10 randomized controlled trials and quasi-experimental studies (N =1071). In addition to the primary outcome of drug use</w:t>
      </w:r>
      <w:r w:rsidR="00C356D3">
        <w:t>,</w:t>
      </w:r>
      <w:r w:rsidRPr="00AF0241">
        <w:t xml:space="preserve"> the review included outcomes such as criminal behavior, prostitution, psychiatric symptoms, social functioning, employment status</w:t>
      </w:r>
      <w:r w:rsidR="00C356D3">
        <w:t>,</w:t>
      </w:r>
      <w:r w:rsidRPr="00AF0241">
        <w:t xml:space="preserve"> and homelessness. The review concludes that there is no difference in the effectiveness of 12-step interventions compared to alternative psychosocial interventions in reducing drug use during treatment, </w:t>
      </w:r>
      <w:r w:rsidR="00C356D3">
        <w:t>post-treatment</w:t>
      </w:r>
      <w:r w:rsidRPr="00AF0241">
        <w: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w:t>
      </w:r>
      <w:r w:rsidR="00C356D3">
        <w:t>other</w:t>
      </w:r>
      <w:r w:rsidRPr="00AF0241">
        <w:t xml:space="preserve"> psychosocial interventions post‐treatment on measures of psychiatric symptoms, social functioning, and employment.</w:t>
      </w:r>
    </w:p>
    <w:p w14:paraId="7AD5BC3D" w14:textId="533B6E4E" w:rsidR="0082078E" w:rsidRPr="00AF0241" w:rsidRDefault="0082078E" w:rsidP="00C356D3">
      <w:pPr>
        <w:pStyle w:val="NormalWeb"/>
        <w:jc w:val="both"/>
        <w:divId w:val="794105506"/>
      </w:pPr>
      <w:bookmarkStart w:id="32" w:name="_Hlk213227626"/>
      <w:proofErr w:type="spellStart"/>
      <w:r w:rsidRPr="00AF0241">
        <w:t>Munthe</w:t>
      </w:r>
      <w:proofErr w:type="spellEnd"/>
      <w:r w:rsidRPr="00AF0241">
        <w:t xml:space="preserve">-Kaas, Berg &amp; </w:t>
      </w:r>
      <w:proofErr w:type="spellStart"/>
      <w:r w:rsidRPr="00AF0241">
        <w:t>Blaasvær</w:t>
      </w:r>
      <w:proofErr w:type="spellEnd"/>
      <w:r w:rsidRPr="00AF0241">
        <w:t xml:space="preserve"> (2018) </w:t>
      </w:r>
      <w:bookmarkEnd w:id="32"/>
      <w:r w:rsidRPr="00AF0241">
        <w:t>conducted a systematic review and meta-analysis on the effectiveness of interventions to reduce homelessness based on 43 samples. The review concludes that the included interventions</w:t>
      </w:r>
      <w:r w:rsidR="00C356D3">
        <w:t>,</w:t>
      </w:r>
      <w:r w:rsidRPr="00AF0241">
        <w:t xml:space="preserve"> High intensity case management, Housing First, Critical Time Intervention (CTI), Abstinence‐contingent housing, Non‐abstinence‐contingent housing with high intensity case management, Housing vouchers</w:t>
      </w:r>
      <w:r w:rsidR="00C356D3">
        <w:t>,</w:t>
      </w:r>
      <w:r w:rsidRPr="00AF0241">
        <w:t xml:space="preserve"> and Residential treatment perform better than the usual services at reducing homelessness or improving housing stability in all comparisons. Furthermore</w:t>
      </w:r>
      <w:r w:rsidR="00C356D3">
        <w:t>,</w:t>
      </w:r>
      <w:r w:rsidRPr="00AF0241">
        <w:t xml:space="preserv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p>
    <w:p w14:paraId="74A37A40" w14:textId="177BEFA9" w:rsidR="0082078E" w:rsidRPr="00AF0241" w:rsidRDefault="0082078E" w:rsidP="00C356D3">
      <w:pPr>
        <w:pStyle w:val="NormalWeb"/>
        <w:jc w:val="both"/>
        <w:divId w:val="794105506"/>
      </w:pPr>
      <w:bookmarkStart w:id="33" w:name="_Hlk213227641"/>
      <w:r w:rsidRPr="00AF0241">
        <w:t xml:space="preserve">Mahoney, </w:t>
      </w:r>
      <w:proofErr w:type="spellStart"/>
      <w:r w:rsidRPr="00AF0241">
        <w:t>Karatzias</w:t>
      </w:r>
      <w:proofErr w:type="spellEnd"/>
      <w:r w:rsidRPr="00AF0241">
        <w:t xml:space="preserve">, &amp; Hutton (2019) </w:t>
      </w:r>
      <w:bookmarkEnd w:id="33"/>
      <w:r w:rsidRPr="00AF0241">
        <w:t>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w:t>
      </w:r>
      <w:r w:rsidR="00C356D3">
        <w:t>,</w:t>
      </w:r>
      <w:r w:rsidRPr="00AF0241">
        <w:t xml:space="preserve">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p>
    <w:p w14:paraId="3E95E076" w14:textId="4F1E7FFC" w:rsidR="0082078E" w:rsidRPr="00AF0241" w:rsidRDefault="0082078E" w:rsidP="00C356D3">
      <w:pPr>
        <w:pStyle w:val="NormalWeb"/>
        <w:jc w:val="both"/>
        <w:divId w:val="794105506"/>
      </w:pPr>
      <w:r w:rsidRPr="00AF0241">
        <w:t xml:space="preserve">In a systematic review and meta-analysis on the effectiveness of group treatment for substance use disorder in adults based on 33 randomized clinical trials (N= 3951), Lo Coco et al. (2019) </w:t>
      </w:r>
      <w:r w:rsidRPr="00AF0241">
        <w:lastRenderedPageBreak/>
        <w:t xml:space="preserve">compared group </w:t>
      </w:r>
      <w:hyperlink r:id="rId8"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9" w:history="1">
        <w:r w:rsidRPr="00AF0241">
          <w:rPr>
            <w:rStyle w:val="Hyperlink"/>
            <w:color w:val="auto"/>
            <w:u w:val="none"/>
          </w:rPr>
          <w:t>psychopathology</w:t>
        </w:r>
      </w:hyperlink>
      <w:r w:rsidRPr="00AF0241">
        <w:t xml:space="preserve">, and attrition. </w:t>
      </w:r>
      <w:r w:rsidR="00C356D3">
        <w:t>Significantly</w:t>
      </w:r>
      <w:r w:rsidRPr="00AF0241">
        <w:t xml:space="preserve"> small effects of group therapy were found on abstinence compared to no treatment, individual therapy, and other treatments. Effects on substance use frequency and symptoms of substance use disorder were not significant, but significant</w:t>
      </w:r>
      <w:r w:rsidR="00C356D3">
        <w:t>,</w:t>
      </w:r>
      <w:r w:rsidRPr="00AF0241">
        <w:t xml:space="preserve"> moderately sized effects emerged for mental state when group therapy was compared to no treatment. There were no differences in abstinence rates between </w:t>
      </w:r>
      <w:r w:rsidR="00C356D3">
        <w:t xml:space="preserve">the </w:t>
      </w:r>
      <w:r w:rsidRPr="00AF0241">
        <w:t>group therapy and control groups</w:t>
      </w:r>
      <w:r w:rsidR="00561ACB" w:rsidRPr="00AF0241">
        <w:t xml:space="preserve"> </w:t>
      </w:r>
      <w:bookmarkStart w:id="34" w:name="_Hlk213227658"/>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bookmarkEnd w:id="34"/>
    </w:p>
    <w:p w14:paraId="16D0E869" w14:textId="6C915928" w:rsidR="0082078E" w:rsidRPr="00AF0241" w:rsidRDefault="0082078E" w:rsidP="00C356D3">
      <w:pPr>
        <w:pStyle w:val="NormalWeb"/>
        <w:jc w:val="both"/>
        <w:divId w:val="794105506"/>
      </w:pPr>
      <w:r w:rsidRPr="00AF0241">
        <w:t xml:space="preserve">Group-based interventions targeting comorbidities relevant for our population of interest have proven to be effective in general populations. A noticeable and recent example is a Cochrane review (Kelly et al. 2020) on the effect of </w:t>
      </w:r>
      <w:r w:rsidR="00C356D3" w:rsidRPr="00C356D3">
        <w:t>Alcoholics</w:t>
      </w:r>
      <w:r w:rsidRPr="00AF0241">
        <w:t xml:space="preserve"> Anonymous (AA) and other 12-step programs against alcohol use disorder (AUD). In its original form, AA works through a social fellowship (meetings with peers) and a 12-step program. Hence, AA is considered </w:t>
      </w:r>
      <w:r w:rsidR="00C356D3">
        <w:t xml:space="preserve">a </w:t>
      </w:r>
      <w:r w:rsidRPr="00AF0241">
        <w:t>group intervention/therapy. Kelly et al. (2020) review 27 studies (N= 10 565) and compare AA with motivational enhancement therapy (MET), cognitive behavioral therapy (CBT), variants of 12-step programs</w:t>
      </w:r>
      <w:r w:rsidR="00C356D3">
        <w:t>,</w:t>
      </w:r>
      <w:r w:rsidRPr="00AF0241">
        <w:t xml:space="preserve"> and no treatment. Outcomes </w:t>
      </w:r>
      <w:r w:rsidR="00C356D3">
        <w:t>consist</w:t>
      </w:r>
      <w:r w:rsidRPr="00AF0241">
        <w:t xml:space="preserve"> of a range of </w:t>
      </w:r>
      <w:r w:rsidR="00C356D3">
        <w:t>drinking-related</w:t>
      </w:r>
      <w:r w:rsidRPr="00AF0241">
        <w:t xml:space="preserve"> outcomes (abstinence, intensity, consequences</w:t>
      </w:r>
      <w:r w:rsidR="00C356D3">
        <w:t>,</w:t>
      </w:r>
      <w:r w:rsidRPr="00AF0241">
        <w:t xml:space="preserve"> and addiction severity) and healthcare cost offsets. Kelly et al. (2020) report evidence that AA results in longer periods of abstinence and AA </w:t>
      </w:r>
      <w:r w:rsidR="00C356D3">
        <w:t>performs</w:t>
      </w:r>
      <w:r w:rsidRPr="00AF0241">
        <w:t xml:space="preserve"> as good as other treatments with respect to intensity, consequences</w:t>
      </w:r>
      <w:r w:rsidR="00C356D3">
        <w:t>,</w:t>
      </w:r>
      <w:r w:rsidRPr="00AF0241">
        <w:t xml:space="preserve"> and addiction severity. In addition, Kelly et al. (2020) report that 4 out of 5 studies found </w:t>
      </w:r>
      <w:r w:rsidR="00C356D3">
        <w:t>cost-saving</w:t>
      </w:r>
      <w:r w:rsidRPr="00AF0241">
        <w:t xml:space="preserve"> benefits, which in turn probably leads to reduced healthcare costs</w:t>
      </w:r>
      <w:r w:rsidR="00561ACB" w:rsidRPr="00AF0241">
        <w:t xml:space="preserve"> </w:t>
      </w:r>
      <w:bookmarkStart w:id="35" w:name="_Hlk213227675"/>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bookmarkEnd w:id="35"/>
    </w:p>
    <w:p w14:paraId="6770B9F1" w14:textId="0551D1C3" w:rsidR="0082078E" w:rsidRPr="00AF0241" w:rsidRDefault="0082078E" w:rsidP="00C356D3">
      <w:pPr>
        <w:pStyle w:val="NormalWeb"/>
        <w:jc w:val="both"/>
        <w:divId w:val="794105506"/>
      </w:pPr>
      <w:r w:rsidRPr="00AF0241">
        <w:t xml:space="preserve">Our review adds to the existing body of reviews by exploring the efficacy of group interventions on a </w:t>
      </w:r>
      <w:r w:rsidR="00C356D3">
        <w:t>broader</w:t>
      </w:r>
      <w:r w:rsidRPr="00AF0241">
        <w:t xml:space="preserve"> range of outcomes than what is seen in the existing reviews. Secondly, we will review interventions targeting a larger population (e.g.</w:t>
      </w:r>
      <w:r w:rsidR="00C356D3">
        <w:t>,</w:t>
      </w:r>
      <w:r w:rsidRPr="00AF0241">
        <w:t xml:space="preserve"> adults suffering from any kind of mental illness)</w:t>
      </w:r>
      <w:r w:rsidR="00C356D3">
        <w:t>,</w:t>
      </w:r>
      <w:r w:rsidRPr="00AF0241">
        <w:t xml:space="preserve"> and we will include both community-based and outpatient psychiatric interventions. Finally, we will provide a thorough risk of bias assessment of the included studies and</w:t>
      </w:r>
      <w:r w:rsidR="00C356D3">
        <w:t>,</w:t>
      </w:r>
      <w:r w:rsidRPr="00AF0241">
        <w:t xml:space="preserve"> if possible</w:t>
      </w:r>
      <w:r w:rsidR="00C356D3">
        <w:t>,</w:t>
      </w:r>
      <w:r w:rsidRPr="00AF0241">
        <w:t xml:space="preserve"> conduct meta-analyses on outcomes </w:t>
      </w:r>
      <w:r w:rsidR="00C356D3">
        <w:t>that</w:t>
      </w:r>
      <w:r w:rsidRPr="00AF0241">
        <w:t xml:space="preserve"> are not included in the existing reviews</w:t>
      </w:r>
    </w:p>
    <w:p w14:paraId="6A9A3C6C" w14:textId="56A5DAEE" w:rsidR="0082078E" w:rsidRPr="00AF0241" w:rsidRDefault="0082078E" w:rsidP="00C356D3">
      <w:pPr>
        <w:pStyle w:val="NormalWeb"/>
        <w:jc w:val="both"/>
        <w:divId w:val="794105506"/>
      </w:pPr>
      <w:r w:rsidRPr="00AF0241">
        <w:t>The number of people with mental illness is growing in the Western world</w:t>
      </w:r>
      <w:r w:rsidR="00C356D3">
        <w:t>,</w:t>
      </w:r>
      <w:r w:rsidRPr="00AF0241">
        <w:t xml:space="preserve"> and both direct and indirect costs are expected to rise (Bloom et al., 2011). This growth </w:t>
      </w:r>
      <w:r w:rsidR="00C356D3">
        <w:t>forces</w:t>
      </w:r>
      <w:r w:rsidRPr="00AF0241">
        <w:t xml:space="preserve"> policymakers to reconsider how they can meet the increasing demand. Especially local governments, since psychiatric institutional care (hospital beds) is increasingly being replaced by </w:t>
      </w:r>
      <w:r w:rsidR="00C356D3">
        <w:t>outpatient</w:t>
      </w:r>
      <w:r w:rsidR="00561ACB" w:rsidRPr="00AF0241">
        <w:t xml:space="preserve"> care ( </w:t>
      </w:r>
      <w:r w:rsidR="00561ACB" w:rsidRPr="00AF0241">
        <w:fldChar w:fldCharType="begin"/>
      </w:r>
      <w:r w:rsidR="00F02D49">
        <w:instrText xml:space="preserve"> ADDIN ZOTERO_ITEM CSL_CITATION {"citationID":"HWFV5P0q","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561ACB" w:rsidRPr="00AF0241">
        <w:fldChar w:fldCharType="separate"/>
      </w:r>
      <w:r w:rsidR="00561ACB" w:rsidRPr="00AF0241">
        <w:t>(Wahlbeck et al., 2011)</w:t>
      </w:r>
      <w:r w:rsidR="00561ACB" w:rsidRPr="00AF0241">
        <w:fldChar w:fldCharType="end"/>
      </w:r>
      <w:r w:rsidRPr="00AF0241">
        <w:t>.</w:t>
      </w:r>
    </w:p>
    <w:p w14:paraId="3A0CEE53" w14:textId="249ABEEB" w:rsidR="0082078E" w:rsidRPr="00AF0241" w:rsidRDefault="0082078E" w:rsidP="00C356D3">
      <w:pPr>
        <w:pStyle w:val="NormalWeb"/>
        <w:jc w:val="both"/>
        <w:divId w:val="794105506"/>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p>
    <w:p w14:paraId="1D1FBFFE" w14:textId="4AC91284" w:rsidR="0082078E" w:rsidRPr="00AF0241" w:rsidRDefault="0082078E" w:rsidP="00C356D3">
      <w:pPr>
        <w:pStyle w:val="NormalWeb"/>
        <w:jc w:val="both"/>
        <w:divId w:val="794105506"/>
      </w:pPr>
      <w:r w:rsidRPr="00AF0241">
        <w:t xml:space="preserve">As pointed out </w:t>
      </w:r>
      <w:proofErr w:type="gramStart"/>
      <w:r w:rsidRPr="00AF0241">
        <w:t>by </w:t>
      </w:r>
      <w:r w:rsidR="00C11FC1" w:rsidRPr="00AF0241">
        <w:t xml:space="preserve"> </w:t>
      </w:r>
      <w:bookmarkStart w:id="36" w:name="_Hlk213227689"/>
      <w:r w:rsidR="00C11FC1" w:rsidRPr="00AF0241">
        <w:t>McDaid</w:t>
      </w:r>
      <w:proofErr w:type="gramEnd"/>
      <w:r w:rsidR="00C11FC1" w:rsidRPr="00AF0241">
        <w:t xml:space="preserve"> et al (2015)</w:t>
      </w:r>
      <w:bookmarkEnd w:id="36"/>
      <w:r w:rsidR="00C356D3">
        <w:t xml:space="preserve">, </w:t>
      </w:r>
      <w:r w:rsidRPr="00AF0241">
        <w:t xml:space="preserve">the economic cost of comorbidities </w:t>
      </w:r>
      <w:r w:rsidR="00C356D3">
        <w:t>has</w:t>
      </w:r>
      <w:r w:rsidRPr="00AF0241">
        <w:t xml:space="preserve"> been remarkably neglected by health economists in health in general</w:t>
      </w:r>
      <w:r w:rsidR="00C356D3">
        <w:t>,</w:t>
      </w:r>
      <w:r w:rsidRPr="00AF0241">
        <w:t xml:space="preserve"> but also across mental and physical health. The relative increase in costs for comorbid diabetes is</w:t>
      </w:r>
      <w:r w:rsidR="00C356D3">
        <w:t>,</w:t>
      </w:r>
      <w:r w:rsidRPr="00AF0241">
        <w:t xml:space="preserve"> for example</w:t>
      </w:r>
      <w:r w:rsidR="00C356D3">
        <w:t>,</w:t>
      </w:r>
      <w:r w:rsidRPr="00AF0241">
        <w:t xml:space="preserve"> in the range of 1.8-2.0 for patients diagnosed with schizophrenia or depression. In addition, </w:t>
      </w:r>
      <w:r w:rsidR="00561ACB" w:rsidRPr="00AF0241">
        <w:t>McDaid and Park</w:t>
      </w:r>
      <w:r w:rsidR="00C11FC1" w:rsidRPr="00AF0241">
        <w:t xml:space="preserve"> (2015) </w:t>
      </w:r>
      <w:r w:rsidRPr="00AF0241">
        <w:t xml:space="preserve">point out that the costs of </w:t>
      </w:r>
      <w:r w:rsidR="00C356D3">
        <w:t>non-health-related</w:t>
      </w:r>
      <w:r w:rsidRPr="00AF0241">
        <w:t xml:space="preserve"> comorbid conditions have been even more neglected despite </w:t>
      </w:r>
      <w:r w:rsidRPr="00AF0241">
        <w:lastRenderedPageBreak/>
        <w:t xml:space="preserve">clear evidence of </w:t>
      </w:r>
      <w:r w:rsidR="00061BCA">
        <w:t xml:space="preserve">a </w:t>
      </w:r>
      <w:r w:rsidRPr="00AF0241">
        <w:t xml:space="preserve">much higher prevalence of </w:t>
      </w:r>
      <w:r w:rsidR="00061BCA">
        <w:t>non-health-related</w:t>
      </w:r>
      <w:r w:rsidRPr="00AF0241">
        <w:t xml:space="preserve"> comorbidities among physical and mental health patients. </w:t>
      </w:r>
      <w:r w:rsidR="00061BCA">
        <w:t>For</w:t>
      </w:r>
      <w:r w:rsidRPr="00AF0241">
        <w:t xml:space="preserve"> example, </w:t>
      </w:r>
      <w:r w:rsidR="00561ACB" w:rsidRPr="00AF0241">
        <w:t>McDaid and Park</w:t>
      </w:r>
      <w:r w:rsidR="00C11FC1" w:rsidRPr="00AF0241">
        <w:t xml:space="preserve"> (2015) </w:t>
      </w:r>
      <w:r w:rsidR="00061BCA">
        <w:t>point</w:t>
      </w:r>
      <w:r w:rsidRPr="00AF0241">
        <w:t xml:space="preserve"> out that patients with major depressive disorder in Australian data have been found to have higher adjusted odds of 4.0 in difficulty of </w:t>
      </w:r>
      <w:r w:rsidR="00061BCA">
        <w:t>day-to-day</w:t>
      </w:r>
      <w:r w:rsidRPr="00AF0241">
        <w:t xml:space="preserve"> work and higher adjusted odds of 1.7 in </w:t>
      </w:r>
      <w:r w:rsidR="00061BCA">
        <w:t xml:space="preserve">the </w:t>
      </w:r>
      <w:r w:rsidRPr="00AF0241">
        <w:t xml:space="preserve">number of days unable to work. This </w:t>
      </w:r>
      <w:r w:rsidR="00061BCA">
        <w:t>underlines</w:t>
      </w:r>
      <w:r w:rsidRPr="00AF0241">
        <w:t xml:space="preserve"> the importance of considering a broader range of outcomes when assessing costs of mental health d</w:t>
      </w:r>
      <w:r w:rsidR="00561ACB" w:rsidRPr="00AF0241">
        <w:t xml:space="preserve">isorders </w:t>
      </w:r>
      <w:r w:rsidR="00561ACB" w:rsidRPr="00AF0241">
        <w:fldChar w:fldCharType="begin"/>
      </w:r>
      <w:r w:rsidR="00F02D49">
        <w:instrText xml:space="preserve"> ADDIN ZOTERO_ITEM CSL_CITATION {"citationID":"9CcHhiRy","properties":{"formattedCitation":"(McDaid &amp; Park, 2015)","plainCitation":"(McDaid &amp; Park, 2015)","noteIndex":0},"citationItems":[{"id":"BOI7fhFW/NLyALNmC","uris":["http://zotero.org/users/14817438/items/HRZZID3Y"],"itemData":{"id":199,"type":"chapter","container-title":"Comorbidity of mental and physical disorders","page":"23–32","publisher":"Karger Publishers","source":"Google Scholar","title":"Counting all the costs: the economic impact of comorbidity","title-short":"Counting all the costs","URL":"https://karger.com/Article/FullText/365941","volume":"179","author":[{"family":"McDaid","given":"David"},{"family":"Park","given":"A.-La"}],"accessed":{"date-parts":[["2024",8,29]]},"issued":{"date-parts":[["2015"]]}}}],"schema":"https://github.com/citation-style-language/schema/raw/master/csl-citation.json"} </w:instrText>
      </w:r>
      <w:r w:rsidR="00561ACB" w:rsidRPr="00AF0241">
        <w:fldChar w:fldCharType="separate"/>
      </w:r>
      <w:r w:rsidR="00561ACB" w:rsidRPr="00AF0241">
        <w:t>(McDaid &amp; Park, 2015)</w:t>
      </w:r>
      <w:r w:rsidR="00561ACB" w:rsidRPr="00AF0241">
        <w:fldChar w:fldCharType="end"/>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xml:space="preserve"> where group differences in the treatment of schizophrenia only revealed </w:t>
      </w:r>
      <w:r w:rsidR="00061BCA">
        <w:t>themselves</w:t>
      </w:r>
      <w:r w:rsidRPr="00AF0241">
        <w:t xml:space="preserve"> when using multiple health outcomes</w:t>
      </w:r>
      <w:r w:rsidR="00061BCA">
        <w:t>,</w:t>
      </w:r>
      <w:r w:rsidRPr="00AF0241">
        <w:t xml:space="preserve">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bookmarkStart w:id="37" w:name="_Hlk213227739"/>
      <w:r w:rsidR="00561ACB" w:rsidRPr="00AF0241">
        <w:fldChar w:fldCharType="begin"/>
      </w:r>
      <w:r w:rsidR="00F02D49">
        <w:instrText xml:space="preserve"> ADDIN ZOTERO_ITEM CSL_CITATION {"citationID":"Qdm6H8K9","properties":{"formattedCitation":"(Stant et al., 2007)","plainCitation":"(Stant et al., 2007)","noteIndex":0},"citationItems":[{"id":"BOI7fhFW/enXvqUBE","uris":["http://zotero.org/users/14817438/items/KPCQ8U7N"],"itemData":{"id":233,"type":"article-journal","container-title":"Journal of Mental Health Policy and Economics","issue":"2","note":"publisher: INT CTR MENTAL HEALTH POLICY &amp; ECONOMICS-ICMPE","page":"101–108","source":"Google Scholar","title":"Cost-effectiveness analysis in severe mental illness: Outcome measures selection","title-short":"Cost-effectiveness analysis in severe mental illness","volume":"10","author":[{"family":"Stant","given":"A. Dennis"},{"family":"Buskens","given":"Erik"},{"family":"Jenner","given":"Jack A."},{"family":"Wiersma","given":"Durk"},{"family":"TenVergert","given":"Elisabeth M."}],"issued":{"date-parts":[["2007"]]}}}],"schema":"https://github.com/citation-style-language/schema/raw/master/csl-citation.json"} </w:instrText>
      </w:r>
      <w:r w:rsidR="00561ACB" w:rsidRPr="00AF0241">
        <w:fldChar w:fldCharType="separate"/>
      </w:r>
      <w:r w:rsidR="00561ACB" w:rsidRPr="00AF0241">
        <w:t>(Stant et al., 2007)</w:t>
      </w:r>
      <w:r w:rsidR="00561ACB" w:rsidRPr="00AF0241">
        <w:fldChar w:fldCharType="end"/>
      </w:r>
      <w:r w:rsidRPr="00AF0241">
        <w:t>.</w:t>
      </w:r>
      <w:bookmarkEnd w:id="37"/>
    </w:p>
    <w:p w14:paraId="661544F1" w14:textId="6C4AB2A0" w:rsidR="0082078E" w:rsidRPr="00AF0241" w:rsidRDefault="00583843" w:rsidP="00C356D3">
      <w:pPr>
        <w:pStyle w:val="NormalWeb"/>
        <w:ind w:firstLine="720"/>
        <w:jc w:val="both"/>
        <w:divId w:val="794105506"/>
      </w:pPr>
      <w:r>
        <w:t>T</w:t>
      </w:r>
      <w:r w:rsidR="0082078E" w:rsidRPr="00AF0241">
        <w:t>he cost of group-based interventions can be less than half the cost of individual therapy</w:t>
      </w:r>
      <w:r w:rsidR="0008704F" w:rsidRPr="00AF0241">
        <w:t xml:space="preserve">  </w:t>
      </w:r>
      <w:r w:rsidR="0008704F" w:rsidRPr="00AF0241">
        <w:fldChar w:fldCharType="begin"/>
      </w:r>
      <w:r w:rsidR="00F02D49">
        <w:instrText xml:space="preserve"> ADDIN ZOTERO_ITEM CSL_CITATION {"citationID":"t3vbptfw","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0008704F" w:rsidRPr="00AF0241">
        <w:fldChar w:fldCharType="separate"/>
      </w:r>
      <w:r w:rsidR="0008704F" w:rsidRPr="00AF0241">
        <w:t>(Ruesch et al., 2015)</w:t>
      </w:r>
      <w:r w:rsidR="0008704F" w:rsidRPr="00AF0241">
        <w:fldChar w:fldCharType="end"/>
      </w:r>
      <w:r w:rsidR="0008704F" w:rsidRPr="00AF0241">
        <w:t xml:space="preserve">. </w:t>
      </w:r>
      <w:r w:rsidR="0082078E" w:rsidRPr="00AF0241">
        <w:t>Yet, when policymakers choose group-based community interventions</w:t>
      </w:r>
      <w:r w:rsidR="00061BCA">
        <w:t>,</w:t>
      </w:r>
      <w:r w:rsidR="0082078E" w:rsidRPr="00AF0241">
        <w:t xml:space="preserve"> they do so without having a solid knowledge base. Knowledge about the efficacy of group-based community interventions in general, and when compared to individually delivered interventions, is thus crucial for </w:t>
      </w:r>
      <w:r w:rsidR="00061BCA">
        <w:t>policymakers</w:t>
      </w:r>
      <w:r w:rsidR="0082078E" w:rsidRPr="00AF0241">
        <w:t xml:space="preserve">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t>Objectives</w:t>
      </w:r>
      <w:r w:rsidRPr="00AF0241">
        <w:rPr>
          <w:rFonts w:eastAsia="Times New Roman"/>
        </w:rPr>
        <w:t xml:space="preserve"> </w:t>
      </w:r>
    </w:p>
    <w:p w14:paraId="1E188D0B" w14:textId="679AB88A" w:rsidR="00C11FC1" w:rsidRPr="00AF0241" w:rsidRDefault="00C11FC1" w:rsidP="0011581F">
      <w:pPr>
        <w:spacing w:before="100" w:beforeAutospacing="1" w:after="100" w:afterAutospacing="1"/>
        <w:jc w:val="both"/>
        <w:divId w:val="1426222456"/>
        <w:rPr>
          <w:rFonts w:eastAsia="Times New Roman"/>
          <w:lang w:val="en-US" w:eastAsia="da-DK"/>
        </w:rPr>
      </w:pPr>
      <w:bookmarkStart w:id="38" w:name="METHODS"/>
      <w:bookmarkEnd w:id="38"/>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r, subjective well-being, homelessness, poverty</w:t>
      </w:r>
      <w:r w:rsidR="0011581F">
        <w:rPr>
          <w:rFonts w:eastAsia="Times New Roman"/>
          <w:lang w:val="en-US" w:eastAsia="da-DK"/>
        </w:rPr>
        <w:t>,</w:t>
      </w:r>
      <w:r w:rsidRPr="005058F6">
        <w:rPr>
          <w:rFonts w:eastAsia="Times New Roman"/>
          <w:lang w:val="en-US" w:eastAsia="da-DK"/>
        </w:rPr>
        <w:t xml:space="preserve"> and employment.</w:t>
      </w:r>
    </w:p>
    <w:p w14:paraId="4A42B0A0" w14:textId="70B95053" w:rsidR="00C11FC1" w:rsidRPr="00AF0241" w:rsidRDefault="00C11FC1" w:rsidP="0011581F">
      <w:pPr>
        <w:spacing w:before="100" w:beforeAutospacing="1" w:after="100" w:afterAutospacing="1"/>
        <w:jc w:val="both"/>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0A83D79" w14:textId="67733499" w:rsidR="00645E89" w:rsidRDefault="00B2150D" w:rsidP="00C944CE">
      <w:pPr>
        <w:pStyle w:val="Heading1"/>
        <w:jc w:val="both"/>
        <w:divId w:val="1426222456"/>
      </w:pPr>
      <w:r>
        <w:rPr>
          <w:rFonts w:eastAsia="Times New Roman"/>
          <w:b w:val="0"/>
          <w:color w:val="000000" w:themeColor="text1"/>
          <w:sz w:val="24"/>
          <w:szCs w:val="24"/>
        </w:rPr>
        <w:t>We followed the modernized Campbell’s Methodologic Expectations for Campbell Collaboration Intervention Reviews (MECCIR; Aloe et al., 2024) reporting guideline</w:t>
      </w:r>
      <w:r w:rsidR="0079737E">
        <w:rPr>
          <w:rFonts w:eastAsia="Times New Roman"/>
          <w:b w:val="0"/>
          <w:color w:val="000000" w:themeColor="text1"/>
          <w:sz w:val="24"/>
          <w:szCs w:val="24"/>
        </w:rPr>
        <w:t>s</w:t>
      </w:r>
      <w:bookmarkStart w:id="39" w:name="SELECTION_CRITERIA"/>
      <w:bookmarkEnd w:id="39"/>
      <w:r w:rsidR="0079737E">
        <w:t xml:space="preserve"> </w:t>
      </w:r>
      <w:r w:rsidR="0079737E" w:rsidRPr="0079737E">
        <w:rPr>
          <w:b w:val="0"/>
          <w:sz w:val="24"/>
          <w:szCs w:val="24"/>
        </w:rPr>
        <w:t>and conducted our analyses in accordance with our pre-registered protocol (Dalgaard et al., 2022) to the greatest extent possible.</w:t>
      </w:r>
      <w:r w:rsidR="00512F5A">
        <w:rPr>
          <w:rFonts w:eastAsia="Times New Roman"/>
          <w:b w:val="0"/>
          <w:color w:val="000000" w:themeColor="text1"/>
          <w:sz w:val="24"/>
          <w:szCs w:val="24"/>
        </w:rPr>
        <w:t xml:space="preserve"> In the methods section, one will find sections with (#) in their titles. </w:t>
      </w:r>
      <w:r w:rsidR="00C944CE" w:rsidRPr="00C944CE">
        <w:rPr>
          <w:rFonts w:eastAsia="Times New Roman"/>
          <w:b w:val="0"/>
          <w:color w:val="000000" w:themeColor="text1"/>
          <w:sz w:val="24"/>
          <w:szCs w:val="24"/>
        </w:rPr>
        <w:t>This indicates that the section revolves around technical issues that can be skipped without any loss of readability.</w:t>
      </w:r>
    </w:p>
    <w:p w14:paraId="0111EC67" w14:textId="1EE2C54A" w:rsidR="00B2150D" w:rsidRPr="00AF0241" w:rsidRDefault="00B2150D" w:rsidP="00B2150D">
      <w:pPr>
        <w:pStyle w:val="Heading3"/>
        <w:divId w:val="1426222456"/>
        <w:rPr>
          <w:rFonts w:eastAsia="Times New Roman"/>
        </w:rPr>
      </w:pPr>
      <w:r>
        <w:rPr>
          <w:rFonts w:eastAsia="Times New Roman"/>
        </w:rPr>
        <w:t>Transparency and openness</w:t>
      </w:r>
    </w:p>
    <w:p w14:paraId="54A68975" w14:textId="18DDC1E0" w:rsidR="00B2150D" w:rsidRDefault="00B2150D" w:rsidP="0079737E">
      <w:pPr>
        <w:jc w:val="both"/>
        <w:divId w:val="1426222456"/>
      </w:pPr>
      <w:r>
        <w:t>To ensure the transparency and openness of the review, we have shared all parts for review, including all risk of bias (</w:t>
      </w:r>
      <w:proofErr w:type="spellStart"/>
      <w:r>
        <w:t>RoB</w:t>
      </w:r>
      <w:proofErr w:type="spellEnd"/>
      <w:r>
        <w:t xml:space="preserve">) assessments, effect size calculation, data extraction schemes, as well as the final meta-analysis code and data. </w:t>
      </w:r>
      <w:r w:rsidR="0079737E">
        <w:t xml:space="preserve">The </w:t>
      </w:r>
      <w:proofErr w:type="spellStart"/>
      <w:r w:rsidR="0079737E">
        <w:t>RoB</w:t>
      </w:r>
      <w:proofErr w:type="spellEnd"/>
      <w:r w:rsidR="0079737E">
        <w:t xml:space="preserve"> assessments, effect size calculations, and meta-analysis code are available at </w:t>
      </w:r>
      <w:hyperlink r:id="rId10" w:history="1">
        <w:r w:rsidR="0041210A" w:rsidRPr="003671E7">
          <w:rPr>
            <w:rStyle w:val="Hyperlink"/>
          </w:rPr>
          <w:t>https://osf.io/s2j9a/files/osfstorage</w:t>
        </w:r>
      </w:hyperlink>
      <w:r>
        <w:t xml:space="preserve">, whereas the data extraction schemes and the final meta-analysis data are </w:t>
      </w:r>
      <w:r w:rsidR="0079737E">
        <w:t>provided alongside the publication of the review</w:t>
      </w:r>
      <w:r>
        <w:t xml:space="preserve">. </w:t>
      </w:r>
      <w:r w:rsidR="0041210A">
        <w:t xml:space="preserve">We have followed the FAIR data sharing principle </w:t>
      </w:r>
      <w:r w:rsidR="0079737E">
        <w:t>(</w:t>
      </w:r>
      <w:r w:rsidR="0041210A">
        <w:t>Findable, Accessible, Interoperable, and Reusable; Logan et al., 2021; Wilkinson et al., 2016</w:t>
      </w:r>
      <w:proofErr w:type="gramStart"/>
      <w:r w:rsidR="0041210A">
        <w:t>)  to</w:t>
      </w:r>
      <w:proofErr w:type="gramEnd"/>
      <w:r w:rsidR="0041210A">
        <w:t xml:space="preserve"> maximize the use of the open-sourced data.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40" w:name="CRIT_STUDIES"/>
      <w:bookmarkEnd w:id="40"/>
      <w:r w:rsidRPr="00AF0241">
        <w:rPr>
          <w:rFonts w:eastAsia="Times New Roman"/>
        </w:rPr>
        <w:t xml:space="preserve">Types of studies </w:t>
      </w:r>
    </w:p>
    <w:p w14:paraId="41CA0C77" w14:textId="0C29963E" w:rsidR="00645E89" w:rsidRPr="00AF0241" w:rsidRDefault="00645E89" w:rsidP="0011581F">
      <w:pPr>
        <w:spacing w:before="100" w:beforeAutospacing="1" w:after="100" w:afterAutospacing="1"/>
        <w:jc w:val="both"/>
        <w:divId w:val="247664649"/>
        <w:rPr>
          <w:rFonts w:eastAsia="Times New Roman"/>
          <w:lang w:val="en-US" w:eastAsia="da-DK"/>
        </w:rPr>
      </w:pPr>
      <w:bookmarkStart w:id="41" w:name="CRIT_PARTICIPANTS"/>
      <w:bookmarkEnd w:id="41"/>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 xml:space="preserve">on-randomized studies, where participants are assigned to conditions outside the researcher’s control,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053EFD5B" w:rsidR="00645E89" w:rsidRPr="00AF0241" w:rsidRDefault="009B2378" w:rsidP="0011581F">
      <w:pPr>
        <w:spacing w:before="100" w:beforeAutospacing="1" w:after="100" w:afterAutospacing="1"/>
        <w:jc w:val="both"/>
        <w:divId w:val="247664649"/>
        <w:rPr>
          <w:rFonts w:eastAsia="Times New Roman"/>
          <w:lang w:val="en-US" w:eastAsia="da-DK"/>
        </w:rPr>
      </w:pPr>
      <w:r w:rsidRPr="004414A3">
        <w:rPr>
          <w:lang w:val="en-US"/>
        </w:rPr>
        <w:t xml:space="preserve">Our study design definitions ar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3896596C"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 </w:t>
      </w:r>
    </w:p>
    <w:p w14:paraId="36DB9BD3" w14:textId="1778AB69"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This category refers to both studies, where participants are allocated by other actions controlled by the researcher, or where 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3BC05A5B"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group were excluded.</w:t>
      </w:r>
      <w:r w:rsidR="00CC17FD">
        <w:rPr>
          <w:rFonts w:eastAsia="Times New Roman"/>
          <w:lang w:val="en-US" w:eastAsia="da-DK"/>
        </w:rPr>
        <w:t xml:space="preserve"> A list including these studies can be found in the supplementary material accompanying this present review.  </w:t>
      </w:r>
      <w:r w:rsidR="00F2551E" w:rsidRPr="00AF0241">
        <w:rPr>
          <w:rFonts w:eastAsia="Times New Roman"/>
          <w:lang w:val="en-US" w:eastAsia="da-DK"/>
        </w:rPr>
        <w:t xml:space="preserve"> </w:t>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11581F">
      <w:pPr>
        <w:spacing w:before="100" w:beforeAutospacing="1" w:after="100" w:afterAutospacing="1"/>
        <w:jc w:val="both"/>
        <w:divId w:val="1456218627"/>
      </w:pPr>
      <w:bookmarkStart w:id="42" w:name="CRIT_INTERVENTIONS"/>
      <w:bookmarkEnd w:id="42"/>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11581F">
      <w:pPr>
        <w:pStyle w:val="ListParagraph"/>
        <w:numPr>
          <w:ilvl w:val="0"/>
          <w:numId w:val="9"/>
        </w:numPr>
        <w:spacing w:before="100" w:beforeAutospacing="1" w:after="100" w:afterAutospacing="1"/>
        <w:jc w:val="both"/>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lastRenderedPageBreak/>
        <w:t>Poverty</w:t>
      </w:r>
      <w:proofErr w:type="spellEnd"/>
    </w:p>
    <w:p w14:paraId="08F739F3" w14:textId="653CB658"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11581F">
      <w:pPr>
        <w:spacing w:before="100" w:beforeAutospacing="1" w:after="100" w:afterAutospacing="1"/>
        <w:jc w:val="both"/>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43" w:name="CRIT_OUTCOMES"/>
      <w:bookmarkEnd w:id="43"/>
    </w:p>
    <w:p w14:paraId="3ADD2D3D" w14:textId="0343105D" w:rsidR="004847E2" w:rsidRPr="00AF0241" w:rsidRDefault="00C468D6" w:rsidP="0011581F">
      <w:pPr>
        <w:jc w:val="both"/>
        <w:divId w:val="541091655"/>
      </w:pPr>
      <w:r>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lastRenderedPageBreak/>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11581F">
      <w:pPr>
        <w:pStyle w:val="NormalWeb"/>
        <w:jc w:val="both"/>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proofErr w:type="spellStart"/>
      <w:r w:rsidRPr="00AC08E7">
        <w:rPr>
          <w:rFonts w:ascii="Times New Roman" w:eastAsia="Times New Roman" w:hAnsi="Times New Roman" w:cs="Times New Roman"/>
          <w:bCs/>
          <w:sz w:val="24"/>
          <w:szCs w:val="24"/>
          <w:lang w:val="en-US" w:eastAsia="da-DK"/>
        </w:rPr>
        <w:t>Macay</w:t>
      </w:r>
      <w:proofErr w:type="spellEnd"/>
      <w:r w:rsidRPr="00AC08E7">
        <w:rPr>
          <w:rFonts w:ascii="Times New Roman" w:eastAsia="Times New Roman" w:hAnsi="Times New Roman" w:cs="Times New Roman"/>
          <w:bCs/>
          <w:sz w:val="24"/>
          <w:szCs w:val="24"/>
          <w:lang w:val="en-US" w:eastAsia="da-DK"/>
        </w:rPr>
        <w:t xml:space="preserve"> et al. (2007) 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ocial Skills Performance Assessment (SSPA)</w:t>
      </w:r>
    </w:p>
    <w:p w14:paraId="42DF2CBA" w14:textId="67A50C24" w:rsidR="00CD16E9" w:rsidRPr="00CD16E9"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lastRenderedPageBreak/>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5D18A30D" w:rsidR="004F00F8" w:rsidRDefault="001C520E" w:rsidP="0011581F">
      <w:pPr>
        <w:jc w:val="both"/>
        <w:divId w:val="1798336831"/>
        <w:rPr>
          <w:rFonts w:eastAsia="Times New Roman"/>
          <w:lang w:val="en-US" w:eastAsia="da-DK"/>
        </w:rPr>
      </w:pPr>
      <w:r w:rsidRPr="00AF0241">
        <w:rPr>
          <w:rFonts w:eastAsia="Times New Roman"/>
          <w:lang w:val="en-US" w:eastAsia="da-DK"/>
        </w:rPr>
        <w:t xml:space="preserve">When </w:t>
      </w:r>
      <w:r w:rsidR="00CD16E9">
        <w:rPr>
          <w:rFonts w:eastAsia="Times New Roman"/>
          <w:lang w:val="en-US" w:eastAsia="da-DK"/>
        </w:rPr>
        <w:t xml:space="preserve">a study reported </w:t>
      </w:r>
      <w:r w:rsidRPr="00AF0241">
        <w:rPr>
          <w:rFonts w:eastAsia="Times New Roman"/>
          <w:lang w:val="en-US" w:eastAsia="da-DK"/>
        </w:rPr>
        <w:t>at least one</w:t>
      </w:r>
      <w:r w:rsidR="00CD16E9">
        <w:rPr>
          <w:rFonts w:eastAsia="Times New Roman"/>
          <w:lang w:val="en-US" w:eastAsia="da-DK"/>
        </w:rPr>
        <w:t xml:space="preserve"> social </w:t>
      </w:r>
      <w:proofErr w:type="spellStart"/>
      <w:r w:rsidR="00CD16E9">
        <w:rPr>
          <w:rFonts w:eastAsia="Times New Roman"/>
          <w:lang w:val="en-US" w:eastAsia="da-DK"/>
        </w:rPr>
        <w:t>reintegrational</w:t>
      </w:r>
      <w:proofErr w:type="spellEnd"/>
      <w:r w:rsidR="00CD16E9">
        <w:rPr>
          <w:rFonts w:eastAsia="Times New Roman"/>
          <w:lang w:val="en-US" w:eastAsia="da-DK"/>
        </w:rPr>
        <w:t xml:space="preserve"> outcome</w:t>
      </w:r>
      <w:r>
        <w:rPr>
          <w:rFonts w:eastAsia="Times New Roman"/>
          <w:lang w:val="en-US" w:eastAsia="da-DK"/>
        </w:rPr>
        <w:t>,</w:t>
      </w:r>
      <w:r w:rsidRPr="00AF0241">
        <w:rPr>
          <w:rFonts w:eastAsia="Times New Roman"/>
          <w:lang w:val="en-US" w:eastAsia="da-DK"/>
        </w:rPr>
        <w:t xml:space="preserve"> we also extracted psychiatric symptoms</w:t>
      </w:r>
      <w:r>
        <w:rPr>
          <w:rFonts w:eastAsia="Times New Roman"/>
          <w:lang w:val="en-US" w:eastAsia="da-DK"/>
        </w:rPr>
        <w:t>/mental health measures</w:t>
      </w:r>
      <w:r w:rsidRPr="00AF0241">
        <w:rPr>
          <w:rFonts w:eastAsia="Times New Roman"/>
          <w:lang w:val="en-US" w:eastAsia="da-DK"/>
        </w:rPr>
        <w:t xml:space="preserve"> as secondary outcome</w:t>
      </w:r>
      <w:r>
        <w:rPr>
          <w:rFonts w:eastAsia="Times New Roman"/>
          <w:lang w:val="en-US" w:eastAsia="da-DK"/>
        </w:rPr>
        <w:t>s</w:t>
      </w:r>
      <w:r w:rsidR="00CD16E9">
        <w:rPr>
          <w:rFonts w:eastAsia="Times New Roman"/>
          <w:lang w:val="en-US" w:eastAsia="da-DK"/>
        </w:rPr>
        <w:t xml:space="preserve"> if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0131CBBA" w:rsidR="00FF19F5" w:rsidRDefault="0019365B" w:rsidP="0011581F">
      <w:pPr>
        <w:jc w:val="both"/>
        <w:divId w:val="1798336831"/>
        <w:rPr>
          <w:rFonts w:eastAsia="Times New Roman"/>
          <w:szCs w:val="22"/>
          <w:lang w:val="en-US" w:eastAsia="da-DK"/>
        </w:rPr>
      </w:pPr>
      <w:r>
        <w:rPr>
          <w:rFonts w:eastAsia="Times New Roman"/>
          <w:szCs w:val="22"/>
          <w:lang w:val="en-US" w:eastAsia="da-DK"/>
        </w:rPr>
        <w:t>To recap</w:t>
      </w:r>
      <w:r w:rsidR="0011581F">
        <w:rPr>
          <w:rFonts w:eastAsia="Times New Roman"/>
          <w:szCs w:val="22"/>
          <w:lang w:val="en-US" w:eastAsia="da-DK"/>
        </w:rPr>
        <w:t>, and to understand the interconnectivity between outcomes</w:t>
      </w:r>
      <w:r>
        <w:rPr>
          <w:rFonts w:eastAsia="Times New Roman"/>
          <w:szCs w:val="22"/>
          <w:lang w:val="en-US" w:eastAsia="da-DK"/>
        </w:rPr>
        <w:t xml:space="preserve">, </w:t>
      </w:r>
      <w:r w:rsidR="00FF19F5" w:rsidRPr="00FF19F5">
        <w:rPr>
          <w:rFonts w:eastAsia="Times New Roman"/>
          <w:szCs w:val="22"/>
          <w:lang w:val="en-US" w:eastAsia="da-DK"/>
        </w:rPr>
        <w:t>Figure</w:t>
      </w:r>
      <w:r w:rsidR="00FF19F5">
        <w:rPr>
          <w:rFonts w:eastAsia="Times New Roman"/>
          <w:szCs w:val="22"/>
          <w:lang w:val="en-US" w:eastAsia="da-DK"/>
        </w:rPr>
        <w:t xml:space="preserve"> 1 shows the interconnections between all reported outcomes.</w:t>
      </w:r>
    </w:p>
    <w:p w14:paraId="2105F89A" w14:textId="77777777" w:rsidR="00FF19F5" w:rsidRDefault="00FF19F5" w:rsidP="00FF19F5">
      <w:pPr>
        <w:divId w:val="1798336831"/>
        <w:rPr>
          <w:rFonts w:eastAsia="Times New Roman"/>
          <w:szCs w:val="22"/>
          <w:lang w:val="en-US" w:eastAsia="da-DK"/>
        </w:rPr>
      </w:pPr>
    </w:p>
    <w:p w14:paraId="28509729" w14:textId="336BB7C3" w:rsidR="00FF19F5" w:rsidRPr="00FF19F5" w:rsidRDefault="00FF19F5" w:rsidP="00FF19F5">
      <w:pPr>
        <w:divId w:val="1798336831"/>
        <w:rPr>
          <w:rFonts w:eastAsia="Times New Roman"/>
          <w:sz w:val="20"/>
          <w:szCs w:val="18"/>
          <w:lang w:val="en-US" w:eastAsia="da-DK"/>
        </w:rPr>
      </w:pPr>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r w:rsidRPr="00FF19F5">
        <w:rPr>
          <w:rFonts w:eastAsia="Times New Roman"/>
          <w:szCs w:val="22"/>
          <w:lang w:eastAsia="da-DK"/>
        </w:rPr>
        <w:t>Network structure of contrasts between primary and secondary outcome constructs</w:t>
      </w:r>
    </w:p>
    <w:p w14:paraId="028B475C" w14:textId="065BB6FA" w:rsidR="00FF19F5" w:rsidRDefault="00A62129" w:rsidP="00FF19F5">
      <w:pPr>
        <w:divId w:val="1798336831"/>
        <w:rPr>
          <w:rFonts w:eastAsia="Times New Roman"/>
          <w:sz w:val="28"/>
          <w:lang w:val="en-US" w:eastAsia="da-DK"/>
        </w:rPr>
      </w:pPr>
      <w:r>
        <w:rPr>
          <w:rFonts w:eastAsia="Times New Roman"/>
          <w:noProof/>
          <w:sz w:val="28"/>
          <w:lang w:val="en-US" w:eastAsia="da-DK"/>
        </w:rPr>
        <w:lastRenderedPageBreak/>
        <w:drawing>
          <wp:inline distT="0" distB="0" distL="0" distR="0" wp14:anchorId="07873AAA" wp14:editId="26112472">
            <wp:extent cx="5486411" cy="5486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63467CB1" w14:textId="77777777" w:rsidR="00FF19F5" w:rsidRPr="00FF19F5" w:rsidRDefault="00FF19F5" w:rsidP="00FF19F5">
      <w:pPr>
        <w:divId w:val="1798336831"/>
        <w:rPr>
          <w:rFonts w:eastAsia="Times New Roman"/>
          <w:sz w:val="28"/>
          <w:lang w:val="en-US" w:eastAsia="da-DK"/>
        </w:rPr>
      </w:pPr>
    </w:p>
    <w:p w14:paraId="3045246D" w14:textId="536208BF" w:rsidR="00F167B0" w:rsidRPr="003D0FED" w:rsidRDefault="00C37244" w:rsidP="0011581F">
      <w:pPr>
        <w:pStyle w:val="Heading4"/>
        <w:jc w:val="both"/>
        <w:divId w:val="1798336831"/>
        <w:rPr>
          <w:rFonts w:cs="Times New Roman"/>
        </w:rPr>
      </w:pPr>
      <w:r w:rsidRPr="00AF0241">
        <w:rPr>
          <w:rFonts w:cs="Times New Roman"/>
        </w:rPr>
        <w:t>Duration of follow-up</w:t>
      </w:r>
    </w:p>
    <w:p w14:paraId="1513ADF1" w14:textId="5E398090" w:rsidR="00F167B0" w:rsidRDefault="00F167B0" w:rsidP="0011581F">
      <w:pPr>
        <w:pStyle w:val="NormalWeb"/>
        <w:jc w:val="both"/>
        <w:divId w:val="1798336831"/>
      </w:pPr>
      <w:r>
        <w:t>We included any given time point for the measurement of treatment effects. As per protocol, we characterized follow-up measures as follows:</w:t>
      </w:r>
    </w:p>
    <w:p w14:paraId="02195710" w14:textId="77777777" w:rsidR="00F167B0" w:rsidRDefault="00F167B0" w:rsidP="0011581F">
      <w:pPr>
        <w:pStyle w:val="NormalWeb"/>
        <w:numPr>
          <w:ilvl w:val="0"/>
          <w:numId w:val="38"/>
        </w:numPr>
        <w:jc w:val="both"/>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11581F">
      <w:pPr>
        <w:pStyle w:val="NormalWeb"/>
        <w:numPr>
          <w:ilvl w:val="0"/>
          <w:numId w:val="38"/>
        </w:numPr>
        <w:jc w:val="both"/>
        <w:divId w:val="1798336831"/>
      </w:pPr>
      <w:r>
        <w:t xml:space="preserve">Effects measured 1-2 </w:t>
      </w:r>
      <w:proofErr w:type="gramStart"/>
      <w:r>
        <w:t>years  after</w:t>
      </w:r>
      <w:proofErr w:type="gramEnd"/>
      <w:r>
        <w:t xml:space="preserve"> the end of the intervention were defined as medium-term follow-up effects</w:t>
      </w:r>
    </w:p>
    <w:p w14:paraId="6769AA47" w14:textId="063F3447" w:rsidR="00E87552" w:rsidRDefault="00F167B0" w:rsidP="0011581F">
      <w:pPr>
        <w:pStyle w:val="NormalWeb"/>
        <w:numPr>
          <w:ilvl w:val="0"/>
          <w:numId w:val="38"/>
        </w:numPr>
        <w:jc w:val="both"/>
        <w:divId w:val="1798336831"/>
      </w:pPr>
      <w:r>
        <w:t>Effects measured more than 2 years after the end of the intervention were defined as long-term follow-up effects</w:t>
      </w:r>
    </w:p>
    <w:p w14:paraId="6324D271" w14:textId="450755FA" w:rsidR="00F167B0" w:rsidRDefault="00F167B0" w:rsidP="0011581F">
      <w:pPr>
        <w:pStyle w:val="NormalWeb"/>
        <w:jc w:val="both"/>
        <w:divId w:val="1798336831"/>
      </w:pPr>
      <w:r>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2A5F23A9" w14:textId="77777777" w:rsidR="004847E2" w:rsidRPr="00AF0241" w:rsidRDefault="004847E2" w:rsidP="0011581F">
      <w:pPr>
        <w:pStyle w:val="Heading4"/>
        <w:jc w:val="both"/>
        <w:divId w:val="1798336831"/>
        <w:rPr>
          <w:rFonts w:cs="Times New Roman"/>
        </w:rPr>
      </w:pPr>
    </w:p>
    <w:p w14:paraId="55D32C2C" w14:textId="72F65BD4" w:rsidR="00120CB4" w:rsidRPr="00AF0241" w:rsidRDefault="00C37244" w:rsidP="0011581F">
      <w:pPr>
        <w:pStyle w:val="Heading4"/>
        <w:jc w:val="both"/>
        <w:divId w:val="1798336831"/>
        <w:rPr>
          <w:rFonts w:cs="Times New Roman"/>
        </w:rPr>
      </w:pPr>
      <w:r w:rsidRPr="00AF0241">
        <w:rPr>
          <w:rFonts w:cs="Times New Roman"/>
        </w:rPr>
        <w:lastRenderedPageBreak/>
        <w:t>Types of settings</w:t>
      </w:r>
    </w:p>
    <w:p w14:paraId="2F16D8F3" w14:textId="64CA6EBE" w:rsidR="00E87552" w:rsidRDefault="004847E2" w:rsidP="0011581F">
      <w:pPr>
        <w:jc w:val="both"/>
        <w:divId w:val="1782382996"/>
      </w:pPr>
      <w:bookmarkStart w:id="44" w:name="SEARCH_METHODS"/>
      <w:bookmarkEnd w:id="44"/>
      <w:r w:rsidRPr="00AF0241">
        <w:t>In order to be eligible for the present review, interventions had to be based in a community or outpatient setting and must be aimed at supporting the social reintegration of participants.</w:t>
      </w:r>
      <w:r w:rsidR="00E87552">
        <w:br/>
      </w:r>
    </w:p>
    <w:p w14:paraId="25C88482" w14:textId="41C54DDA" w:rsidR="003D0FED" w:rsidRDefault="004847E2" w:rsidP="0011581F">
      <w:pPr>
        <w:jc w:val="both"/>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45" w:name="ELECTRONIC_SEARCHES"/>
      <w:bookmarkEnd w:id="45"/>
      <w:r w:rsidR="004847E2" w:rsidRPr="00AF0241">
        <w:t> </w:t>
      </w:r>
    </w:p>
    <w:p w14:paraId="28BC8A2E" w14:textId="7D332BEC" w:rsidR="0008704F" w:rsidRPr="00AF0241" w:rsidRDefault="00DC1D8F" w:rsidP="0011581F">
      <w:pPr>
        <w:pStyle w:val="NormalWeb"/>
        <w:shd w:val="clear" w:color="auto" w:fill="FFFFFF"/>
        <w:spacing w:after="240"/>
        <w:ind w:firstLine="426"/>
        <w:jc w:val="both"/>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11581F">
        <w:t>,</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The searches were limited to publications published from 2000 onward to maximise contemporary relevance of the review. Reference lists of included studies used in the meta-analysis were also searched.</w:t>
      </w:r>
    </w:p>
    <w:p w14:paraId="640DD42F" w14:textId="77777777" w:rsidR="0008704F" w:rsidRPr="00AF0241" w:rsidRDefault="0008704F" w:rsidP="0011581F">
      <w:pPr>
        <w:pStyle w:val="NormalWeb"/>
        <w:shd w:val="clear" w:color="auto" w:fill="FFFFFF"/>
        <w:spacing w:after="240"/>
        <w:jc w:val="both"/>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C239BEE" w:rsidR="0008704F" w:rsidRPr="00AF0241" w:rsidRDefault="0008704F" w:rsidP="0011581F">
      <w:pPr>
        <w:pStyle w:val="NormalWeb"/>
        <w:shd w:val="clear" w:color="auto" w:fill="FFFFFF"/>
        <w:spacing w:after="240"/>
        <w:jc w:val="both"/>
        <w:divId w:val="72901883"/>
      </w:pPr>
      <w:r w:rsidRPr="00AF0241">
        <w:t xml:space="preserve">Subject terms in the facets were selected according to the thesaurus or index of each database. Keywords were supplied if the search technique provided additional results. Use of truncation and wildcards </w:t>
      </w:r>
      <w:r w:rsidR="0011581F">
        <w:t>was</w:t>
      </w:r>
      <w:r w:rsidRPr="00AF0241">
        <w:t xml:space="preserve"> used to address English spelling variants.</w:t>
      </w:r>
    </w:p>
    <w:p w14:paraId="5A52B49F" w14:textId="4DAF1B09" w:rsidR="0008704F" w:rsidRPr="00AF0241" w:rsidRDefault="0008704F" w:rsidP="0011581F">
      <w:pPr>
        <w:pStyle w:val="NormalWeb"/>
        <w:shd w:val="clear" w:color="auto" w:fill="FFFFFF"/>
        <w:spacing w:after="240"/>
        <w:jc w:val="both"/>
        <w:divId w:val="72901883"/>
      </w:pPr>
      <w:r w:rsidRPr="00AF0241">
        <w:t>The different strategies and methods are presented below and detailed documentation of the searches is available in Sup</w:t>
      </w:r>
      <w:r w:rsidR="00EB6BC1">
        <w:t>porting Information.</w:t>
      </w:r>
    </w:p>
    <w:p w14:paraId="24C941B1" w14:textId="77777777" w:rsidR="009377C6" w:rsidRPr="00AF0241" w:rsidRDefault="009377C6" w:rsidP="0011581F">
      <w:pPr>
        <w:jc w:val="both"/>
        <w:divId w:val="72901883"/>
        <w:rPr>
          <w:rFonts w:eastAsia="Times New Roman"/>
        </w:rPr>
      </w:pP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lastRenderedPageBreak/>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46" w:name="OTHER_SEARCHES"/>
      <w:bookmarkEnd w:id="46"/>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47" w:name="DATA_COLLECTION"/>
      <w:bookmarkEnd w:id="47"/>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4E1BA83" w:rsidR="009377C6" w:rsidRPr="00AF0241" w:rsidRDefault="009377C6" w:rsidP="009377C6">
      <w:pPr>
        <w:pStyle w:val="NormalWeb"/>
        <w:numPr>
          <w:ilvl w:val="0"/>
          <w:numId w:val="13"/>
        </w:numPr>
        <w:divId w:val="1183665933"/>
      </w:pPr>
      <w:r w:rsidRPr="00AF0241">
        <w:t xml:space="preserve">Searches in Google and Google scholar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2"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3"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4"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637CA48D" w:rsidR="009377C6" w:rsidRDefault="009377C6" w:rsidP="009377C6">
      <w:pPr>
        <w:pStyle w:val="NormalWeb"/>
        <w:divId w:val="1183665933"/>
      </w:pPr>
      <w:r w:rsidRPr="00AF0241">
        <w:t>NICE National Institute for Health and Care Excellence  </w:t>
      </w:r>
      <w:hyperlink r:id="rId15"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30076923" w:rsidR="009377C6" w:rsidRPr="00AF0241" w:rsidRDefault="009377C6" w:rsidP="009377C6">
      <w:pPr>
        <w:numPr>
          <w:ilvl w:val="0"/>
          <w:numId w:val="12"/>
        </w:numPr>
        <w:spacing w:before="100" w:beforeAutospacing="1" w:after="100" w:afterAutospacing="1"/>
        <w:divId w:val="1183665933"/>
      </w:pPr>
      <w:r w:rsidRPr="00AF0241">
        <w:t xml:space="preserve">BMC Public </w:t>
      </w:r>
      <w:r w:rsidR="0011581F">
        <w:t>Health</w:t>
      </w:r>
    </w:p>
    <w:p w14:paraId="61CB0937" w14:textId="0365BEC7" w:rsidR="009377C6" w:rsidRPr="00AF0241" w:rsidRDefault="009377C6" w:rsidP="009377C6">
      <w:pPr>
        <w:numPr>
          <w:ilvl w:val="0"/>
          <w:numId w:val="12"/>
        </w:numPr>
        <w:spacing w:before="100" w:beforeAutospacing="1" w:after="100" w:afterAutospacing="1"/>
        <w:divId w:val="1183665933"/>
      </w:pPr>
      <w:r w:rsidRPr="00AF0241">
        <w:t xml:space="preserve">BMC </w:t>
      </w:r>
      <w:r w:rsidR="0011581F">
        <w:t>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598889E1" w:rsidR="009377C6" w:rsidRPr="00AF0241" w:rsidRDefault="009377C6" w:rsidP="009377C6">
      <w:pPr>
        <w:spacing w:before="100" w:beforeAutospacing="1" w:after="100" w:afterAutospacing="1"/>
        <w:divId w:val="1183665933"/>
      </w:pPr>
      <w:r w:rsidRPr="00AF0241">
        <w:t>Searches included all issues published in 2022, 2023 and until may 2024</w:t>
      </w:r>
    </w:p>
    <w:p w14:paraId="4B38CDD8" w14:textId="77777777" w:rsidR="009377C6" w:rsidRPr="00AF0241" w:rsidRDefault="009377C6" w:rsidP="000A29E0">
      <w:pPr>
        <w:pStyle w:val="Heading4"/>
        <w:divId w:val="1183665933"/>
      </w:pPr>
      <w:r w:rsidRPr="00AF0241">
        <w:t>Citation-tracking</w:t>
      </w:r>
    </w:p>
    <w:p w14:paraId="5D3DB3B4" w14:textId="6C8F630C" w:rsidR="009377C6" w:rsidRPr="00AF0241" w:rsidRDefault="009377C6" w:rsidP="009377C6">
      <w:pPr>
        <w:pStyle w:val="NormalWeb"/>
        <w:divId w:val="1183665933"/>
      </w:pPr>
      <w:r w:rsidRPr="00AF0241">
        <w:t>We also checked the references for all identified existing systematic reviews and meta-analyses and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19C4A4D0" w14:textId="2A657FEE" w:rsidR="000A29E0" w:rsidRPr="00AF0241" w:rsidRDefault="009377C6" w:rsidP="009377C6">
      <w:pPr>
        <w:pStyle w:val="NormalWeb"/>
        <w:divId w:val="1183665933"/>
      </w:pPr>
      <w:r w:rsidRPr="00AF0241">
        <w:t xml:space="preserve">We did not contact international experts, as we did not identify anyone with a specific area of expertise central to the present review. </w:t>
      </w: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6E6BDB48" w:rsidR="009377C6" w:rsidRDefault="00EB6B15" w:rsidP="00EB6B15">
      <w:pPr>
        <w:divId w:val="1742412851"/>
        <w:rPr>
          <w:rFonts w:eastAsia="Times New Roman"/>
        </w:rPr>
      </w:pPr>
      <w:bookmarkStart w:id="48" w:name="STUDY_SELECTION"/>
      <w:bookmarkEnd w:id="48"/>
      <w:r>
        <w:rPr>
          <w:rFonts w:eastAsia="Times New Roman"/>
        </w:rPr>
        <w:t xml:space="preserve">All data extraction schemes are either enclosed with this publication or can be found at </w:t>
      </w:r>
      <w:hyperlink r:id="rId16" w:history="1">
        <w:r>
          <w:rPr>
            <w:rStyle w:val="Hyperlink"/>
            <w:rFonts w:eastAsia="Times New Roman"/>
          </w:rPr>
          <w:t>https://osf.io/s2j9a/files/osfstorage</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4613C6D2" w:rsidR="00C51B44" w:rsidRPr="00EB6BC1" w:rsidRDefault="009377C6" w:rsidP="0011581F">
      <w:pPr>
        <w:spacing w:before="100" w:beforeAutospacing="1" w:after="100" w:afterAutospacing="1"/>
        <w:jc w:val="both"/>
        <w:divId w:val="1742412851"/>
        <w:rPr>
          <w:rFonts w:eastAsia="Times New Roman"/>
          <w:lang w:val="en-US" w:eastAsia="da-DK"/>
        </w:rPr>
      </w:pPr>
      <w:r w:rsidRPr="00AF0241">
        <w:rPr>
          <w:rFonts w:eastAsia="Times New Roman"/>
          <w:lang w:val="en-US" w:eastAsia="da-DK"/>
        </w:rPr>
        <w:t>Under the supervision of review authors, two review team assistants first independently screened titles and abstracts to exclude studies that were clearly irrelevant. Studies considered eligible by at least one assistant or studies w</w:t>
      </w:r>
      <w:r w:rsidR="000A72EB">
        <w:rPr>
          <w:rFonts w:eastAsia="Times New Roman"/>
          <w:lang w:val="en-US" w:eastAsia="da-DK"/>
        </w:rPr>
        <w:t>h</w:t>
      </w:r>
      <w:r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Pr="00AF0241">
        <w:rPr>
          <w:rFonts w:eastAsia="Times New Roman"/>
          <w:lang w:val="en-US" w:eastAsia="da-DK"/>
        </w:rPr>
        <w:t xml:space="preserve"> retrieved in full text. </w:t>
      </w:r>
      <w:r w:rsidR="00214392" w:rsidRPr="00AF0241">
        <w:rPr>
          <w:rFonts w:eastAsia="Times New Roman"/>
          <w:lang w:val="en-US" w:eastAsia="da-DK"/>
        </w:rPr>
        <w:t>Two review team assistants under the supervision of the review authors subsequently screened the full texts independently</w:t>
      </w:r>
      <w:r w:rsidRPr="00AF0241">
        <w:rPr>
          <w:rFonts w:eastAsia="Times New Roman"/>
          <w:lang w:val="en-US" w:eastAsia="da-DK"/>
        </w:rPr>
        <w:t xml:space="preserve">. </w:t>
      </w:r>
      <w:r w:rsidR="00214392" w:rsidRPr="00AF0241">
        <w:rPr>
          <w:rFonts w:eastAsia="Times New Roman"/>
          <w:lang w:val="en-US" w:eastAsia="da-DK"/>
        </w:rPr>
        <w:t xml:space="preserve">The review authors resolved any disagreement </w:t>
      </w:r>
      <w:r w:rsidR="000A72EB">
        <w:rPr>
          <w:rFonts w:eastAsia="Times New Roman"/>
          <w:lang w:val="en-US" w:eastAsia="da-DK"/>
        </w:rPr>
        <w:t>about</w:t>
      </w:r>
      <w:r w:rsidR="00214392" w:rsidRPr="00AF0241">
        <w:rPr>
          <w:rFonts w:eastAsia="Times New Roman"/>
          <w:lang w:val="en-US" w:eastAsia="da-DK"/>
        </w:rPr>
        <w:t xml:space="preserve"> eligibility</w:t>
      </w:r>
      <w:r w:rsidRPr="00AF0241">
        <w:rPr>
          <w:rFonts w:eastAsia="Times New Roman"/>
          <w:lang w:val="en-US" w:eastAsia="da-DK"/>
        </w:rPr>
        <w:t xml:space="preserve">. </w:t>
      </w:r>
      <w:bookmarkStart w:id="49" w:name="DATA_EXTRACTION"/>
      <w:bookmarkEnd w:id="49"/>
    </w:p>
    <w:p w14:paraId="291729F6" w14:textId="2FC4B2B4" w:rsidR="003862F9" w:rsidRPr="00AF0241" w:rsidRDefault="00C37244" w:rsidP="00F97B01">
      <w:pPr>
        <w:pStyle w:val="Heading3"/>
        <w:divId w:val="1881748804"/>
        <w:rPr>
          <w:rFonts w:eastAsia="Times New Roman"/>
        </w:rPr>
      </w:pPr>
      <w:r w:rsidRPr="00AF0241">
        <w:rPr>
          <w:rFonts w:eastAsia="Times New Roman"/>
        </w:rPr>
        <w:lastRenderedPageBreak/>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50" w:name="QUALITY_ASSESSMENT"/>
      <w:bookmarkEnd w:id="50"/>
      <w:r>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474BF925" w:rsidR="00320450" w:rsidRDefault="00BC010F" w:rsidP="00320450">
      <w:pPr>
        <w:spacing w:before="100" w:beforeAutospacing="1" w:after="100" w:afterAutospacing="1"/>
        <w:jc w:val="both"/>
        <w:divId w:val="2056736222"/>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 covariates 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17" w:history="1">
        <w:r w:rsidR="00495866">
          <w:rPr>
            <w:rStyle w:val="Hyperlink"/>
            <w:rFonts w:eastAsia="Times New Roman"/>
          </w:rPr>
          <w:t>https://osf.io/s2j9a/files/osfstorage</w:t>
        </w:r>
      </w:hyperlink>
      <w:r w:rsidR="00495866">
        <w:rPr>
          <w:rFonts w:eastAsia="Times New Roman"/>
        </w:rPr>
        <w:t xml:space="preserve">. </w:t>
      </w:r>
      <w:r w:rsidR="00332440">
        <w:rPr>
          <w:rFonts w:eastAsia="Times New Roman"/>
        </w:rPr>
        <w:tab/>
      </w:r>
      <w:r w:rsidR="00332440">
        <w:br/>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05D7D275" w:rsidR="00B52D0A" w:rsidRDefault="00CD1CBA" w:rsidP="0011581F">
      <w:pPr>
        <w:jc w:val="both"/>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never 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at </w:t>
      </w:r>
      <w:hyperlink r:id="rId18" w:history="1">
        <w:r w:rsidR="00B52D0A">
          <w:rPr>
            <w:rStyle w:val="Hyperlink"/>
            <w:rFonts w:eastAsia="Times New Roman"/>
          </w:rPr>
          <w:t>https://osf.io/s2j9a/files/osfstorage</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rsidP="0011581F">
      <w:pPr>
        <w:ind w:firstLine="720"/>
        <w:jc w:val="both"/>
        <w:divId w:val="2056736222"/>
        <w:rPr>
          <w:rFonts w:eastAsia="Times New Roman"/>
        </w:rPr>
      </w:pPr>
    </w:p>
    <w:p w14:paraId="47AAFDCF" w14:textId="58221776" w:rsidR="00EB6B15" w:rsidRDefault="00EB6B15" w:rsidP="0011581F">
      <w:pPr>
        <w:jc w:val="both"/>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51" w:name="_Hlk196402206"/>
      <w:r w:rsidRPr="00F65274">
        <w:rPr>
          <w:noProof/>
        </w:rPr>
        <w:t>Eldridge et al., 2021; Sterne et al., 2019</w:t>
      </w:r>
      <w:bookmarkEnd w:id="51"/>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4E44C22F" w14:textId="3EDA5CAA" w:rsidR="00B52D0A" w:rsidRDefault="00B52D0A" w:rsidP="0011581F">
      <w:pPr>
        <w:jc w:val="both"/>
        <w:divId w:val="2056736222"/>
        <w:rPr>
          <w:rFonts w:eastAsia="Times New Roman"/>
        </w:rPr>
      </w:pPr>
    </w:p>
    <w:p w14:paraId="5A21CC8F" w14:textId="1B2EEA4A" w:rsidR="00B52D0A" w:rsidRDefault="00B52D0A" w:rsidP="00B52F13">
      <w:pPr>
        <w:pStyle w:val="Heading4"/>
        <w:divId w:val="2056736222"/>
      </w:pPr>
      <w:r>
        <w:t>Assessing randomized studies</w:t>
      </w:r>
      <w:r w:rsidR="004279F9">
        <w:t xml:space="preserve"> (#)</w:t>
      </w:r>
    </w:p>
    <w:p w14:paraId="6FABC8A9" w14:textId="0EE77E72" w:rsidR="0037717D" w:rsidRDefault="0037717D" w:rsidP="0011581F">
      <w:pPr>
        <w:jc w:val="both"/>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w:t>
      </w:r>
      <w:r w:rsidR="0011581F">
        <w:rPr>
          <w:rStyle w:val="c9dxtc"/>
        </w:rPr>
        <w:t>,</w:t>
      </w:r>
      <w:r>
        <w:rPr>
          <w:rStyle w:val="c9dxtc"/>
        </w:rPr>
        <w:t xml:space="preserve"> which aim to cover the most common factors</w:t>
      </w:r>
      <w:r w:rsidR="00EB6B15">
        <w:rPr>
          <w:rStyle w:val="c9dxtc"/>
        </w:rPr>
        <w:t xml:space="preserve"> usually</w:t>
      </w:r>
      <w:r>
        <w:rPr>
          <w:rStyle w:val="c9dxtc"/>
        </w:rPr>
        <w:t xml:space="preserve"> biasing trial results. The five domains covered in our assessment were</w:t>
      </w:r>
    </w:p>
    <w:p w14:paraId="384641AC" w14:textId="77777777" w:rsidR="0011581F" w:rsidRDefault="0011581F" w:rsidP="0011581F">
      <w:pPr>
        <w:jc w:val="both"/>
        <w:divId w:val="2056736222"/>
        <w:rPr>
          <w:rStyle w:val="c9dxtc"/>
        </w:rPr>
      </w:pPr>
    </w:p>
    <w:p w14:paraId="64390560" w14:textId="77777777" w:rsidR="0037717D" w:rsidRPr="00AF0241" w:rsidRDefault="0037717D" w:rsidP="0011581F">
      <w:pPr>
        <w:numPr>
          <w:ilvl w:val="0"/>
          <w:numId w:val="14"/>
        </w:numPr>
        <w:jc w:val="both"/>
        <w:divId w:val="2056736222"/>
      </w:pPr>
      <w:r w:rsidRPr="00AF0241">
        <w:t>bias arising from the randomization process;</w:t>
      </w:r>
    </w:p>
    <w:p w14:paraId="7A901727" w14:textId="0B5AE22B" w:rsidR="0037717D" w:rsidRPr="00AF0241" w:rsidRDefault="0037717D" w:rsidP="0011581F">
      <w:pPr>
        <w:numPr>
          <w:ilvl w:val="0"/>
          <w:numId w:val="14"/>
        </w:numPr>
        <w:jc w:val="both"/>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77777777" w:rsidR="0037717D" w:rsidRPr="00AF0241" w:rsidRDefault="0037717D" w:rsidP="0011581F">
      <w:pPr>
        <w:numPr>
          <w:ilvl w:val="0"/>
          <w:numId w:val="14"/>
        </w:numPr>
        <w:jc w:val="both"/>
        <w:divId w:val="2056736222"/>
      </w:pPr>
      <w:r w:rsidRPr="00AF0241">
        <w:t>bias due to missing outcome data;</w:t>
      </w:r>
    </w:p>
    <w:p w14:paraId="00408AC9" w14:textId="77777777" w:rsidR="0037717D" w:rsidRPr="00AF0241" w:rsidRDefault="0037717D" w:rsidP="0011581F">
      <w:pPr>
        <w:numPr>
          <w:ilvl w:val="0"/>
          <w:numId w:val="14"/>
        </w:numPr>
        <w:jc w:val="both"/>
        <w:divId w:val="2056736222"/>
      </w:pPr>
      <w:r w:rsidRPr="00AF0241">
        <w:t>bias in measurement of the outcome;</w:t>
      </w:r>
    </w:p>
    <w:p w14:paraId="69A08BB7" w14:textId="2ADB6705" w:rsidR="0037717D" w:rsidRDefault="0037717D" w:rsidP="0011581F">
      <w:pPr>
        <w:numPr>
          <w:ilvl w:val="0"/>
          <w:numId w:val="14"/>
        </w:numPr>
        <w:jc w:val="both"/>
        <w:divId w:val="2056736222"/>
      </w:pPr>
      <w:r w:rsidRPr="00AF0241">
        <w:t>bias in selection of the reported result.</w:t>
      </w:r>
    </w:p>
    <w:p w14:paraId="3E0BF718" w14:textId="77777777" w:rsidR="00851464" w:rsidRDefault="00851464" w:rsidP="0011581F">
      <w:pPr>
        <w:ind w:left="720"/>
        <w:jc w:val="both"/>
        <w:divId w:val="2056736222"/>
      </w:pPr>
    </w:p>
    <w:p w14:paraId="60A3DA27" w14:textId="4E1A6C90" w:rsidR="00EB6B15" w:rsidRDefault="00EB6B15" w:rsidP="0011581F">
      <w:pPr>
        <w:pStyle w:val="Heading4"/>
        <w:spacing w:after="0"/>
        <w:jc w:val="both"/>
        <w:divId w:val="2056736222"/>
      </w:pPr>
      <w:r>
        <w:t>Assessing cluster-randomized studies</w:t>
      </w:r>
      <w:r w:rsidR="0011581F">
        <w:t xml:space="preserve"> (#)</w:t>
      </w:r>
    </w:p>
    <w:p w14:paraId="50CDEF1B" w14:textId="01A2A6A4" w:rsidR="00B52D0A" w:rsidRDefault="0037717D" w:rsidP="0011581F">
      <w:pPr>
        <w:pStyle w:val="NormalWeb"/>
        <w:spacing w:after="0"/>
        <w:jc w:val="both"/>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 xml:space="preserve">ias arising from </w:t>
      </w:r>
      <w:r w:rsidR="0011581F">
        <w:t xml:space="preserve">the </w:t>
      </w:r>
      <w:r w:rsidRPr="00AF0241">
        <w:t>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w:t>
      </w:r>
      <w:r w:rsidR="0011581F">
        <w:t>,</w:t>
      </w:r>
      <w:r w:rsidRPr="00AF0241">
        <w:t xml:space="preserve"> and the signaling question concerning the appropriateness of the analysis used to estimate the effect is missing. Therefore, for cluster</w:t>
      </w:r>
      <w:r>
        <w:t>-</w:t>
      </w:r>
      <w:r w:rsidRPr="00AF0241">
        <w:t>rando</w:t>
      </w:r>
      <w:r>
        <w:t>mized trials</w:t>
      </w:r>
      <w:r w:rsidR="0011581F">
        <w:t>,</w:t>
      </w:r>
      <w:r>
        <w:t xml:space="preserve"> we </w:t>
      </w:r>
      <w:r w:rsidRPr="00AF0241">
        <w:t>only use</w:t>
      </w:r>
      <w:r>
        <w:t>d</w:t>
      </w:r>
      <w:r w:rsidRPr="00AF0241">
        <w:t xml:space="preserve"> the signaling questions concerning the bias arising from </w:t>
      </w:r>
      <w:r w:rsidR="0011581F">
        <w:t xml:space="preserve">the </w:t>
      </w:r>
      <w:r w:rsidRPr="00AF0241">
        <w:t>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11581F">
        <w:tab/>
      </w:r>
      <w:r w:rsidR="004F00F8">
        <w:br/>
      </w:r>
    </w:p>
    <w:p w14:paraId="7E2B0DD3" w14:textId="294B00C0" w:rsidR="00B52D0A" w:rsidRPr="00B52F13" w:rsidRDefault="00B52D0A" w:rsidP="0011581F">
      <w:pPr>
        <w:pStyle w:val="Heading4"/>
        <w:jc w:val="both"/>
        <w:divId w:val="2056736222"/>
        <w:rPr>
          <w:bCs/>
          <w:iCs/>
          <w:sz w:val="32"/>
        </w:rPr>
      </w:pPr>
      <w:r>
        <w:t>Assessing non-randomized studies</w:t>
      </w:r>
      <w:r w:rsidR="0011581F">
        <w:t xml:space="preserve"> (#)</w:t>
      </w:r>
    </w:p>
    <w:p w14:paraId="233D6C61" w14:textId="15C9C10D" w:rsidR="008D5999" w:rsidRDefault="00B52D0A" w:rsidP="0011581F">
      <w:pPr>
        <w:pStyle w:val="NormalWeb"/>
        <w:spacing w:after="0"/>
        <w:ind w:firstLine="360"/>
        <w:jc w:val="both"/>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11581F">
      <w:pPr>
        <w:pStyle w:val="NormalWeb"/>
        <w:spacing w:after="0"/>
        <w:ind w:firstLine="360"/>
        <w:jc w:val="both"/>
        <w:divId w:val="2056736222"/>
      </w:pPr>
    </w:p>
    <w:p w14:paraId="06738B73" w14:textId="77777777" w:rsidR="008D5999" w:rsidRPr="00AF0241" w:rsidRDefault="008D5999" w:rsidP="0011581F">
      <w:pPr>
        <w:numPr>
          <w:ilvl w:val="0"/>
          <w:numId w:val="15"/>
        </w:numPr>
        <w:jc w:val="both"/>
        <w:divId w:val="2056736222"/>
      </w:pPr>
      <w:r w:rsidRPr="00AF0241">
        <w:t>bias due to confounding</w:t>
      </w:r>
    </w:p>
    <w:p w14:paraId="19B975D3" w14:textId="77777777" w:rsidR="008D5999" w:rsidRPr="00AF0241" w:rsidRDefault="008D5999" w:rsidP="0011581F">
      <w:pPr>
        <w:numPr>
          <w:ilvl w:val="0"/>
          <w:numId w:val="15"/>
        </w:numPr>
        <w:jc w:val="both"/>
        <w:divId w:val="2056736222"/>
      </w:pPr>
      <w:r w:rsidRPr="00AF0241">
        <w:t>bias in selection of participants</w:t>
      </w:r>
    </w:p>
    <w:p w14:paraId="7AE9D838" w14:textId="77777777" w:rsidR="008D5999" w:rsidRPr="00AF0241" w:rsidRDefault="008D5999" w:rsidP="0011581F">
      <w:pPr>
        <w:numPr>
          <w:ilvl w:val="0"/>
          <w:numId w:val="15"/>
        </w:numPr>
        <w:jc w:val="both"/>
        <w:divId w:val="2056736222"/>
      </w:pPr>
      <w:r w:rsidRPr="00AF0241">
        <w:t>bias in classification of interventions</w:t>
      </w:r>
    </w:p>
    <w:p w14:paraId="7818E1DD" w14:textId="77777777" w:rsidR="008D5999" w:rsidRPr="00AF0241" w:rsidRDefault="008D5999" w:rsidP="0011581F">
      <w:pPr>
        <w:numPr>
          <w:ilvl w:val="0"/>
          <w:numId w:val="15"/>
        </w:numPr>
        <w:jc w:val="both"/>
        <w:divId w:val="2056736222"/>
      </w:pPr>
      <w:r w:rsidRPr="00AF0241">
        <w:t>bias due to deviations from intended interventions;</w:t>
      </w:r>
    </w:p>
    <w:p w14:paraId="6D9DCF7F" w14:textId="77777777" w:rsidR="008D5999" w:rsidRPr="00AF0241" w:rsidRDefault="008D5999" w:rsidP="0011581F">
      <w:pPr>
        <w:numPr>
          <w:ilvl w:val="0"/>
          <w:numId w:val="15"/>
        </w:numPr>
        <w:jc w:val="both"/>
        <w:divId w:val="2056736222"/>
      </w:pPr>
      <w:r w:rsidRPr="00AF0241">
        <w:t>bias due to missing outcome data;</w:t>
      </w:r>
    </w:p>
    <w:p w14:paraId="5A2E30D9" w14:textId="77777777" w:rsidR="008D5999" w:rsidRPr="00AF0241" w:rsidRDefault="008D5999" w:rsidP="0011581F">
      <w:pPr>
        <w:numPr>
          <w:ilvl w:val="0"/>
          <w:numId w:val="15"/>
        </w:numPr>
        <w:jc w:val="both"/>
        <w:divId w:val="2056736222"/>
      </w:pPr>
      <w:r w:rsidRPr="00AF0241">
        <w:t>bias in measurement of the outcome;</w:t>
      </w:r>
    </w:p>
    <w:p w14:paraId="105963AB" w14:textId="66BD0871" w:rsidR="008D5999" w:rsidRDefault="008D5999" w:rsidP="0011581F">
      <w:pPr>
        <w:numPr>
          <w:ilvl w:val="0"/>
          <w:numId w:val="15"/>
        </w:numPr>
        <w:jc w:val="both"/>
        <w:divId w:val="2056736222"/>
      </w:pPr>
      <w:r w:rsidRPr="00AF0241">
        <w:t>bias in selection of the reported result.</w:t>
      </w:r>
    </w:p>
    <w:p w14:paraId="7CF9CA10" w14:textId="77777777" w:rsidR="0051749F" w:rsidRPr="00BC01A0" w:rsidRDefault="0051749F" w:rsidP="0011581F">
      <w:pPr>
        <w:ind w:left="720"/>
        <w:jc w:val="both"/>
        <w:divId w:val="2056736222"/>
      </w:pPr>
    </w:p>
    <w:p w14:paraId="5B794C4D" w14:textId="10D1B936" w:rsidR="008D5999" w:rsidRPr="00AF0241" w:rsidRDefault="008D5999" w:rsidP="0011581F">
      <w:pPr>
        <w:pStyle w:val="NormalWeb"/>
        <w:spacing w:after="0"/>
        <w:ind w:firstLine="720"/>
        <w:jc w:val="both"/>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11581F">
      <w:pPr>
        <w:pStyle w:val="Heading4"/>
        <w:spacing w:after="0"/>
        <w:jc w:val="both"/>
        <w:divId w:val="2056736222"/>
      </w:pPr>
      <w:r>
        <w:t>Assessing i</w:t>
      </w:r>
      <w:r w:rsidRPr="00464975">
        <w:t>mport</w:t>
      </w:r>
      <w:r>
        <w:t>ant</w:t>
      </w:r>
      <w:r w:rsidRPr="00464975">
        <w:t xml:space="preserve"> pre-specified confounding factors</w:t>
      </w:r>
    </w:p>
    <w:p w14:paraId="26FF4947" w14:textId="3A781BAE" w:rsidR="00EE63B7" w:rsidRDefault="00EE63B7" w:rsidP="0011581F">
      <w:pPr>
        <w:pStyle w:val="NormalWeb"/>
        <w:spacing w:after="0"/>
        <w:jc w:val="both"/>
        <w:divId w:val="2056736222"/>
      </w:pPr>
      <w:r w:rsidRPr="00AF0241">
        <w:t>An important part of the risk of bias assessment of non-randomi</w:t>
      </w:r>
      <w:r>
        <w:t>z</w:t>
      </w:r>
      <w:r w:rsidRPr="00AF0241">
        <w:t xml:space="preserve">ed studies is </w:t>
      </w:r>
      <w:r>
        <w:t xml:space="preserve">the </w:t>
      </w:r>
      <w:r w:rsidRPr="00AF0241">
        <w:t xml:space="preserve">consideration of how the studies deal with confounding factors. Systematic baseline differences between groups </w:t>
      </w:r>
      <w:r w:rsidRPr="00AF0241">
        <w:lastRenderedPageBreak/>
        <w:t>can compromise comparability between groups. Baseline differences can be observable (e.g.</w:t>
      </w:r>
      <w:r>
        <w:t>,</w:t>
      </w:r>
      <w:r w:rsidRPr="00AF0241">
        <w:t xml:space="preserve"> age and gender) and unobservable (to the researcher; e.g.</w:t>
      </w:r>
      <w:r w:rsidR="0011581F">
        <w:t>,</w:t>
      </w:r>
      <w:r w:rsidRPr="00AF0241">
        <w:t xml:space="preserve">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11581F">
      <w:pPr>
        <w:pStyle w:val="NormalWeb"/>
        <w:spacing w:after="0"/>
        <w:ind w:firstLine="720"/>
        <w:jc w:val="both"/>
        <w:divId w:val="2056736222"/>
      </w:pPr>
    </w:p>
    <w:p w14:paraId="022C1BF7" w14:textId="33DF4812" w:rsidR="00EE63B7" w:rsidRDefault="00EE63B7" w:rsidP="0011581F">
      <w:pPr>
        <w:pStyle w:val="NormalWeb"/>
        <w:spacing w:after="0"/>
        <w:jc w:val="both"/>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w:t>
      </w:r>
      <w:proofErr w:type="gramStart"/>
      <w:r w:rsidR="0011581F">
        <w:t>varies</w:t>
      </w:r>
      <w:proofErr w:type="gramEnd"/>
      <w:r w:rsidR="008D5999" w:rsidRPr="00AF0241">
        <w:t xml:space="preserve"> throughout human development through puberty and into adulthood, and therefore</w:t>
      </w:r>
      <w:r w:rsidR="0011581F">
        <w:t>,</w:t>
      </w:r>
      <w:r w:rsidR="008D5999" w:rsidRPr="00AF0241">
        <w:t xml:space="preserve"> we consider age to be a potential confounding factor. </w:t>
      </w:r>
    </w:p>
    <w:p w14:paraId="4AA2909C" w14:textId="77777777" w:rsidR="0051749F" w:rsidRDefault="0051749F" w:rsidP="0011581F">
      <w:pPr>
        <w:pStyle w:val="NormalWeb"/>
        <w:spacing w:after="0"/>
        <w:ind w:firstLine="720"/>
        <w:jc w:val="both"/>
        <w:divId w:val="2056736222"/>
      </w:pPr>
    </w:p>
    <w:p w14:paraId="491AB77E" w14:textId="3C448029" w:rsidR="008D5999" w:rsidRDefault="008D5999" w:rsidP="0011581F">
      <w:pPr>
        <w:pStyle w:val="NormalWeb"/>
        <w:spacing w:after="0"/>
        <w:jc w:val="both"/>
        <w:divId w:val="2056736222"/>
      </w:pPr>
      <w:r w:rsidRPr="00AF0241">
        <w:t>Furthermore, there are substantial gender differences in behavior problems, coping</w:t>
      </w:r>
      <w:r w:rsidR="0011581F">
        <w:t>,</w:t>
      </w:r>
      <w:r w:rsidRPr="00AF0241">
        <w:t xml:space="preserve">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11581F">
      <w:pPr>
        <w:pStyle w:val="NormalWeb"/>
        <w:spacing w:after="0"/>
        <w:ind w:firstLine="720"/>
        <w:jc w:val="both"/>
        <w:divId w:val="2056736222"/>
      </w:pPr>
    </w:p>
    <w:p w14:paraId="20FE3A36" w14:textId="1685C8E9" w:rsidR="008D5999" w:rsidRDefault="008D5999" w:rsidP="0011581F">
      <w:pPr>
        <w:pStyle w:val="NormalWeb"/>
        <w:spacing w:after="0"/>
        <w:jc w:val="both"/>
        <w:divId w:val="2056736222"/>
      </w:pPr>
      <w:r w:rsidRPr="00AF0241">
        <w:t>Pre-treatment group equivalence on mental illness</w:t>
      </w:r>
      <w:r w:rsidR="0011581F">
        <w:t>,</w:t>
      </w:r>
      <w:r w:rsidRPr="00AF0241">
        <w:t xml:space="preserve"> such as primary diagnosis and comorbid conditions/problems</w:t>
      </w:r>
      <w:r w:rsidR="0011581F">
        <w:t>,</w:t>
      </w:r>
      <w:r w:rsidRPr="00AF0241">
        <w:t xml:space="preserve"> such as alcohol/substance use, homelessness, poverty</w:t>
      </w:r>
      <w:r w:rsidR="00EE63B7">
        <w:t>,</w:t>
      </w:r>
      <w:r w:rsidRPr="00AF0241">
        <w:t xml:space="preserve"> etc</w:t>
      </w:r>
      <w:r w:rsidR="00EE63B7">
        <w:t>.</w:t>
      </w:r>
      <w:r w:rsidR="0011581F">
        <w:t>,</w:t>
      </w:r>
      <w:r w:rsidRPr="00AF0241">
        <w:t xml:space="preserve"> are </w:t>
      </w:r>
      <w:r w:rsidR="0011581F">
        <w:t>indisputably</w:t>
      </w:r>
      <w:r w:rsidRPr="00AF0241">
        <w:t xml:space="preserve"> important confounders as the magnitude and severity of pre-existing conditions and problems within the target population </w:t>
      </w:r>
      <w:r w:rsidR="0011581F">
        <w:t>are</w:t>
      </w:r>
      <w:r w:rsidRPr="00AF0241">
        <w:t xml:space="preserve">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11581F">
      <w:pPr>
        <w:pStyle w:val="NormalWeb"/>
        <w:spacing w:after="0"/>
        <w:ind w:firstLine="720"/>
        <w:jc w:val="both"/>
        <w:divId w:val="2056736222"/>
      </w:pPr>
    </w:p>
    <w:p w14:paraId="74B2D8EA" w14:textId="06339DBA" w:rsidR="00EE63B7" w:rsidRDefault="00EE63B7" w:rsidP="0011581F">
      <w:pPr>
        <w:pStyle w:val="NormalWeb"/>
        <w:spacing w:after="0"/>
        <w:jc w:val="both"/>
        <w:divId w:val="2056736222"/>
      </w:pPr>
      <w:r>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w:t>
      </w:r>
      <w:r w:rsidR="0011581F">
        <w:t>;</w:t>
      </w:r>
      <w:r w:rsidRPr="00AF0241">
        <w:t xml:space="preserve">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75FC1E80" w:rsidR="008D5999" w:rsidRDefault="008D5999" w:rsidP="0011581F">
      <w:pPr>
        <w:pStyle w:val="NormalWeb"/>
        <w:spacing w:after="0"/>
        <w:jc w:val="both"/>
        <w:divId w:val="2056736222"/>
      </w:pPr>
      <w:r w:rsidRPr="00AF0241">
        <w:t xml:space="preserve">We are mainly interested in the effect of starting and adhering to the intended intervention, </w:t>
      </w:r>
      <w:r w:rsidR="0011581F">
        <w:t xml:space="preserve">that is, </w:t>
      </w:r>
      <w:r w:rsidRPr="00AF0241">
        <w:t xml:space="preserve">the treatment on the treated (TOT) effect. The risk of bias assessments </w:t>
      </w:r>
      <w:r w:rsidR="0011581F">
        <w:t>was</w:t>
      </w:r>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6297F61A"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t>
      </w:r>
      <w:r>
        <w:rPr>
          <w:rFonts w:eastAsia="Times New Roman"/>
        </w:rPr>
        <w:lastRenderedPageBreak/>
        <w:t>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amp; Smith et al. 2021</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11581F">
      <w:pPr>
        <w:pStyle w:val="Heading3"/>
        <w:jc w:val="both"/>
        <w:divId w:val="1400208259"/>
        <w:rPr>
          <w:sz w:val="36"/>
        </w:rPr>
      </w:pPr>
      <w:r>
        <w:t xml:space="preserve">Measures of treatment effect </w:t>
      </w:r>
    </w:p>
    <w:p w14:paraId="3DE31ADD" w14:textId="66AD7A0E" w:rsidR="000D1637" w:rsidRDefault="0051749F" w:rsidP="0011581F">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11581F">
      <w:pPr>
        <w:jc w:val="both"/>
        <w:divId w:val="106312082"/>
        <w:rPr>
          <w:rFonts w:eastAsia="Times New Roman"/>
        </w:rPr>
      </w:pPr>
    </w:p>
    <w:p w14:paraId="32EBF5AB" w14:textId="143A3A62" w:rsidR="00C837B7" w:rsidRPr="00061B6C" w:rsidRDefault="00C837B7" w:rsidP="0011581F">
      <w:pPr>
        <w:jc w:val="both"/>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manipulations,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11581F">
      <w:pPr>
        <w:jc w:val="both"/>
        <w:divId w:val="106312082"/>
      </w:pPr>
    </w:p>
    <w:p w14:paraId="4D7CA525" w14:textId="6F01EAC7" w:rsidR="00C837B7" w:rsidRDefault="00C837B7" w:rsidP="0011581F">
      <w:pPr>
        <w:jc w:val="both"/>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19" w:history="1">
        <w:r w:rsidRPr="00B14D06">
          <w:rPr>
            <w:rStyle w:val="Hyperlink"/>
            <w:rFonts w:eastAsia="Times New Roman"/>
          </w:rPr>
          <w:t>https://osf.io/s2j9a/files/osfstorage</w:t>
        </w:r>
      </w:hyperlink>
      <w:r>
        <w:rPr>
          <w:rFonts w:eastAsia="Times New Roman"/>
        </w:rPr>
        <w:t xml:space="preserve">. In this scheme, we have calculated effect sizes 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3D76EE8F" w14:textId="1DB28926" w:rsidR="001A399F" w:rsidRPr="0011581F" w:rsidRDefault="00CE5B90" w:rsidP="0011581F">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w:t>
      </w:r>
      <w:r w:rsidR="00F3574D">
        <w:t>9</w:t>
      </w:r>
      <w:r>
        <w:t xml:space="preserve">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For all effect sizes, we used the PRIMED workflow to test for computational errors. </w:t>
      </w:r>
      <w:r w:rsidR="00C837B7">
        <w:t xml:space="preserve"> </w:t>
      </w:r>
      <w:bookmarkStart w:id="52" w:name="EFFECT_MEASURES"/>
      <w:bookmarkEnd w:id="52"/>
    </w:p>
    <w:p w14:paraId="35F7E9C2" w14:textId="33984E73" w:rsidR="0074415E" w:rsidRDefault="00851464" w:rsidP="00EB2B1A">
      <w:pPr>
        <w:jc w:val="both"/>
        <w:divId w:val="106312082"/>
        <w:rPr>
          <w:noProof/>
        </w:rPr>
      </w:pPr>
      <w:r>
        <w:rPr>
          <w:rFonts w:eastAsia="Times New Roman"/>
        </w:rPr>
        <w:t>As we computed effect size</w:t>
      </w:r>
      <w:r w:rsidR="007D747B">
        <w:rPr>
          <w:rFonts w:eastAsia="Times New Roman"/>
        </w:rPr>
        <w:t>s</w:t>
      </w:r>
      <w:r>
        <w:rPr>
          <w:rFonts w:eastAsia="Times New Roman"/>
        </w:rPr>
        <w:t xml:space="preserve"> from the result data deduced from various research design</w:t>
      </w:r>
      <w:r w:rsidR="0039285E">
        <w:rPr>
          <w:rFonts w:eastAsia="Times New Roman"/>
        </w:rPr>
        <w:t xml:space="preserve">s, </w:t>
      </w:r>
      <w:r>
        <w:rPr>
          <w:rFonts w:eastAsia="Times New Roman"/>
        </w:rPr>
        <w:t>estimation techniq</w:t>
      </w:r>
      <w:r w:rsidR="0039285E">
        <w:rPr>
          <w:rFonts w:eastAsia="Times New Roman"/>
        </w:rPr>
        <w:t>u</w:t>
      </w:r>
      <w:r>
        <w:rPr>
          <w:rFonts w:eastAsia="Times New Roman"/>
        </w:rPr>
        <w:t>es</w:t>
      </w:r>
      <w:r w:rsidR="0039285E">
        <w:rPr>
          <w:rFonts w:eastAsia="Times New Roman"/>
        </w:rPr>
        <w:t>, and reporting standards</w:t>
      </w:r>
      <w:r>
        <w:rPr>
          <w:rFonts w:eastAsia="Times New Roman"/>
        </w:rPr>
        <w:t xml:space="preserve">, we applied a wide range of different methods to 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w:t>
      </w:r>
      <w:r w:rsidR="0039285E">
        <w:rPr>
          <w:noProof/>
        </w:rPr>
        <w:lastRenderedPageBreak/>
        <w:t>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5).</w:t>
      </w:r>
      <w:r w:rsidR="00D84F52">
        <w:t xml:space="preserve"> </w:t>
      </w:r>
      <w:r w:rsidR="0074415E">
        <w:t>See Sacks et al. (2011) for an example of this procedure.</w:t>
      </w:r>
    </w:p>
    <w:p w14:paraId="6E79F3F1" w14:textId="77777777" w:rsidR="0074415E" w:rsidRDefault="0074415E" w:rsidP="00EB2B1A">
      <w:pPr>
        <w:jc w:val="both"/>
        <w:divId w:val="106312082"/>
      </w:pPr>
    </w:p>
    <w:p w14:paraId="0CE396D3" w14:textId="36CFD1B2" w:rsidR="00AC2EDA" w:rsidRDefault="00B938E1" w:rsidP="00EB2B1A">
      <w:pPr>
        <w:jc w:val="both"/>
        <w:divId w:val="106312082"/>
      </w:pPr>
      <w:r>
        <w:t xml:space="preserve">To </w:t>
      </w:r>
      <w:r w:rsidR="00D84F52">
        <w:t>ensure</w:t>
      </w:r>
      <w:r w:rsidR="00476F7D">
        <w:t xml:space="preserve"> comparability between effect sizes</w:t>
      </w:r>
      <w:r w:rsidR="00EE66F3">
        <w:t xml:space="preserve"> (</w:t>
      </w:r>
      <w:r w:rsidR="00EE66F3">
        <w:rPr>
          <w:noProof/>
        </w:rPr>
        <w:t>Taylor et al., 2021)</w:t>
      </w:r>
      <w:r>
        <w:t>, all effect size</w:t>
      </w:r>
      <w:r w:rsidR="00476F7D">
        <w:t>s</w:t>
      </w:r>
      <w:r>
        <w:t xml:space="preserve"> and </w:t>
      </w:r>
      <w:r w:rsidR="00476F7D">
        <w:t xml:space="preserve">the </w:t>
      </w:r>
      <w:r>
        <w:t xml:space="preserve">corresponding variance estimates </w:t>
      </w:r>
      <w:r w:rsidR="00EE66F3">
        <w:t xml:space="preserve">were standardized </w:t>
      </w:r>
      <w:r>
        <w:t xml:space="preserve">by </w:t>
      </w:r>
      <w:r w:rsidR="00EE66F3">
        <w:t xml:space="preserve">the </w:t>
      </w:r>
      <w:r>
        <w:rPr>
          <w:i/>
        </w:rPr>
        <w:t>total variance</w:t>
      </w:r>
      <w:r>
        <w:t xml:space="preserve">. That is, </w:t>
      </w:r>
      <w:r w:rsidR="00476F7D">
        <w:t xml:space="preserve">we computed </w:t>
      </w:r>
      <w:r>
        <w:t>effect size</w:t>
      </w:r>
      <w:r w:rsidR="00476F7D">
        <w:t>s and variance</w:t>
      </w:r>
      <w:r>
        <w:t xml:space="preserve"> </w:t>
      </w:r>
      <w:r w:rsidR="00476F7D">
        <w:t xml:space="preserve">estimates </w:t>
      </w:r>
      <w:r w:rsidR="00EE66F3">
        <w:t>that incorporate</w:t>
      </w:r>
      <w:r w:rsidR="00476F7D">
        <w:t xml:space="preserve"> both the variation</w:t>
      </w:r>
      <w:r w:rsidR="00EE66F3">
        <w:t xml:space="preserve"> arising from</w:t>
      </w:r>
      <w:r w:rsidR="00476F7D">
        <w:t xml:space="preserve"> the participant/individual level as well as the cluster level, which means the group</w:t>
      </w:r>
      <w:r w:rsidR="00EE66F3">
        <w:t>-</w:t>
      </w:r>
      <w:r w:rsidR="00845187">
        <w:t xml:space="preserve">based </w:t>
      </w:r>
      <w:r w:rsidR="00EE66F3">
        <w:t>treatment</w:t>
      </w:r>
      <w:r w:rsidR="00476F7D">
        <w:t xml:space="preserve"> level.</w:t>
      </w:r>
      <w:r w:rsidR="00EE66F3">
        <w:t xml:space="preserve"> </w:t>
      </w:r>
      <w:r w:rsidR="00940B0A">
        <w:t>To do so</w:t>
      </w:r>
      <w:r w:rsidR="00EE66F3">
        <w:t>, we cluster-bias adjusted all effect sizes from studies</w:t>
      </w:r>
      <w:r w:rsidR="00726030">
        <w:t>,</w:t>
      </w:r>
      <w:r w:rsidR="00EE66F3">
        <w:t xml:space="preserve"> </w:t>
      </w:r>
      <w:r w:rsidR="00D10982">
        <w:t>ignoring</w:t>
      </w:r>
      <w:r w:rsidR="00EE66F3">
        <w:t xml:space="preserve"> the nesting of participant</w:t>
      </w:r>
      <w:r w:rsidR="003433BD">
        <w:t>s</w:t>
      </w:r>
      <w:r w:rsidR="00EE66F3">
        <w:t xml:space="preserve"> in the given group-based treatment</w:t>
      </w:r>
      <w:r w:rsidR="00685DE8">
        <w:t>.</w:t>
      </w:r>
      <w:r w:rsidR="000D7DF2">
        <w:t xml:space="preserve"> </w:t>
      </w:r>
      <w:r w:rsidR="00685DE8">
        <w:t>Only two of the included studies accounted for this issue</w:t>
      </w:r>
      <w:r w:rsidR="00144EBE">
        <w:t xml:space="preserve"> in the statistics we used from effect size computation</w:t>
      </w:r>
      <w:r w:rsidR="00685DE8">
        <w:t xml:space="preserve"> (i.e.,</w:t>
      </w:r>
      <w:r w:rsidR="00170CFF">
        <w:t xml:space="preserve"> Haslem et al. 2019;</w:t>
      </w:r>
      <w:r w:rsidR="00685DE8">
        <w:t xml:space="preserve"> </w:t>
      </w:r>
      <w:r w:rsidR="00170CFF">
        <w:t>Michalak et al. 2015</w:t>
      </w:r>
      <w:r w:rsidR="00685DE8">
        <w:t>)</w:t>
      </w:r>
      <w:r w:rsidR="00144EBE">
        <w:t>.</w:t>
      </w:r>
      <w:r w:rsidR="00B53BA5" w:rsidRPr="0079737E">
        <w:rPr>
          <w:rStyle w:val="FootnoteReference"/>
        </w:rPr>
        <w:footnoteReference w:id="2"/>
      </w:r>
      <w:r w:rsidR="00685DE8">
        <w:t xml:space="preserve"> </w:t>
      </w:r>
    </w:p>
    <w:p w14:paraId="1739CE78" w14:textId="77777777" w:rsidR="00AC2EDA" w:rsidRDefault="00AC2EDA" w:rsidP="00EB2B1A">
      <w:pPr>
        <w:ind w:firstLine="720"/>
        <w:jc w:val="both"/>
        <w:divId w:val="106312082"/>
      </w:pPr>
    </w:p>
    <w:p w14:paraId="04DBA8A9" w14:textId="648F928F" w:rsidR="00AC2EDA" w:rsidRDefault="00353CBC" w:rsidP="00EB2B1A">
      <w:pPr>
        <w:jc w:val="both"/>
        <w:divId w:val="106312082"/>
      </w:pPr>
      <w:r>
        <w:t xml:space="preserve">Although participants </w:t>
      </w:r>
      <w:r w:rsidR="00793F17">
        <w:t>in the majority of studies had</w:t>
      </w:r>
      <w:r>
        <w:t xml:space="preserve"> been individually randomized to treatment and control groups, the fact that the intervention </w:t>
      </w:r>
      <w:r w:rsidR="00170CFF">
        <w:t>was</w:t>
      </w:r>
      <w:r>
        <w:t xml:space="preserve"> provided in a group format </w:t>
      </w:r>
      <w:r w:rsidR="00845187">
        <w:t>at</w:t>
      </w:r>
      <w:r>
        <w:t xml:space="preserve"> the </w:t>
      </w:r>
      <w:r w:rsidR="00793F17">
        <w:t xml:space="preserve">same </w:t>
      </w:r>
      <w:r>
        <w:t>time and space creates dependence among members of the same group, as they share common tr</w:t>
      </w:r>
      <w:r w:rsidR="00685DE8">
        <w:t>aits</w:t>
      </w:r>
      <w:r>
        <w:t xml:space="preserve"> such as </w:t>
      </w:r>
      <w:r w:rsidR="00685DE8">
        <w:t>receiving treatment from the same</w:t>
      </w:r>
      <w:r w:rsidR="00170CFF">
        <w:t xml:space="preserve"> therapis</w:t>
      </w:r>
      <w:r w:rsidR="007E50A2">
        <w:t>t/professional</w:t>
      </w:r>
      <w:r w:rsidR="00685DE8">
        <w:t>, etc</w:t>
      </w:r>
      <w:r>
        <w:t>.</w:t>
      </w:r>
      <w:r w:rsidR="00793F17">
        <w:t xml:space="preserve"> If not accounted for</w:t>
      </w:r>
      <w:r w:rsidR="00845187">
        <w:t>,</w:t>
      </w:r>
      <w:r w:rsidR="00793F17">
        <w:t xml:space="preserve"> this yields effect size standard errors that are incorrect. </w:t>
      </w:r>
      <w:r>
        <w:t xml:space="preserve"> </w:t>
      </w:r>
      <w:r w:rsidR="00685DE8">
        <w:t>I</w:t>
      </w:r>
      <w:r>
        <w:t>n this regard, we followed the recommendation from the Cochrane Handbook</w:t>
      </w:r>
      <w:r w:rsidR="00685DE8">
        <w:t xml:space="preserve"> (</w:t>
      </w:r>
      <w:r w:rsidR="002E5AAD">
        <w:t xml:space="preserve">section 23.1.8; </w:t>
      </w:r>
      <w:r w:rsidR="00685DE8">
        <w:rPr>
          <w:noProof/>
        </w:rPr>
        <w:t>Higgins, Eldridge, et al., 2019)</w:t>
      </w:r>
      <w:r>
        <w:t xml:space="preserve"> to adjust for clustering arising from this type of </w:t>
      </w:r>
      <w:r w:rsidR="007E50A2">
        <w:t xml:space="preserve">clustering caused by </w:t>
      </w:r>
      <w:r w:rsidR="00170CFF">
        <w:t xml:space="preserve">group </w:t>
      </w:r>
      <w:r>
        <w:t xml:space="preserve">treatment.   </w:t>
      </w:r>
    </w:p>
    <w:p w14:paraId="78805A4F" w14:textId="77777777" w:rsidR="008E7902" w:rsidRDefault="008E7902" w:rsidP="00EB2B1A">
      <w:pPr>
        <w:ind w:firstLine="720"/>
        <w:jc w:val="both"/>
        <w:divId w:val="106312082"/>
      </w:pPr>
    </w:p>
    <w:p w14:paraId="76171A7B" w14:textId="610D6891" w:rsidR="003A44F9" w:rsidRDefault="00845187" w:rsidP="00EB2B1A">
      <w:pPr>
        <w:jc w:val="both"/>
        <w:divId w:val="106312082"/>
      </w:pPr>
      <w:r>
        <w:t>In this</w:t>
      </w:r>
      <w:r w:rsidR="000D7DF2">
        <w:t xml:space="preserve"> review</w:t>
      </w:r>
      <w:r>
        <w:t>,</w:t>
      </w:r>
      <w:r w:rsidR="000D7DF2">
        <w:t xml:space="preserve"> all</w:t>
      </w:r>
      <w:r>
        <w:t xml:space="preserve"> studies</w:t>
      </w:r>
      <w:r w:rsidR="000D7DF2">
        <w:t xml:space="preserve"> represent</w:t>
      </w:r>
      <w:r>
        <w:t xml:space="preserve"> so-called</w:t>
      </w:r>
      <w:r w:rsidR="000D7DF2">
        <w:t xml:space="preserve"> </w:t>
      </w:r>
      <w:r w:rsidR="000D7DF2">
        <w:rPr>
          <w:i/>
        </w:rPr>
        <w:t xml:space="preserve">partially clustered </w:t>
      </w:r>
      <w:r w:rsidR="000D7DF2">
        <w:t>studies</w:t>
      </w:r>
      <w:r>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0" w:history="1">
        <w:r w:rsidR="00C170E4" w:rsidRPr="007E6423">
          <w:rPr>
            <w:rStyle w:val="Hyperlink"/>
          </w:rPr>
          <w:t>https://mikkelvembye.github.io/VIVECampbell/reference/vgt_smd_1armcluster.html</w:t>
        </w:r>
      </w:hyperlink>
      <w:r w:rsidR="00C170E4">
        <w:t xml:space="preserve">. </w:t>
      </w:r>
    </w:p>
    <w:p w14:paraId="05C5419D" w14:textId="77777777" w:rsidR="002D75DE" w:rsidRDefault="002D75DE" w:rsidP="00EB2B1A">
      <w:pPr>
        <w:ind w:firstLine="720"/>
        <w:jc w:val="both"/>
        <w:divId w:val="106312082"/>
      </w:pPr>
    </w:p>
    <w:p w14:paraId="46C599C3" w14:textId="0CABFB9A" w:rsidR="003A44F9" w:rsidRDefault="004B7F0A" w:rsidP="00EB2B1A">
      <w:pPr>
        <w:jc w:val="both"/>
        <w:divId w:val="106312082"/>
      </w:pPr>
      <w:r>
        <w:t>A common challenge with cluster-bias adjustments is that they are premised upon intraclass correlation (ICC) values</w:t>
      </w:r>
      <w:r w:rsidR="00E74DE7">
        <w:t>,</w:t>
      </w:r>
      <w:r>
        <w:t xml:space="preserve"> which are rarely reported in practice. Among the included studies, </w:t>
      </w:r>
      <w:r w:rsidR="005F7D2F">
        <w:t xml:space="preserve">only </w:t>
      </w:r>
      <w:r>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t>reported ICC values</w:t>
      </w:r>
      <w:r w:rsidR="00793F17">
        <w:t xml:space="preserve">; otherwise, ICC values were imputed, as suggested by Hedges (2007). We 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7BA3A28B"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3422F5E8"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 ω×</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3C003E67"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F85227">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6F232535"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ω</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4ECB5055"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F85227">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4CC1153E" w:rsidR="000A72EB" w:rsidRDefault="000A72EB" w:rsidP="00EB2B1A">
      <w:pPr>
        <w:jc w:val="both"/>
        <w:divId w:val="106312082"/>
      </w:pPr>
      <w:r>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This value closely resembled the average group size (which was 7.</w:t>
      </w:r>
      <w:r w:rsidR="00F6432E">
        <w:t>65</w:t>
      </w:r>
      <w:r w:rsidR="00435F7D">
        <w:t>) found in the studies that empirically reported this value.</w:t>
      </w:r>
    </w:p>
    <w:p w14:paraId="132391BB" w14:textId="77777777" w:rsidR="00FF680E" w:rsidRDefault="00FF680E" w:rsidP="00EB2B1A">
      <w:pPr>
        <w:ind w:firstLine="720"/>
        <w:jc w:val="both"/>
        <w:divId w:val="106312082"/>
      </w:pPr>
    </w:p>
    <w:p w14:paraId="50848871" w14:textId="15F7DE07" w:rsidR="00764B03"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p>
    <w:p w14:paraId="45DD1CE0" w14:textId="4B31CCA4" w:rsidR="00153772" w:rsidRDefault="00764B03" w:rsidP="00EB2B1A">
      <w:pPr>
        <w:jc w:val="both"/>
        <w:divId w:val="106312082"/>
        <w:rPr>
          <w:lang w:val="en-US"/>
        </w:rPr>
      </w:pPr>
      <w:r>
        <w:t>means</w:t>
      </w:r>
      <w:r w:rsidR="00153772">
        <w:t xml:space="preserve">. For five studies (van </w:t>
      </w:r>
      <w:proofErr w:type="spellStart"/>
      <w:r w:rsidR="00153772">
        <w:t>Gestel</w:t>
      </w:r>
      <w:proofErr w:type="spellEnd"/>
      <w:r w:rsidR="00153772">
        <w:t xml:space="preserve">-Timmermans et al., 2012; Gonzalez &amp; Prihoda, 2007; </w:t>
      </w:r>
      <w:proofErr w:type="spellStart"/>
      <w:r w:rsidR="00153772">
        <w:t>McCay</w:t>
      </w:r>
      <w:proofErr w:type="spellEnd"/>
      <w:r w:rsidR="00153772">
        <w:t xml:space="preserve"> et al., 2007; Smith et al., 2021; Wuthrich &amp; </w:t>
      </w:r>
      <w:proofErr w:type="spellStart"/>
      <w:r w:rsidR="00153772">
        <w:t>Rapee</w:t>
      </w:r>
      <w:proofErr w:type="spellEnd"/>
      <w:r w:rsidR="00153772">
        <w:t xml:space="preserve">, 2013), </w:t>
      </w:r>
      <m:oMath>
        <m:r>
          <w:rPr>
            <w:rFonts w:ascii="Cambria Math" w:hAnsi="Cambria Math"/>
          </w:rPr>
          <m:t>b</m:t>
        </m:r>
      </m:oMath>
      <w:r w:rsidR="00153772">
        <w:t xml:space="preserve"> was obtained either from repeated ANOVAs or estimated marginal means estimates. Moreover, </w:t>
      </w:r>
      <m:oMath>
        <m:r>
          <w:rPr>
            <w:rFonts w:ascii="Cambria Math" w:hAnsi="Cambria Math"/>
          </w:rPr>
          <m:t>b</m:t>
        </m:r>
      </m:oMath>
      <w:r w:rsidR="00153772">
        <w:t xml:space="preserve"> was obtained as regression estimates from multi-level regression models for two studies (Haslam et al., 2019; Michalak et al., 2015)</w:t>
      </w:r>
      <w:r>
        <w:rPr>
          <w:rStyle w:val="FootnoteReference"/>
        </w:rPr>
        <w:footnoteReference w:id="4"/>
      </w:r>
      <w:r w:rsidR="00153772">
        <w:t xml:space="preserve">. </w:t>
      </w:r>
      <w:r w:rsidR="00704663">
        <w:t>One study (Gutman et al., 2019) provided the raw data. From this data, we estimated pretest-adjusted effects using standardized linear regression. F</w:t>
      </w:r>
      <w:r w:rsidR="00153772">
        <w:t xml:space="preserve">inally, </w:t>
      </w:r>
      <w:r w:rsidR="00153772">
        <w:rPr>
          <w:lang w:val="en-US"/>
        </w:rPr>
        <w:t xml:space="preserve">for one study only (Bond et al., 2015), we calculated the posttest-only version of </w:t>
      </w:r>
      <m:oMath>
        <m:r>
          <w:rPr>
            <w:rFonts w:ascii="Cambria Math" w:hAnsi="Cambria Math"/>
            <w:lang w:val="en-US"/>
          </w:rPr>
          <m:t>b</m:t>
        </m:r>
      </m:oMath>
      <w:r w:rsidR="00153772">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sidR="00153772">
        <w:rPr>
          <w:lang w:val="en-US"/>
        </w:rPr>
        <w:t xml:space="preserve"> </w:t>
      </w:r>
    </w:p>
    <w:p w14:paraId="17042D9D" w14:textId="77777777" w:rsidR="00FF680E" w:rsidRPr="00153772" w:rsidRDefault="00FF680E" w:rsidP="00EB2B1A">
      <w:pPr>
        <w:ind w:firstLine="720"/>
        <w:jc w:val="both"/>
        <w:divId w:val="106312082"/>
      </w:pPr>
    </w:p>
    <w:p w14:paraId="25522F0F" w14:textId="23274B82" w:rsidR="00704663" w:rsidRPr="00F164DB" w:rsidRDefault="00153772" w:rsidP="00EB2B1A">
      <w:pPr>
        <w:jc w:val="both"/>
        <w:divId w:val="106312082"/>
        <w:rPr>
          <w:lang w:val="en-US"/>
        </w:rPr>
      </w:pPr>
      <m:oMath>
        <m:r>
          <w:rPr>
            <w:rFonts w:ascii="Cambria Math" w:hAnsi="Cambria Math"/>
          </w:rPr>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r w:rsidR="00940B0A" w:rsidRPr="00F164DB">
        <w:rPr>
          <w:lang w:val="en-US"/>
        </w:rPr>
        <w:t xml:space="preserve">For </w:t>
      </w:r>
      <w:r w:rsidR="0029417E">
        <w:rPr>
          <w:lang w:val="en-US"/>
        </w:rPr>
        <w:t>one</w:t>
      </w:r>
      <w:r w:rsidR="00940B0A" w:rsidRPr="00F164DB">
        <w:rPr>
          <w:lang w:val="en-US"/>
        </w:rPr>
        <w:t xml:space="preserve"> stud</w:t>
      </w:r>
      <w:r w:rsidR="0029417E">
        <w:rPr>
          <w:lang w:val="en-US"/>
        </w:rPr>
        <w:t>y</w:t>
      </w:r>
      <w:r w:rsidR="00940B0A" w:rsidRPr="00F164DB">
        <w:rPr>
          <w:lang w:val="en-US"/>
        </w:rPr>
        <w:t xml:space="preserve"> (</w:t>
      </w:r>
      <w:proofErr w:type="spellStart"/>
      <w:r w:rsidR="00940B0A" w:rsidRPr="00F164DB">
        <w:rPr>
          <w:lang w:val="en-US"/>
        </w:rPr>
        <w:t>McCay</w:t>
      </w:r>
      <w:proofErr w:type="spellEnd"/>
      <w:r w:rsidR="00940B0A" w:rsidRPr="00F164DB">
        <w:rPr>
          <w:lang w:val="en-US"/>
        </w:rPr>
        <w:t xml:space="preserve"> et al., 2007), </w:t>
      </w:r>
      <w:r w:rsidR="0029417E">
        <w:rPr>
          <w:lang w:val="en-US"/>
        </w:rPr>
        <w:t xml:space="preserve">where </w:t>
      </w:r>
      <w:r w:rsidR="00940B0A" w:rsidRPr="00F164DB">
        <w:rPr>
          <w:lang w:val="en-US"/>
        </w:rPr>
        <w:t xml:space="preserve">we </w:t>
      </w:r>
      <w:r w:rsidR="0029417E">
        <w:rPr>
          <w:lang w:val="en-US"/>
        </w:rPr>
        <w:t>extracted</w:t>
      </w:r>
      <w:r w:rsidR="00940B0A" w:rsidRPr="00F164DB">
        <w:rPr>
          <w:lang w:val="en-US"/>
        </w:rPr>
        <w:t xml:space="preserve"> Cohen’s </w:t>
      </w:r>
      <w:r w:rsidR="00940B0A" w:rsidRPr="00F164DB">
        <w:rPr>
          <w:i/>
          <w:lang w:val="en-US"/>
        </w:rPr>
        <w:t>d</w:t>
      </w:r>
      <w:r w:rsidR="00940B0A" w:rsidRPr="00F164DB">
        <w:rPr>
          <w:lang w:val="en-US"/>
        </w:rPr>
        <w:t xml:space="preserve"> estimates</w:t>
      </w:r>
      <w:r w:rsidR="0029417E">
        <w:rPr>
          <w:lang w:val="en-US"/>
        </w:rPr>
        <w:t xml:space="preserve"> </w:t>
      </w:r>
      <w:r w:rsidR="00940B0A" w:rsidRPr="00F164DB">
        <w:rPr>
          <w:lang w:val="en-US"/>
        </w:rPr>
        <w:t>calculated by the authors</w:t>
      </w:r>
      <w:r w:rsidR="0029417E">
        <w:rPr>
          <w:lang w:val="en-US"/>
        </w:rPr>
        <w:t>, it was unclear</w:t>
      </w:r>
      <w:r w:rsidR="00940B0A" w:rsidRPr="00F164DB">
        <w:rPr>
          <w:lang w:val="en-US"/>
        </w:rPr>
        <w:t xml:space="preserve"> how </w:t>
      </w:r>
      <m:oMath>
        <m:r>
          <w:rPr>
            <w:rFonts w:ascii="Cambria Math" w:hAnsi="Cambria Math"/>
            <w:lang w:val="da-DK"/>
          </w:rPr>
          <m:t>S</m:t>
        </m:r>
      </m:oMath>
      <w:r w:rsidR="00940B0A" w:rsidRPr="00F164DB">
        <w:rPr>
          <w:lang w:val="en-US"/>
        </w:rPr>
        <w:t xml:space="preserve"> is calculated</w:t>
      </w:r>
      <w:r w:rsidR="0029417E">
        <w:rPr>
          <w:lang w:val="en-US"/>
        </w:rPr>
        <w:t>,</w:t>
      </w:r>
      <w:r w:rsidR="00940B0A" w:rsidRPr="00F164DB">
        <w:rPr>
          <w:lang w:val="en-US"/>
        </w:rPr>
        <w:t xml:space="preserve"> but </w:t>
      </w:r>
      <w:r w:rsidR="0029417E">
        <w:rPr>
          <w:lang w:val="en-US"/>
        </w:rPr>
        <w:t xml:space="preserve">we </w:t>
      </w:r>
      <w:r w:rsidR="00940B0A" w:rsidRPr="00F164DB">
        <w:rPr>
          <w:lang w:val="en-US"/>
        </w:rPr>
        <w:t xml:space="preserve">assumed that a pooled </w:t>
      </w:r>
      <w:r w:rsidR="00342C10" w:rsidRPr="00F164DB">
        <w:rPr>
          <w:lang w:val="en-US"/>
        </w:rPr>
        <w:t>SD</w:t>
      </w:r>
      <w:r w:rsidR="00940B0A" w:rsidRPr="00F164DB">
        <w:rPr>
          <w:lang w:val="en-US"/>
        </w:rPr>
        <w:t xml:space="preserve"> was used as prescribed for Cohen’s </w:t>
      </w:r>
      <w:r w:rsidR="00940B0A" w:rsidRPr="00F164DB">
        <w:rPr>
          <w:i/>
          <w:lang w:val="en-US"/>
        </w:rPr>
        <w:t>d</w:t>
      </w:r>
      <w:r w:rsidR="00940B0A"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w:t>
      </w:r>
      <w:r>
        <w:lastRenderedPageBreak/>
        <w:t xml:space="preserve">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4E272920"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a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elements given as previously defined. </w:t>
      </w:r>
    </w:p>
    <w:p w14:paraId="3FE83F66" w14:textId="4BD4FC9A" w:rsidR="00FF680E" w:rsidRDefault="00FF680E" w:rsidP="00EB2B1A">
      <w:pPr>
        <w:jc w:val="both"/>
        <w:divId w:val="106312082"/>
        <w:rPr>
          <w:rFonts w:eastAsia="Times New Roman"/>
        </w:rPr>
      </w:pPr>
    </w:p>
    <w:p w14:paraId="44EB83E6" w14:textId="052ECCEB" w:rsidR="00FF680E" w:rsidRDefault="00FD7DB5" w:rsidP="00EB2B1A">
      <w:pPr>
        <w:jc w:val="both"/>
        <w:divId w:val="106312082"/>
        <w:rPr>
          <w:rFonts w:eastAsia="Times New Roman"/>
        </w:rPr>
      </w:pPr>
      <w:r>
        <w:rPr>
          <w:rFonts w:eastAsia="Times New Roman"/>
        </w:rPr>
        <w:tab/>
        <w:t>A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Pr>
          <w:rFonts w:eastAsia="Times New Roman"/>
        </w:rPr>
        <w:t xml:space="preserve"> of our Hedges’ </w:t>
      </w:r>
      <w:r>
        <w:rPr>
          <w:rFonts w:eastAsia="Times New Roman"/>
          <w:i/>
        </w:rPr>
        <w:t xml:space="preserve">g </w:t>
      </w:r>
      <w:r>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01ECC068"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F85227">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1250D261" w:rsidR="005538AC" w:rsidRDefault="00EB2B1A" w:rsidP="00EB2B1A">
      <w:pPr>
        <w:ind w:firstLine="720"/>
        <w:jc w:val="both"/>
        <w:divId w:val="106312082"/>
      </w:pPr>
      <w:r>
        <w:t>H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49C06815"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is the 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 xml:space="preserve">test seemed flawed or yielded a larger variance estimate relative to the </w:t>
      </w:r>
      <w:proofErr w:type="spellStart"/>
      <w:r w:rsidR="00927846">
        <w:t>DiD</w:t>
      </w:r>
      <w:proofErr w:type="spellEnd"/>
      <w:r w:rsidR="00927846">
        <w:t xml:space="preserve"> variance estimator, we used the D</w:t>
      </w:r>
      <w:r w:rsidR="00EB2B1A">
        <w:t>I</w:t>
      </w:r>
      <w:r w:rsidR="00927846">
        <w:t xml:space="preserve">D variance estimator and imputed </w:t>
      </w:r>
      <m:oMath>
        <m:r>
          <w:rPr>
            <w:rFonts w:ascii="Cambria Math" w:hAnsi="Cambria Math"/>
          </w:rPr>
          <m:t>r</m:t>
        </m:r>
      </m:oMath>
      <w:r w:rsidR="00927846">
        <w:t xml:space="preserve"> if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042CBC29" w14:textId="7923A636" w:rsidR="00D24453" w:rsidRDefault="00EB2B1A" w:rsidP="00EB2B1A">
      <w:pPr>
        <w:ind w:firstLine="720"/>
        <w:jc w:val="both"/>
        <w:divId w:val="106312082"/>
      </w:pPr>
      <w:r>
        <w:lastRenderedPageBreak/>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r w:rsidR="004B4548">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4B4548">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rsidR="004B4548">
        <w:t xml:space="preserve"> is the standard error of </w:t>
      </w:r>
      <m:oMath>
        <m:r>
          <w:rPr>
            <w:rFonts w:ascii="Cambria Math" w:hAnsi="Cambria Math"/>
          </w:rPr>
          <m:t>b,</m:t>
        </m:r>
      </m:oMath>
      <w:r w:rsidR="004B4548">
        <w:t xml:space="preserve"> typically representing the covariate-adjusted mean difference between the treatment and control group. </w:t>
      </w:r>
    </w:p>
    <w:p w14:paraId="5F2EF1E0" w14:textId="489D3193" w:rsidR="00FD7DB5" w:rsidRDefault="00A52CE1" w:rsidP="00EB2B1A">
      <w:pPr>
        <w:ind w:firstLine="720"/>
        <w:jc w:val="both"/>
        <w:divId w:val="106312082"/>
      </w:pPr>
      <w:r>
        <w:t>In</w:t>
      </w:r>
      <w:r w:rsidR="00D24453">
        <w:t xml:space="preserve"> three studies using ANCOVA-like estimation</w:t>
      </w:r>
      <w:r>
        <w:t xml:space="preserve"> (i.e., repeated ANOVA and estimated marginal means)</w:t>
      </w:r>
      <w:r w:rsidR="00D24453">
        <w:t xml:space="preserve"> methods (</w:t>
      </w:r>
      <w:proofErr w:type="spellStart"/>
      <w:r w:rsidRPr="00F164DB">
        <w:rPr>
          <w:lang w:val="en-US"/>
        </w:rPr>
        <w:t>McCay</w:t>
      </w:r>
      <w:proofErr w:type="spellEnd"/>
      <w:r w:rsidRPr="00F164DB">
        <w:rPr>
          <w:lang w:val="en-US"/>
        </w:rPr>
        <w:t xml:space="preserve"> et al., 2007; </w:t>
      </w:r>
      <w:r>
        <w:t xml:space="preserve">Smith et al., 2021; Wuthrich &amp; </w:t>
      </w:r>
      <w:proofErr w:type="spellStart"/>
      <w:r>
        <w:t>Rapee</w:t>
      </w:r>
      <w:proofErr w:type="spellEnd"/>
      <w:r>
        <w:t>, 2013</w:t>
      </w:r>
      <w:r w:rsidR="00D24453">
        <w:t>)</w:t>
      </w:r>
      <w:r>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t xml:space="preserve">. </w:t>
      </w:r>
    </w:p>
    <w:p w14:paraId="5183B356" w14:textId="4483C967" w:rsidR="00A52CE1" w:rsidRDefault="00A52CE1" w:rsidP="00EB2B1A">
      <w:pPr>
        <w:ind w:firstLine="720"/>
        <w:jc w:val="both"/>
        <w:divId w:val="106312082"/>
      </w:pPr>
    </w:p>
    <w:p w14:paraId="0ED2421F" w14:textId="6E3B2CE3" w:rsidR="00A52CE1" w:rsidRDefault="00A52CE1" w:rsidP="00EB2B1A">
      <w:pPr>
        <w:ind w:firstLine="720"/>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Equation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ω</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53" w:name="_Hlk196742226"/>
      <w:r w:rsidRPr="005E3353">
        <w:rPr>
          <w:noProof/>
        </w:rPr>
        <w:t>Higgins, Eldridge, et al.</w:t>
      </w:r>
      <w:r>
        <w:rPr>
          <w:noProof/>
        </w:rPr>
        <w:t xml:space="preserve"> (</w:t>
      </w:r>
      <w:r w:rsidRPr="005E3353">
        <w:rPr>
          <w:noProof/>
        </w:rPr>
        <w:t xml:space="preserve"> 2019</w:t>
      </w:r>
      <w:bookmarkEnd w:id="53"/>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lastRenderedPageBreak/>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4404E723" w:rsidR="00A4582B" w:rsidRDefault="00393B15" w:rsidP="00824F05">
      <w:pPr>
        <w:jc w:val="both"/>
        <w:divId w:val="106312082"/>
      </w:pPr>
      <w:r>
        <w:t>This type of complex dependency requires advanced meta-analytical techniques</w:t>
      </w:r>
      <w:r w:rsidR="00CF06CC">
        <w:t xml:space="preserve"> to avoid the production of overly optimistic results</w:t>
      </w:r>
      <w:r>
        <w:t xml:space="preserve">. To address it,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t>
      </w:r>
      <w:r w:rsidR="00F178F9">
        <w:rPr>
          <w:rFonts w:eastAsia="Times New Roman"/>
        </w:rPr>
        <w:lastRenderedPageBreak/>
        <w:t xml:space="preserve">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6F5C74A9"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Preliminary Data Analysis for meta-analysis of dependent effect sizes (PRIMED) workflow: 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 can be found at</w:t>
      </w:r>
      <w:r w:rsidR="00A748EB">
        <w:rPr>
          <w:rFonts w:eastAsia="Times New Roman"/>
        </w:rPr>
        <w:tab/>
      </w:r>
      <w:r>
        <w:rPr>
          <w:rFonts w:eastAsia="Times New Roman"/>
        </w:rPr>
        <w:t xml:space="preserve"> </w:t>
      </w:r>
      <w:hyperlink r:id="rId23" w:history="1">
        <w:r w:rsidR="00A748EB">
          <w:rPr>
            <w:rStyle w:val="Hyperlink"/>
            <w:rFonts w:eastAsia="Times New Roman"/>
          </w:rPr>
          <w:t>https://osf.io/s2j9a/files/osfstorage</w:t>
        </w:r>
      </w:hyperlink>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54" w:name="MISSING_DATA"/>
      <w:bookmarkEnd w:id="54"/>
      <w:r w:rsidRPr="00AF0241">
        <w:rPr>
          <w:rFonts w:eastAsia="Times New Roman"/>
        </w:rPr>
        <w:t xml:space="preserve">Dealing with missing data </w:t>
      </w:r>
    </w:p>
    <w:p w14:paraId="232290BB" w14:textId="51163ED5" w:rsidR="000C776B" w:rsidRDefault="000C776B" w:rsidP="00851E79">
      <w:pPr>
        <w:jc w:val="both"/>
      </w:pPr>
      <w:bookmarkStart w:id="55" w:name="HETEROGENEITY_ASSESSMENT"/>
      <w:bookmarkEnd w:id="55"/>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the first two reasons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p>
    <w:p w14:paraId="5D7543CC" w14:textId="77777777" w:rsidR="00BC73A7" w:rsidRDefault="00BC73A7" w:rsidP="00851E79">
      <w:pPr>
        <w:jc w:val="both"/>
      </w:pPr>
    </w:p>
    <w:p w14:paraId="133BA26D" w14:textId="76B6E1D1" w:rsidR="00156C37" w:rsidRDefault="000C776B" w:rsidP="00851E79">
      <w:pPr>
        <w:jc w:val="both"/>
        <w:rPr>
          <w:lang w:val="en-US"/>
        </w:rPr>
      </w:pPr>
      <w:r>
        <w:t xml:space="preserve">For the latter issue 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851E79">
      <w:pPr>
        <w:ind w:firstLine="720"/>
        <w:jc w:val="both"/>
        <w:rPr>
          <w:lang w:val="en-US"/>
        </w:rPr>
      </w:pPr>
    </w:p>
    <w:p w14:paraId="6624A8A6" w14:textId="24E06FC6" w:rsidR="00AA7ECC" w:rsidRDefault="00A84119" w:rsidP="00851E79">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512CB5A0" w14:textId="77777777" w:rsidR="00BC73A7" w:rsidRDefault="00BC73A7" w:rsidP="00851E79">
      <w:pPr>
        <w:ind w:firstLine="720"/>
        <w:jc w:val="both"/>
        <w:rPr>
          <w:lang w:val="en-US"/>
        </w:rPr>
      </w:pPr>
    </w:p>
    <w:p w14:paraId="2766E330" w14:textId="2E605117" w:rsidR="00AA7ECC" w:rsidRDefault="00BC73A7" w:rsidP="00851E79">
      <w:pPr>
        <w:jc w:val="both"/>
        <w:rPr>
          <w:lang w:val="en-US"/>
        </w:rPr>
      </w:pPr>
      <w:r>
        <w:rPr>
          <w:lang w:val="en-US"/>
        </w:rPr>
        <w:t xml:space="preserve">A final type of missingness pertains to attrition of participants in the study sample. The consequences of this type of issue are assessed in our risk of bias assessment. </w:t>
      </w:r>
    </w:p>
    <w:p w14:paraId="3274531A" w14:textId="77777777" w:rsidR="00BC73A7" w:rsidRDefault="00BC73A7" w:rsidP="00AA7ECC">
      <w:pPr>
        <w:rPr>
          <w:lang w:val="en-US"/>
        </w:rPr>
      </w:pPr>
    </w:p>
    <w:p w14:paraId="4800C8BB" w14:textId="140F302A" w:rsidR="00EE02DF" w:rsidRDefault="00C37244" w:rsidP="00851E79">
      <w:pPr>
        <w:pStyle w:val="Heading3"/>
        <w:rPr>
          <w:rFonts w:eastAsia="Times New Roman"/>
        </w:rPr>
      </w:pPr>
      <w:r w:rsidRPr="00AF0241">
        <w:rPr>
          <w:rFonts w:eastAsia="Times New Roman"/>
        </w:rPr>
        <w:lastRenderedPageBreak/>
        <w:t xml:space="preserve">Assessment of heterogeneity </w:t>
      </w:r>
      <w:bookmarkStart w:id="56" w:name="BIAS_ASSESSMENT"/>
      <w:bookmarkEnd w:id="56"/>
    </w:p>
    <w:p w14:paraId="233D51FC" w14:textId="05BFE9B5"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 xml:space="preserve">For the overall average effect size estimates, we also report </w:t>
      </w:r>
      <w:r w:rsidR="00552AF7">
        <w:rPr>
          <w:rFonts w:eastAsia="Times New Roman"/>
          <w:i/>
          <w:iCs/>
        </w:rPr>
        <w:t xml:space="preserve">Q </w:t>
      </w:r>
      <w:r w:rsidR="00552AF7">
        <w:rPr>
          <w:rFonts w:eastAsia="Times New Roman"/>
        </w:rPr>
        <w:t>statistics and 67</w:t>
      </w:r>
      <w:r w:rsidR="00927FF1">
        <w:rPr>
          <w:rFonts w:eastAsia="Times New Roman"/>
        </w:rPr>
        <w:t>% prediction intervals.</w:t>
      </w:r>
      <w:r w:rsidR="00552AF7">
        <w:rPr>
          <w:rFonts w:eastAsia="Times New Roman"/>
        </w:rPr>
        <w:t xml:space="preserve"> </w:t>
      </w:r>
      <w:r w:rsidR="00D4328E">
        <w:rPr>
          <w:rFonts w:eastAsia="Times New Roman"/>
        </w:rPr>
        <w:t xml:space="preserve">With inspiration from </w:t>
      </w:r>
      <w:r w:rsidR="009A437B">
        <w:rPr>
          <w:rFonts w:eastAsia="Times New Roman"/>
        </w:rPr>
        <w:t>Treves et al. (2025)</w:t>
      </w:r>
      <w:r w:rsidR="00D4328E">
        <w:rPr>
          <w:rFonts w:eastAsia="Times New Roman"/>
        </w:rPr>
        <w:t>, w</w:t>
      </w:r>
      <w:r w:rsidR="00552AF7">
        <w:rPr>
          <w:rFonts w:eastAsia="Times New Roman"/>
        </w:rPr>
        <w:t xml:space="preserve">e </w:t>
      </w:r>
      <w:r w:rsidR="00D4328E">
        <w:rPr>
          <w:rFonts w:eastAsia="Times New Roman"/>
        </w:rPr>
        <w:t>chose</w:t>
      </w:r>
      <w:r w:rsidR="00552AF7">
        <w:rPr>
          <w:rFonts w:eastAsia="Times New Roman"/>
        </w:rPr>
        <w:t xml:space="preserve"> to </w:t>
      </w:r>
      <w:r w:rsidR="00D4328E">
        <w:rPr>
          <w:rFonts w:eastAsia="Times New Roman"/>
        </w:rPr>
        <w:t>use a 67% prediction interval</w:t>
      </w:r>
      <w:r w:rsidR="00B9177A">
        <w:rPr>
          <w:rFonts w:eastAsia="Times New Roman"/>
        </w:rPr>
        <w:t xml:space="preserve"> because</w:t>
      </w:r>
      <w:r w:rsidR="00D4328E">
        <w:rPr>
          <w:rFonts w:eastAsia="Times New Roman"/>
        </w:rPr>
        <w:t xml:space="preserve"> this</w:t>
      </w:r>
      <w:r w:rsidR="00B9177A">
        <w:rPr>
          <w:rFonts w:eastAsia="Times New Roman"/>
        </w:rPr>
        <w:t xml:space="preserve"> interval</w:t>
      </w:r>
      <w:r w:rsidR="00D4328E">
        <w:rPr>
          <w:rFonts w:eastAsia="Times New Roman"/>
        </w:rPr>
        <w:t xml:space="preserve"> covers the most typical </w:t>
      </w:r>
      <w:r w:rsidR="00B9177A">
        <w:rPr>
          <w:rFonts w:eastAsia="Times New Roman"/>
        </w:rPr>
        <w:t xml:space="preserve">range of </w:t>
      </w:r>
      <w:r w:rsidR="00210A2B">
        <w:rPr>
          <w:rFonts w:eastAsia="Times New Roman"/>
        </w:rPr>
        <w:t>observations</w:t>
      </w:r>
      <w:r w:rsidR="00D4328E">
        <w:rPr>
          <w:rFonts w:eastAsia="Times New Roman"/>
        </w:rPr>
        <w:t xml:space="preserve"> that one would expect to see in a new study</w:t>
      </w:r>
      <w:r w:rsidR="00210A2B">
        <w:rPr>
          <w:rFonts w:eastAsia="Times New Roman"/>
        </w:rPr>
        <w:t>. In fact,</w:t>
      </w:r>
      <w:r w:rsidR="00D4328E">
        <w:rPr>
          <w:rFonts w:eastAsia="Times New Roman"/>
        </w:rPr>
        <w:t xml:space="preserve"> it represents </w:t>
      </w:r>
      <w:r w:rsidR="009A437B">
        <w:rPr>
          <w:rFonts w:eastAsia="Times New Roman"/>
        </w:rPr>
        <w:t xml:space="preserve">2/3 of </w:t>
      </w:r>
      <w:r w:rsidR="00210A2B">
        <w:rPr>
          <w:rFonts w:eastAsia="Times New Roman"/>
        </w:rPr>
        <w:t>the most likely</w:t>
      </w:r>
      <w:r w:rsidR="009A437B">
        <w:rPr>
          <w:rFonts w:eastAsia="Times New Roman"/>
        </w:rPr>
        <w:t xml:space="preserve"> effect sizes</w:t>
      </w:r>
      <w:r w:rsidR="00210A2B">
        <w:rPr>
          <w:rFonts w:eastAsia="Times New Roman"/>
        </w:rPr>
        <w:t xml:space="preserve"> expected to be seen in a new study.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5064EBD2"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1A2DB3A"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r w:rsidR="00466B4F">
        <w:rPr>
          <w:rFonts w:ascii="Times New Roman" w:eastAsia="Times New Roman" w:hAnsi="Times New Roman" w:cs="Times New Roman"/>
          <w:sz w:val="24"/>
          <w:szCs w:val="24"/>
        </w:rPr>
        <w:t xml:space="preserve">. </w:t>
      </w:r>
    </w:p>
    <w:p w14:paraId="093385A8" w14:textId="793DE02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 xml:space="preserve">CHE-ISCW; Chen &amp; Pustejovsky, 2025; Rodgers &amp; Pustejovsky, 2021). </w:t>
      </w:r>
    </w:p>
    <w:p w14:paraId="5F7F23AE" w14:textId="1416A98F"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 xml:space="preserve">(Chen &amp; Pustejovsky, 2025), </w:t>
      </w:r>
    </w:p>
    <w:p w14:paraId="26A78305" w14:textId="5F6252E4"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 </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DC03AC5"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 xml:space="preserve">better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 relative to selection models (such </w:t>
      </w:r>
      <w:r w:rsidR="000C42E4">
        <w:rPr>
          <w:rFonts w:eastAsia="Times New Roman"/>
          <w:szCs w:val="27"/>
        </w:rPr>
        <w:t xml:space="preserve">as </w:t>
      </w:r>
      <w:r w:rsidR="00507340">
        <w:rPr>
          <w:rFonts w:eastAsia="Times New Roman"/>
          <w:szCs w:val="27"/>
        </w:rPr>
        <w:t xml:space="preserve">the </w:t>
      </w:r>
      <w:r w:rsidR="00476280">
        <w:rPr>
          <w:rFonts w:eastAsia="Times New Roman"/>
          <w:szCs w:val="27"/>
        </w:rPr>
        <w:t>3PSM and 4PSM</w:t>
      </w:r>
      <w:r w:rsidR="00507340">
        <w:rPr>
          <w:rFonts w:eastAsia="Times New Roman"/>
          <w:szCs w:val="27"/>
        </w:rPr>
        <w:t xml:space="preserve"> models</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xml:space="preserve">, </w:t>
      </w:r>
      <w:r w:rsidR="004739A5">
        <w:rPr>
          <w:rFonts w:eastAsia="Times New Roman"/>
          <w:szCs w:val="27"/>
        </w:rPr>
        <w:lastRenderedPageBreak/>
        <w:t>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527421">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527421">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2939D17B"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deeper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58038267" w14:textId="3CA3310A" w:rsidR="008E1FB9" w:rsidRDefault="004739A5" w:rsidP="008E1FB9">
      <w:pPr>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 As a supplementary analysis, we also visualized funnel plots across different types of </w:t>
      </w:r>
      <w:proofErr w:type="spellStart"/>
      <w:r w:rsidR="008E1FB9">
        <w:rPr>
          <w:rFonts w:eastAsia="Times New Roman"/>
          <w:szCs w:val="27"/>
        </w:rPr>
        <w:t>reintegrational</w:t>
      </w:r>
      <w:proofErr w:type="spellEnd"/>
      <w:r w:rsidR="008E1FB9">
        <w:rPr>
          <w:rFonts w:eastAsia="Times New Roman"/>
          <w:szCs w:val="27"/>
        </w:rPr>
        <w:t xml:space="preserve"> as well as mental health outcomes. </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001470">
      <w:pPr>
        <w:pStyle w:val="Heading4"/>
      </w:pPr>
      <w:r>
        <w:t>Selective reporting and preregistration</w:t>
      </w:r>
    </w:p>
    <w:p w14:paraId="54118122" w14:textId="2FF099B0" w:rsidR="002768AE" w:rsidRDefault="004739A5" w:rsidP="004739A5">
      <w:pPr>
        <w:jc w:val="both"/>
        <w:rPr>
          <w:rFonts w:eastAsia="Times New Roman"/>
          <w:szCs w:val="27"/>
        </w:rPr>
      </w:pPr>
      <w:r>
        <w:rPr>
          <w:rFonts w:eastAsia="Times New Roman"/>
          <w:szCs w:val="27"/>
        </w:rPr>
        <w:t xml:space="preserve">A special feature of our data is that approximately half of the included studies (22 of 45 studies in the social integrational data and 20 out of 41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w:t>
      </w:r>
      <w:r w:rsidR="006B3843">
        <w:rPr>
          <w:rFonts w:eastAsia="Times New Roman"/>
          <w:szCs w:val="27"/>
        </w:rPr>
        <w:lastRenderedPageBreak/>
        <w:t>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01CA00B7" w:rsidR="00001470" w:rsidRDefault="0013117B" w:rsidP="00476280">
      <w:pPr>
        <w:pStyle w:val="Heading4"/>
      </w:pPr>
      <w:r>
        <w:t>Model</w:t>
      </w:r>
      <w:r w:rsidR="00001470">
        <w:t>-</w:t>
      </w:r>
      <w:r>
        <w:t>specific detail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527421">
        <w:tc>
          <w:tcPr>
            <w:tcW w:w="350" w:type="pct"/>
            <w:vAlign w:val="center"/>
          </w:tcPr>
          <w:p w14:paraId="47CFCA48" w14:textId="77777777" w:rsidR="00A0745C" w:rsidRDefault="00A0745C" w:rsidP="00527421">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527421">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527421">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77777777" w:rsidR="00E006A7" w:rsidRDefault="00CE69BB" w:rsidP="00CE69BB">
      <w:pPr>
        <w:jc w:val="both"/>
      </w:pPr>
      <w:r>
        <w:t xml:space="preserve">The worst-case meta-analyses are a sensitivity analysis in which all positive and statistically significant effect sizes were excluded, under the extreme assumption that they represent false positives. If the remaining effect(s) is/are still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w:t>
      </w:r>
      <w:r>
        <w:lastRenderedPageBreak/>
        <w:t xml:space="preserve">across preregistration status and types of </w:t>
      </w:r>
      <w:proofErr w:type="gramStart"/>
      <w:r>
        <w:t>outcome</w:t>
      </w:r>
      <w:proofErr w:type="gramEnd"/>
      <w:r>
        <w:t>. For the latter analysis, we controlled for the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177933E5" w:rsidR="00D37863" w:rsidRDefault="00A35C3F" w:rsidP="00A35C3F">
      <w:pPr>
        <w:jc w:val="both"/>
      </w:pPr>
      <w:r>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to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lastRenderedPageBreak/>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van Aert, 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57" w:name="DATA_SYNTHESIS"/>
      <w:bookmarkEnd w:id="57"/>
      <w:r w:rsidRPr="00AF0241">
        <w:rPr>
          <w:rFonts w:eastAsia="Times New Roman"/>
        </w:rPr>
        <w:t xml:space="preserve">Data synthesis </w:t>
      </w:r>
    </w:p>
    <w:p w14:paraId="21FFD9E9" w14:textId="35663787" w:rsidR="009F49A6" w:rsidRDefault="009F49A6" w:rsidP="00130C64">
      <w:pPr>
        <w:jc w:val="both"/>
      </w:pPr>
      <w:bookmarkStart w:id="58" w:name="SUBGROUP_ANALYSIS"/>
      <w:bookmarkEnd w:id="58"/>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C10305">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2BFCB877" w:rsidR="007B543C" w:rsidRPr="007B543C" w:rsidRDefault="001D32A5" w:rsidP="007B543C">
      <w:pPr>
        <w:jc w:val="both"/>
        <w:rPr>
          <w:lang w:val="en-US"/>
        </w:rPr>
      </w:pPr>
      <w:r w:rsidRPr="004414A3">
        <w:rPr>
          <w:lang w:val="en-US"/>
        </w:rPr>
        <w:t>As we experienced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w:t>
      </w:r>
      <w:r w:rsidR="00F3095B">
        <w:rPr>
          <w:lang w:val="en-US"/>
        </w:rPr>
        <w:lastRenderedPageBreak/>
        <w:t xml:space="preserve">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We 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1F2562EA" w:rsidR="00390B8F" w:rsidRPr="004414A3" w:rsidRDefault="007B543C" w:rsidP="00390B8F">
      <w:pPr>
        <w:pStyle w:val="Heading6"/>
        <w:rPr>
          <w:lang w:val="en-US"/>
        </w:rPr>
      </w:pPr>
      <w:r w:rsidRPr="004414A3">
        <w:rPr>
          <w:lang w:val="en-US"/>
        </w:rPr>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 (#)</w:t>
      </w:r>
    </w:p>
    <w:p w14:paraId="6545901B" w14:textId="4401FF73"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w:t>
      </w:r>
      <w:r w:rsidR="003A20EF">
        <w:rPr>
          <w:lang w:val="en-US"/>
        </w:rPr>
        <w:t>known</w:t>
      </w:r>
      <w:r w:rsidRPr="004414A3">
        <w:rPr>
          <w:lang w:val="en-US"/>
        </w:rPr>
        <w:t xml:space="preserve">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27421">
        <w:tc>
          <w:tcPr>
            <w:tcW w:w="350" w:type="pct"/>
            <w:vAlign w:val="center"/>
          </w:tcPr>
          <w:p w14:paraId="4A283E31" w14:textId="77777777" w:rsidR="00750D5C" w:rsidRDefault="00750D5C" w:rsidP="00527421">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27421">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27421">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3F304D4C"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003A20EF">
        <w:rPr>
          <w:lang w:val="en-US"/>
        </w:rPr>
        <w:t xml:space="preserve">within </w:t>
      </w:r>
      <w:r w:rsidRPr="004414A3">
        <w:rPr>
          <w:lang w:val="en-US"/>
        </w:rPr>
        <w:t xml:space="preserve">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3FA95C40"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w:t>
      </w:r>
      <w:r w:rsidR="006A508A">
        <w:lastRenderedPageBreak/>
        <w:t>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r w:rsidR="001C439B">
        <w:t xml:space="preserve"> </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21006F6D" w:rsidR="00F11723" w:rsidRDefault="00F11723" w:rsidP="00F11723">
      <w:pPr>
        <w:jc w:val="both"/>
      </w:pPr>
      <w:r>
        <w:t xml:space="preserve">As per protocol, the moderator analyses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Pr="00F36BA5" w:rsidRDefault="00F11723" w:rsidP="00F36BA5">
      <w:pPr>
        <w:jc w:val="both"/>
        <w:rPr>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1BB1B399" w:rsidR="002C445F" w:rsidRPr="002C445F" w:rsidRDefault="002C445F" w:rsidP="002C445F">
      <w:pPr>
        <w:jc w:val="both"/>
        <w:rPr>
          <w:lang w:val="en-US"/>
        </w:rPr>
      </w:pPr>
      <w:r w:rsidRPr="002C445F">
        <w:rPr>
          <w:lang w:val="en-US"/>
        </w:rPr>
        <w:t>Across all of the above-listed meta-regression analyses, we fitted models, with and without controlling for other covariates than the independent subgroup variable. In the covariate-adjusted models, we controlled for 1) the type of outcome, 2) whether the sample included participants with schizophrenia, 3) whether the group-based intervention was based on CBT, 4) preregistration status, 5</w:t>
      </w:r>
      <w:proofErr w:type="gramStart"/>
      <w:r w:rsidRPr="002C445F">
        <w:rPr>
          <w:lang w:val="en-US"/>
        </w:rPr>
        <w:t>)  type</w:t>
      </w:r>
      <w:proofErr w:type="gramEnd"/>
      <w:r w:rsidRPr="002C445F">
        <w:rPr>
          <w:lang w:val="en-US"/>
        </w:rPr>
        <w:t xml:space="preserve"> </w:t>
      </w:r>
      <w:proofErr w:type="spellStart"/>
      <w:r w:rsidRPr="002C445F">
        <w:rPr>
          <w:lang w:val="en-US"/>
        </w:rPr>
        <w:t>og</w:t>
      </w:r>
      <w:proofErr w:type="spellEnd"/>
      <w:r w:rsidRPr="002C445F">
        <w:rPr>
          <w:lang w:val="en-US"/>
        </w:rPr>
        <w:t xml:space="preserve"> test, 6) the analytical strategy, 7) the research design ([C]RCT vs. QES), and finally 8) type of control group. To guard against multicollinearity, we only added covariates that did not show intercorrelations above 0.5. Consequently, we did not add the total number of sessions as it correlated with the duration of the intervention, and we did not control for the effects’ overall risk of bias</w:t>
      </w:r>
      <w:r>
        <w:rPr>
          <w:lang w:val="en-US"/>
        </w:rPr>
        <w:t>,</w:t>
      </w:r>
      <w:r w:rsidRPr="002C445F">
        <w:rPr>
          <w:lang w:val="en-US"/>
        </w:rPr>
        <w:t xml:space="preserve"> as it correlated with the research design of the studies, with non-randomized generally yielding effects with </w:t>
      </w:r>
      <w:r>
        <w:rPr>
          <w:lang w:val="en-US"/>
        </w:rPr>
        <w:t xml:space="preserve">a </w:t>
      </w:r>
      <w:r w:rsidRPr="002C445F">
        <w:rPr>
          <w:lang w:val="en-US"/>
        </w:rPr>
        <w:t>higher risk of bias. Find the full correlation matrix used for the selection of variables in the PRIMED Tables 33 and 38.</w:t>
      </w:r>
    </w:p>
    <w:p w14:paraId="24300647" w14:textId="77777777" w:rsidR="002C445F" w:rsidRPr="002C445F" w:rsidRDefault="002C445F" w:rsidP="002C445F">
      <w:pPr>
        <w:jc w:val="both"/>
        <w:rPr>
          <w:lang w:val="en-US"/>
        </w:rPr>
      </w:pPr>
    </w:p>
    <w:p w14:paraId="616D960D" w14:textId="44886577" w:rsidR="002C445F" w:rsidRPr="002C445F" w:rsidRDefault="002C445F" w:rsidP="002C445F">
      <w:pPr>
        <w:jc w:val="both"/>
        <w:rPr>
          <w:lang w:val="en-US"/>
        </w:rPr>
      </w:pPr>
      <w:r w:rsidRPr="002C445F">
        <w:rPr>
          <w:lang w:val="en-US"/>
        </w:rPr>
        <w:t xml:space="preserve">To ease and ensure correct interpretation of overall average subgroup means from the PESCE+ model (Fisher &amp; Tipton, 2015), we centered all bivariate and continuous control variables. For the former set of variables, we used mean-centering, whereas we used </w:t>
      </w:r>
      <w:r w:rsidR="001C439B">
        <w:rPr>
          <w:lang w:val="en-US"/>
        </w:rPr>
        <w:t>rounded</w:t>
      </w:r>
      <w:r w:rsidRPr="002C445F">
        <w:rPr>
          <w:lang w:val="en-US"/>
        </w:rPr>
        <w:t xml:space="preserve">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77777777" w:rsidR="00E90C29" w:rsidRPr="004414A3" w:rsidRDefault="00E90C29" w:rsidP="00E90C29">
      <w:pPr>
        <w:pStyle w:val="Heading4"/>
        <w:rPr>
          <w:lang w:val="en-US"/>
        </w:rPr>
      </w:pPr>
      <w:r w:rsidRPr="004414A3">
        <w:rPr>
          <w:lang w:val="en-US"/>
        </w:rPr>
        <w:t>Further model details and notation (#)</w:t>
      </w:r>
    </w:p>
    <w:p w14:paraId="002677B6" w14:textId="57241AA9"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ere not present in our datase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527421">
        <w:tc>
          <w:tcPr>
            <w:tcW w:w="350" w:type="pct"/>
            <w:vAlign w:val="center"/>
          </w:tcPr>
          <w:p w14:paraId="36E8B22E" w14:textId="77777777" w:rsidR="00E90C29" w:rsidRDefault="00E90C29" w:rsidP="00527421">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527421">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Default="006042B0" w:rsidP="002C445F">
      <w:pPr>
        <w:jc w:val="both"/>
        <w:rPr>
          <w:i/>
          <w:iCs/>
          <w:lang w:val="en-US"/>
        </w:rPr>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6D252C95" w14:textId="77777777" w:rsidR="001C439B" w:rsidRDefault="001C439B" w:rsidP="002C445F">
      <w:pPr>
        <w:jc w:val="both"/>
        <w:rPr>
          <w:i/>
          <w:iCs/>
          <w:lang w:val="en-US"/>
        </w:rPr>
      </w:pPr>
    </w:p>
    <w:p w14:paraId="287813A7" w14:textId="5254D426" w:rsidR="001C439B" w:rsidRDefault="001C439B" w:rsidP="001C439B">
      <w:pPr>
        <w:pStyle w:val="Heading4"/>
      </w:pPr>
      <w:r>
        <w:t>Additional modeling</w:t>
      </w:r>
      <w:r w:rsidR="00042A27">
        <w:t xml:space="preserve"> (#)</w:t>
      </w:r>
      <w:r>
        <w:t xml:space="preserve"> </w:t>
      </w:r>
    </w:p>
    <w:p w14:paraId="473CDBD0" w14:textId="77777777" w:rsidR="002937A2" w:rsidRDefault="001C439B" w:rsidP="002C445F">
      <w:pPr>
        <w:jc w:val="both"/>
      </w:pPr>
      <w:r>
        <w:t xml:space="preserve">As the majority of studies both reported on </w:t>
      </w:r>
      <w:proofErr w:type="spellStart"/>
      <w:r>
        <w:t>reintegrational</w:t>
      </w:r>
      <w:proofErr w:type="spellEnd"/>
      <w:r>
        <w:t xml:space="preserve"> and mental health outcomes, we used the </w:t>
      </w:r>
      <w:r w:rsidR="002937A2">
        <w:t>partially c</w:t>
      </w:r>
      <w:r>
        <w:t xml:space="preserve">orrelated </w:t>
      </w:r>
      <w:r w:rsidR="002937A2">
        <w:t>and m</w:t>
      </w:r>
      <w:r>
        <w:t>ultivariate</w:t>
      </w:r>
      <w:r w:rsidR="00A07280">
        <w:t xml:space="preserve"> effects</w:t>
      </w:r>
      <w:r w:rsidR="002937A2">
        <w:t xml:space="preserve"> plus</w:t>
      </w:r>
      <w:r>
        <w:t xml:space="preserve"> model (</w:t>
      </w:r>
      <w:r w:rsidR="002937A2">
        <w:t>PE</w:t>
      </w:r>
      <w:r>
        <w:t xml:space="preserve">CVME; Pustejovsky &amp; Tipton, </w:t>
      </w:r>
      <w:r>
        <w:lastRenderedPageBreak/>
        <w:t xml:space="preserve">2022, first version on OSF) to </w:t>
      </w:r>
      <w:r w:rsidR="002937A2">
        <w:t xml:space="preserve">statistically </w:t>
      </w:r>
      <w:r>
        <w:t>examine</w:t>
      </w:r>
      <w:r w:rsidR="002937A2">
        <w:t xml:space="preserve"> whether group-based interventions with larger impacts on </w:t>
      </w:r>
      <w:proofErr w:type="spellStart"/>
      <w:r w:rsidR="002937A2">
        <w:t>reintegrational</w:t>
      </w:r>
      <w:proofErr w:type="spellEnd"/>
      <w:r w:rsidR="002937A2">
        <w:t xml:space="preserve"> outcomes also tended to have greater impacts on mental health outcomes. The major difference between PECMVE and PESCE is that the PECMVE model allows effects from the same studies falling in different subgroups to be correlated. The model takes the following form</w:t>
      </w:r>
    </w:p>
    <w:p w14:paraId="46182788" w14:textId="77777777" w:rsidR="002937A2" w:rsidRDefault="002937A2" w:rsidP="002C445F">
      <w:pPr>
        <w:jc w:val="both"/>
      </w:pPr>
    </w:p>
    <w:p w14:paraId="031009C5" w14:textId="77777777" w:rsidR="002937A2" w:rsidRDefault="002937A2" w:rsidP="002C445F">
      <w:pPr>
        <w:jc w:val="both"/>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937A2" w:rsidRPr="007332FC" w14:paraId="1D46C3C6" w14:textId="77777777" w:rsidTr="00527421">
        <w:tc>
          <w:tcPr>
            <w:tcW w:w="350" w:type="pct"/>
            <w:vAlign w:val="center"/>
          </w:tcPr>
          <w:p w14:paraId="19538A7C" w14:textId="77777777" w:rsidR="002937A2" w:rsidRDefault="002937A2" w:rsidP="00527421">
            <w:pPr>
              <w:autoSpaceDE w:val="0"/>
              <w:autoSpaceDN w:val="0"/>
              <w:adjustRightInd w:val="0"/>
              <w:spacing w:line="360" w:lineRule="auto"/>
              <w:rPr>
                <w:lang w:val="en-US"/>
              </w:rPr>
            </w:pPr>
          </w:p>
        </w:tc>
        <w:tc>
          <w:tcPr>
            <w:tcW w:w="4300" w:type="pct"/>
            <w:vAlign w:val="center"/>
          </w:tcPr>
          <w:p w14:paraId="34F46834" w14:textId="3A60B939" w:rsidR="002937A2" w:rsidRPr="00C95856" w:rsidRDefault="00000000" w:rsidP="00527421">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r>
                  <w:rPr>
                    <w:rFonts w:ascii="Cambria Math" w:eastAsia="Times New Roman" w:hAnsi="Cambria Math"/>
                    <w:szCs w:val="27"/>
                  </w:rPr>
                  <m:t xml:space="preserve"> </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d>
                      <m:dPr>
                        <m:ctrlPr>
                          <w:rPr>
                            <w:rFonts w:ascii="Cambria Math" w:eastAsia="Times New Roman" w:hAnsi="Cambria Math"/>
                            <w:i/>
                            <w:szCs w:val="27"/>
                          </w:rPr>
                        </m:ctrlPr>
                      </m:dPr>
                      <m:e>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1F4E635E" w14:textId="11BF590A" w:rsidR="002937A2" w:rsidRPr="007332FC" w:rsidRDefault="002937A2" w:rsidP="00527421">
            <w:pPr>
              <w:pStyle w:val="Caption"/>
              <w:jc w:val="both"/>
              <w:rPr>
                <w:i w:val="0"/>
                <w:lang w:val="en-US"/>
              </w:rPr>
            </w:pPr>
            <w:r>
              <w:rPr>
                <w:i w:val="0"/>
                <w:color w:val="000000" w:themeColor="text1"/>
                <w:sz w:val="24"/>
              </w:rPr>
              <w:t>(7</w:t>
            </w:r>
            <w:r w:rsidRPr="000A72EB">
              <w:rPr>
                <w:i w:val="0"/>
                <w:color w:val="000000" w:themeColor="text1"/>
                <w:sz w:val="24"/>
              </w:rPr>
              <w:t>)</w:t>
            </w:r>
          </w:p>
        </w:tc>
      </w:tr>
    </w:tbl>
    <w:p w14:paraId="1BE27A65" w14:textId="07C74789" w:rsidR="001C439B" w:rsidRDefault="001C439B" w:rsidP="002C445F">
      <w:pPr>
        <w:jc w:val="both"/>
      </w:pPr>
    </w:p>
    <w:p w14:paraId="52DDB149" w14:textId="6450127A" w:rsidR="00527421" w:rsidRPr="005E3642" w:rsidRDefault="00527421" w:rsidP="005E3642">
      <w:pPr>
        <w:jc w:val="both"/>
        <w:rPr>
          <w:lang w:val="en-US"/>
        </w:rPr>
      </w:pPr>
      <w:r>
        <w:t>where</w:t>
      </w:r>
      <w:r w:rsidR="005E3642">
        <w:t xml:space="preserve">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bc</m:t>
            </m:r>
          </m:sub>
        </m:sSub>
        <m:sSub>
          <m:sSubPr>
            <m:ctrlPr>
              <w:rPr>
                <w:rFonts w:ascii="Cambria Math" w:hAnsi="Cambria Math"/>
                <w:i/>
              </w:rPr>
            </m:ctrlPr>
          </m:sSubPr>
          <m:e>
            <m:r>
              <w:rPr>
                <w:rFonts w:ascii="Cambria Math" w:hAnsi="Cambria Math"/>
              </w:rPr>
              <m:t>τ</m:t>
            </m:r>
          </m:e>
          <m:sub>
            <m:r>
              <w:rPr>
                <w:rFonts w:ascii="Cambria Math" w:hAnsi="Cambria Math"/>
              </w:rPr>
              <m:t>b</m:t>
            </m:r>
          </m:sub>
        </m:sSub>
        <m:sSub>
          <m:sSubPr>
            <m:ctrlPr>
              <w:rPr>
                <w:rFonts w:ascii="Cambria Math" w:hAnsi="Cambria Math"/>
                <w:i/>
              </w:rPr>
            </m:ctrlPr>
          </m:sSubPr>
          <m:e>
            <m:r>
              <w:rPr>
                <w:rFonts w:ascii="Cambria Math" w:hAnsi="Cambria Math"/>
              </w:rPr>
              <m:t>τ</m:t>
            </m:r>
          </m:e>
          <m:sub>
            <m:r>
              <w:rPr>
                <w:rFonts w:ascii="Cambria Math" w:hAnsi="Cambria Math"/>
              </w:rPr>
              <m:t>c</m:t>
            </m:r>
          </m:sub>
        </m:sSub>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m:t>
        </m:r>
      </m:oMath>
      <w:r w:rsidR="005E3642">
        <w:t xml:space="preserve">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c</m:t>
            </m:r>
          </m:sub>
        </m:sSub>
      </m:oMath>
      <w:r>
        <w:t xml:space="preserve">, and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oMath>
      <w:r>
        <w:t xml:space="preserve">. </w:t>
      </w:r>
      <m:oMath>
        <m:sSub>
          <m:sSubPr>
            <m:ctrlPr>
              <w:rPr>
                <w:rFonts w:ascii="Cambria Math" w:hAnsi="Cambria Math"/>
                <w:i/>
              </w:rPr>
            </m:ctrlPr>
          </m:sSubPr>
          <m:e>
            <m:r>
              <w:rPr>
                <w:rFonts w:ascii="Cambria Math" w:hAnsi="Cambria Math"/>
              </w:rPr>
              <m:t>ψ</m:t>
            </m:r>
          </m:e>
          <m:sub>
            <m:r>
              <w:rPr>
                <w:rFonts w:ascii="Cambria Math" w:hAnsi="Cambria Math"/>
              </w:rPr>
              <m:t>bc</m:t>
            </m:r>
          </m:sub>
        </m:sSub>
      </m:oMath>
      <w:r w:rsidRPr="00E2707B">
        <w:rPr>
          <w:i/>
          <w:iCs/>
          <w:lang w:val="en-US"/>
        </w:rPr>
        <w:t xml:space="preserve"> </w:t>
      </w:r>
      <w:r w:rsidR="005E3642">
        <w:rPr>
          <w:lang w:val="en-US"/>
        </w:rPr>
        <w:t xml:space="preserve">and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oMath>
      <w:r w:rsidR="005E3642">
        <w:rPr>
          <w:lang w:val="en-US"/>
        </w:rPr>
        <w:t xml:space="preserve"> </w:t>
      </w:r>
      <w:r w:rsidR="005E3642" w:rsidRPr="005E3642">
        <w:rPr>
          <w:lang w:val="en-US"/>
        </w:rPr>
        <w:t>are the correlations between the random effects at the</w:t>
      </w:r>
      <w:r w:rsidR="005E3642">
        <w:rPr>
          <w:lang w:val="en-US"/>
        </w:rPr>
        <w:t xml:space="preserve"> </w:t>
      </w:r>
      <w:r w:rsidR="005E3642" w:rsidRPr="005E3642">
        <w:rPr>
          <w:lang w:val="en-US"/>
        </w:rPr>
        <w:t>study and effect size level, respectively.</w:t>
      </w:r>
    </w:p>
    <w:p w14:paraId="63CCA6F6" w14:textId="1DE71F74" w:rsidR="00527421" w:rsidRPr="00527421" w:rsidRDefault="00527421" w:rsidP="002C445F">
      <w:pPr>
        <w:jc w:val="both"/>
        <w:rPr>
          <w:lang w:val="en-US"/>
        </w:rPr>
      </w:pPr>
    </w:p>
    <w:p w14:paraId="5A141870" w14:textId="77777777" w:rsidR="005E15B4" w:rsidRPr="002C445F" w:rsidRDefault="005E15B4" w:rsidP="002C445F">
      <w:pPr>
        <w:jc w:val="both"/>
        <w:rPr>
          <w:i/>
          <w:iCs/>
          <w:lang w:val="en-US"/>
        </w:rPr>
      </w:pPr>
    </w:p>
    <w:p w14:paraId="093C4956" w14:textId="77777777" w:rsidR="003862F9" w:rsidRPr="00AF0241" w:rsidRDefault="00C37244" w:rsidP="00D7480A">
      <w:pPr>
        <w:pStyle w:val="Heading3"/>
        <w:rPr>
          <w:rFonts w:eastAsia="Times New Roman"/>
        </w:rPr>
      </w:pPr>
      <w:bookmarkStart w:id="59" w:name="SENSITIVITY_ANALYSIS"/>
      <w:bookmarkEnd w:id="59"/>
      <w:r w:rsidRPr="00AF0241">
        <w:rPr>
          <w:rFonts w:eastAsia="Times New Roman"/>
        </w:rPr>
        <w:t xml:space="preserve">Sensitivity analysis </w:t>
      </w:r>
    </w:p>
    <w:p w14:paraId="05CA84EE" w14:textId="3A414A47"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by setting </w:t>
      </w:r>
      <m:oMath>
        <m:r>
          <w:rPr>
            <w:rFonts w:ascii="Cambria Math" w:eastAsia="Times New Roman" w:hAnsi="Cambria Math"/>
          </w:rPr>
          <m:t>ρ=</m:t>
        </m:r>
        <m:r>
          <m:rPr>
            <m:sty m:val="p"/>
          </m:rPr>
          <w:rPr>
            <w:rFonts w:ascii="Cambria Math" w:eastAsia="Times New Roman" w:hAnsi="Cambria Math"/>
          </w:rPr>
          <m:t>0,  .2,  .4,  .6.</m:t>
        </m:r>
      </m:oMath>
      <w:r w:rsidR="00E6205A">
        <w:rPr>
          <w:rFonts w:eastAsia="Times New Roman"/>
        </w:rPr>
        <w:t xml:space="preserve"> Note</w:t>
      </w:r>
      <w:r w:rsidR="00BF76AC">
        <w:rPr>
          <w:rFonts w:eastAsia="Times New Roman"/>
        </w:rPr>
        <w:t>, t</w:t>
      </w:r>
      <w:r>
        <w:rPr>
          <w:rFonts w:eastAsia="Times New Roman"/>
        </w:rPr>
        <w:t>he first specification amounts to fitting a classical multi-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4716EED"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w:t>
      </w:r>
      <w:proofErr w:type="gramStart"/>
      <w:r w:rsidR="00BB7D14">
        <w:rPr>
          <w:rFonts w:eastAsia="Times New Roman"/>
        </w:rPr>
        <w:t>the  population</w:t>
      </w:r>
      <w:proofErr w:type="gramEnd"/>
      <w:r w:rsidR="00BB7D14">
        <w:rPr>
          <w:rFonts w:eastAsia="Times New Roman"/>
        </w:rPr>
        <w:t xml:space="preserve">-based version, a posttest-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15.</m:t>
        </m:r>
      </m:oMath>
    </w:p>
    <w:p w14:paraId="3C062DED" w14:textId="77777777" w:rsidR="00952C2A" w:rsidRDefault="00952C2A" w:rsidP="009E0423">
      <w:pPr>
        <w:rPr>
          <w:rFonts w:eastAsia="Times New Roman"/>
        </w:rPr>
      </w:pPr>
    </w:p>
    <w:p w14:paraId="2FDA7707" w14:textId="227C81E9"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60" w:name="STUDY_DESCRIPTION"/>
      <w:bookmarkEnd w:id="60"/>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xml:space="preserve">, we have followed the preliminary data analysis workflow for meta-analysis of </w:t>
      </w:r>
      <w:r>
        <w:lastRenderedPageBreak/>
        <w:t>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61"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62" w:name="SEARCH_RESULTS"/>
      <w:bookmarkEnd w:id="62"/>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63" w:name="INCLUDED_STUDIES_DESCR"/>
      <w:bookmarkEnd w:id="63"/>
    </w:p>
    <w:p w14:paraId="226F1E87" w14:textId="77777777" w:rsidR="003A20EF" w:rsidRDefault="003A20EF" w:rsidP="0004754D">
      <w:pPr>
        <w:rPr>
          <w:rFonts w:eastAsia="Times New Roman"/>
        </w:rPr>
      </w:pPr>
    </w:p>
    <w:p w14:paraId="11FC91EF" w14:textId="77777777" w:rsidR="003A20EF" w:rsidRDefault="003A20EF" w:rsidP="003A20EF">
      <w:pPr>
        <w:pStyle w:val="Heading2"/>
        <w:rPr>
          <w:rFonts w:eastAsia="Times New Roman"/>
        </w:rPr>
      </w:pPr>
      <w:r w:rsidRPr="00AF0241">
        <w:rPr>
          <w:rFonts w:eastAsia="Times New Roman"/>
        </w:rPr>
        <w:t>Included studies</w:t>
      </w:r>
      <w:r>
        <w:rPr>
          <w:rFonts w:eastAsia="Times New Roman"/>
        </w:rPr>
        <w:t xml:space="preserve"> </w:t>
      </w:r>
    </w:p>
    <w:p w14:paraId="21773606" w14:textId="77777777" w:rsidR="003A20EF" w:rsidRDefault="003A20EF" w:rsidP="003A20EF">
      <w:pPr>
        <w:jc w:val="both"/>
        <w:rPr>
          <w:rFonts w:eastAsia="Times New Roman"/>
        </w:rPr>
      </w:pPr>
      <w:r>
        <w:rPr>
          <w:rFonts w:eastAsia="Times New Roman"/>
        </w:rPr>
        <w:t>In this section, we first describe the full body of literature, independently of whether the study was included in the meta-analysis. Afterwards, we describe and provide descriptive statistics for the studies entering the meta-analysis. All details about the included studies can be found in the supplementary material accompanying the review.</w:t>
      </w:r>
    </w:p>
    <w:p w14:paraId="074C0226" w14:textId="77777777" w:rsidR="003A20EF" w:rsidRDefault="003A20EF" w:rsidP="0004754D">
      <w:pPr>
        <w:rPr>
          <w:rFonts w:eastAsia="Times New Roman"/>
        </w:rPr>
      </w:pPr>
    </w:p>
    <w:p w14:paraId="06EDB315" w14:textId="77777777" w:rsidR="003A20EF" w:rsidRPr="008A58B6" w:rsidRDefault="003A20EF" w:rsidP="003A20EF">
      <w:pPr>
        <w:pStyle w:val="Heading3"/>
      </w:pPr>
      <w:r w:rsidRPr="008A58B6">
        <w:t>Included studies</w:t>
      </w:r>
      <w:r>
        <w:t xml:space="preserve"> (Overall)</w:t>
      </w:r>
    </w:p>
    <w:p w14:paraId="67FBE0B4" w14:textId="77777777" w:rsidR="003A20EF" w:rsidRPr="00EB6BC1" w:rsidRDefault="003A20EF" w:rsidP="003A20EF">
      <w:pPr>
        <w:shd w:val="clear" w:color="auto" w:fill="FFFFFF"/>
        <w:spacing w:after="480"/>
        <w:jc w:val="both"/>
        <w:rPr>
          <w:rFonts w:eastAsia="Times New Roman"/>
          <w:color w:val="222222"/>
          <w:lang w:eastAsia="da-DK"/>
        </w:rPr>
      </w:pPr>
      <w:r w:rsidRPr="00AF0241">
        <w:t>The search resulted in a final selection of 62 studies, which met the inclusion criteria for this review. 5</w:t>
      </w:r>
      <w:r>
        <w:t>1</w:t>
      </w:r>
      <w:r w:rsidRPr="00AF0241">
        <w:t xml:space="preserve"> studies were RCTs and 1</w:t>
      </w:r>
      <w:r>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t xml:space="preserve">from </w:t>
      </w:r>
      <w:r w:rsidRPr="00EB6BC1">
        <w:t xml:space="preserve">62 </w:t>
      </w:r>
      <w:r w:rsidRPr="00AF0241">
        <w:t>different samples.</w:t>
      </w:r>
      <w:r>
        <w:t xml:space="preserve"> In one case, we identified a large number of publications from the same trial (Trial registration: </w:t>
      </w:r>
      <w:hyperlink r:id="rId24" w:history="1">
        <w:r w:rsidRPr="007540D5">
          <w:rPr>
            <w:rFonts w:eastAsia="Times New Roman"/>
            <w:color w:val="000000" w:themeColor="text1"/>
            <w:lang w:eastAsia="da-DK"/>
          </w:rPr>
          <w:t>ISRCTN57595077</w:t>
        </w:r>
      </w:hyperlink>
      <w:r w:rsidRPr="007540D5">
        <w:rPr>
          <w:rFonts w:eastAsia="Times New Roman"/>
          <w:color w:val="000000" w:themeColor="text1"/>
          <w:lang w:eastAsia="da-DK"/>
        </w:rPr>
        <w:t>; </w:t>
      </w:r>
      <w:hyperlink r:id="rId25" w:history="1">
        <w:r w:rsidRPr="007540D5">
          <w:rPr>
            <w:rFonts w:eastAsia="Times New Roman"/>
            <w:color w:val="000000" w:themeColor="text1"/>
            <w:lang w:eastAsia="da-DK"/>
          </w:rPr>
          <w:t>ISRCTN66721740</w:t>
        </w:r>
      </w:hyperlink>
      <w:r w:rsidRPr="007540D5">
        <w:rPr>
          <w:rFonts w:eastAsia="Times New Roman"/>
          <w:color w:val="000000" w:themeColor="text1"/>
          <w:lang w:eastAsia="da-DK"/>
        </w:rPr>
        <w:t xml:space="preserve">), but data </w:t>
      </w:r>
      <w:r>
        <w:rPr>
          <w:rFonts w:eastAsia="Times New Roman"/>
          <w:color w:val="000000" w:themeColor="text1"/>
          <w:lang w:eastAsia="da-DK"/>
        </w:rPr>
        <w:t>were</w:t>
      </w:r>
      <w:r w:rsidRPr="007540D5">
        <w:rPr>
          <w:rFonts w:eastAsia="Times New Roman"/>
          <w:color w:val="000000" w:themeColor="text1"/>
          <w:lang w:eastAsia="da-DK"/>
        </w:rPr>
        <w:t xml:space="preserve"> only extracted from one publication </w:t>
      </w:r>
      <w:r>
        <w:rPr>
          <w:rFonts w:eastAsia="Times New Roman"/>
          <w:color w:val="000000" w:themeColor="text1"/>
          <w:lang w:eastAsia="da-DK"/>
        </w:rPr>
        <w:t>(Sommers et al., 2017).</w:t>
      </w:r>
    </w:p>
    <w:p w14:paraId="7F53DCB3" w14:textId="77777777" w:rsidR="003A20EF" w:rsidRDefault="003A20EF" w:rsidP="0004754D">
      <w:pPr>
        <w:rPr>
          <w:rFonts w:eastAsia="Times New Roman"/>
        </w:rPr>
      </w:pPr>
    </w:p>
    <w:p w14:paraId="6700B951" w14:textId="77777777" w:rsidR="003A20EF" w:rsidRDefault="003A20EF" w:rsidP="0004754D">
      <w:pPr>
        <w:rPr>
          <w:rFonts w:eastAsia="Times New Roman"/>
        </w:rPr>
      </w:pPr>
    </w:p>
    <w:p w14:paraId="19073F0F" w14:textId="77777777" w:rsidR="003A20EF" w:rsidRDefault="003A20EF" w:rsidP="0004754D">
      <w:pPr>
        <w:rPr>
          <w:rFonts w:eastAsia="Times New Roman"/>
        </w:rPr>
      </w:pPr>
    </w:p>
    <w:p w14:paraId="284D9BD1" w14:textId="77777777" w:rsidR="003A20EF" w:rsidRDefault="003A20EF" w:rsidP="0004754D">
      <w:pPr>
        <w:rPr>
          <w:rFonts w:eastAsia="Times New Roman"/>
        </w:rPr>
      </w:pPr>
    </w:p>
    <w:p w14:paraId="193B5953" w14:textId="77777777" w:rsidR="003A20EF" w:rsidRDefault="003A20EF" w:rsidP="0004754D">
      <w:pPr>
        <w:rPr>
          <w:rFonts w:eastAsia="Times New Roman"/>
        </w:rPr>
      </w:pPr>
    </w:p>
    <w:p w14:paraId="36FFDC11" w14:textId="77777777" w:rsidR="003A20EF" w:rsidRDefault="003A20EF" w:rsidP="0004754D">
      <w:pPr>
        <w:rPr>
          <w:rFonts w:eastAsia="Times New Roman"/>
        </w:rPr>
      </w:pPr>
    </w:p>
    <w:p w14:paraId="6CF484D8" w14:textId="77777777" w:rsidR="003A20EF" w:rsidRDefault="003A20EF" w:rsidP="0004754D">
      <w:pPr>
        <w:rPr>
          <w:rFonts w:eastAsia="Times New Roman"/>
        </w:rPr>
      </w:pPr>
    </w:p>
    <w:p w14:paraId="41E05ADC" w14:textId="77777777" w:rsidR="003A20EF" w:rsidRDefault="003A20EF" w:rsidP="0004754D">
      <w:pPr>
        <w:rPr>
          <w:rFonts w:eastAsia="Times New Roman"/>
        </w:rPr>
      </w:pPr>
    </w:p>
    <w:p w14:paraId="4699421A" w14:textId="77777777" w:rsidR="003A20EF" w:rsidRDefault="003A20EF" w:rsidP="0004754D">
      <w:pPr>
        <w:rPr>
          <w:rFonts w:eastAsia="Times New Roman"/>
        </w:rPr>
      </w:pPr>
    </w:p>
    <w:p w14:paraId="3EEC3350" w14:textId="77777777" w:rsidR="003A20EF" w:rsidRDefault="003A20EF" w:rsidP="0004754D">
      <w:pPr>
        <w:rPr>
          <w:rFonts w:eastAsia="Times New Roman"/>
        </w:rPr>
      </w:pPr>
    </w:p>
    <w:p w14:paraId="366098F0" w14:textId="77777777" w:rsidR="003A20EF" w:rsidRDefault="003A20EF" w:rsidP="0004754D">
      <w:pPr>
        <w:rPr>
          <w:rFonts w:eastAsia="Times New Roman"/>
        </w:rPr>
      </w:pPr>
    </w:p>
    <w:p w14:paraId="36EEAF3F" w14:textId="77777777" w:rsidR="003A20EF" w:rsidRDefault="003A20EF" w:rsidP="0004754D">
      <w:pPr>
        <w:rPr>
          <w:rFonts w:eastAsia="Times New Roman"/>
        </w:rPr>
      </w:pPr>
    </w:p>
    <w:p w14:paraId="2E830206" w14:textId="77777777" w:rsidR="000A6B40" w:rsidRDefault="000A6B40" w:rsidP="0004754D">
      <w:pPr>
        <w:rPr>
          <w:rFonts w:eastAsia="Times New Roman"/>
        </w:rPr>
      </w:pPr>
    </w:p>
    <w:p w14:paraId="53EC4A06" w14:textId="4FFA18CA" w:rsidR="00F54E84" w:rsidRPr="00AF0241" w:rsidRDefault="00DB54E2" w:rsidP="0004754D">
      <w:pPr>
        <w:rPr>
          <w:rFonts w:eastAsia="Times New Roman"/>
          <w:b/>
        </w:rPr>
      </w:pPr>
      <w:r w:rsidRPr="00DB54E2">
        <w:rPr>
          <w:rFonts w:eastAsia="Times New Roman"/>
          <w:b/>
          <w:bCs/>
        </w:rPr>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77130953"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61"/>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2701AFC2" w14:textId="77777777" w:rsidR="0004754D" w:rsidRDefault="0004754D" w:rsidP="0004754D">
      <w:pPr>
        <w:rPr>
          <w:rFonts w:eastAsia="Times New Roman"/>
          <w:sz w:val="36"/>
        </w:rPr>
      </w:pPr>
    </w:p>
    <w:p w14:paraId="395953AD" w14:textId="77777777" w:rsidR="0004754D" w:rsidRDefault="0004754D" w:rsidP="00B47877">
      <w:pPr>
        <w:rPr>
          <w:rFonts w:eastAsia="Times New Roman"/>
        </w:rPr>
      </w:pPr>
    </w:p>
    <w:p w14:paraId="20522761" w14:textId="77777777" w:rsidR="0004754D" w:rsidRDefault="0004754D" w:rsidP="00B47877">
      <w:pPr>
        <w:rPr>
          <w:rFonts w:eastAsia="Times New Roman"/>
        </w:rPr>
      </w:pPr>
    </w:p>
    <w:p w14:paraId="539DF8B5" w14:textId="77777777" w:rsidR="0004754D" w:rsidRPr="00AF0241" w:rsidRDefault="0004754D" w:rsidP="0004754D">
      <w:pPr>
        <w:rPr>
          <w:rFonts w:eastAsia="Times New Roman"/>
        </w:rPr>
      </w:pPr>
    </w:p>
    <w:p w14:paraId="50BF8DC9" w14:textId="77777777" w:rsidR="003A20EF" w:rsidRDefault="003A20EF" w:rsidP="003A20EF">
      <w:bookmarkStart w:id="64" w:name="EXCLUDED_STUDIES_DESCR"/>
      <w:bookmarkEnd w:id="64"/>
    </w:p>
    <w:p w14:paraId="163A9EAE" w14:textId="77777777" w:rsidR="003A20EF" w:rsidRDefault="003A20EF" w:rsidP="003A20EF"/>
    <w:p w14:paraId="59F92352" w14:textId="77777777" w:rsidR="003A20EF" w:rsidRDefault="003A20EF" w:rsidP="003A20EF"/>
    <w:p w14:paraId="5E200D57" w14:textId="77777777" w:rsidR="003A20EF" w:rsidRDefault="003A20EF" w:rsidP="003A20EF"/>
    <w:p w14:paraId="4606C850" w14:textId="376C4C80" w:rsidR="008A58B6" w:rsidRPr="008A58B6" w:rsidRDefault="008A58B6" w:rsidP="00ED7858">
      <w:pPr>
        <w:pStyle w:val="Heading4"/>
      </w:pPr>
      <w:r w:rsidRPr="008A58B6">
        <w:lastRenderedPageBreak/>
        <w:t>Participants</w:t>
      </w:r>
      <w:r>
        <w:t xml:space="preserve"> in the included studies</w:t>
      </w:r>
    </w:p>
    <w:p w14:paraId="2651360C" w14:textId="7FD66A51" w:rsidR="008A58B6" w:rsidRPr="003A20EF" w:rsidRDefault="008A58B6" w:rsidP="003A20EF">
      <w:pPr>
        <w:pStyle w:val="NormalWeb"/>
        <w:spacing w:after="240"/>
        <w:jc w:val="both"/>
      </w:pPr>
      <w:r>
        <w:t xml:space="preserve">Participants in the included studies suffered from a wide range of different types of mental illness </w:t>
      </w:r>
      <w:r w:rsidR="00DD104C">
        <w:t>diagnoses</w:t>
      </w:r>
      <w:r>
        <w:t xml:space="preserve"> and other problems. Table 1 summarizes the different categories of participants based on th</w:t>
      </w:r>
      <w:r w:rsidR="00EB6BC1">
        <w:t>e reported diagnosis and indicators</w:t>
      </w:r>
      <w:r>
        <w:t xml:space="preserve"> of social marginalization.</w:t>
      </w:r>
    </w:p>
    <w:p w14:paraId="7D3FC3AF" w14:textId="3887AE89" w:rsidR="008A58B6" w:rsidRPr="00ED7858" w:rsidRDefault="008A58B6" w:rsidP="00ED7858">
      <w:pPr>
        <w:pStyle w:val="Heading4"/>
        <w:rPr>
          <w:shd w:val="clear" w:color="auto" w:fill="FFFFFF"/>
          <w:lang w:val="en-US"/>
        </w:rPr>
      </w:pPr>
      <w:r w:rsidRPr="008A58B6">
        <w:rPr>
          <w:shd w:val="clear" w:color="auto" w:fill="FFFFFF"/>
          <w:lang w:val="en-US"/>
        </w:rPr>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 xml:space="preserve">Group interventions that use cognitive behavioral therapy but focus on providing participants with practical training in engaging in social interactions are referred to as Cognitive-Behavioral Social </w:t>
      </w:r>
      <w:r w:rsidRPr="006E1827">
        <w:rPr>
          <w:lang w:val="en-US"/>
        </w:rPr>
        <w:lastRenderedPageBreak/>
        <w:t>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0D4FFC0"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56DB6CAB" w:rsidR="008A58B6" w:rsidRDefault="008A58B6" w:rsidP="00B54FA7">
      <w:pPr>
        <w:spacing w:before="240"/>
        <w:jc w:val="both"/>
        <w:rPr>
          <w:lang w:val="en-US"/>
        </w:rPr>
      </w:pPr>
      <w:r w:rsidRPr="006E1827">
        <w:rPr>
          <w:lang w:val="en-US"/>
        </w:rPr>
        <w:lastRenderedPageBreak/>
        <w:t>In two studies (</w:t>
      </w:r>
      <w:proofErr w:type="spellStart"/>
      <w:r w:rsidRPr="006E1827">
        <w:rPr>
          <w:lang w:val="en-US"/>
        </w:rPr>
        <w:t>Schrank</w:t>
      </w:r>
      <w:proofErr w:type="spellEnd"/>
      <w:r w:rsidRPr="006E1827">
        <w:rPr>
          <w:lang w:val="en-US"/>
        </w:rPr>
        <w:t xml:space="preserve"> et al. 2016 and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1B341CB5" w14:textId="06C30828" w:rsidR="008A58B6" w:rsidRPr="008A58B6" w:rsidRDefault="008A58B6" w:rsidP="00F86EBB">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r w:rsidR="00F86EBB">
        <w:rPr>
          <w:lang w:val="en-US"/>
        </w:rPr>
        <w:tab/>
      </w:r>
      <w:r w:rsidR="00F86EBB">
        <w:rPr>
          <w:lang w:val="en-US"/>
        </w:rPr>
        <w:br/>
      </w:r>
    </w:p>
    <w:p w14:paraId="0E207E8B" w14:textId="2B7BD399" w:rsidR="003862F9" w:rsidRPr="0004754D" w:rsidRDefault="00C37244" w:rsidP="0004754D">
      <w:pPr>
        <w:pStyle w:val="Heading3"/>
      </w:pPr>
      <w:r w:rsidRPr="0004754D">
        <w:t xml:space="preserve">Excluded studies </w:t>
      </w:r>
      <w:r w:rsidR="0004754D">
        <w:t>(Overall)</w:t>
      </w:r>
    </w:p>
    <w:p w14:paraId="04BA5E95" w14:textId="687B6681" w:rsidR="007F0D81" w:rsidRDefault="00C80453" w:rsidP="00975306">
      <w:pPr>
        <w:jc w:val="both"/>
        <w:rPr>
          <w:rFonts w:eastAsia="Times New Roman"/>
        </w:rPr>
      </w:pPr>
      <w:bookmarkStart w:id="65" w:name="STUDY_QUALITY"/>
      <w:bookmarkStart w:id="66" w:name="_Hlk209780217"/>
      <w:bookmarkEnd w:id="65"/>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A list o</w:t>
      </w:r>
      <w:r w:rsidR="000D756F">
        <w:rPr>
          <w:rFonts w:eastAsia="Times New Roman"/>
        </w:rPr>
        <w:t>f these studies is available from the authors upon request.</w:t>
      </w:r>
      <w:r w:rsidRPr="00AF0241">
        <w:rPr>
          <w:rFonts w:eastAsia="Times New Roman"/>
        </w:rPr>
        <w:t xml:space="preserve"> </w:t>
      </w:r>
    </w:p>
    <w:bookmarkEnd w:id="66"/>
    <w:p w14:paraId="0C881767" w14:textId="2820897F" w:rsidR="00AF0241" w:rsidRDefault="00AF0241" w:rsidP="007F0D81">
      <w:pPr>
        <w:rPr>
          <w:rFonts w:eastAsia="Times New Roman"/>
        </w:rPr>
      </w:pPr>
    </w:p>
    <w:p w14:paraId="53EF21A6" w14:textId="769F8E5F" w:rsidR="0097636F" w:rsidRPr="008A58B6" w:rsidRDefault="0097636F" w:rsidP="0097636F">
      <w:pPr>
        <w:pStyle w:val="Heading3"/>
      </w:pPr>
      <w:r w:rsidRPr="008A58B6">
        <w:t>Included studies</w:t>
      </w:r>
      <w:r>
        <w:t xml:space="preserve"> </w:t>
      </w:r>
      <w:r w:rsidR="0004754D">
        <w:t>(</w:t>
      </w:r>
      <w:r>
        <w:t>meta-analysis</w:t>
      </w:r>
      <w:r w:rsidR="0004754D">
        <w:t>)</w:t>
      </w:r>
    </w:p>
    <w:p w14:paraId="1551CC64" w14:textId="25A8DEE2"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w:t>
      </w:r>
      <w:r w:rsidR="00EB0BDE">
        <w:rPr>
          <w:rFonts w:eastAsia="Times New Roman"/>
        </w:rPr>
        <w:t>5</w:t>
      </w:r>
      <w:r w:rsidR="00DA16F0">
        <w:rPr>
          <w:rFonts w:eastAsia="Times New Roman"/>
        </w:rPr>
        <w:t xml:space="preserve">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EF1042">
        <w:rPr>
          <w:rFonts w:eastAsia="Times New Roman"/>
        </w:rPr>
        <w:t xml:space="preserve">Figure 5 </w:t>
      </w:r>
      <w:r w:rsidR="00BF34B7">
        <w:rPr>
          <w:rFonts w:eastAsia="Times New Roman"/>
        </w:rPr>
        <w:t xml:space="preserve">illustrates how the two types of outcomes are distributed across studies. </w:t>
      </w: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6378E23D">
                <wp:simplePos x="0" y="0"/>
                <wp:positionH relativeFrom="margin">
                  <wp:align>right</wp:align>
                </wp:positionH>
                <wp:positionV relativeFrom="paragraph">
                  <wp:posOffset>268605</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7064"/>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21.15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9mWGwIAACcEAAAOAAAAZHJzL2Uyb0RvYy54bWysk99v2yAQx98n7X9AvC92oiRNrThVly7T&#10;pO6H1O0PwBjbaMAxILG7v34HdtO0e5vmB8T54Ht3nzu2N4NW5CScl2BKOp/llAjDoZamLemP74d3&#10;G0p8YKZmCowo6aPw9Gb39s22t4VYQAeqFo6giPFFb0vahWCLLPO8E5r5GVhh0NmA0yyg6dqsdqxH&#10;da2yRZ6vsx5cbR1w4T3+vRuddJf0m0bw8LVpvAhElRRzC2l1aa3imu22rGgds53kUxrsH7LQTBoM&#10;epa6Y4GRo5N/SWnJHXhowoyDzqBpJBepBqxmnr+q5qFjVqRaEI63Z0z+/8nyL6cH+82RMLyHARuY&#10;ivD2HvhPTwzsO2Zacesc9J1gNQaeR2RZb30xXY2ofeGjSNV/hhqbzI4BktDQOB2pYJ0E1bEBj2fo&#10;YgiE48/VZrNYL9HF0bdebq7y9TLFYMXTdet8+ChAk7gpqcOuJnl2uvchpsOKpyMxmgcl64NUKhmu&#10;rfbKkRPDCTikb1J/cUwZ0pf0erVYjQReSMRhFGeRqh0ZvAqkZcBJVlKXdJPHb5ytiO2DqdOcBSbV&#10;uMeMlZk4RnQjxDBUA5E1Qk4EItcK6kck62CcXHxpuOnA/aakx6ktqf91ZE5Qoj4Z7M71fBlRhmQs&#10;V1cLNNylp7r0MMNRqqSBknG7D+lpRG4GbrGLjUx8nzOZcsZpTNinlxPH/dJOp57f9+4PAAAA//8D&#10;AFBLAwQUAAYACAAAACEAuPk/294AAAAIAQAADwAAAGRycy9kb3ducmV2LnhtbEyPwU7DMBBE70j8&#10;g7VI3KhNGkVtiFMhEL0hREBtj068JBHxOordNvD1LCc4jmY086bYzG4QJ5xC70nD7UKBQGq87anV&#10;8P72dLMCEaIhawZPqOELA2zKy4vC5Naf6RVPVWwFl1DIjYYuxjGXMjQdOhMWfkRi78NPzkSWUyvt&#10;ZM5c7gaZKJVJZ3rihc6M+NBh81kdnYbQqGz3kla7fS23+L229vGwfdb6+mq+vwMRcY5/YfjFZ3Qo&#10;man2R7JBDBr4SNSQJksQ7K6TLAVRc0xlyxXIspD/D5Q/AAAA//8DAFBLAQItABQABgAIAAAAIQC2&#10;gziS/gAAAOEBAAATAAAAAAAAAAAAAAAAAAAAAABbQ29udGVudF9UeXBlc10ueG1sUEsBAi0AFAAG&#10;AAgAAAAhADj9If/WAAAAlAEAAAsAAAAAAAAAAAAAAAAALwEAAF9yZWxzLy5yZWxzUEsBAi0AFAAG&#10;AAgAAAAhAPeT2ZYbAgAAJwQAAA4AAAAAAAAAAAAAAAAALgIAAGRycy9lMm9Eb2MueG1sUEsBAi0A&#10;FAAGAAgAAAAhALj5P9veAAAACAEAAA8AAAAAAAAAAAAAAAAAdQQAAGRycy9kb3ducmV2LnhtbFBL&#10;BQYAAAAABAAEAPMAAACA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47A87681" w:rsidR="00BF34B7" w:rsidRDefault="009F6FAB" w:rsidP="00BF34B7">
      <w:pPr>
        <w:jc w:val="both"/>
        <w:rPr>
          <w:rFonts w:eastAsia="Times New Roman"/>
        </w:rPr>
      </w:pPr>
      <w:r>
        <w:rPr>
          <w:rFonts w:eastAsia="Times New Roman"/>
        </w:rPr>
        <w:t xml:space="preserve"> </w:t>
      </w:r>
      <w:r w:rsidRPr="009F6FAB">
        <w:rPr>
          <w:rFonts w:eastAsia="Times New Roman"/>
          <w:i/>
          <w:iCs/>
          <w:sz w:val="20"/>
          <w:szCs w:val="20"/>
        </w:rPr>
        <w:t>Note</w:t>
      </w:r>
      <w:r w:rsidRPr="009F6FAB">
        <w:rPr>
          <w:rFonts w:eastAsia="Times New Roman"/>
          <w:sz w:val="20"/>
          <w:szCs w:val="20"/>
        </w:rPr>
        <w:t xml:space="preserve">: This plot is based on </w:t>
      </w:r>
      <w:r>
        <w:rPr>
          <w:rFonts w:eastAsia="Times New Roman"/>
          <w:sz w:val="20"/>
          <w:szCs w:val="20"/>
        </w:rPr>
        <w:t>349 effect sizes from 49 studies.</w:t>
      </w:r>
    </w:p>
    <w:p w14:paraId="79BAA280" w14:textId="77777777" w:rsidR="00F86EBB" w:rsidRDefault="00F86EBB" w:rsidP="00BF34B7">
      <w:pPr>
        <w:jc w:val="both"/>
        <w:rPr>
          <w:rFonts w:eastAsia="Times New Roman"/>
        </w:rPr>
      </w:pPr>
    </w:p>
    <w:p w14:paraId="73409D29" w14:textId="031C8F85"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preregistered. In our view, this indicates a major improvement in the quality of the literatur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lastRenderedPageBreak/>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23C538E5" w14:textId="77777777" w:rsidR="000B7F1E" w:rsidRDefault="000B7F1E" w:rsidP="006448C6">
      <w:pPr>
        <w:jc w:val="both"/>
        <w:rPr>
          <w:rFonts w:eastAsia="Times New Roman"/>
        </w:rPr>
      </w:pP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1402798C"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F41322">
        <w:rPr>
          <w:rFonts w:eastAsia="Times New Roman"/>
        </w:rPr>
        <w:t>,</w:t>
      </w:r>
      <w:r w:rsidRPr="006448C6">
        <w:rPr>
          <w:rFonts w:eastAsia="Times New Roman"/>
        </w:rPr>
        <w:t xml:space="preserve">390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 xml:space="preserve">Also, all studies represented short-term effects. That is, all outcomes were measured less than a year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w:t>
      </w:r>
      <w:r w:rsidR="007E52A0" w:rsidRPr="007E52A0">
        <w:rPr>
          <w:rFonts w:eastAsia="Times New Roman"/>
        </w:rPr>
        <w:lastRenderedPageBreak/>
        <w:t xml:space="preserve">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23FB9518"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p>
    <w:p w14:paraId="1820853B" w14:textId="77777777" w:rsidR="00E64A44" w:rsidRDefault="00E64A44" w:rsidP="002A4A1B">
      <w:pPr>
        <w:jc w:val="both"/>
        <w:rPr>
          <w:rFonts w:eastAsia="Times New Roman"/>
        </w:rPr>
      </w:pPr>
    </w:p>
    <w:p w14:paraId="7F43140C" w14:textId="2550E8A0"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w:t>
      </w:r>
      <w:r w:rsidR="00551429">
        <w:rPr>
          <w:rFonts w:eastAsia="Times New Roman"/>
        </w:rPr>
        <w:t xml:space="preserve"> (median = 41; range = 25-67)</w:t>
      </w:r>
      <w:r w:rsidR="003427E3">
        <w:rPr>
          <w:rFonts w:eastAsia="Times New Roman"/>
        </w:rPr>
        <w:t>. In addition, the average percentage of males in the sample w</w:t>
      </w:r>
      <w:r w:rsidR="00487D65">
        <w:rPr>
          <w:rFonts w:eastAsia="Times New Roman"/>
        </w:rPr>
        <w:t>as</w:t>
      </w:r>
      <w:r w:rsidR="003427E3">
        <w:rPr>
          <w:rFonts w:eastAsia="Times New Roman"/>
        </w:rPr>
        <w:t xml:space="preserve"> ~ 47%</w:t>
      </w:r>
      <w:r w:rsidR="00551429">
        <w:rPr>
          <w:rFonts w:eastAsia="Times New Roman"/>
        </w:rPr>
        <w:t xml:space="preserve"> (median = 46; range = 0-81). </w:t>
      </w:r>
      <w:r w:rsidR="0025093C">
        <w:rPr>
          <w:rFonts w:eastAsia="Times New Roman"/>
        </w:rPr>
        <w:t>As seen in Table 4, the average raw sample size was 118</w:t>
      </w:r>
      <w:r w:rsidR="00551429">
        <w:rPr>
          <w:rFonts w:eastAsia="Times New Roman"/>
        </w:rPr>
        <w:t xml:space="preserve"> (median 60; range = 16-631)</w:t>
      </w:r>
      <w:r w:rsidR="0025093C">
        <w:rPr>
          <w:rFonts w:eastAsia="Times New Roman"/>
        </w:rPr>
        <w:t>, and the average effective sample size was 70</w:t>
      </w:r>
      <w:r w:rsidR="00551429">
        <w:rPr>
          <w:rFonts w:eastAsia="Times New Roman"/>
        </w:rPr>
        <w:t xml:space="preserve"> (median 38; range = 10-351). </w:t>
      </w:r>
      <w:r w:rsidR="0025093C">
        <w:rPr>
          <w:rFonts w:eastAsia="Times New Roman"/>
        </w:rPr>
        <w:t>The treatment and control sample sizes were generally well-balanced across studies, with averages of 58</w:t>
      </w:r>
      <w:r w:rsidR="00551429">
        <w:rPr>
          <w:rFonts w:eastAsia="Times New Roman"/>
        </w:rPr>
        <w:t xml:space="preserve"> (median = 29; range 7-315)</w:t>
      </w:r>
      <w:r w:rsidR="0025093C">
        <w:rPr>
          <w:rFonts w:eastAsia="Times New Roman"/>
        </w:rPr>
        <w:t xml:space="preserve"> and 54 participants</w:t>
      </w:r>
      <w:r w:rsidR="00551429">
        <w:rPr>
          <w:rFonts w:eastAsia="Times New Roman"/>
        </w:rPr>
        <w:t xml:space="preserve"> (median = 30; range 9-316) </w:t>
      </w:r>
      <w:r w:rsidR="0025093C">
        <w:rPr>
          <w:rFonts w:eastAsia="Times New Roman"/>
        </w:rPr>
        <w:t xml:space="preserve">for the treatment and control groups, respectively. </w:t>
      </w:r>
      <w:r w:rsidR="00551429">
        <w:rPr>
          <w:rFonts w:eastAsia="Times New Roman"/>
        </w:rPr>
        <w:t xml:space="preserve">As can be seen from the sample size medians, these statistics were substantially upwardly impacted by larger studies. </w:t>
      </w:r>
    </w:p>
    <w:p w14:paraId="49E2E30F" w14:textId="77777777" w:rsidR="00A83AC3" w:rsidRDefault="00A83AC3" w:rsidP="002A4A1B">
      <w:pPr>
        <w:jc w:val="both"/>
        <w:rPr>
          <w:rFonts w:eastAsia="Times New Roman"/>
        </w:rPr>
      </w:pPr>
    </w:p>
    <w:p w14:paraId="557931EA" w14:textId="1E63FB40"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 accounting for less than half of the total studies included.</w:t>
      </w:r>
      <w:r>
        <w:rPr>
          <w:rFonts w:eastAsia="Times New Roman"/>
        </w:rPr>
        <w:t xml:space="preserve"> </w:t>
      </w:r>
      <w:r w:rsidR="00A83AC3">
        <w:rPr>
          <w:rFonts w:eastAsia="Times New Roman"/>
        </w:rPr>
        <w:t xml:space="preserve">The remaining </w:t>
      </w:r>
      <w:r>
        <w:rPr>
          <w:rFonts w:eastAsia="Times New Roman"/>
        </w:rPr>
        <w:t xml:space="preserve">8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0BF543F6"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18 weeks</w:t>
      </w:r>
      <w:r w:rsidR="00551429">
        <w:rPr>
          <w:lang w:val="en-US"/>
        </w:rPr>
        <w:t xml:space="preserve"> (median = 12; range = 4-78)</w:t>
      </w:r>
      <w:r w:rsidR="008E559C">
        <w:rPr>
          <w:lang w:val="en-US"/>
        </w:rPr>
        <w:t xml:space="preserve">.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2,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26EF22A4" w14:textId="77777777" w:rsidR="000B7F1E" w:rsidRDefault="000B7F1E" w:rsidP="006448C6">
      <w:pPr>
        <w:jc w:val="both"/>
        <w:rPr>
          <w:rFonts w:eastAsia="Times New Roman"/>
          <w:b/>
          <w:bCs/>
          <w:lang w:val="en-US"/>
        </w:rPr>
      </w:pPr>
    </w:p>
    <w:p w14:paraId="07339D34" w14:textId="77777777" w:rsidR="004D0E52" w:rsidRDefault="004D0E52" w:rsidP="006448C6">
      <w:pPr>
        <w:jc w:val="both"/>
        <w:rPr>
          <w:rFonts w:eastAsia="Times New Roman"/>
          <w:b/>
          <w:bCs/>
          <w:lang w:val="en-US"/>
        </w:rPr>
      </w:pPr>
    </w:p>
    <w:p w14:paraId="64AE005A" w14:textId="77777777" w:rsidR="004D0E52" w:rsidRDefault="004D0E52" w:rsidP="006448C6">
      <w:pPr>
        <w:jc w:val="both"/>
        <w:rPr>
          <w:rFonts w:eastAsia="Times New Roman"/>
          <w:b/>
          <w:bCs/>
          <w:lang w:val="en-US"/>
        </w:rPr>
      </w:pPr>
    </w:p>
    <w:p w14:paraId="64083E68" w14:textId="77777777" w:rsidR="004D0E52" w:rsidRDefault="004D0E52" w:rsidP="006448C6">
      <w:pPr>
        <w:jc w:val="both"/>
        <w:rPr>
          <w:rFonts w:eastAsia="Times New Roman"/>
          <w:b/>
          <w:bCs/>
          <w:lang w:val="en-US"/>
        </w:rPr>
      </w:pPr>
    </w:p>
    <w:p w14:paraId="12BB34B4" w14:textId="77777777" w:rsidR="004D0E52" w:rsidRDefault="004D0E52" w:rsidP="006448C6">
      <w:pPr>
        <w:jc w:val="both"/>
        <w:rPr>
          <w:rFonts w:eastAsia="Times New Roman"/>
          <w:b/>
          <w:bCs/>
          <w:lang w:val="en-US"/>
        </w:rPr>
      </w:pPr>
    </w:p>
    <w:p w14:paraId="1200EC04" w14:textId="77777777" w:rsidR="004D0E52" w:rsidRDefault="004D0E52" w:rsidP="006448C6">
      <w:pPr>
        <w:jc w:val="both"/>
        <w:rPr>
          <w:rFonts w:eastAsia="Times New Roman"/>
          <w:b/>
          <w:bCs/>
          <w:lang w:val="en-US"/>
        </w:rPr>
      </w:pPr>
    </w:p>
    <w:p w14:paraId="3BD0AE2A" w14:textId="32E18D92"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7A2EEE12" w14:textId="77777777" w:rsidR="00983A2B" w:rsidRDefault="00983A2B" w:rsidP="002A6CBE"/>
    <w:p w14:paraId="676B1A4A" w14:textId="77777777" w:rsidR="00983A2B" w:rsidRDefault="00983A2B" w:rsidP="002A6CBE"/>
    <w:p w14:paraId="2C709D1F" w14:textId="77777777" w:rsidR="00983A2B" w:rsidRDefault="00983A2B" w:rsidP="002A6CBE"/>
    <w:p w14:paraId="31F97D61" w14:textId="77777777" w:rsidR="00983A2B" w:rsidRDefault="00983A2B" w:rsidP="002A6CBE"/>
    <w:p w14:paraId="69B3FC10" w14:textId="5867C7EB" w:rsidR="00E9793E" w:rsidRPr="006448C6" w:rsidRDefault="00E9793E" w:rsidP="00E9793E">
      <w:pPr>
        <w:pStyle w:val="Heading4"/>
      </w:pPr>
      <w:r>
        <w:lastRenderedPageBreak/>
        <w:t xml:space="preserve">Descriptive statistics for studies reporting mental health outcomes </w:t>
      </w:r>
    </w:p>
    <w:p w14:paraId="0F63136E" w14:textId="29D056EF" w:rsidR="00BD7538" w:rsidRDefault="00723B29" w:rsidP="00E9793E">
      <w:pPr>
        <w:jc w:val="both"/>
      </w:pPr>
      <w:r w:rsidRPr="00723B29">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5CD4A054" w:rsidR="00E9793E" w:rsidRDefault="00723B29" w:rsidP="00BD7538">
      <w:pPr>
        <w:jc w:val="both"/>
      </w:pPr>
      <w:r w:rsidRPr="00723B29">
        <w:t>The dataset included 144 effect sizes derived from 42 studies focusing on mental health outcomes.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75014A2" w:rsidR="000D756F" w:rsidRDefault="00C37244" w:rsidP="00ED7858">
      <w:pPr>
        <w:pStyle w:val="Heading2"/>
      </w:pPr>
      <w:r w:rsidRPr="00ED7858">
        <w:t xml:space="preserve">Risk of bias </w:t>
      </w:r>
      <w:r w:rsidR="004A5559">
        <w:t>assessment of</w:t>
      </w:r>
      <w:r w:rsidRPr="00ED7858">
        <w:t xml:space="preserve"> included studies</w:t>
      </w:r>
      <w:r w:rsidR="00FC50F5">
        <w:t xml:space="preserve"> in meta-analysis</w:t>
      </w:r>
    </w:p>
    <w:p w14:paraId="7C850D65" w14:textId="6B951317"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w:t>
      </w:r>
      <w:r w:rsidR="00F77E31">
        <w:t>visualize</w:t>
      </w:r>
      <w:r w:rsidR="00DC62F9">
        <w:t xml:space="preserve"> the risk of bias plot </w:t>
      </w:r>
      <w:r w:rsidR="00F77E31">
        <w:t>across</w:t>
      </w:r>
      <w:r w:rsidR="00DC62F9">
        <w:t xml:space="preserve"> preregistered and non-preregistered studies, as </w:t>
      </w:r>
      <w:r w:rsidR="00F77E31">
        <w:t xml:space="preserve">different bias mechanisms might operate in these types of studies (van </w:t>
      </w:r>
      <w:proofErr w:type="spellStart"/>
      <w:r w:rsidR="00F77E31">
        <w:t>Aert</w:t>
      </w:r>
      <w:proofErr w:type="spellEnd"/>
      <w:r w:rsidR="00F77E31">
        <w:t>, 2025)</w:t>
      </w:r>
      <w:r w:rsidR="00DC62F9">
        <w:t xml:space="preserve">.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7EC9E0A4"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the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some concern.’</w:t>
      </w:r>
      <w:r>
        <w:t xml:space="preserve"> </w:t>
      </w:r>
    </w:p>
    <w:p w14:paraId="1F72BE29" w14:textId="77777777" w:rsidR="00261140" w:rsidRDefault="00261140" w:rsidP="00A6443B"/>
    <w:p w14:paraId="70553B27" w14:textId="50211014" w:rsidR="00615A78" w:rsidRDefault="00615A78" w:rsidP="00732074">
      <w:pPr>
        <w:jc w:val="both"/>
      </w:pPr>
      <w:r>
        <w:t xml:space="preserve">Similar patterns between studies reporting </w:t>
      </w:r>
      <w:proofErr w:type="spellStart"/>
      <w:r>
        <w:t>reintegrational</w:t>
      </w:r>
      <w:proofErr w:type="spellEnd"/>
      <w:r>
        <w:t xml:space="preserve"> and mental health outcomes</w:t>
      </w:r>
      <w:r w:rsidR="00EB7D70">
        <w:t>, see Figure 9.</w:t>
      </w:r>
    </w:p>
    <w:p w14:paraId="6A2245E5" w14:textId="77777777" w:rsidR="00615A78" w:rsidRDefault="00615A78" w:rsidP="00A6443B"/>
    <w:p w14:paraId="1F214B3A" w14:textId="77777777" w:rsidR="00351DE4" w:rsidRDefault="00351DE4" w:rsidP="00A6443B">
      <w:pPr>
        <w:rPr>
          <w:b/>
          <w:bCs/>
        </w:rPr>
      </w:pPr>
    </w:p>
    <w:p w14:paraId="04A90463" w14:textId="6ED29169"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362CDD">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lastRenderedPageBreak/>
        <w:t>ROBINS-I results</w:t>
      </w:r>
    </w:p>
    <w:p w14:paraId="14BE5DB9" w14:textId="581B4180" w:rsidR="00F77E31" w:rsidRDefault="00F77E31" w:rsidP="00A2291B">
      <w:pPr>
        <w:jc w:val="both"/>
        <w:rPr>
          <w:rFonts w:eastAsia="Times New Roman"/>
        </w:rPr>
      </w:pPr>
      <w:r>
        <w:rPr>
          <w:rFonts w:eastAsia="Times New Roman"/>
        </w:rPr>
        <w:t xml:space="preserve">As </w:t>
      </w:r>
      <w:r w:rsidR="00A2291B">
        <w:rPr>
          <w:rFonts w:eastAsia="Times New Roman"/>
        </w:rPr>
        <w:t>shown in the</w:t>
      </w:r>
      <w:r>
        <w:rPr>
          <w:rFonts w:eastAsia="Times New Roman"/>
        </w:rPr>
        <w:t xml:space="preserve"> ROBINS-I Figures 10 and 11, </w:t>
      </w:r>
      <w:r w:rsidR="00A2291B">
        <w:rPr>
          <w:rFonts w:eastAsia="Times New Roman"/>
        </w:rPr>
        <w:t>t</w:t>
      </w:r>
      <w:r w:rsidR="00A2291B" w:rsidRPr="00A2291B">
        <w:rPr>
          <w:rFonts w:eastAsia="Times New Roman"/>
        </w:rPr>
        <w:t>he overall risk of bias was generally higher for non-randomized studies, with seven out of eight studies (add effects) receiving a “serious” risk of bias rating. Across all outcome types, the primary reason for this higher risk among non-randomized studies was confounding, with four of the eight studies judged to have a high risk in this domain.</w:t>
      </w:r>
      <w:r w:rsidR="00A2291B">
        <w:rPr>
          <w:rFonts w:eastAsia="Times New Roman"/>
        </w:rPr>
        <w:t xml:space="preserve"> Minor reasons for high risk of bias included deviation from the intended intervention missing data. </w:t>
      </w:r>
      <w:r w:rsidR="00340C1A">
        <w:rPr>
          <w:rFonts w:eastAsia="Times New Roman"/>
        </w:rPr>
        <w:t xml:space="preserve">We did not find any non-randomized studies with a prespecified protocol. Therefore, all non-randomized studies were never rated to have a low overall risk of bias.  </w:t>
      </w:r>
      <w:r w:rsidR="00A2291B">
        <w:rPr>
          <w:rFonts w:eastAsia="Times New Roman"/>
        </w:rPr>
        <w:t xml:space="preserve"> </w:t>
      </w:r>
    </w:p>
    <w:p w14:paraId="2667D5AA" w14:textId="77777777" w:rsidR="003C4C44" w:rsidRDefault="003C4C44" w:rsidP="00A2291B">
      <w:pPr>
        <w:jc w:val="both"/>
        <w:rPr>
          <w:rFonts w:eastAsia="Times New Roman"/>
        </w:rPr>
      </w:pPr>
    </w:p>
    <w:p w14:paraId="61857622" w14:textId="006CDE92" w:rsidR="003C4C44" w:rsidRPr="003C4C44" w:rsidRDefault="003C4C44" w:rsidP="00A2291B">
      <w:pPr>
        <w:jc w:val="both"/>
        <w:rPr>
          <w:rFonts w:eastAsia="Times New Roman"/>
          <w:lang w:val="en-US"/>
        </w:rPr>
      </w:pPr>
      <w:r w:rsidRPr="003C4C44">
        <w:rPr>
          <w:rFonts w:eastAsia="Times New Roman"/>
        </w:rPr>
        <w:t>In sum, when including non-randomized studies, careful consideration must be given to the high risk of bias associated with their effect size estimates when incorporating them into the subsequent meta-analysis. Accordingly, we included risk of bias as a control variable in our covariate-adjusted moderator analyses</w:t>
      </w:r>
      <w:r w:rsidR="00C420E2">
        <w:rPr>
          <w:rFonts w:eastAsia="Times New Roman"/>
        </w:rPr>
        <w:t xml:space="preserve"> </w:t>
      </w:r>
      <w:r w:rsidR="00C420E2" w:rsidRPr="00DF04C7">
        <w:rPr>
          <w:lang w:val="en-US"/>
        </w:rPr>
        <w:t xml:space="preserve">(Scherer &amp; </w:t>
      </w:r>
      <w:proofErr w:type="spellStart"/>
      <w:r w:rsidR="00C420E2" w:rsidRPr="00DF04C7">
        <w:rPr>
          <w:lang w:val="en-US"/>
        </w:rPr>
        <w:t>Emslander</w:t>
      </w:r>
      <w:proofErr w:type="spellEnd"/>
      <w:r w:rsidR="00C420E2" w:rsidRPr="00DF04C7">
        <w:rPr>
          <w:lang w:val="en-US"/>
        </w:rPr>
        <w:t>, 2025</w:t>
      </w:r>
      <w:r w:rsidR="00C420E2">
        <w:rPr>
          <w:lang w:val="en-US"/>
        </w:rPr>
        <w:t>)</w:t>
      </w:r>
      <w:r w:rsidRPr="003C4C44">
        <w:rPr>
          <w:rFonts w:eastAsia="Times New Roman"/>
        </w:rPr>
        <w:t>. However, across all analyses, we found no systematic or substantial differences in effect sizes between studies with high/serious and those with low/moderate risk of bias (see Tables 8 and 11).</w:t>
      </w:r>
    </w:p>
    <w:p w14:paraId="777499F6" w14:textId="77777777" w:rsidR="00A2291B" w:rsidRPr="00DC7E6A" w:rsidRDefault="00A2291B" w:rsidP="00A2291B">
      <w:pPr>
        <w:jc w:val="both"/>
        <w:rPr>
          <w:rFonts w:eastAsia="Times New Roman"/>
        </w:rPr>
      </w:pPr>
    </w:p>
    <w:p w14:paraId="6DD950C6" w14:textId="08084123"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00AD2634">
        <w:t>assessment of</w:t>
      </w:r>
      <w:r w:rsidRPr="00A6443B">
        <w:t xml:space="preserve">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74028DDF" w14:textId="77777777" w:rsidR="003C4C44" w:rsidRDefault="003C4C44" w:rsidP="00BF1B43">
      <w:pPr>
        <w:rPr>
          <w:rFonts w:eastAsia="Times New Roman"/>
          <w:b/>
          <w:bCs/>
        </w:rPr>
      </w:pPr>
    </w:p>
    <w:p w14:paraId="07304349" w14:textId="77777777" w:rsidR="003C4C44" w:rsidRDefault="003C4C44" w:rsidP="00BF1B43">
      <w:pPr>
        <w:rPr>
          <w:rFonts w:eastAsia="Times New Roman"/>
          <w:b/>
          <w:bCs/>
        </w:rPr>
      </w:pPr>
    </w:p>
    <w:p w14:paraId="3A876117" w14:textId="77777777" w:rsidR="003C4C44" w:rsidRDefault="003C4C44" w:rsidP="00BF1B43">
      <w:pPr>
        <w:rPr>
          <w:rFonts w:eastAsia="Times New Roman"/>
          <w:b/>
          <w:bCs/>
        </w:rPr>
      </w:pPr>
    </w:p>
    <w:p w14:paraId="216C721F" w14:textId="77777777" w:rsidR="003C4C44" w:rsidRDefault="003C4C44" w:rsidP="00BF1B43">
      <w:pPr>
        <w:rPr>
          <w:rFonts w:eastAsia="Times New Roman"/>
          <w:b/>
          <w:bCs/>
        </w:rPr>
      </w:pPr>
    </w:p>
    <w:p w14:paraId="640E6DB4" w14:textId="77777777" w:rsidR="003C4C44" w:rsidRDefault="003C4C44" w:rsidP="00BF1B43">
      <w:pPr>
        <w:rPr>
          <w:rFonts w:eastAsia="Times New Roman"/>
          <w:b/>
          <w:bCs/>
        </w:rPr>
      </w:pPr>
    </w:p>
    <w:p w14:paraId="6E1B7D87" w14:textId="77777777" w:rsidR="003C4C44" w:rsidRDefault="003C4C44" w:rsidP="00BF1B43">
      <w:pPr>
        <w:rPr>
          <w:rFonts w:eastAsia="Times New Roman"/>
          <w:b/>
          <w:bCs/>
        </w:rPr>
      </w:pPr>
    </w:p>
    <w:p w14:paraId="67754EDF" w14:textId="77777777" w:rsidR="003C4C44" w:rsidRDefault="003C4C44" w:rsidP="00BF1B43">
      <w:pPr>
        <w:rPr>
          <w:rFonts w:eastAsia="Times New Roman"/>
          <w:b/>
          <w:bCs/>
        </w:rPr>
      </w:pPr>
    </w:p>
    <w:p w14:paraId="64EEDEE3" w14:textId="77777777" w:rsidR="003C4C44" w:rsidRDefault="003C4C44" w:rsidP="00BF1B43">
      <w:pPr>
        <w:rPr>
          <w:rFonts w:eastAsia="Times New Roman"/>
          <w:b/>
          <w:bCs/>
        </w:rPr>
      </w:pPr>
    </w:p>
    <w:p w14:paraId="2C4BCD16" w14:textId="77777777" w:rsidR="003C4C44" w:rsidRDefault="003C4C44" w:rsidP="00BF1B43">
      <w:pPr>
        <w:rPr>
          <w:rFonts w:eastAsia="Times New Roman"/>
          <w:b/>
          <w:bCs/>
        </w:rPr>
      </w:pPr>
    </w:p>
    <w:p w14:paraId="03F55F1E" w14:textId="77777777" w:rsidR="003C4C44" w:rsidRDefault="003C4C44" w:rsidP="00BF1B43">
      <w:pPr>
        <w:rPr>
          <w:rFonts w:eastAsia="Times New Roman"/>
          <w:b/>
          <w:bCs/>
        </w:rPr>
      </w:pPr>
    </w:p>
    <w:p w14:paraId="234BA1A2" w14:textId="77777777" w:rsidR="003C4C44" w:rsidRDefault="003C4C44" w:rsidP="00BF1B43">
      <w:pPr>
        <w:rPr>
          <w:rFonts w:eastAsia="Times New Roman"/>
          <w:b/>
          <w:bCs/>
        </w:rPr>
      </w:pPr>
    </w:p>
    <w:p w14:paraId="227205B4" w14:textId="77777777" w:rsidR="003C4C44" w:rsidRDefault="003C4C44" w:rsidP="00BF1B43">
      <w:pPr>
        <w:rPr>
          <w:rFonts w:eastAsia="Times New Roman"/>
          <w:b/>
          <w:bCs/>
        </w:rPr>
      </w:pPr>
    </w:p>
    <w:p w14:paraId="492B0EFB" w14:textId="2784886A" w:rsidR="00BF1B43" w:rsidRPr="00A6443B" w:rsidRDefault="00BF1B43" w:rsidP="00BF1B43">
      <w:pPr>
        <w:rPr>
          <w:b/>
          <w:bCs/>
        </w:rPr>
      </w:pPr>
      <w:r w:rsidRPr="00BF1B43">
        <w:rPr>
          <w:rFonts w:eastAsia="Times New Roman"/>
          <w:b/>
          <w:bCs/>
        </w:rPr>
        <w:lastRenderedPageBreak/>
        <w:t xml:space="preserve">FIGURE </w:t>
      </w:r>
      <w:r w:rsidR="00C42B55">
        <w:rPr>
          <w:rFonts w:eastAsia="Times New Roman"/>
          <w:b/>
          <w:bCs/>
        </w:rPr>
        <w:t>1</w:t>
      </w:r>
      <w:r w:rsidR="00EF1042">
        <w:rPr>
          <w:rFonts w:eastAsia="Times New Roman"/>
          <w:b/>
          <w:bCs/>
        </w:rPr>
        <w:t>1</w:t>
      </w:r>
      <w:r>
        <w:rPr>
          <w:rFonts w:eastAsia="Times New Roman"/>
        </w:rPr>
        <w:t xml:space="preserve"> ROBINS-I </w:t>
      </w:r>
      <w:r w:rsidR="00AD2634">
        <w:t>assessment of</w:t>
      </w:r>
      <w:r w:rsidRPr="00A6443B">
        <w:t xml:space="preserve">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296D3EB0" w14:textId="77777777" w:rsidR="00775D35" w:rsidRPr="00DC7E6A" w:rsidRDefault="00775D35" w:rsidP="00F92804">
      <w:pPr>
        <w:jc w:val="both"/>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101F4ADB" w:rsidR="00B83102" w:rsidRDefault="00B83102" w:rsidP="008F60DC">
      <w:pPr>
        <w:jc w:val="both"/>
        <w:rPr>
          <w:rFonts w:eastAsia="Times New Roman"/>
        </w:rPr>
      </w:pPr>
      <w:r>
        <w:rPr>
          <w:rFonts w:eastAsia="Times New Roman"/>
        </w:rPr>
        <w:t>In this section, we describe the overall average effect size estimate</w:t>
      </w:r>
      <w:r w:rsidR="00471442">
        <w:rPr>
          <w:rFonts w:eastAsia="Times New Roman"/>
        </w:rPr>
        <w:t>s</w:t>
      </w:r>
      <w:r>
        <w:rPr>
          <w:rFonts w:eastAsia="Times New Roman"/>
        </w:rPr>
        <w:t xml:space="preserve"> (i.e., the main analysis) </w:t>
      </w:r>
      <w:r w:rsidR="00471442">
        <w:rPr>
          <w:rFonts w:eastAsia="Times New Roman"/>
        </w:rPr>
        <w:t xml:space="preserve">separately for </w:t>
      </w:r>
      <w:proofErr w:type="spellStart"/>
      <w:r>
        <w:rPr>
          <w:rFonts w:eastAsia="Times New Roman"/>
        </w:rPr>
        <w:t>reintegrationa</w:t>
      </w:r>
      <w:r w:rsidR="00066688">
        <w:rPr>
          <w:rFonts w:eastAsia="Times New Roman"/>
        </w:rPr>
        <w:t>l</w:t>
      </w:r>
      <w:proofErr w:type="spellEnd"/>
      <w:r w:rsidR="00066688">
        <w:rPr>
          <w:rFonts w:eastAsia="Times New Roman"/>
        </w:rPr>
        <w:t xml:space="preserve"> and mental health outcomes</w:t>
      </w:r>
      <w:r w:rsidR="00F64D89">
        <w:rPr>
          <w:rFonts w:eastAsia="Times New Roman"/>
        </w:rPr>
        <w:t>, respectively</w:t>
      </w:r>
      <w:r w:rsidR="00471442">
        <w:rPr>
          <w:rFonts w:eastAsia="Times New Roman"/>
        </w:rPr>
        <w:t xml:space="preserve">. </w:t>
      </w:r>
    </w:p>
    <w:p w14:paraId="7B4A2886" w14:textId="77777777" w:rsidR="00B83102" w:rsidRDefault="00B83102" w:rsidP="00EB46E6">
      <w:pPr>
        <w:rPr>
          <w:rFonts w:eastAsia="Times New Roman"/>
        </w:rPr>
      </w:pPr>
    </w:p>
    <w:p w14:paraId="058A677F" w14:textId="500CE019" w:rsidR="00EB46E6" w:rsidRDefault="00DB3F95" w:rsidP="00EB46E6">
      <w:pPr>
        <w:pStyle w:val="Heading4"/>
      </w:pPr>
      <w:r>
        <w:t xml:space="preserve">Overall average effects </w:t>
      </w:r>
      <w:proofErr w:type="gramStart"/>
      <w:r>
        <w:t xml:space="preserve">on </w:t>
      </w:r>
      <w:r w:rsidR="00EB46E6">
        <w:t xml:space="preserve"> </w:t>
      </w:r>
      <w:r w:rsidR="008826B0">
        <w:t>s</w:t>
      </w:r>
      <w:r w:rsidR="00EB46E6">
        <w:t>ocial</w:t>
      </w:r>
      <w:proofErr w:type="gramEnd"/>
      <w:r w:rsidR="00EB46E6">
        <w:t xml:space="preserve"> reintegration</w:t>
      </w:r>
    </w:p>
    <w:p w14:paraId="1992BD22" w14:textId="1EEDE8E2" w:rsidR="00220276" w:rsidRDefault="00066688" w:rsidP="00066688">
      <w:pPr>
        <w:jc w:val="both"/>
      </w:pPr>
      <w:r>
        <w:t xml:space="preserve">The overall average effect size estimate from the meta-analysis of </w:t>
      </w:r>
      <w:proofErr w:type="spellStart"/>
      <w:r w:rsidR="00E660FF">
        <w:t>reintegrational</w:t>
      </w:r>
      <w:proofErr w:type="spellEnd"/>
      <w:r>
        <w:t xml:space="preserve"> outcomes summarizes a total of 205 effect sizes from 46 studies</w:t>
      </w:r>
      <w:r w:rsidR="002E5FF6">
        <w:t xml:space="preserve"> published between 2000 to 2022</w:t>
      </w:r>
      <w:r>
        <w:t>.</w:t>
      </w:r>
      <w:r w:rsidR="00C85D8B">
        <w:t xml:space="preserve"> We excluded </w:t>
      </w:r>
      <w:r w:rsidR="0094277A">
        <w:t xml:space="preserve">one effect size from </w:t>
      </w:r>
      <w:proofErr w:type="spellStart"/>
      <w:r w:rsidR="0094277A">
        <w:t>Barbic</w:t>
      </w:r>
      <w:proofErr w:type="spellEnd"/>
      <w:r w:rsidR="0094277A">
        <w:t xml:space="preserve"> et al. (2009) because the means </w:t>
      </w:r>
      <w:r w:rsidR="0004368F">
        <w:t>appeared</w:t>
      </w:r>
      <w:r w:rsidR="0094277A">
        <w:t xml:space="preserve"> to be flawed, as they were heavily disproportional to the reported standard deviation</w:t>
      </w:r>
      <w:r w:rsidR="0004368F">
        <w:t>s</w:t>
      </w:r>
      <w:r w:rsidR="0094277A">
        <w:t xml:space="preserve">, yielding an effect size above </w:t>
      </w:r>
      <w:r w:rsidR="0004368F">
        <w:t>four</w:t>
      </w:r>
      <w:r w:rsidR="0094277A">
        <w:t xml:space="preserve">. </w:t>
      </w:r>
      <w:r>
        <w:t xml:space="preserve">Figure 12 depicts the distribution of all effect sizes across studies and shows the specific weight attributed to each effect size within the given study. As can also be seen from Figure 12, we found a positive, statistically significant overall standardized mean </w:t>
      </w:r>
      <w:r w:rsidR="00E660FF">
        <w:t>difference</w:t>
      </w:r>
      <w:r w:rsidR="00446653">
        <w:t xml:space="preserve"> for </w:t>
      </w:r>
      <w:proofErr w:type="spellStart"/>
      <w:r w:rsidR="00446653">
        <w:t>reintegrational</w:t>
      </w:r>
      <w:proofErr w:type="spellEnd"/>
      <w:r w:rsidR="00446653">
        <w:t xml:space="preserve"> outcomes</w:t>
      </w:r>
      <w:r>
        <w:t xml:space="preserve"> of 0.195 standard deviation (SD), </w:t>
      </w:r>
      <w:proofErr w:type="gramStart"/>
      <w:r>
        <w:rPr>
          <w:i/>
          <w:iCs/>
        </w:rPr>
        <w:t>t</w:t>
      </w:r>
      <w:r>
        <w:t>(</w:t>
      </w:r>
      <w:proofErr w:type="gramEnd"/>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r w:rsidR="00220276">
        <w:t xml:space="preserve">In other words, on average, </w:t>
      </w:r>
      <w:r w:rsidR="00E660FF">
        <w:t>participants</w:t>
      </w:r>
      <w:r w:rsidR="00220276">
        <w:t xml:space="preserve"> in </w:t>
      </w:r>
      <w:r w:rsidR="00E660FF">
        <w:t xml:space="preserve">the </w:t>
      </w:r>
      <w:r w:rsidR="00220276">
        <w:t>group-based treatment condition</w:t>
      </w:r>
      <w:r w:rsidR="00E660FF">
        <w:t>s</w:t>
      </w:r>
      <w:r w:rsidR="00220276">
        <w:t xml:space="preserve"> had better </w:t>
      </w:r>
      <w:proofErr w:type="spellStart"/>
      <w:r w:rsidR="00220276">
        <w:t>reintegrational</w:t>
      </w:r>
      <w:proofErr w:type="spellEnd"/>
      <w:r w:rsidR="00220276">
        <w:t xml:space="preserve"> outcome scores relative to individual </w:t>
      </w:r>
      <w:r w:rsidR="00FD10FC">
        <w:t>treatment</w:t>
      </w:r>
      <w:r w:rsidR="00220276">
        <w:t xml:space="preserve"> control and waitlist conditions. </w:t>
      </w:r>
    </w:p>
    <w:p w14:paraId="01931A0C" w14:textId="77777777" w:rsidR="00220276" w:rsidRDefault="00220276" w:rsidP="00066688">
      <w:pPr>
        <w:jc w:val="both"/>
      </w:pPr>
    </w:p>
    <w:p w14:paraId="6F47D532" w14:textId="226A39A5" w:rsidR="00B06B15" w:rsidRPr="006B4BC7" w:rsidRDefault="002626BD" w:rsidP="002E5FF6">
      <w:pPr>
        <w:jc w:val="both"/>
        <w:rPr>
          <w:lang w:val="en-US"/>
        </w:rPr>
      </w:pPr>
      <w:r>
        <w:t xml:space="preserve">Due to the </w:t>
      </w:r>
      <w:r w:rsidR="00E6581A" w:rsidRPr="00E6581A">
        <w:t>considerable</w:t>
      </w:r>
      <w:r>
        <w:t xml:space="preserve"> cost-effectiveness of group-based interventions relative to individual treatments (NICE, 2025</w:t>
      </w:r>
      <w:r w:rsidR="00E660FF">
        <w:t>;</w:t>
      </w:r>
      <w:r w:rsidR="00B06B15">
        <w:t xml:space="preserve"> see Figure</w:t>
      </w:r>
      <w:r w:rsidR="00E660FF">
        <w:t>s</w:t>
      </w:r>
      <w:r w:rsidR="00B06B15">
        <w:t xml:space="preserve"> 8, 10, 12, and 14</w:t>
      </w:r>
      <w:r>
        <w:t xml:space="preserve">), we consider this overall average effect size to be </w:t>
      </w:r>
      <w:r w:rsidR="00E660FF">
        <w:t>substantial</w:t>
      </w:r>
      <w:r>
        <w:t xml:space="preserve">. </w:t>
      </w:r>
      <w:r w:rsidR="00220276">
        <w:t>Using Cohen</w:t>
      </w:r>
      <w:r w:rsidR="00E660FF">
        <w:t>’</w:t>
      </w:r>
      <w:r w:rsidR="00220276">
        <w:t xml:space="preserve">s </w:t>
      </w:r>
      <w:r w:rsidR="00220276">
        <w:rPr>
          <w:i/>
          <w:iCs/>
        </w:rPr>
        <w:t>U</w:t>
      </w:r>
      <w:r w:rsidR="00220276">
        <w:rPr>
          <w:i/>
          <w:iCs/>
          <w:vertAlign w:val="subscript"/>
        </w:rPr>
        <w:t>3</w:t>
      </w:r>
      <w:r w:rsidR="00220276">
        <w:t xml:space="preserve">, which </w:t>
      </w:r>
      <w:r w:rsidR="00E660FF">
        <w:t>expresses</w:t>
      </w:r>
      <w:r w:rsidR="00220276">
        <w:t xml:space="preserve"> the </w:t>
      </w:r>
      <w:r w:rsidR="00E660FF">
        <w:t>percentage</w:t>
      </w:r>
      <w:r w:rsidR="00220276">
        <w:t xml:space="preserve"> of one group exceed</w:t>
      </w:r>
      <w:r w:rsidR="00B06B15">
        <w:t>ing</w:t>
      </w:r>
      <w:r w:rsidR="00220276">
        <w:t xml:space="preserve"> the mean of another, </w:t>
      </w:r>
      <w:r w:rsidR="006D34CF">
        <w:t>the overall average effect size of 0.195</w:t>
      </w:r>
      <w:r w:rsidR="00E660FF">
        <w:t xml:space="preserve"> SD</w:t>
      </w:r>
      <w:r w:rsidR="00220276">
        <w:t xml:space="preserve"> amounts to</w:t>
      </w:r>
      <w:r w:rsidR="006D34CF">
        <w:t xml:space="preserve"> 57.7 percent of the</w:t>
      </w:r>
      <w:r w:rsidR="00220276">
        <w:t xml:space="preserve"> </w:t>
      </w:r>
      <w:r w:rsidR="006D34CF">
        <w:t xml:space="preserve">treatment participants having a better score than the average control participant, with the 95% confidence interval ranging </w:t>
      </w:r>
      <w:r w:rsidR="00E660FF">
        <w:t xml:space="preserve">from </w:t>
      </w:r>
      <w:r w:rsidR="006D34CF">
        <w:t>~54.9 to ~60.</w:t>
      </w:r>
      <w:proofErr w:type="gramStart"/>
      <w:r w:rsidR="006D34CF">
        <w:t>6</w:t>
      </w:r>
      <w:r w:rsidR="00D10BE5">
        <w:t xml:space="preserve"> </w:t>
      </w:r>
      <w:r w:rsidR="006D34CF">
        <w:t xml:space="preserve"> percent</w:t>
      </w:r>
      <w:proofErr w:type="gramEnd"/>
      <w:r w:rsidR="006D34CF">
        <w:t xml:space="preserve"> of the treatment participants scoring better than the average control participant. </w:t>
      </w:r>
      <w:r w:rsidR="006B4BC7">
        <w:t xml:space="preserve">Assuming constant effects, on the individual level, this translates to </w:t>
      </w:r>
      <w:r w:rsidR="006B4BC7" w:rsidRPr="006B4BC7">
        <w:rPr>
          <w:lang w:val="en-US"/>
        </w:rPr>
        <w:t xml:space="preserve">an expectation that a typical </w:t>
      </w:r>
      <w:r w:rsidR="006B4BC7">
        <w:rPr>
          <w:lang w:val="en-US"/>
        </w:rPr>
        <w:t>participant</w:t>
      </w:r>
      <w:r w:rsidR="006B4BC7" w:rsidRPr="006B4BC7">
        <w:rPr>
          <w:lang w:val="en-US"/>
        </w:rPr>
        <w:t xml:space="preserve"> from the control group would</w:t>
      </w:r>
      <w:r w:rsidR="006B4BC7">
        <w:rPr>
          <w:lang w:val="en-US"/>
        </w:rPr>
        <w:t xml:space="preserve"> </w:t>
      </w:r>
      <w:r w:rsidR="006B4BC7" w:rsidRPr="006B4BC7">
        <w:rPr>
          <w:lang w:val="en-US"/>
        </w:rPr>
        <w:t xml:space="preserve">have had a </w:t>
      </w:r>
      <w:r w:rsidR="006B4BC7" w:rsidRPr="006B4BC7">
        <w:rPr>
          <w:lang w:val="en-US"/>
        </w:rPr>
        <w:lastRenderedPageBreak/>
        <w:t xml:space="preserve">percentile gain of </w:t>
      </w:r>
      <w:r w:rsidR="006B4BC7">
        <w:rPr>
          <w:lang w:val="en-US"/>
        </w:rPr>
        <w:t>7</w:t>
      </w:r>
      <w:r w:rsidR="006B4BC7" w:rsidRPr="006B4BC7">
        <w:rPr>
          <w:lang w:val="en-US"/>
        </w:rPr>
        <w:t>.</w:t>
      </w:r>
      <w:r w:rsidR="006E73B2">
        <w:rPr>
          <w:lang w:val="en-US"/>
        </w:rPr>
        <w:t>7</w:t>
      </w:r>
      <w:r w:rsidR="006B4BC7" w:rsidRPr="006B4BC7">
        <w:rPr>
          <w:lang w:val="en-US"/>
        </w:rPr>
        <w:t xml:space="preserve">% had they instead been exposed to a </w:t>
      </w:r>
      <w:r w:rsidR="006B4BC7">
        <w:rPr>
          <w:lang w:val="en-US"/>
        </w:rPr>
        <w:t>group-based intervention.</w:t>
      </w:r>
      <w:r w:rsidR="00A15947">
        <w:rPr>
          <w:lang w:val="en-US"/>
        </w:rPr>
        <w:t xml:space="preserve"> For alternative interpretation metrics, see our main analysis codes accompanying the review. </w:t>
      </w:r>
    </w:p>
    <w:p w14:paraId="4C27AAA8" w14:textId="77777777" w:rsidR="00B06B15" w:rsidRDefault="00B06B15" w:rsidP="002E5FF6">
      <w:pPr>
        <w:jc w:val="both"/>
      </w:pPr>
    </w:p>
    <w:p w14:paraId="655E5F23" w14:textId="7CF60127" w:rsidR="00EB46E6" w:rsidRDefault="00E84DFD" w:rsidP="002E5FF6">
      <w:pPr>
        <w:jc w:val="both"/>
      </w:pPr>
      <w:r>
        <w:t>In this context, a</w:t>
      </w:r>
      <w:r w:rsidR="006D34CF">
        <w:t xml:space="preserve">nother metric </w:t>
      </w:r>
      <w:r>
        <w:t xml:space="preserve">that can </w:t>
      </w:r>
      <w:r w:rsidR="006D34CF">
        <w:t>express</w:t>
      </w:r>
      <w:r w:rsidR="00B06B15">
        <w:t xml:space="preserve"> the </w:t>
      </w:r>
      <w:r w:rsidR="00E660FF">
        <w:t>substantial</w:t>
      </w:r>
      <w:r w:rsidR="00B06B15">
        <w:t xml:space="preserve"> impact of group-based intervention on the social reintegration of the participants is the comparison between the treatment effect and the usual improvement/development of </w:t>
      </w:r>
      <w:r w:rsidR="00E660FF">
        <w:t>participants</w:t>
      </w:r>
      <w:r w:rsidR="00B06B15">
        <w:t xml:space="preserve"> receiving individual treatment as usual (TAU). As </w:t>
      </w:r>
      <w:r w:rsidR="00003839">
        <w:t>the majority of</w:t>
      </w:r>
      <w:r w:rsidR="00B06B15">
        <w:t xml:space="preserve"> </w:t>
      </w:r>
      <w:r w:rsidR="0043291E">
        <w:t>studies</w:t>
      </w:r>
      <w:r w:rsidR="00003839">
        <w:t xml:space="preserve"> (i.e., 35 out of 39 studies)</w:t>
      </w:r>
      <w:r w:rsidR="00B06B15">
        <w:t xml:space="preserve"> using TAU both reported baseline and </w:t>
      </w:r>
      <w:proofErr w:type="spellStart"/>
      <w:r w:rsidR="00B06B15">
        <w:t>posttest</w:t>
      </w:r>
      <w:proofErr w:type="spellEnd"/>
      <w:r w:rsidR="00B06B15">
        <w:t xml:space="preserve"> effects, we were able to calculate the </w:t>
      </w:r>
      <w:r w:rsidR="00E660FF">
        <w:t>typical</w:t>
      </w:r>
      <w:r w:rsidR="00B06B15">
        <w:t xml:space="preserve"> </w:t>
      </w:r>
      <w:r w:rsidR="00E660FF">
        <w:t>development</w:t>
      </w:r>
      <w:r w:rsidR="00B06B15">
        <w:t xml:space="preserve"> in the TAU control group </w:t>
      </w:r>
      <w:r w:rsidR="00E660FF">
        <w:t>adequately</w:t>
      </w:r>
      <w:r w:rsidR="00B06B15">
        <w:t xml:space="preserve">. </w:t>
      </w:r>
      <w:r w:rsidR="00003839">
        <w:t>Based on 35 studies and 173 effect sizes</w:t>
      </w:r>
      <w:r w:rsidR="00B06B15">
        <w:t xml:space="preserve">, we </w:t>
      </w:r>
      <w:r w:rsidR="0043291E">
        <w:t>found</w:t>
      </w:r>
      <w:r w:rsidR="00B06B15">
        <w:t xml:space="preserve"> the </w:t>
      </w:r>
      <w:r w:rsidR="00003839">
        <w:t>typical</w:t>
      </w:r>
      <w:r w:rsidR="00B06B15">
        <w:t xml:space="preserve"> improvement </w:t>
      </w:r>
      <w:r w:rsidR="00003839">
        <w:t>on social reintegration within</w:t>
      </w:r>
      <w:r w:rsidR="00B06B15">
        <w:t xml:space="preserve"> the TAU control group to be 0.083 SD, </w:t>
      </w:r>
      <w:proofErr w:type="gramStart"/>
      <w:r w:rsidR="00B06B15">
        <w:rPr>
          <w:i/>
          <w:iCs/>
        </w:rPr>
        <w:t>t</w:t>
      </w:r>
      <w:r w:rsidR="00B06B15">
        <w:t>(</w:t>
      </w:r>
      <w:proofErr w:type="gramEnd"/>
      <w:r w:rsidR="00B06B15">
        <w:t>28.04)</w:t>
      </w:r>
      <w:r w:rsidR="00E4770F">
        <w:t xml:space="preserve"> = 2.01, </w:t>
      </w:r>
      <w:r w:rsidR="00E4770F">
        <w:rPr>
          <w:i/>
          <w:iCs/>
        </w:rPr>
        <w:t>p</w:t>
      </w:r>
      <w:r w:rsidR="00E4770F">
        <w:t xml:space="preserve"> = 0.055, 95% </w:t>
      </w:r>
      <w:r w:rsidR="00AF35DF" w:rsidRPr="00AF35DF">
        <w:rPr>
          <w:i/>
          <w:iCs/>
        </w:rPr>
        <w:t>CI[</w:t>
      </w:r>
      <w:r w:rsidR="00A6522D">
        <w:t>-0.002, 0.168</w:t>
      </w:r>
      <w:r w:rsidR="00E4770F">
        <w:t>]</w:t>
      </w:r>
      <w:r w:rsidR="00A6522D">
        <w:t>.</w:t>
      </w:r>
      <w:r w:rsidR="0043291E">
        <w:rPr>
          <w:rStyle w:val="FootnoteReference"/>
        </w:rPr>
        <w:footnoteReference w:id="12"/>
      </w:r>
      <w:r w:rsidR="00A6522D">
        <w:t xml:space="preserve"> Seen </w:t>
      </w:r>
      <w:r w:rsidR="00E660FF">
        <w:t>in</w:t>
      </w:r>
      <w:r w:rsidR="00A6522D">
        <w:t xml:space="preserve"> this light, the treatment effect can be said to be 2.3 times larger</w:t>
      </w:r>
      <w:r w:rsidR="00414C18">
        <w:t xml:space="preserve"> (0.195/0.083)</w:t>
      </w:r>
      <w:r w:rsidR="00A6522D">
        <w:t xml:space="preserve"> than the </w:t>
      </w:r>
      <w:r w:rsidR="00B15A6F">
        <w:t>typical</w:t>
      </w:r>
      <w:r w:rsidR="00A6522D">
        <w:t xml:space="preserve"> improvement </w:t>
      </w:r>
      <w:r w:rsidR="00B15A6F">
        <w:t>when receiving</w:t>
      </w:r>
      <w:r w:rsidR="00A6522D">
        <w:t xml:space="preserve"> TAU</w:t>
      </w:r>
      <w:r w:rsidR="00E357A7">
        <w:t xml:space="preserve">. </w:t>
      </w:r>
    </w:p>
    <w:p w14:paraId="42DEC308" w14:textId="77777777" w:rsidR="00B55A7B" w:rsidRDefault="00B55A7B" w:rsidP="002E5FF6">
      <w:pPr>
        <w:jc w:val="both"/>
        <w:rPr>
          <w:b/>
          <w:bCs/>
        </w:rPr>
      </w:pPr>
    </w:p>
    <w:p w14:paraId="773ABB74" w14:textId="77777777" w:rsidR="00B55A7B" w:rsidRDefault="00B55A7B" w:rsidP="002E5FF6">
      <w:pPr>
        <w:jc w:val="both"/>
        <w:rPr>
          <w:b/>
          <w:bCs/>
        </w:rPr>
      </w:pPr>
    </w:p>
    <w:p w14:paraId="7670E7FD" w14:textId="77777777" w:rsidR="00B55A7B" w:rsidRDefault="00B55A7B" w:rsidP="002E5FF6">
      <w:pPr>
        <w:jc w:val="both"/>
        <w:rPr>
          <w:b/>
          <w:bCs/>
        </w:rPr>
      </w:pPr>
    </w:p>
    <w:p w14:paraId="3B1846E7" w14:textId="77777777" w:rsidR="00B55A7B" w:rsidRDefault="00B55A7B" w:rsidP="002E5FF6">
      <w:pPr>
        <w:jc w:val="both"/>
        <w:rPr>
          <w:b/>
          <w:bCs/>
        </w:rPr>
      </w:pPr>
    </w:p>
    <w:p w14:paraId="142525C3" w14:textId="77777777" w:rsidR="00B55A7B" w:rsidRDefault="00B55A7B" w:rsidP="002E5FF6">
      <w:pPr>
        <w:jc w:val="both"/>
        <w:rPr>
          <w:b/>
          <w:bCs/>
        </w:rPr>
      </w:pPr>
    </w:p>
    <w:p w14:paraId="0C049086" w14:textId="77777777" w:rsidR="00B55A7B" w:rsidRDefault="00B55A7B" w:rsidP="002E5FF6">
      <w:pPr>
        <w:jc w:val="both"/>
        <w:rPr>
          <w:b/>
          <w:bCs/>
        </w:rPr>
      </w:pPr>
    </w:p>
    <w:p w14:paraId="0FE71B59" w14:textId="77777777" w:rsidR="00B55A7B" w:rsidRDefault="00B55A7B" w:rsidP="002E5FF6">
      <w:pPr>
        <w:jc w:val="both"/>
        <w:rPr>
          <w:b/>
          <w:bCs/>
        </w:rPr>
      </w:pPr>
    </w:p>
    <w:p w14:paraId="10B39660" w14:textId="77777777" w:rsidR="00B55A7B" w:rsidRDefault="00B55A7B" w:rsidP="002E5FF6">
      <w:pPr>
        <w:jc w:val="both"/>
        <w:rPr>
          <w:b/>
          <w:bCs/>
        </w:rPr>
      </w:pPr>
    </w:p>
    <w:p w14:paraId="173603E3" w14:textId="77777777" w:rsidR="00B55A7B" w:rsidRDefault="00B55A7B" w:rsidP="002E5FF6">
      <w:pPr>
        <w:jc w:val="both"/>
        <w:rPr>
          <w:b/>
          <w:bCs/>
        </w:rPr>
      </w:pPr>
    </w:p>
    <w:p w14:paraId="40B38811" w14:textId="77777777" w:rsidR="00B55A7B" w:rsidRDefault="00B55A7B" w:rsidP="002E5FF6">
      <w:pPr>
        <w:jc w:val="both"/>
        <w:rPr>
          <w:b/>
          <w:bCs/>
        </w:rPr>
      </w:pPr>
    </w:p>
    <w:p w14:paraId="0B2CA9DA" w14:textId="77777777" w:rsidR="00B55A7B" w:rsidRDefault="00B55A7B" w:rsidP="002E5FF6">
      <w:pPr>
        <w:jc w:val="both"/>
        <w:rPr>
          <w:b/>
          <w:bCs/>
        </w:rPr>
      </w:pPr>
    </w:p>
    <w:p w14:paraId="0A6BC62E" w14:textId="77777777" w:rsidR="00B55A7B" w:rsidRDefault="00B55A7B" w:rsidP="002E5FF6">
      <w:pPr>
        <w:jc w:val="both"/>
        <w:rPr>
          <w:b/>
          <w:bCs/>
        </w:rPr>
      </w:pPr>
    </w:p>
    <w:p w14:paraId="542FA9DE" w14:textId="77777777" w:rsidR="00B55A7B" w:rsidRDefault="00B55A7B" w:rsidP="002E5FF6">
      <w:pPr>
        <w:jc w:val="both"/>
        <w:rPr>
          <w:b/>
          <w:bCs/>
        </w:rPr>
      </w:pPr>
    </w:p>
    <w:p w14:paraId="335CE5E5" w14:textId="77777777" w:rsidR="00B55A7B" w:rsidRDefault="00B55A7B" w:rsidP="002E5FF6">
      <w:pPr>
        <w:jc w:val="both"/>
        <w:rPr>
          <w:b/>
          <w:bCs/>
        </w:rPr>
      </w:pPr>
    </w:p>
    <w:p w14:paraId="3CA81234" w14:textId="77777777" w:rsidR="00B55A7B" w:rsidRDefault="00B55A7B" w:rsidP="002E5FF6">
      <w:pPr>
        <w:jc w:val="both"/>
        <w:rPr>
          <w:b/>
          <w:bCs/>
        </w:rPr>
      </w:pPr>
    </w:p>
    <w:p w14:paraId="24C7D30A" w14:textId="77777777" w:rsidR="00B55A7B" w:rsidRDefault="00B55A7B" w:rsidP="002E5FF6">
      <w:pPr>
        <w:jc w:val="both"/>
        <w:rPr>
          <w:b/>
          <w:bCs/>
        </w:rPr>
      </w:pPr>
    </w:p>
    <w:p w14:paraId="625714BC" w14:textId="77777777" w:rsidR="00B55A7B" w:rsidRDefault="00B55A7B" w:rsidP="002E5FF6">
      <w:pPr>
        <w:jc w:val="both"/>
        <w:rPr>
          <w:b/>
          <w:bCs/>
        </w:rPr>
      </w:pPr>
    </w:p>
    <w:p w14:paraId="7ECE920D" w14:textId="77777777" w:rsidR="00B55A7B" w:rsidRDefault="00B55A7B" w:rsidP="002E5FF6">
      <w:pPr>
        <w:jc w:val="both"/>
        <w:rPr>
          <w:b/>
          <w:bCs/>
        </w:rPr>
      </w:pPr>
    </w:p>
    <w:p w14:paraId="2848590D" w14:textId="77777777" w:rsidR="00B55A7B" w:rsidRDefault="00B55A7B" w:rsidP="002E5FF6">
      <w:pPr>
        <w:jc w:val="both"/>
        <w:rPr>
          <w:b/>
          <w:bCs/>
        </w:rPr>
      </w:pPr>
    </w:p>
    <w:p w14:paraId="12870BE9" w14:textId="77777777" w:rsidR="00B55A7B" w:rsidRDefault="00B55A7B" w:rsidP="002E5FF6">
      <w:pPr>
        <w:jc w:val="both"/>
        <w:rPr>
          <w:b/>
          <w:bCs/>
        </w:rPr>
      </w:pPr>
    </w:p>
    <w:p w14:paraId="0348A54C" w14:textId="77777777" w:rsidR="00B55A7B" w:rsidRDefault="00B55A7B" w:rsidP="002E5FF6">
      <w:pPr>
        <w:jc w:val="both"/>
        <w:rPr>
          <w:b/>
          <w:bCs/>
        </w:rPr>
      </w:pPr>
    </w:p>
    <w:p w14:paraId="56460EFA" w14:textId="77777777" w:rsidR="00B55A7B" w:rsidRDefault="00B55A7B" w:rsidP="002E5FF6">
      <w:pPr>
        <w:jc w:val="both"/>
        <w:rPr>
          <w:b/>
          <w:bCs/>
        </w:rPr>
      </w:pPr>
    </w:p>
    <w:p w14:paraId="5D7E7DBA" w14:textId="77777777" w:rsidR="00B55A7B" w:rsidRDefault="00B55A7B" w:rsidP="002E5FF6">
      <w:pPr>
        <w:jc w:val="both"/>
        <w:rPr>
          <w:b/>
          <w:bCs/>
        </w:rPr>
      </w:pPr>
    </w:p>
    <w:p w14:paraId="137AF65C" w14:textId="77777777" w:rsidR="00B55A7B" w:rsidRDefault="00B55A7B" w:rsidP="002E5FF6">
      <w:pPr>
        <w:jc w:val="both"/>
        <w:rPr>
          <w:b/>
          <w:bCs/>
        </w:rPr>
      </w:pPr>
    </w:p>
    <w:p w14:paraId="022B3B07" w14:textId="77777777" w:rsidR="00B55A7B" w:rsidRDefault="00B55A7B" w:rsidP="002E5FF6">
      <w:pPr>
        <w:jc w:val="both"/>
        <w:rPr>
          <w:b/>
          <w:bCs/>
        </w:rPr>
      </w:pPr>
    </w:p>
    <w:p w14:paraId="1E711475" w14:textId="77777777" w:rsidR="00B55A7B" w:rsidRDefault="00B55A7B" w:rsidP="002E5FF6">
      <w:pPr>
        <w:jc w:val="both"/>
        <w:rPr>
          <w:b/>
          <w:bCs/>
        </w:rPr>
      </w:pPr>
    </w:p>
    <w:p w14:paraId="42066023" w14:textId="77777777" w:rsidR="00B55A7B" w:rsidRDefault="00B55A7B" w:rsidP="002E5FF6">
      <w:pPr>
        <w:jc w:val="both"/>
        <w:rPr>
          <w:b/>
          <w:bCs/>
        </w:rPr>
      </w:pPr>
    </w:p>
    <w:p w14:paraId="4DB89F27" w14:textId="77777777" w:rsidR="00B55A7B" w:rsidRDefault="00B55A7B" w:rsidP="002E5FF6">
      <w:pPr>
        <w:jc w:val="both"/>
        <w:rPr>
          <w:b/>
          <w:bCs/>
        </w:rPr>
      </w:pPr>
    </w:p>
    <w:p w14:paraId="2B50E2C3" w14:textId="77777777" w:rsidR="00B55A7B" w:rsidRDefault="00B55A7B" w:rsidP="002E5FF6">
      <w:pPr>
        <w:jc w:val="both"/>
        <w:rPr>
          <w:b/>
          <w:bCs/>
        </w:rPr>
      </w:pPr>
    </w:p>
    <w:p w14:paraId="0E34EF5F" w14:textId="77777777" w:rsidR="00B55A7B" w:rsidRDefault="00B55A7B" w:rsidP="002E5FF6">
      <w:pPr>
        <w:jc w:val="both"/>
        <w:rPr>
          <w:b/>
          <w:bCs/>
        </w:rPr>
      </w:pPr>
    </w:p>
    <w:p w14:paraId="0094F44B" w14:textId="77777777" w:rsidR="00B55A7B" w:rsidRDefault="00B55A7B" w:rsidP="002E5FF6">
      <w:pPr>
        <w:jc w:val="both"/>
        <w:rPr>
          <w:b/>
          <w:bCs/>
        </w:rPr>
      </w:pPr>
    </w:p>
    <w:p w14:paraId="6FD16AF0" w14:textId="1FCFC3BD" w:rsidR="00EB46E6" w:rsidRDefault="00EB46E6" w:rsidP="002E5FF6">
      <w:pPr>
        <w:jc w:val="both"/>
      </w:pPr>
      <w:r w:rsidRPr="00EB46E6">
        <w:rPr>
          <w:b/>
          <w:bCs/>
        </w:rPr>
        <w:lastRenderedPageBreak/>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2E5FF6">
      <w:pPr>
        <w:jc w:val="both"/>
      </w:pPr>
    </w:p>
    <w:p w14:paraId="6F350ACB" w14:textId="47823701" w:rsidR="00EB46E6" w:rsidRDefault="00183C9E" w:rsidP="002E5FF6">
      <w:pPr>
        <w:jc w:val="both"/>
      </w:pPr>
      <w:r>
        <w:rPr>
          <w:noProof/>
        </w:rPr>
        <w:drawing>
          <wp:inline distT="0" distB="0" distL="0" distR="0" wp14:anchorId="69850251" wp14:editId="0E516F98">
            <wp:extent cx="5943600" cy="6537960"/>
            <wp:effectExtent l="0" t="0" r="0" b="0"/>
            <wp:docPr id="53" name="Picture 53"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 shot of a char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09E3B21F" w:rsidR="008826B0" w:rsidRPr="003456CC" w:rsidRDefault="008826B0" w:rsidP="002E5FF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 xml:space="preserve">Fernández-Castilla, </w:t>
      </w:r>
      <w:proofErr w:type="spellStart"/>
      <w:r w:rsidRPr="003456CC">
        <w:rPr>
          <w:sz w:val="20"/>
          <w:szCs w:val="20"/>
          <w:lang w:val="en-US"/>
        </w:rPr>
        <w:t>Declercq</w:t>
      </w:r>
      <w:proofErr w:type="spellEnd"/>
      <w:r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w:t>
      </w:r>
      <w:r w:rsidR="001049E7">
        <w:rPr>
          <w:rFonts w:eastAsia="Times New Roman"/>
          <w:sz w:val="20"/>
          <w:szCs w:val="20"/>
          <w:lang w:val="en-US"/>
        </w:rPr>
        <w:t>indicates</w:t>
      </w:r>
      <w:r w:rsidRPr="003456CC">
        <w:rPr>
          <w:rFonts w:eastAsia="Times New Roman"/>
          <w:sz w:val="20"/>
          <w:szCs w:val="20"/>
          <w:lang w:val="en-US"/>
        </w:rPr>
        <w:t xml:space="preserve"> the 95% confidence interval from the fitted PECHE-RVE model. </w:t>
      </w:r>
    </w:p>
    <w:p w14:paraId="5179AFEE" w14:textId="77777777" w:rsidR="00EB46E6" w:rsidRDefault="00EB46E6" w:rsidP="002E5FF6">
      <w:pPr>
        <w:jc w:val="both"/>
      </w:pPr>
    </w:p>
    <w:p w14:paraId="42CE056C" w14:textId="7EE04047" w:rsidR="001E7B8A" w:rsidRDefault="00C30CA2" w:rsidP="001E7B8A">
      <w:pPr>
        <w:jc w:val="both"/>
      </w:pPr>
      <w:r>
        <w:t>We also found substantial amounts of heterogeneity among the effect sizes,</w:t>
      </w:r>
      <w:r w:rsidR="00471442">
        <w:t xml:space="preserve"> with</w:t>
      </w:r>
      <w:r>
        <w:t xml:space="preserve"> </w:t>
      </w:r>
      <w:proofErr w:type="gramStart"/>
      <w:r>
        <w:rPr>
          <w:i/>
          <w:iCs/>
        </w:rPr>
        <w:t>Q</w:t>
      </w:r>
      <w:r>
        <w:t>(</w:t>
      </w:r>
      <w:proofErr w:type="gramEnd"/>
      <w:r>
        <w:t xml:space="preserve">204) = 1220.8, </w:t>
      </w:r>
      <w:r w:rsidRPr="00C30CA2">
        <w:rPr>
          <w:i/>
          <w:iCs/>
        </w:rPr>
        <w:t>p</w:t>
      </w:r>
      <w:r>
        <w:t xml:space="preserve"> &lt; 0.001</w:t>
      </w:r>
      <w:r w:rsidR="00F01996">
        <w:t xml:space="preserve">, </w:t>
      </w:r>
      <w:r w:rsidR="00F01996">
        <w:rPr>
          <w:i/>
          <w:iCs/>
        </w:rPr>
        <w:t>I</w:t>
      </w:r>
      <w:r w:rsidR="00F01996">
        <w:rPr>
          <w:i/>
          <w:iCs/>
          <w:vertAlign w:val="superscript"/>
        </w:rPr>
        <w:t>2</w:t>
      </w:r>
      <w:r w:rsidR="00F01996">
        <w:t xml:space="preserve"> = 88.9</w:t>
      </w:r>
      <w:r w:rsidR="000E5336">
        <w:t>,</w:t>
      </w:r>
      <w:r w:rsidR="00471442">
        <w:t xml:space="preserve"> and</w:t>
      </w:r>
      <w:r w:rsidR="002E5FF6">
        <w:t xml:space="preserve"> </w:t>
      </w:r>
      <w:r w:rsidR="00837B24">
        <w:t>a total heterogeneit</w:t>
      </w:r>
      <w:r w:rsidR="005F4DEC">
        <w:t>y</w:t>
      </w:r>
      <w:r w:rsidR="00837B24">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00837B24">
        <w:t xml:space="preserve"> 0.204 SD. The total amount of heterogeneity </w:t>
      </w:r>
      <w:r w:rsidR="00837B24">
        <w:lastRenderedPageBreak/>
        <w:t xml:space="preserve">compresses variation </w:t>
      </w:r>
      <w:r w:rsidR="00BD6E51">
        <w:t xml:space="preserve">from </w:t>
      </w:r>
      <w:r w:rsidR="00837B24">
        <w:t>study and effect size levels,</w:t>
      </w:r>
      <w:r w:rsidR="00F33186">
        <w:t xml:space="preserve"> respectively,</w:t>
      </w:r>
      <w:r w:rsidR="00837B24">
        <w:t xml:space="preserve"> with between-study SD </w:t>
      </w:r>
      <m:oMath>
        <m:acc>
          <m:accPr>
            <m:ctrlPr>
              <w:rPr>
                <w:rFonts w:ascii="Cambria Math" w:hAnsi="Cambria Math"/>
                <w:i/>
              </w:rPr>
            </m:ctrlPr>
          </m:accPr>
          <m:e>
            <m:r>
              <w:rPr>
                <w:rFonts w:ascii="Cambria Math" w:hAnsi="Cambria Math"/>
              </w:rPr>
              <m:t>τ</m:t>
            </m:r>
          </m:e>
        </m:acc>
      </m:oMath>
      <w:r w:rsidR="00837B24">
        <w:t xml:space="preserve"> = 0.067</w:t>
      </w:r>
      <w:r w:rsidR="0006117C">
        <w:t xml:space="preserve"> 95% </w:t>
      </w:r>
      <w:proofErr w:type="gramStart"/>
      <w:r w:rsidR="0006117C">
        <w:rPr>
          <w:i/>
          <w:iCs/>
        </w:rPr>
        <w:t>CI</w:t>
      </w:r>
      <w:r w:rsidR="0006117C">
        <w:t>[</w:t>
      </w:r>
      <w:proofErr w:type="gramEnd"/>
      <w:r w:rsidR="0006117C">
        <w:t>0.000, 0.173]</w:t>
      </w:r>
      <w:r w:rsidR="00837B24">
        <w:t xml:space="preserve"> and within-study SD </w:t>
      </w:r>
      <m:oMath>
        <m:acc>
          <m:accPr>
            <m:ctrlPr>
              <w:rPr>
                <w:rFonts w:ascii="Cambria Math" w:hAnsi="Cambria Math"/>
                <w:i/>
              </w:rPr>
            </m:ctrlPr>
          </m:accPr>
          <m:e>
            <m:r>
              <w:rPr>
                <w:rFonts w:ascii="Cambria Math" w:hAnsi="Cambria Math"/>
              </w:rPr>
              <m:t>ω</m:t>
            </m:r>
          </m:e>
        </m:acc>
      </m:oMath>
      <w:r w:rsidR="00837B24">
        <w:t xml:space="preserve"> = 0.193</w:t>
      </w:r>
      <w:r w:rsidR="0006117C">
        <w:t xml:space="preserve"> 95% </w:t>
      </w:r>
      <w:r w:rsidR="0006117C">
        <w:rPr>
          <w:i/>
          <w:iCs/>
        </w:rPr>
        <w:t>CI</w:t>
      </w:r>
      <w:r w:rsidR="0006117C">
        <w:t>[0.167, 0.224]</w:t>
      </w:r>
      <w:r w:rsidR="00837B24">
        <w:t xml:space="preserve">. Based on these estimates, Figure 13 </w:t>
      </w:r>
      <w:r w:rsidR="00647B0F">
        <w:t>illustrates</w:t>
      </w:r>
      <w:r w:rsidR="00837B24">
        <w:t xml:space="preserve"> the predictive distribution of future </w:t>
      </w:r>
      <w:r w:rsidR="00647B0F">
        <w:t>effect size estimates</w:t>
      </w:r>
      <w:r w:rsidR="00BD6E51">
        <w:t xml:space="preserve"> and the 67% </w:t>
      </w:r>
      <w:r w:rsidR="00173411">
        <w:t>PI</w:t>
      </w:r>
      <w:r w:rsidR="00BD6E51">
        <w:t xml:space="preserve"> of [-0.01</w:t>
      </w:r>
      <w:r w:rsidR="00CE7FB5">
        <w:t>2</w:t>
      </w:r>
      <w:r w:rsidR="00BD6E51">
        <w:t>, 0.</w:t>
      </w:r>
      <w:r w:rsidR="00CE7FB5">
        <w:t>401</w:t>
      </w:r>
      <w:r w:rsidR="00BD6E51">
        <w:t>]</w:t>
      </w:r>
      <w:r w:rsidR="00837B24">
        <w:t xml:space="preserve">. </w:t>
      </w:r>
      <w:r w:rsidR="001E33D1" w:rsidRPr="001E33D1">
        <w:t xml:space="preserve">It can also be seen that 82% of future studies </w:t>
      </w:r>
      <w:r w:rsidR="00186185">
        <w:t xml:space="preserve">would be expected </w:t>
      </w:r>
      <w:r w:rsidR="001E33D1" w:rsidRPr="001E33D1">
        <w:t xml:space="preserve">to yield effect sizes above zero. Although the 67% PI slightly overlaps zero, we do not interpret this as evidence of an ineffective intervention, given the lower cost of group-based approaches. </w:t>
      </w:r>
      <w:r w:rsidR="001049E7">
        <w:t>By this, we mean that</w:t>
      </w:r>
      <w:r w:rsidR="001E33D1" w:rsidRPr="001E33D1">
        <w:t xml:space="preserve"> even if individual and group-based treatments are equally effective (e.g., with an effect size of 0.083), group-based interventions would allow the same number of individuals to be treated at a substantially lower cost, or enable treatment of many more people for the same cost as individual treatment as usual.</w:t>
      </w:r>
      <w:r w:rsidR="003F056D">
        <w:t xml:space="preserve"> Consequently, we interpret the predictive distribution to indicate that the majority of future studies will yield </w:t>
      </w:r>
      <w:r w:rsidR="00A15947">
        <w:t>meaningful</w:t>
      </w:r>
      <w:r w:rsidR="004A5559">
        <w:t xml:space="preserve"> and </w:t>
      </w:r>
      <w:r w:rsidR="004A5559" w:rsidRPr="004A5559">
        <w:t>efficacious</w:t>
      </w:r>
      <w:r w:rsidR="004A5559">
        <w:t xml:space="preserve"> </w:t>
      </w:r>
      <w:r w:rsidR="003F056D">
        <w:t>effect sizes</w:t>
      </w:r>
      <w:r w:rsidR="004A5559">
        <w:t xml:space="preserve">. </w:t>
      </w:r>
    </w:p>
    <w:p w14:paraId="38B4C0DC" w14:textId="77777777" w:rsidR="001E33D1" w:rsidRDefault="001E33D1" w:rsidP="001E7B8A">
      <w:pPr>
        <w:jc w:val="both"/>
      </w:pPr>
    </w:p>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 xml:space="preserve">Predictive distribution for </w:t>
      </w:r>
      <w:proofErr w:type="spellStart"/>
      <w:r w:rsidR="00466691">
        <w:t>reintegrational</w:t>
      </w:r>
      <w:proofErr w:type="spellEnd"/>
      <w:r w:rsidR="00466691">
        <w:t xml:space="preserve"> outcomes</w:t>
      </w:r>
    </w:p>
    <w:p w14:paraId="2F73CC4E" w14:textId="51F47103" w:rsidR="00466691" w:rsidRPr="00466691" w:rsidRDefault="001118DC" w:rsidP="00EB46E6">
      <w:r>
        <w:rPr>
          <w:noProof/>
        </w:rPr>
        <w:drawing>
          <wp:inline distT="0" distB="0" distL="0" distR="0" wp14:anchorId="29A07488" wp14:editId="0A004862">
            <wp:extent cx="5943600" cy="2971800"/>
            <wp:effectExtent l="0" t="0" r="0" b="0"/>
            <wp:docPr id="49" name="Picture 49"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normal distribution&#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A15282" w14:textId="34FDF9D8" w:rsidR="001118DC" w:rsidRPr="0064368F" w:rsidRDefault="001118DC" w:rsidP="00EB46E6">
      <w:pPr>
        <w:rPr>
          <w:sz w:val="20"/>
          <w:szCs w:val="20"/>
        </w:rPr>
      </w:pPr>
      <w:r w:rsidRPr="00600DBD">
        <w:rPr>
          <w:i/>
          <w:iCs/>
          <w:sz w:val="20"/>
          <w:szCs w:val="20"/>
        </w:rPr>
        <w:t>Note</w:t>
      </w:r>
      <w:r w:rsidRPr="00600DBD">
        <w:rPr>
          <w:sz w:val="20"/>
          <w:szCs w:val="20"/>
        </w:rPr>
        <w:t xml:space="preserve">: Dash lines indicate the 67% prediction interval. </w:t>
      </w:r>
    </w:p>
    <w:p w14:paraId="11109C70" w14:textId="2DF5631C" w:rsidR="00DB3F95" w:rsidRDefault="00DB3F95" w:rsidP="00DB3F95">
      <w:pPr>
        <w:pStyle w:val="Heading4"/>
      </w:pPr>
      <w:r>
        <w:t>Overall average effects on mental health</w:t>
      </w:r>
    </w:p>
    <w:p w14:paraId="13B4904D" w14:textId="382C4C28" w:rsidR="00DB3F95" w:rsidRDefault="00752AE9" w:rsidP="00126CC3">
      <w:pPr>
        <w:jc w:val="both"/>
      </w:pPr>
      <w:r>
        <w:t xml:space="preserve">The overall average effect size estimate for mental health outcomes summarizes a total of 144 effect sizes and 42 studies published from </w:t>
      </w:r>
      <w:r w:rsidR="00187718">
        <w:t>2000 to 2022. As shown in Figure 14, we found</w:t>
      </w:r>
      <w:r w:rsidR="00126CC3">
        <w:t xml:space="preserve"> a positive, statistically significant overall standardized mean difference for mental health outcomes of 0.215 SD, </w:t>
      </w:r>
      <w:proofErr w:type="gramStart"/>
      <w:r w:rsidR="00126CC3">
        <w:rPr>
          <w:i/>
          <w:iCs/>
        </w:rPr>
        <w:t>t</w:t>
      </w:r>
      <w:r w:rsidR="00126CC3">
        <w:t>(</w:t>
      </w:r>
      <w:proofErr w:type="gramEnd"/>
      <w:r w:rsidR="00126CC3">
        <w:t xml:space="preserve">37.5) = 3.48, </w:t>
      </w:r>
      <w:r w:rsidR="00126CC3">
        <w:rPr>
          <w:i/>
          <w:iCs/>
        </w:rPr>
        <w:t>p</w:t>
      </w:r>
      <w:r w:rsidR="00126CC3">
        <w:t xml:space="preserve"> = .001, 95% </w:t>
      </w:r>
      <w:r w:rsidR="00AF35DF" w:rsidRPr="00AF35DF">
        <w:rPr>
          <w:i/>
          <w:iCs/>
        </w:rPr>
        <w:t>CI[</w:t>
      </w:r>
      <w:r w:rsidR="00126CC3">
        <w:t xml:space="preserve">0.090, 0.340]. This means that on average, participants in group-based interventions score higher on mental health outcomes relative to participants exposed to individual treatment or a wait-list. </w:t>
      </w:r>
    </w:p>
    <w:p w14:paraId="7049CB75" w14:textId="77777777" w:rsidR="00126CC3" w:rsidRDefault="00126CC3" w:rsidP="00126CC3">
      <w:pPr>
        <w:jc w:val="both"/>
      </w:pPr>
    </w:p>
    <w:p w14:paraId="72220EAA" w14:textId="77777777" w:rsidR="00A15947" w:rsidRPr="006B4BC7" w:rsidRDefault="00126CC3" w:rsidP="00A15947">
      <w:pPr>
        <w:jc w:val="both"/>
        <w:rPr>
          <w:lang w:val="en-US"/>
        </w:rPr>
      </w:pPr>
      <w:r>
        <w:t xml:space="preserve">This effect is similar to the overall average effect size of social reintegration. Again, seen in light of the significant </w:t>
      </w:r>
      <w:r w:rsidR="004A5559">
        <w:t>reduction in the incremental cost per treated individual</w:t>
      </w:r>
      <w:r>
        <w:t>, we also consider this effect size to be substantial.</w:t>
      </w:r>
      <w:r w:rsidR="0086361C">
        <w:t xml:space="preserve"> The overall average effect size of 0.215 amounts to 58.5 percent of the treatment participants having a better score than the average control participant, with the 95% confidence interval ranging from ~53.6 to ~63.</w:t>
      </w:r>
      <w:proofErr w:type="gramStart"/>
      <w:r w:rsidR="0086361C">
        <w:t>29  percent</w:t>
      </w:r>
      <w:proofErr w:type="gramEnd"/>
      <w:r w:rsidR="0086361C">
        <w:t xml:space="preserve"> of the treatment participants scoring better than the average control participant. </w:t>
      </w:r>
      <w:r w:rsidR="00414C18">
        <w:t>O</w:t>
      </w:r>
      <w:r w:rsidR="0086361C">
        <w:t xml:space="preserve">n the individual level, </w:t>
      </w:r>
      <w:r w:rsidR="00414C18">
        <w:t xml:space="preserve">when assuming constant effects, </w:t>
      </w:r>
      <w:r w:rsidR="0086361C">
        <w:t xml:space="preserve">this translates to </w:t>
      </w:r>
      <w:r w:rsidR="0086361C" w:rsidRPr="006B4BC7">
        <w:rPr>
          <w:lang w:val="en-US"/>
        </w:rPr>
        <w:t xml:space="preserve">an expectation that a typical </w:t>
      </w:r>
      <w:r w:rsidR="0086361C">
        <w:rPr>
          <w:lang w:val="en-US"/>
        </w:rPr>
        <w:t>participant</w:t>
      </w:r>
      <w:r w:rsidR="0086361C" w:rsidRPr="006B4BC7">
        <w:rPr>
          <w:lang w:val="en-US"/>
        </w:rPr>
        <w:t xml:space="preserve"> from the control group would</w:t>
      </w:r>
      <w:r w:rsidR="0086361C">
        <w:rPr>
          <w:lang w:val="en-US"/>
        </w:rPr>
        <w:t xml:space="preserve"> </w:t>
      </w:r>
      <w:r w:rsidR="0086361C" w:rsidRPr="006B4BC7">
        <w:rPr>
          <w:lang w:val="en-US"/>
        </w:rPr>
        <w:lastRenderedPageBreak/>
        <w:t xml:space="preserve">have had a percentile gain of </w:t>
      </w:r>
      <w:r w:rsidR="0086361C">
        <w:rPr>
          <w:lang w:val="en-US"/>
        </w:rPr>
        <w:t>8</w:t>
      </w:r>
      <w:r w:rsidR="0086361C" w:rsidRPr="006B4BC7">
        <w:rPr>
          <w:lang w:val="en-US"/>
        </w:rPr>
        <w:t>.</w:t>
      </w:r>
      <w:r w:rsidR="0086361C">
        <w:rPr>
          <w:lang w:val="en-US"/>
        </w:rPr>
        <w:t>5</w:t>
      </w:r>
      <w:r w:rsidR="0086361C" w:rsidRPr="006B4BC7">
        <w:rPr>
          <w:lang w:val="en-US"/>
        </w:rPr>
        <w:t xml:space="preserve">% had they instead been exposed to a </w:t>
      </w:r>
      <w:r w:rsidR="0086361C">
        <w:rPr>
          <w:lang w:val="en-US"/>
        </w:rPr>
        <w:t xml:space="preserve">group-based intervention. </w:t>
      </w:r>
      <w:r w:rsidR="00A15947">
        <w:rPr>
          <w:lang w:val="en-US"/>
        </w:rPr>
        <w:t xml:space="preserve">For alternative interpretation metrics, see our main analysis codes accompanying the review. </w:t>
      </w:r>
    </w:p>
    <w:p w14:paraId="137BC7C1" w14:textId="3357E211" w:rsidR="00126CC3" w:rsidRPr="0086361C" w:rsidRDefault="00126CC3" w:rsidP="00126CC3">
      <w:pPr>
        <w:jc w:val="both"/>
        <w:rPr>
          <w:lang w:val="en-US"/>
        </w:rPr>
      </w:pPr>
    </w:p>
    <w:p w14:paraId="0FAD0FF4" w14:textId="3D8E6D37" w:rsidR="00126CC3" w:rsidRPr="00126CC3" w:rsidRDefault="00414C18" w:rsidP="00126CC3">
      <w:pPr>
        <w:jc w:val="both"/>
      </w:pPr>
      <w:r>
        <w:t xml:space="preserve">When comparing the average growth in mental health in the control group, when receiving TAU, the treatment effect can be said to be 1.4 times larger than the typical improvement in TAU, which we found to be 0.157 SD, </w:t>
      </w:r>
      <w:proofErr w:type="gramStart"/>
      <w:r>
        <w:rPr>
          <w:i/>
          <w:iCs/>
        </w:rPr>
        <w:t>t</w:t>
      </w:r>
      <w:r>
        <w:t>(</w:t>
      </w:r>
      <w:proofErr w:type="gramEnd"/>
      <w:r>
        <w:t xml:space="preserve">31.25) = 2.65, </w:t>
      </w:r>
      <w:r>
        <w:rPr>
          <w:i/>
          <w:iCs/>
        </w:rPr>
        <w:t>p</w:t>
      </w:r>
      <w:r>
        <w:t xml:space="preserve"> = 0.012, 95% </w:t>
      </w:r>
      <w:r w:rsidR="00AF35DF" w:rsidRPr="00AF35DF">
        <w:rPr>
          <w:i/>
          <w:iCs/>
        </w:rPr>
        <w:t>CI[</w:t>
      </w:r>
      <w:r>
        <w:t xml:space="preserve">0.036, 0.277]. </w:t>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05D7D500" w:rsidR="00EB46E6" w:rsidRPr="00EB46E6" w:rsidRDefault="00183C9E" w:rsidP="00EB46E6">
      <w:pPr>
        <w:rPr>
          <w:rFonts w:eastAsia="Times New Roman"/>
          <w:b/>
          <w:bCs/>
        </w:rPr>
      </w:pPr>
      <w:r>
        <w:rPr>
          <w:rFonts w:eastAsia="Times New Roman"/>
          <w:b/>
          <w:bCs/>
          <w:noProof/>
        </w:rPr>
        <w:drawing>
          <wp:inline distT="0" distB="0" distL="0" distR="0" wp14:anchorId="44131826" wp14:editId="09475296">
            <wp:extent cx="5426800" cy="5969479"/>
            <wp:effectExtent l="0" t="0" r="2540" b="0"/>
            <wp:docPr id="54" name="Picture 54" descr="A white sheet with many colorfu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white sheet with many colorful dots and numbe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35613" cy="5979174"/>
                    </a:xfrm>
                    <a:prstGeom prst="rect">
                      <a:avLst/>
                    </a:prstGeom>
                  </pic:spPr>
                </pic:pic>
              </a:graphicData>
            </a:graphic>
          </wp:inline>
        </w:drawing>
      </w:r>
    </w:p>
    <w:p w14:paraId="40ABC724" w14:textId="693E3050" w:rsidR="00C42B55" w:rsidRPr="003456CC" w:rsidRDefault="00EB46E6" w:rsidP="00EB46E6">
      <w:pPr>
        <w:jc w:val="both"/>
        <w:rPr>
          <w:rFonts w:eastAsia="Times New Roman"/>
          <w:sz w:val="20"/>
          <w:szCs w:val="20"/>
          <w:lang w:val="en-US"/>
        </w:rPr>
      </w:pPr>
      <w:bookmarkStart w:id="67" w:name="DISCUSSION"/>
      <w:bookmarkEnd w:id="67"/>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00F151B1" w:rsidRPr="003456CC">
        <w:rPr>
          <w:sz w:val="20"/>
          <w:szCs w:val="20"/>
          <w:lang w:val="en-US"/>
        </w:rPr>
        <w:t xml:space="preserve">Fernández-Castilla, </w:t>
      </w:r>
      <w:proofErr w:type="spellStart"/>
      <w:r w:rsidR="00F151B1" w:rsidRPr="003456CC">
        <w:rPr>
          <w:sz w:val="20"/>
          <w:szCs w:val="20"/>
          <w:lang w:val="en-US"/>
        </w:rPr>
        <w:t>Declercq</w:t>
      </w:r>
      <w:proofErr w:type="spellEnd"/>
      <w:r w:rsidR="00F151B1"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 xml:space="preserve">diamond </w:t>
      </w:r>
      <w:r w:rsidRPr="003456CC">
        <w:rPr>
          <w:rFonts w:eastAsia="Times New Roman"/>
          <w:sz w:val="20"/>
          <w:szCs w:val="20"/>
          <w:lang w:val="en-US"/>
        </w:rPr>
        <w:t>indicate</w:t>
      </w:r>
      <w:r w:rsidR="001049E7">
        <w:rPr>
          <w:rFonts w:eastAsia="Times New Roman"/>
          <w:sz w:val="20"/>
          <w:szCs w:val="20"/>
          <w:lang w:val="en-US"/>
        </w:rPr>
        <w:t>s</w:t>
      </w:r>
      <w:r w:rsidRPr="003456CC">
        <w:rPr>
          <w:rFonts w:eastAsia="Times New Roman"/>
          <w:sz w:val="20"/>
          <w:szCs w:val="20"/>
          <w:lang w:val="en-US"/>
        </w:rPr>
        <w:t xml:space="preserve"> the 95% confidence interval from the fitted PECHE-RVE</w:t>
      </w:r>
      <w:r w:rsidR="008826B0" w:rsidRPr="003456CC">
        <w:rPr>
          <w:rFonts w:eastAsia="Times New Roman"/>
          <w:sz w:val="20"/>
          <w:szCs w:val="20"/>
          <w:lang w:val="en-US"/>
        </w:rPr>
        <w:t>.</w:t>
      </w:r>
    </w:p>
    <w:p w14:paraId="06A4BE2E" w14:textId="77777777" w:rsidR="00EB46E6" w:rsidRDefault="00EB46E6" w:rsidP="00A71863">
      <w:pPr>
        <w:jc w:val="both"/>
        <w:rPr>
          <w:rFonts w:eastAsia="Times New Roman"/>
        </w:rPr>
      </w:pPr>
    </w:p>
    <w:p w14:paraId="37557FF1" w14:textId="766E77F4" w:rsidR="00183C9E" w:rsidRDefault="001049E7" w:rsidP="00A71863">
      <w:pPr>
        <w:jc w:val="both"/>
      </w:pPr>
      <w:r>
        <w:rPr>
          <w:rFonts w:eastAsia="Times New Roman"/>
        </w:rPr>
        <w:t xml:space="preserve">Also, for mental health outcomes, we found a substantial amount of heterogeneity </w:t>
      </w:r>
      <w:r w:rsidR="004A56DA">
        <w:rPr>
          <w:rFonts w:eastAsia="Times New Roman"/>
        </w:rPr>
        <w:t xml:space="preserve">among the effect sizes, with </w:t>
      </w:r>
      <w:proofErr w:type="gramStart"/>
      <w:r w:rsidR="004A56DA">
        <w:rPr>
          <w:rFonts w:eastAsia="Times New Roman"/>
          <w:i/>
          <w:iCs/>
        </w:rPr>
        <w:t>Q</w:t>
      </w:r>
      <w:r w:rsidR="00A71863">
        <w:rPr>
          <w:rFonts w:eastAsia="Times New Roman"/>
        </w:rPr>
        <w:t>(</w:t>
      </w:r>
      <w:proofErr w:type="gramEnd"/>
      <w:r w:rsidR="00A71863">
        <w:rPr>
          <w:rFonts w:eastAsia="Times New Roman"/>
        </w:rPr>
        <w:t xml:space="preserve">143) = 174072.2, </w:t>
      </w:r>
      <w:r w:rsidR="00A71863">
        <w:rPr>
          <w:rFonts w:eastAsia="Times New Roman"/>
          <w:i/>
          <w:iCs/>
        </w:rPr>
        <w:t>p</w:t>
      </w:r>
      <w:r w:rsidR="00A71863">
        <w:rPr>
          <w:rFonts w:eastAsia="Times New Roman"/>
        </w:rPr>
        <w:t xml:space="preserve"> &lt; .001, </w:t>
      </w:r>
      <w:r w:rsidR="00A71863">
        <w:rPr>
          <w:rFonts w:eastAsia="Times New Roman"/>
          <w:i/>
          <w:iCs/>
        </w:rPr>
        <w:t>I</w:t>
      </w:r>
      <w:r w:rsidR="00A71863">
        <w:rPr>
          <w:rFonts w:eastAsia="Times New Roman"/>
          <w:vertAlign w:val="superscript"/>
        </w:rPr>
        <w:t>2</w:t>
      </w:r>
      <w:r w:rsidR="00A71863">
        <w:rPr>
          <w:rFonts w:eastAsia="Times New Roman"/>
        </w:rPr>
        <w:t xml:space="preserve"> = 99.94, and a total heterogeneity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oMath>
      <w:r w:rsidR="00A71863">
        <w:rPr>
          <w:rFonts w:eastAsia="Times New Roman"/>
        </w:rPr>
        <w:t xml:space="preserve"> = 0.333. </w:t>
      </w:r>
      <w:r w:rsidR="00186185">
        <w:rPr>
          <w:rFonts w:eastAsia="Times New Roman"/>
        </w:rPr>
        <w:t xml:space="preserve">As with social </w:t>
      </w:r>
      <w:proofErr w:type="spellStart"/>
      <w:r w:rsidR="00186185">
        <w:rPr>
          <w:rFonts w:eastAsia="Times New Roman"/>
        </w:rPr>
        <w:t>reintegrational</w:t>
      </w:r>
      <w:proofErr w:type="spellEnd"/>
      <w:r w:rsidR="00186185">
        <w:rPr>
          <w:rFonts w:eastAsia="Times New Roman"/>
        </w:rPr>
        <w:t xml:space="preserve"> outcomes, the total heterogeneity </w:t>
      </w:r>
      <w:r w:rsidR="00A71863">
        <w:rPr>
          <w:rFonts w:eastAsia="Times New Roman"/>
        </w:rPr>
        <w:t xml:space="preserve">estimate comprises heterogeneity from the between-study and within-study levels, respectively, with between-study SD </w:t>
      </w:r>
      <m:oMath>
        <m:acc>
          <m:accPr>
            <m:ctrlPr>
              <w:rPr>
                <w:rFonts w:ascii="Cambria Math" w:eastAsia="Times New Roman" w:hAnsi="Cambria Math"/>
                <w:i/>
              </w:rPr>
            </m:ctrlPr>
          </m:accPr>
          <m:e>
            <m:r>
              <w:rPr>
                <w:rFonts w:ascii="Cambria Math" w:eastAsia="Times New Roman" w:hAnsi="Cambria Math"/>
              </w:rPr>
              <m:t>τ</m:t>
            </m:r>
          </m:e>
        </m:acc>
      </m:oMath>
      <w:r w:rsidR="00A71863">
        <w:rPr>
          <w:rFonts w:eastAsia="Times New Roman"/>
        </w:rPr>
        <w:t xml:space="preserve"> = 0.298</w:t>
      </w:r>
      <w:r w:rsidR="002C621D">
        <w:rPr>
          <w:rFonts w:eastAsia="Times New Roman"/>
        </w:rPr>
        <w:t xml:space="preserve"> 95% </w:t>
      </w:r>
      <w:proofErr w:type="gramStart"/>
      <w:r w:rsidR="002C621D">
        <w:rPr>
          <w:rFonts w:eastAsia="Times New Roman"/>
          <w:i/>
          <w:iCs/>
        </w:rPr>
        <w:t>CI</w:t>
      </w:r>
      <w:r w:rsidR="002C621D">
        <w:rPr>
          <w:rFonts w:eastAsia="Times New Roman"/>
        </w:rPr>
        <w:t>[</w:t>
      </w:r>
      <w:proofErr w:type="gramEnd"/>
      <w:r w:rsidR="002C621D">
        <w:rPr>
          <w:rFonts w:eastAsia="Times New Roman"/>
        </w:rPr>
        <w:t>0.201, 0.425]</w:t>
      </w:r>
      <w:r w:rsidR="00A71863">
        <w:rPr>
          <w:rFonts w:eastAsia="Times New Roman"/>
        </w:rPr>
        <w:t xml:space="preserve"> and within-study SD </w:t>
      </w:r>
      <m:oMath>
        <m:acc>
          <m:accPr>
            <m:ctrlPr>
              <w:rPr>
                <w:rFonts w:ascii="Cambria Math" w:hAnsi="Cambria Math"/>
                <w:i/>
              </w:rPr>
            </m:ctrlPr>
          </m:accPr>
          <m:e>
            <m:r>
              <w:rPr>
                <w:rFonts w:ascii="Cambria Math" w:hAnsi="Cambria Math"/>
              </w:rPr>
              <m:t>ω</m:t>
            </m:r>
          </m:e>
        </m:acc>
      </m:oMath>
      <w:r w:rsidR="00A71863">
        <w:t xml:space="preserve"> = 0.149</w:t>
      </w:r>
      <w:r w:rsidR="002C621D">
        <w:t xml:space="preserve"> 95% </w:t>
      </w:r>
      <w:r w:rsidR="002C621D">
        <w:rPr>
          <w:i/>
          <w:iCs/>
        </w:rPr>
        <w:t>CI</w:t>
      </w:r>
      <w:r w:rsidR="002C621D">
        <w:t>[0.121, 0.186]</w:t>
      </w:r>
      <w:r w:rsidR="00A71863">
        <w:t xml:space="preserve">. </w:t>
      </w:r>
      <w:r w:rsidR="00FD41D1">
        <w:t xml:space="preserve">Figure 15 </w:t>
      </w:r>
      <w:r w:rsidR="00CE7FB5">
        <w:t xml:space="preserve">depicts the predictive distribution of future effect size estimates and the 67% PI of [-0.120, 0.549]. </w:t>
      </w:r>
      <w:r w:rsidR="00186185">
        <w:t>In addition, i</w:t>
      </w:r>
      <w:r w:rsidR="00CE7FB5" w:rsidRPr="001E33D1">
        <w:t xml:space="preserve">t can be seen that </w:t>
      </w:r>
      <w:r w:rsidR="00186185">
        <w:t xml:space="preserve">74 </w:t>
      </w:r>
      <w:r w:rsidR="00CE7FB5" w:rsidRPr="001E33D1">
        <w:t xml:space="preserve">% of future studies </w:t>
      </w:r>
      <w:r w:rsidR="00186185">
        <w:t xml:space="preserve">would be </w:t>
      </w:r>
      <w:r w:rsidR="00CE7FB5" w:rsidRPr="001E33D1">
        <w:t>expected to yield effect sizes above zero.</w:t>
      </w:r>
      <w:r w:rsidR="003E470B">
        <w:t xml:space="preserve"> </w:t>
      </w:r>
      <w:r w:rsidR="009D02D4">
        <w:t>Put another way</w:t>
      </w:r>
      <w:r w:rsidR="003E470B">
        <w:t xml:space="preserve">, we would expect new studies to yield effects indicating slight reductions in mental health to large improvements. Based on the predictive distribution, we consider the effect of group-based intervention on participants’ mental health to be more fragile relative to the effect on social </w:t>
      </w:r>
      <w:proofErr w:type="spellStart"/>
      <w:r w:rsidR="003E470B">
        <w:t>reintegrational</w:t>
      </w:r>
      <w:proofErr w:type="spellEnd"/>
      <w:r w:rsidR="003E470B">
        <w:t xml:space="preserve"> outcomes. </w:t>
      </w:r>
      <w:r w:rsidR="00657658">
        <w:t>In sum</w:t>
      </w:r>
      <w:r w:rsidR="00F961CB">
        <w:t>,</w:t>
      </w:r>
      <w:r w:rsidR="00A66398">
        <w:t xml:space="preserve"> a majority of individuals will likely experience a positive</w:t>
      </w:r>
      <w:r w:rsidR="003E470B">
        <w:t xml:space="preserve"> </w:t>
      </w:r>
      <w:r w:rsidR="00A66398">
        <w:t>effect of group intervention on their mental health</w:t>
      </w:r>
      <w:r w:rsidR="00F961CB">
        <w:t xml:space="preserve">, </w:t>
      </w:r>
      <w:r w:rsidR="00657658">
        <w:t>while</w:t>
      </w:r>
      <w:r w:rsidR="00F961CB">
        <w:t xml:space="preserve"> we can not exclude that a minor group of participants will </w:t>
      </w:r>
      <w:r w:rsidR="00657658">
        <w:t>possibly</w:t>
      </w:r>
      <w:r w:rsidR="004A5559">
        <w:t xml:space="preserve"> </w:t>
      </w:r>
      <w:r w:rsidR="00F961CB">
        <w:t xml:space="preserve">experience a </w:t>
      </w:r>
      <w:r w:rsidR="004A5559">
        <w:t xml:space="preserve">small </w:t>
      </w:r>
      <w:r w:rsidR="00F961CB">
        <w:t xml:space="preserve">reduction in their mental health when exposed to group-based interventions. </w:t>
      </w:r>
    </w:p>
    <w:p w14:paraId="37D23C18" w14:textId="77777777" w:rsidR="00657658" w:rsidRDefault="00657658" w:rsidP="00A71863">
      <w:pPr>
        <w:jc w:val="both"/>
      </w:pPr>
    </w:p>
    <w:p w14:paraId="5A38E0AF" w14:textId="77777777" w:rsidR="001049E7" w:rsidRDefault="001049E7" w:rsidP="00C42B55">
      <w:pPr>
        <w:rPr>
          <w:rFonts w:eastAsia="Times New Roman"/>
        </w:rPr>
      </w:pPr>
    </w:p>
    <w:p w14:paraId="54F18494" w14:textId="13434C51" w:rsidR="00466691" w:rsidRDefault="00466691" w:rsidP="00466691">
      <w:r w:rsidRPr="00466691">
        <w:rPr>
          <w:b/>
          <w:bCs/>
        </w:rPr>
        <w:t>FIGURE 1</w:t>
      </w:r>
      <w:r>
        <w:rPr>
          <w:b/>
          <w:bCs/>
        </w:rPr>
        <w:t>5</w:t>
      </w:r>
      <w:r w:rsidRPr="00466691">
        <w:rPr>
          <w:b/>
          <w:bCs/>
        </w:rPr>
        <w:t xml:space="preserve"> </w:t>
      </w:r>
      <w:r>
        <w:t>Predictive distribution for mental health outcomes</w:t>
      </w:r>
    </w:p>
    <w:p w14:paraId="3191E861" w14:textId="4EB633FB" w:rsidR="00466691" w:rsidRDefault="005F4DEC" w:rsidP="00C42B55">
      <w:pPr>
        <w:rPr>
          <w:rFonts w:eastAsia="Times New Roman"/>
        </w:rPr>
      </w:pPr>
      <w:r>
        <w:rPr>
          <w:rFonts w:eastAsia="Times New Roman"/>
          <w:noProof/>
        </w:rPr>
        <w:drawing>
          <wp:inline distT="0" distB="0" distL="0" distR="0" wp14:anchorId="3EF4F5A2" wp14:editId="482EA588">
            <wp:extent cx="5943600" cy="2971800"/>
            <wp:effectExtent l="0" t="0" r="0" b="0"/>
            <wp:docPr id="52" name="Picture 5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graph of a normal distribution&#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29065C" w14:textId="77777777" w:rsidR="005F4DEC" w:rsidRPr="00600DBD" w:rsidRDefault="005F4DEC" w:rsidP="005F4DEC">
      <w:pPr>
        <w:rPr>
          <w:sz w:val="20"/>
          <w:szCs w:val="20"/>
        </w:rPr>
      </w:pPr>
      <w:r w:rsidRPr="00600DBD">
        <w:rPr>
          <w:i/>
          <w:iCs/>
          <w:sz w:val="20"/>
          <w:szCs w:val="20"/>
        </w:rPr>
        <w:t>Note</w:t>
      </w:r>
      <w:r w:rsidRPr="00600DBD">
        <w:rPr>
          <w:sz w:val="20"/>
          <w:szCs w:val="20"/>
        </w:rPr>
        <w:t xml:space="preserve">: Dash lines indicate the 67% prediction interval. </w:t>
      </w:r>
    </w:p>
    <w:p w14:paraId="3FC8CD0E" w14:textId="77777777" w:rsidR="003456CC" w:rsidRDefault="003456CC" w:rsidP="00C42B55">
      <w:pPr>
        <w:rPr>
          <w:rFonts w:eastAsia="Times New Roman"/>
        </w:rPr>
      </w:pPr>
    </w:p>
    <w:p w14:paraId="75FADA71" w14:textId="732A8A4F" w:rsidR="00871346" w:rsidRDefault="00871346" w:rsidP="00871346">
      <w:pPr>
        <w:jc w:val="both"/>
      </w:pPr>
      <w:r w:rsidRPr="00871346">
        <w:t xml:space="preserve">That said, </w:t>
      </w:r>
      <w:r w:rsidR="00C8515B">
        <w:t xml:space="preserve">when </w:t>
      </w:r>
      <w:r w:rsidRPr="00871346">
        <w:t>using the PECMVE model</w:t>
      </w:r>
      <w:r w:rsidR="00C8515B">
        <w:t xml:space="preserve"> to analyze all studies both reporting on reintegration and mental health</w:t>
      </w:r>
      <w:r w:rsidRPr="00871346">
        <w:t xml:space="preserve">, we found a substantial covariance between </w:t>
      </w:r>
      <w:proofErr w:type="spellStart"/>
      <w:r w:rsidRPr="00871346">
        <w:t>reintegrational</w:t>
      </w:r>
      <w:proofErr w:type="spellEnd"/>
      <w:r w:rsidRPr="00871346">
        <w:t xml:space="preserve"> and mental health outcomes, indicating that group-based interventions producing larger effects on </w:t>
      </w:r>
      <w:proofErr w:type="spellStart"/>
      <w:r w:rsidRPr="00871346">
        <w:t>reintegrational</w:t>
      </w:r>
      <w:proofErr w:type="spellEnd"/>
      <w:r w:rsidRPr="00871346">
        <w:t xml:space="preserve"> outcomes also tend to yield larger </w:t>
      </w:r>
      <w:r w:rsidR="00C8515B">
        <w:t>impacts</w:t>
      </w:r>
      <w:r w:rsidRPr="00871346">
        <w:t xml:space="preserve"> on mental health outcomes. This suggests that when group-based interventions are effective, they have meaningful impacts on both the social reintegration of participants and their mental health. Figure 16 illustrates this pattern at </w:t>
      </w:r>
      <w:r w:rsidR="00C8515B">
        <w:t>the study-level</w:t>
      </w:r>
      <w:r w:rsidRPr="00871346">
        <w:t xml:space="preserve">. See PRIMED Figure 97 for an overview of how </w:t>
      </w:r>
      <w:proofErr w:type="spellStart"/>
      <w:r w:rsidRPr="00871346">
        <w:t>reintegrational</w:t>
      </w:r>
      <w:proofErr w:type="spellEnd"/>
      <w:r w:rsidRPr="00871346">
        <w:t xml:space="preserve"> and mental health outcomes are distributed within and between studies.</w:t>
      </w:r>
    </w:p>
    <w:p w14:paraId="126A1484" w14:textId="77777777" w:rsidR="0064368F" w:rsidRDefault="0064368F" w:rsidP="00C42B55">
      <w:pPr>
        <w:rPr>
          <w:rFonts w:eastAsia="Times New Roman"/>
          <w:b/>
          <w:bCs/>
        </w:rPr>
      </w:pPr>
    </w:p>
    <w:p w14:paraId="02E31489" w14:textId="0E66A239" w:rsidR="00097483" w:rsidRPr="00EC4515" w:rsidRDefault="00655FDA" w:rsidP="00C42B55">
      <w:pPr>
        <w:rPr>
          <w:rFonts w:eastAsia="Times New Roman"/>
        </w:rPr>
      </w:pPr>
      <w:r w:rsidRPr="00655FDA">
        <w:rPr>
          <w:rFonts w:eastAsia="Times New Roman"/>
          <w:b/>
          <w:bCs/>
        </w:rPr>
        <w:lastRenderedPageBreak/>
        <w:t>FIGURE 16</w:t>
      </w:r>
      <w:r w:rsidR="00EC4515">
        <w:rPr>
          <w:rFonts w:eastAsia="Times New Roman"/>
          <w:b/>
          <w:bCs/>
        </w:rPr>
        <w:t xml:space="preserve"> </w:t>
      </w:r>
      <w:r w:rsidR="00EC4515">
        <w:rPr>
          <w:rFonts w:eastAsia="Times New Roman"/>
        </w:rPr>
        <w:t xml:space="preserve">Scatter plot illustrating </w:t>
      </w:r>
      <w:r w:rsidR="00C43172">
        <w:rPr>
          <w:rFonts w:eastAsia="Times New Roman"/>
        </w:rPr>
        <w:t xml:space="preserve">the aggregated </w:t>
      </w:r>
      <w:r w:rsidR="00EC4515">
        <w:rPr>
          <w:rFonts w:eastAsia="Times New Roman"/>
        </w:rPr>
        <w:t xml:space="preserve">covariation between </w:t>
      </w:r>
      <w:proofErr w:type="spellStart"/>
      <w:r w:rsidR="00EC4515">
        <w:rPr>
          <w:rFonts w:eastAsia="Times New Roman"/>
        </w:rPr>
        <w:t>reintegrational</w:t>
      </w:r>
      <w:proofErr w:type="spellEnd"/>
      <w:r w:rsidR="00EC4515">
        <w:rPr>
          <w:rFonts w:eastAsia="Times New Roman"/>
        </w:rPr>
        <w:t xml:space="preserve"> and mental health outcomes</w:t>
      </w:r>
    </w:p>
    <w:p w14:paraId="2335F579" w14:textId="17CBC1C7" w:rsidR="00655FDA" w:rsidRDefault="00C43172" w:rsidP="00C42B55">
      <w:pPr>
        <w:rPr>
          <w:rFonts w:eastAsia="Times New Roman"/>
        </w:rPr>
      </w:pPr>
      <w:r>
        <w:rPr>
          <w:rFonts w:eastAsia="Times New Roman"/>
          <w:noProof/>
        </w:rPr>
        <w:drawing>
          <wp:inline distT="0" distB="0" distL="0" distR="0" wp14:anchorId="7ED59F3E" wp14:editId="14AE482A">
            <wp:extent cx="5943600" cy="5547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3C5AF5A8" w14:textId="3089B85B" w:rsidR="00097483" w:rsidRDefault="00655FDA" w:rsidP="00C43172">
      <w:pPr>
        <w:jc w:val="both"/>
        <w:rPr>
          <w:rFonts w:eastAsia="Times New Roman"/>
          <w:sz w:val="20"/>
          <w:szCs w:val="20"/>
        </w:rPr>
      </w:pPr>
      <w:r w:rsidRPr="00C43172">
        <w:rPr>
          <w:rFonts w:eastAsia="Times New Roman"/>
          <w:i/>
          <w:iCs/>
          <w:sz w:val="20"/>
          <w:szCs w:val="20"/>
        </w:rPr>
        <w:t>Note</w:t>
      </w:r>
      <w:r w:rsidRPr="00C43172">
        <w:rPr>
          <w:rFonts w:eastAsia="Times New Roman"/>
          <w:sz w:val="20"/>
          <w:szCs w:val="20"/>
        </w:rPr>
        <w:t xml:space="preserve">: </w:t>
      </w:r>
      <w:r w:rsidR="00EC4515" w:rsidRPr="00C43172">
        <w:rPr>
          <w:rFonts w:eastAsia="Times New Roman"/>
          <w:sz w:val="20"/>
          <w:szCs w:val="20"/>
        </w:rPr>
        <w:t xml:space="preserve">This plot is based on 39 studies and </w:t>
      </w:r>
      <w:r w:rsidR="00671B4A" w:rsidRPr="00C43172">
        <w:rPr>
          <w:rFonts w:eastAsia="Times New Roman"/>
          <w:sz w:val="20"/>
          <w:szCs w:val="20"/>
        </w:rPr>
        <w:t>315</w:t>
      </w:r>
      <w:r w:rsidR="00EC4515" w:rsidRPr="00C43172">
        <w:rPr>
          <w:rFonts w:eastAsia="Times New Roman"/>
          <w:sz w:val="20"/>
          <w:szCs w:val="20"/>
        </w:rPr>
        <w:t xml:space="preserve"> effect size</w:t>
      </w:r>
      <w:r w:rsidR="00C43172" w:rsidRPr="00C43172">
        <w:rPr>
          <w:rFonts w:eastAsia="Times New Roman"/>
          <w:sz w:val="20"/>
          <w:szCs w:val="20"/>
        </w:rPr>
        <w:t>s</w:t>
      </w:r>
      <w:r w:rsidR="00671B4A" w:rsidRPr="00C43172">
        <w:rPr>
          <w:rFonts w:eastAsia="Times New Roman"/>
          <w:sz w:val="20"/>
          <w:szCs w:val="20"/>
        </w:rPr>
        <w:t>.</w:t>
      </w:r>
      <w:r w:rsidR="00C43172" w:rsidRPr="00C43172">
        <w:rPr>
          <w:rFonts w:eastAsia="Times New Roman"/>
          <w:sz w:val="20"/>
          <w:szCs w:val="20"/>
        </w:rPr>
        <w:t xml:space="preserve"> Each dot represents an aggregated study-level effect, where positives represent improvements in reintegration and increased mental health</w:t>
      </w:r>
    </w:p>
    <w:p w14:paraId="70EE0738" w14:textId="77777777" w:rsidR="00C43172" w:rsidRPr="00C43172" w:rsidRDefault="00C43172" w:rsidP="00C43172">
      <w:pPr>
        <w:jc w:val="both"/>
        <w:rPr>
          <w:rFonts w:eastAsia="Times New Roman"/>
          <w:sz w:val="20"/>
          <w:szCs w:val="20"/>
        </w:rPr>
      </w:pPr>
    </w:p>
    <w:p w14:paraId="0818F252" w14:textId="49A01209" w:rsidR="00864B71" w:rsidRPr="00864B71" w:rsidRDefault="00774282" w:rsidP="00EC72ED">
      <w:pPr>
        <w:pStyle w:val="Heading3"/>
        <w:rPr>
          <w:rFonts w:eastAsia="Times New Roman"/>
        </w:rPr>
      </w:pPr>
      <w:r>
        <w:rPr>
          <w:rFonts w:eastAsia="Times New Roman"/>
        </w:rPr>
        <w:t>Sensitivity analysis</w:t>
      </w:r>
      <w:r w:rsidR="00E12B9B">
        <w:rPr>
          <w:rFonts w:eastAsia="Times New Roman"/>
        </w:rPr>
        <w:t xml:space="preserve"> of main effects</w:t>
      </w:r>
    </w:p>
    <w:p w14:paraId="026A328A" w14:textId="4EDCD582" w:rsidR="00087519" w:rsidRDefault="005A155D" w:rsidP="005A155D">
      <w:pPr>
        <w:jc w:val="both"/>
        <w:rPr>
          <w:rFonts w:eastAsia="Times New Roman"/>
          <w:lang w:val="en-US"/>
        </w:rPr>
      </w:pPr>
      <w:r>
        <w:rPr>
          <w:rFonts w:eastAsia="Times New Roman"/>
          <w:lang w:val="en-US"/>
        </w:rPr>
        <w:t xml:space="preserve">We found </w:t>
      </w:r>
      <w:r w:rsidR="00F36BA5">
        <w:rPr>
          <w:rFonts w:eastAsia="Times New Roman"/>
          <w:lang w:val="en-US"/>
        </w:rPr>
        <w:t xml:space="preserve">that </w:t>
      </w:r>
      <w:r>
        <w:rPr>
          <w:rFonts w:eastAsia="Times New Roman"/>
          <w:lang w:val="en-US"/>
        </w:rPr>
        <w:t xml:space="preserve">the overall average effect size </w:t>
      </w:r>
      <w:r w:rsidR="00606196">
        <w:rPr>
          <w:rFonts w:eastAsia="Times New Roman"/>
          <w:lang w:val="en-US"/>
        </w:rPr>
        <w:t>(</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606196">
        <w:rPr>
          <w:rFonts w:eastAsia="Times New Roman"/>
          <w:lang w:val="en-US"/>
        </w:rPr>
        <w:t>)</w:t>
      </w:r>
      <w:r>
        <w:rPr>
          <w:rFonts w:eastAsia="Times New Roman"/>
          <w:lang w:val="en-US"/>
        </w:rPr>
        <w:t xml:space="preserve"> </w:t>
      </w:r>
      <w:r w:rsidR="00606196" w:rsidRPr="00606196">
        <w:rPr>
          <w:rFonts w:eastAsia="Times New Roman"/>
        </w:rPr>
        <w:t>was largely agnostic to changes in the assumed correlation</w:t>
      </w:r>
      <w:r w:rsidR="00606196">
        <w:rPr>
          <w:rFonts w:eastAsia="Times New Roman"/>
          <w:lang w:val="en-US"/>
        </w:rPr>
        <w:t xml:space="preserve"> (</w:t>
      </w:r>
      <m:oMath>
        <m:r>
          <w:rPr>
            <w:rFonts w:ascii="Cambria Math" w:eastAsia="Times New Roman" w:hAnsi="Cambria Math"/>
            <w:lang w:val="en-US"/>
          </w:rPr>
          <m:t>ρ</m:t>
        </m:r>
      </m:oMath>
      <w:r w:rsidR="00606196">
        <w:rPr>
          <w:rFonts w:eastAsia="Times New Roman"/>
          <w:lang w:val="en-US"/>
        </w:rPr>
        <w:t>)</w:t>
      </w:r>
      <w:r>
        <w:rPr>
          <w:rFonts w:eastAsia="Times New Roman"/>
          <w:lang w:val="en-US"/>
        </w:rPr>
        <w:t xml:space="preserve"> among effect sizes within studies for </w:t>
      </w:r>
      <w:proofErr w:type="spellStart"/>
      <w:r>
        <w:rPr>
          <w:rFonts w:eastAsia="Times New Roman"/>
          <w:lang w:val="en-US"/>
        </w:rPr>
        <w:t>reintegrational</w:t>
      </w:r>
      <w:proofErr w:type="spellEnd"/>
      <w:r>
        <w:rPr>
          <w:rFonts w:eastAsia="Times New Roman"/>
          <w:lang w:val="en-US"/>
        </w:rPr>
        <w:t xml:space="preserve"> outcomes</w:t>
      </w:r>
      <w:r w:rsidR="003E5E92">
        <w:rPr>
          <w:rFonts w:eastAsia="Times New Roman"/>
          <w:lang w:val="en-US"/>
        </w:rPr>
        <w:t xml:space="preserve">. The total SD </w:t>
      </w:r>
      <w:r w:rsidR="00606196" w:rsidRPr="00606196">
        <w:rPr>
          <w:rFonts w:eastAsia="Times New Roman"/>
        </w:rPr>
        <w:t>remained generally constant across values o</w:t>
      </w:r>
      <w:r w:rsidR="00606196">
        <w:rPr>
          <w:rFonts w:eastAsia="Times New Roman"/>
        </w:rPr>
        <w:t xml:space="preserve">f </w:t>
      </w:r>
      <m:oMath>
        <m:r>
          <w:rPr>
            <w:rFonts w:ascii="Cambria Math" w:eastAsia="Times New Roman" w:hAnsi="Cambria Math"/>
            <w:lang w:val="en-US"/>
          </w:rPr>
          <m:t>ρ</m:t>
        </m:r>
      </m:oMath>
      <w:r w:rsidR="003E5E92">
        <w:rPr>
          <w:rFonts w:eastAsia="Times New Roman"/>
          <w:lang w:val="en-US"/>
        </w:rPr>
        <w:t xml:space="preserve">, </w:t>
      </w:r>
      <w:r w:rsidR="00606196">
        <w:rPr>
          <w:rFonts w:eastAsia="Times New Roman"/>
          <w:lang w:val="en-US"/>
        </w:rPr>
        <w:t>whereas</w:t>
      </w:r>
      <w:r w:rsidR="003E5E92">
        <w:rPr>
          <w:rFonts w:eastAsia="Times New Roman"/>
          <w:lang w:val="en-US"/>
        </w:rPr>
        <w:t xml:space="preserve"> the between-study SD</w:t>
      </w:r>
      <w:r w:rsidR="00745ECE">
        <w:rPr>
          <w:rFonts w:eastAsia="Times New Roman"/>
          <w:lang w:val="en-US"/>
        </w:rPr>
        <w:t xml:space="preserve"> </w:t>
      </w:r>
      <w:r w:rsidR="00606196">
        <w:rPr>
          <w:rFonts w:eastAsia="Times New Roman"/>
          <w:lang w:val="en-US"/>
        </w:rPr>
        <w:t>(</w:t>
      </w:r>
      <m:oMath>
        <m:r>
          <w:rPr>
            <w:rFonts w:ascii="Cambria Math" w:eastAsia="Times New Roman" w:hAnsi="Cambria Math"/>
            <w:lang w:val="en-US"/>
          </w:rPr>
          <m:t>τ</m:t>
        </m:r>
      </m:oMath>
      <w:r w:rsidR="00606196">
        <w:rPr>
          <w:rFonts w:eastAsia="Times New Roman"/>
          <w:lang w:val="en-US"/>
        </w:rPr>
        <w:t>)</w:t>
      </w:r>
      <w:r w:rsidR="003E5E92">
        <w:rPr>
          <w:rFonts w:eastAsia="Times New Roman"/>
          <w:lang w:val="en-US"/>
        </w:rPr>
        <w:t xml:space="preserve"> and within-study SD</w:t>
      </w:r>
      <w:r w:rsidR="00745ECE">
        <w:rPr>
          <w:rFonts w:eastAsia="Times New Roman"/>
          <w:lang w:val="en-US"/>
        </w:rPr>
        <w:t xml:space="preserve"> </w:t>
      </w:r>
      <m:oMath>
        <m:r>
          <w:rPr>
            <w:rFonts w:ascii="Cambria Math" w:eastAsia="Times New Roman" w:hAnsi="Cambria Math"/>
            <w:lang w:val="en-US"/>
          </w:rPr>
          <m:t>(ω</m:t>
        </m:r>
      </m:oMath>
      <w:r w:rsidR="00606196">
        <w:rPr>
          <w:rFonts w:eastAsia="Times New Roman"/>
          <w:lang w:val="en-US"/>
        </w:rPr>
        <w:t>)</w:t>
      </w:r>
      <w:r w:rsidR="003E5E92">
        <w:rPr>
          <w:rFonts w:eastAsia="Times New Roman"/>
          <w:lang w:val="en-US"/>
        </w:rPr>
        <w:t xml:space="preserve"> decreased and increased, respectively, as a function of </w:t>
      </w:r>
      <m:oMath>
        <m:r>
          <w:rPr>
            <w:rFonts w:ascii="Cambria Math" w:eastAsia="Times New Roman" w:hAnsi="Cambria Math"/>
            <w:lang w:val="en-US"/>
          </w:rPr>
          <m:t>ρ</m:t>
        </m:r>
      </m:oMath>
      <w:r w:rsidR="00606196">
        <w:rPr>
          <w:rFonts w:eastAsia="Times New Roman"/>
          <w:lang w:val="en-US"/>
        </w:rPr>
        <w:t xml:space="preserve"> </w:t>
      </w:r>
      <w:r>
        <w:rPr>
          <w:rFonts w:eastAsia="Times New Roman"/>
          <w:lang w:val="en-US"/>
        </w:rPr>
        <w:t xml:space="preserve">(see Sensitivity Analysis Figure 1). </w:t>
      </w:r>
      <w:r w:rsidR="00606196" w:rsidRPr="00606196">
        <w:rPr>
          <w:rFonts w:eastAsia="Times New Roman"/>
        </w:rPr>
        <w:t xml:space="preserve">In contrast to </w:t>
      </w:r>
      <w:proofErr w:type="spellStart"/>
      <w:r w:rsidR="00606196" w:rsidRPr="00606196">
        <w:rPr>
          <w:rFonts w:eastAsia="Times New Roman"/>
        </w:rPr>
        <w:t>reintegrational</w:t>
      </w:r>
      <w:proofErr w:type="spellEnd"/>
      <w:r w:rsidR="00606196" w:rsidRPr="00606196">
        <w:rPr>
          <w:rFonts w:eastAsia="Times New Roman"/>
        </w:rPr>
        <w:t xml:space="preserve"> outcomes</w:t>
      </w:r>
      <w:r>
        <w:rPr>
          <w:rFonts w:eastAsia="Times New Roman"/>
          <w:lang w:val="en-US"/>
        </w:rPr>
        <w:t>,</w:t>
      </w:r>
      <w:r w:rsidR="00606196">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3E5E92">
        <w:rPr>
          <w:rFonts w:eastAsia="Times New Roman"/>
          <w:lang w:val="en-US"/>
        </w:rPr>
        <w:t xml:space="preserve">slightly </w:t>
      </w:r>
      <w:r>
        <w:rPr>
          <w:rFonts w:eastAsia="Times New Roman"/>
          <w:lang w:val="en-US"/>
        </w:rPr>
        <w:t xml:space="preserve">decreased as a function of </w:t>
      </w:r>
      <m:oMath>
        <m:r>
          <w:rPr>
            <w:rFonts w:ascii="Cambria Math" w:eastAsia="Times New Roman" w:hAnsi="Cambria Math"/>
            <w:lang w:val="en-US"/>
          </w:rPr>
          <m:t>ρ</m:t>
        </m:r>
      </m:oMath>
      <w:r>
        <w:rPr>
          <w:rFonts w:eastAsia="Times New Roman"/>
          <w:lang w:val="en-US"/>
        </w:rPr>
        <w:t xml:space="preserve"> for mental health outcomes, ranging from </w:t>
      </w:r>
      <w:r w:rsidR="000A4FE5" w:rsidRPr="000A4FE5">
        <w:rPr>
          <w:rFonts w:eastAsia="Times New Roman"/>
          <w:lang w:val="en-US"/>
        </w:rPr>
        <w:t>0.2</w:t>
      </w:r>
      <w:r w:rsidR="000A4FE5">
        <w:rPr>
          <w:rFonts w:eastAsia="Times New Roman"/>
          <w:lang w:val="en-US"/>
        </w:rPr>
        <w:t xml:space="preserve">59 </w:t>
      </w:r>
      <w:r>
        <w:rPr>
          <w:rFonts w:eastAsia="Times New Roman"/>
          <w:lang w:val="en-US"/>
        </w:rPr>
        <w:t xml:space="preserve">SD 95% </w:t>
      </w:r>
      <w:proofErr w:type="gramStart"/>
      <w:r w:rsidR="00AF35DF" w:rsidRPr="00AF35DF">
        <w:rPr>
          <w:rFonts w:eastAsia="Times New Roman"/>
          <w:i/>
          <w:iCs/>
          <w:lang w:val="en-US"/>
        </w:rPr>
        <w:t>CI[</w:t>
      </w:r>
      <w:proofErr w:type="gramEnd"/>
      <w:r w:rsidR="000A4FE5">
        <w:rPr>
          <w:rFonts w:eastAsia="Times New Roman"/>
          <w:lang w:val="en-US"/>
        </w:rPr>
        <w:t>0.130, 0.388</w:t>
      </w:r>
      <w:r>
        <w:rPr>
          <w:rFonts w:eastAsia="Times New Roman"/>
          <w:lang w:val="en-US"/>
        </w:rPr>
        <w:t xml:space="preserve">] when </w:t>
      </w:r>
      <m:oMath>
        <m:r>
          <w:rPr>
            <w:rFonts w:ascii="Cambria Math" w:eastAsia="Times New Roman" w:hAnsi="Cambria Math"/>
            <w:lang w:val="en-US"/>
          </w:rPr>
          <m:t>ρ</m:t>
        </m:r>
      </m:oMath>
      <w:r>
        <w:rPr>
          <w:rFonts w:eastAsia="Times New Roman"/>
          <w:lang w:val="en-US"/>
        </w:rPr>
        <w:t xml:space="preserve"> = </w:t>
      </w:r>
      <w:r w:rsidR="00745ECE">
        <w:rPr>
          <w:rFonts w:eastAsia="Times New Roman"/>
          <w:lang w:val="en-US"/>
        </w:rPr>
        <w:t>.</w:t>
      </w:r>
      <w:r>
        <w:rPr>
          <w:rFonts w:eastAsia="Times New Roman"/>
          <w:lang w:val="en-US"/>
        </w:rPr>
        <w:t xml:space="preserve">0 to </w:t>
      </w:r>
      <w:r w:rsidR="000A4FE5" w:rsidRPr="000A4FE5">
        <w:rPr>
          <w:rFonts w:eastAsia="Times New Roman"/>
          <w:lang w:val="en-US"/>
        </w:rPr>
        <w:t>0.2</w:t>
      </w:r>
      <w:r w:rsidR="000A4FE5">
        <w:rPr>
          <w:rFonts w:eastAsia="Times New Roman"/>
          <w:lang w:val="en-US"/>
        </w:rPr>
        <w:t xml:space="preserve">09 SD 95% </w:t>
      </w:r>
      <w:r w:rsidR="00AF35DF" w:rsidRPr="00AF35DF">
        <w:rPr>
          <w:rFonts w:eastAsia="Times New Roman"/>
          <w:i/>
          <w:iCs/>
          <w:lang w:val="en-US"/>
        </w:rPr>
        <w:t>CI[</w:t>
      </w:r>
      <w:r w:rsidR="000A4FE5">
        <w:rPr>
          <w:rFonts w:eastAsia="Times New Roman"/>
          <w:lang w:val="en-US"/>
        </w:rPr>
        <w:t>0.084, 0.334]</w:t>
      </w:r>
      <w:r w:rsidR="00745ECE">
        <w:rPr>
          <w:rFonts w:eastAsia="Times New Roman"/>
          <w:lang w:val="en-US"/>
        </w:rPr>
        <w:t xml:space="preserve"> when </w:t>
      </w:r>
      <m:oMath>
        <m:r>
          <w:rPr>
            <w:rFonts w:ascii="Cambria Math" w:eastAsia="Times New Roman" w:hAnsi="Cambria Math"/>
            <w:lang w:val="en-US"/>
          </w:rPr>
          <m:t>ρ</m:t>
        </m:r>
      </m:oMath>
      <w:r w:rsidR="00745ECE">
        <w:rPr>
          <w:rFonts w:eastAsia="Times New Roman"/>
          <w:lang w:val="en-US"/>
        </w:rPr>
        <w:t xml:space="preserve"> = .9</w:t>
      </w:r>
      <w:r w:rsidR="001E495E">
        <w:rPr>
          <w:rFonts w:eastAsia="Times New Roman"/>
          <w:lang w:val="en-US"/>
        </w:rPr>
        <w:t>.</w:t>
      </w:r>
      <w:r w:rsidR="000A4FE5">
        <w:rPr>
          <w:rFonts w:eastAsia="Times New Roman"/>
          <w:lang w:val="en-US"/>
        </w:rPr>
        <w:t xml:space="preserve"> </w:t>
      </w:r>
      <w:r w:rsidR="001E495E">
        <w:rPr>
          <w:rFonts w:eastAsia="Times New Roman"/>
          <w:lang w:val="en-US"/>
        </w:rPr>
        <w:t xml:space="preserve">In addition, both the total SD and </w:t>
      </w:r>
      <m:oMath>
        <m:r>
          <w:rPr>
            <w:rFonts w:ascii="Cambria Math" w:eastAsia="Times New Roman" w:hAnsi="Cambria Math"/>
            <w:lang w:val="en-US"/>
          </w:rPr>
          <m:t>ω</m:t>
        </m:r>
      </m:oMath>
      <w:r w:rsidR="003E0E96">
        <w:rPr>
          <w:rFonts w:eastAsia="Times New Roman"/>
          <w:lang w:val="en-US"/>
        </w:rPr>
        <w:t xml:space="preserve"> </w:t>
      </w:r>
      <w:r w:rsidR="001E495E">
        <w:rPr>
          <w:rFonts w:eastAsia="Times New Roman"/>
          <w:lang w:val="en-US"/>
        </w:rPr>
        <w:t xml:space="preserve">decreased when </w:t>
      </w:r>
      <m:oMath>
        <m:r>
          <w:rPr>
            <w:rFonts w:ascii="Cambria Math" w:eastAsia="Times New Roman" w:hAnsi="Cambria Math"/>
            <w:lang w:val="en-US"/>
          </w:rPr>
          <m:t>ρ</m:t>
        </m:r>
      </m:oMath>
      <w:r w:rsidR="001E495E">
        <w:rPr>
          <w:rFonts w:eastAsia="Times New Roman"/>
          <w:lang w:val="en-US"/>
        </w:rPr>
        <w:t xml:space="preserve"> </w:t>
      </w:r>
      <w:r w:rsidR="001E495E">
        <w:rPr>
          <w:rFonts w:eastAsia="Times New Roman"/>
          <w:lang w:val="en-US"/>
        </w:rPr>
        <w:lastRenderedPageBreak/>
        <w:t xml:space="preserve">increased, while the </w:t>
      </w:r>
      <m:oMath>
        <m:r>
          <w:rPr>
            <w:rFonts w:ascii="Cambria Math" w:eastAsia="Times New Roman" w:hAnsi="Cambria Math"/>
            <w:lang w:val="en-US"/>
          </w:rPr>
          <m:t>τ</m:t>
        </m:r>
      </m:oMath>
      <w:r w:rsidR="003E0E96">
        <w:rPr>
          <w:rFonts w:eastAsia="Times New Roman"/>
          <w:lang w:val="en-US"/>
        </w:rPr>
        <w:t xml:space="preserve"> </w:t>
      </w:r>
      <w:r w:rsidR="001E495E">
        <w:rPr>
          <w:rFonts w:eastAsia="Times New Roman"/>
          <w:lang w:val="en-US"/>
        </w:rPr>
        <w:t>w</w:t>
      </w:r>
      <w:r w:rsidR="003E0E96">
        <w:rPr>
          <w:rFonts w:eastAsia="Times New Roman"/>
          <w:lang w:val="en-US"/>
        </w:rPr>
        <w:t>as</w:t>
      </w:r>
      <w:r w:rsidR="001E495E">
        <w:rPr>
          <w:rFonts w:eastAsia="Times New Roman"/>
          <w:lang w:val="en-US"/>
        </w:rPr>
        <w:t xml:space="preserve"> relatively constant </w:t>
      </w:r>
      <w:r w:rsidR="00606196" w:rsidRPr="00606196">
        <w:rPr>
          <w:rFonts w:eastAsia="Times New Roman"/>
        </w:rPr>
        <w:t>across all assumed values of</w:t>
      </w:r>
      <w:r w:rsidR="00606196">
        <w:rPr>
          <w:rFonts w:eastAsia="Times New Roman"/>
        </w:rPr>
        <w:t xml:space="preserve"> </w:t>
      </w:r>
      <m:oMath>
        <m:r>
          <w:rPr>
            <w:rFonts w:ascii="Cambria Math" w:eastAsia="Times New Roman" w:hAnsi="Cambria Math"/>
            <w:lang w:val="en-US"/>
          </w:rPr>
          <m:t>ρ</m:t>
        </m:r>
      </m:oMath>
      <w:r w:rsidR="001E495E">
        <w:rPr>
          <w:rFonts w:eastAsia="Times New Roman"/>
          <w:lang w:val="en-US"/>
        </w:rPr>
        <w:t xml:space="preserve"> (see Sensitivity Analysis Figure 5). </w:t>
      </w:r>
    </w:p>
    <w:p w14:paraId="476E15D3" w14:textId="77777777" w:rsidR="001E495E" w:rsidRDefault="001E495E" w:rsidP="005A155D">
      <w:pPr>
        <w:jc w:val="both"/>
        <w:rPr>
          <w:rFonts w:eastAsia="Times New Roman"/>
          <w:lang w:val="en-US"/>
        </w:rPr>
      </w:pPr>
    </w:p>
    <w:p w14:paraId="2BA610AF" w14:textId="0F44EDA6" w:rsidR="00312779" w:rsidRDefault="001E495E" w:rsidP="005A155D">
      <w:pPr>
        <w:jc w:val="both"/>
        <w:rPr>
          <w:rFonts w:eastAsia="Times New Roman"/>
          <w:lang w:val="en-US"/>
        </w:rPr>
      </w:pPr>
      <w:r>
        <w:rPr>
          <w:rFonts w:eastAsia="Times New Roman"/>
          <w:lang w:val="en-US"/>
        </w:rPr>
        <w:t xml:space="preserve">Overall, we found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to be insensitive to leaving any single study out of the analysis</w:t>
      </w:r>
      <w:r w:rsidR="00602556">
        <w:rPr>
          <w:rFonts w:eastAsia="Times New Roman"/>
          <w:lang w:val="en-US"/>
        </w:rPr>
        <w:t xml:space="preserve"> (see Sensitivity Analysis Figures 2 and 6)</w:t>
      </w:r>
      <w:r w:rsidR="00745ECE">
        <w:rPr>
          <w:rFonts w:eastAsia="Times New Roman"/>
          <w:lang w:val="en-US"/>
        </w:rPr>
        <w:t xml:space="preserve">. For </w:t>
      </w:r>
      <w:proofErr w:type="spellStart"/>
      <w:r w:rsidR="00745ECE">
        <w:rPr>
          <w:rFonts w:eastAsia="Times New Roman"/>
          <w:lang w:val="en-US"/>
        </w:rPr>
        <w:t>reintegrational</w:t>
      </w:r>
      <w:proofErr w:type="spellEnd"/>
      <w:r w:rsidR="00745ECE">
        <w:rPr>
          <w:rFonts w:eastAsia="Times New Roman"/>
          <w:lang w:val="en-US"/>
        </w:rPr>
        <w:t xml:space="preserve"> outcomes,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745ECE">
        <w:rPr>
          <w:rFonts w:eastAsia="Times New Roman"/>
          <w:lang w:val="en-US"/>
        </w:rPr>
        <w:t xml:space="preserve">ranged from </w:t>
      </w:r>
      <w:r w:rsidR="00745ECE" w:rsidRPr="000A4FE5">
        <w:rPr>
          <w:rFonts w:eastAsia="Times New Roman"/>
          <w:lang w:val="en-US"/>
        </w:rPr>
        <w:t>0.</w:t>
      </w:r>
      <w:r w:rsidR="00745ECE">
        <w:rPr>
          <w:rFonts w:eastAsia="Times New Roman"/>
          <w:lang w:val="en-US"/>
        </w:rPr>
        <w:t xml:space="preserve">173 SD 95% </w:t>
      </w:r>
      <w:proofErr w:type="gramStart"/>
      <w:r w:rsidR="00AF35DF" w:rsidRPr="00AF35DF">
        <w:rPr>
          <w:rFonts w:eastAsia="Times New Roman"/>
          <w:i/>
          <w:iCs/>
          <w:lang w:val="en-US"/>
        </w:rPr>
        <w:t>CI[</w:t>
      </w:r>
      <w:proofErr w:type="gramEnd"/>
      <w:r w:rsidR="00745ECE">
        <w:rPr>
          <w:rFonts w:eastAsia="Times New Roman"/>
          <w:lang w:val="en-US"/>
        </w:rPr>
        <w:t xml:space="preserve">0.102, 0.244] when leaving out </w:t>
      </w:r>
      <w:proofErr w:type="spellStart"/>
      <w:r w:rsidR="00745ECE">
        <w:rPr>
          <w:rFonts w:eastAsia="Times New Roman"/>
          <w:lang w:val="en-US"/>
        </w:rPr>
        <w:t>Cano-Vindel</w:t>
      </w:r>
      <w:proofErr w:type="spellEnd"/>
      <w:r w:rsidR="00745ECE">
        <w:rPr>
          <w:rFonts w:eastAsia="Times New Roman"/>
          <w:lang w:val="en-US"/>
        </w:rPr>
        <w:t xml:space="preserve"> et al. (2021) to </w:t>
      </w:r>
      <w:r w:rsidR="00745ECE" w:rsidRPr="000A4FE5">
        <w:rPr>
          <w:rFonts w:eastAsia="Times New Roman"/>
          <w:lang w:val="en-US"/>
        </w:rPr>
        <w:t>0.2</w:t>
      </w:r>
      <w:r w:rsidR="00745ECE">
        <w:rPr>
          <w:rFonts w:eastAsia="Times New Roman"/>
          <w:lang w:val="en-US"/>
        </w:rPr>
        <w:t xml:space="preserve">09 SD 95% </w:t>
      </w:r>
      <w:r w:rsidR="00AF35DF" w:rsidRPr="00AF35DF">
        <w:rPr>
          <w:rFonts w:eastAsia="Times New Roman"/>
          <w:i/>
          <w:iCs/>
          <w:lang w:val="en-US"/>
        </w:rPr>
        <w:t>CI[</w:t>
      </w:r>
      <w:r w:rsidR="00745ECE">
        <w:rPr>
          <w:rFonts w:eastAsia="Times New Roman"/>
          <w:lang w:val="en-US"/>
        </w:rPr>
        <w:t xml:space="preserve">0.136, 0.282] when leaving out Crawford et al. (2012). For mental health outcom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745ECE">
        <w:rPr>
          <w:rFonts w:eastAsia="Times New Roman"/>
          <w:lang w:val="en-US"/>
        </w:rPr>
        <w:t xml:space="preserve"> ranged from </w:t>
      </w:r>
      <w:r w:rsidR="00745ECE" w:rsidRPr="000A4FE5">
        <w:rPr>
          <w:rFonts w:eastAsia="Times New Roman"/>
          <w:lang w:val="en-US"/>
        </w:rPr>
        <w:t>0.</w:t>
      </w:r>
      <w:r w:rsidR="00745ECE">
        <w:rPr>
          <w:rFonts w:eastAsia="Times New Roman"/>
          <w:lang w:val="en-US"/>
        </w:rPr>
        <w:t xml:space="preserve">182 SD 95% </w:t>
      </w:r>
      <w:proofErr w:type="gramStart"/>
      <w:r w:rsidR="00AF35DF" w:rsidRPr="00AF35DF">
        <w:rPr>
          <w:rFonts w:eastAsia="Times New Roman"/>
          <w:i/>
          <w:iCs/>
          <w:lang w:val="en-US"/>
        </w:rPr>
        <w:t>CI[</w:t>
      </w:r>
      <w:proofErr w:type="gramEnd"/>
      <w:r w:rsidR="00745ECE">
        <w:rPr>
          <w:rFonts w:eastAsia="Times New Roman"/>
          <w:lang w:val="en-US"/>
        </w:rPr>
        <w:t xml:space="preserve">0.066, 0.298] when leaving out Smith et al. (2021) to </w:t>
      </w:r>
      <w:r w:rsidR="00745ECE" w:rsidRPr="000A4FE5">
        <w:rPr>
          <w:rFonts w:eastAsia="Times New Roman"/>
          <w:lang w:val="en-US"/>
        </w:rPr>
        <w:t>0.</w:t>
      </w:r>
      <w:r w:rsidR="00745ECE">
        <w:rPr>
          <w:rFonts w:eastAsia="Times New Roman"/>
          <w:lang w:val="en-US"/>
        </w:rPr>
        <w:t xml:space="preserve">234 SD 95% </w:t>
      </w:r>
      <w:r w:rsidR="00AF35DF" w:rsidRPr="00AF35DF">
        <w:rPr>
          <w:rFonts w:eastAsia="Times New Roman"/>
          <w:i/>
          <w:iCs/>
          <w:lang w:val="en-US"/>
        </w:rPr>
        <w:t>CI[</w:t>
      </w:r>
      <w:r w:rsidR="00745ECE">
        <w:rPr>
          <w:rFonts w:eastAsia="Times New Roman"/>
          <w:lang w:val="en-US"/>
        </w:rPr>
        <w:t xml:space="preserve">0.114, 0.354] when </w:t>
      </w:r>
      <w:r w:rsidR="00312779">
        <w:rPr>
          <w:rFonts w:eastAsia="Times New Roman"/>
          <w:lang w:val="en-US"/>
        </w:rPr>
        <w:t>excluding</w:t>
      </w:r>
      <w:r w:rsidR="00745ECE">
        <w:rPr>
          <w:rFonts w:eastAsia="Times New Roman"/>
          <w:lang w:val="en-US"/>
        </w:rPr>
        <w:t xml:space="preserve"> Craigie &amp; Nathan (2009). </w:t>
      </w:r>
    </w:p>
    <w:p w14:paraId="1333B81E" w14:textId="77777777" w:rsidR="00312779" w:rsidRDefault="00312779" w:rsidP="005A155D">
      <w:pPr>
        <w:jc w:val="both"/>
        <w:rPr>
          <w:rFonts w:eastAsia="Times New Roman"/>
          <w:lang w:val="en-US"/>
        </w:rPr>
      </w:pPr>
    </w:p>
    <w:p w14:paraId="041C3877" w14:textId="5959D8D2" w:rsidR="001E495E" w:rsidRDefault="00312779" w:rsidP="005A155D">
      <w:pPr>
        <w:jc w:val="both"/>
        <w:rPr>
          <w:rFonts w:eastAsia="Times New Roman"/>
        </w:rPr>
      </w:pPr>
      <w:r w:rsidRPr="00312779">
        <w:rPr>
          <w:rFonts w:eastAsia="Times New Roman"/>
        </w:rPr>
        <w:t>With one exception,</w:t>
      </w:r>
      <w:r w:rsidR="00745ECE">
        <w:rPr>
          <w:rFonts w:eastAsia="Times New Roman"/>
          <w:lang w:val="en-US"/>
        </w:rPr>
        <w:t xml:space="preserve"> all heterogeneity estimates were also agnostic to leaving any single study out. </w:t>
      </w:r>
      <w:r w:rsidRPr="00312779">
        <w:rPr>
          <w:rFonts w:eastAsia="Times New Roman"/>
        </w:rPr>
        <w:t>Specifically</w:t>
      </w:r>
      <w:r w:rsidR="00745ECE">
        <w:rPr>
          <w:rFonts w:eastAsia="Times New Roman"/>
          <w:lang w:val="en-US"/>
        </w:rPr>
        <w:t xml:space="preserve">, </w:t>
      </w:r>
      <m:oMath>
        <m:r>
          <w:rPr>
            <w:rFonts w:ascii="Cambria Math" w:eastAsia="Times New Roman" w:hAnsi="Cambria Math"/>
            <w:lang w:val="en-US"/>
          </w:rPr>
          <m:t>τ</m:t>
        </m:r>
      </m:oMath>
      <w:r w:rsidR="00745ECE">
        <w:rPr>
          <w:rFonts w:eastAsia="Times New Roman"/>
          <w:lang w:val="en-US"/>
        </w:rPr>
        <w:t xml:space="preserve"> drop</w:t>
      </w:r>
      <w:r>
        <w:rPr>
          <w:rFonts w:eastAsia="Times New Roman"/>
          <w:lang w:val="en-US"/>
        </w:rPr>
        <w:t>ped</w:t>
      </w:r>
      <w:r w:rsidR="00745ECE">
        <w:rPr>
          <w:rFonts w:eastAsia="Times New Roman"/>
          <w:lang w:val="en-US"/>
        </w:rPr>
        <w:t xml:space="preserve"> to null for </w:t>
      </w:r>
      <w:proofErr w:type="spellStart"/>
      <w:r w:rsidR="00745ECE">
        <w:rPr>
          <w:rFonts w:eastAsia="Times New Roman"/>
          <w:lang w:val="en-US"/>
        </w:rPr>
        <w:t>reintegrational</w:t>
      </w:r>
      <w:proofErr w:type="spellEnd"/>
      <w:r w:rsidR="00745ECE">
        <w:rPr>
          <w:rFonts w:eastAsia="Times New Roman"/>
          <w:lang w:val="en-US"/>
        </w:rPr>
        <w:t xml:space="preserve"> outcomes, when </w:t>
      </w:r>
      <w:proofErr w:type="spellStart"/>
      <w:r w:rsidR="00745ECE">
        <w:rPr>
          <w:rFonts w:eastAsia="Times New Roman"/>
          <w:lang w:val="en-US"/>
        </w:rPr>
        <w:t>Cano-Vindel</w:t>
      </w:r>
      <w:proofErr w:type="spellEnd"/>
      <w:r w:rsidR="00745ECE">
        <w:rPr>
          <w:rFonts w:eastAsia="Times New Roman"/>
          <w:lang w:val="en-US"/>
        </w:rPr>
        <w:t xml:space="preserve"> et al. (2021)</w:t>
      </w:r>
      <w:r>
        <w:rPr>
          <w:rFonts w:eastAsia="Times New Roman"/>
          <w:lang w:val="en-US"/>
        </w:rPr>
        <w:t xml:space="preserve"> was omitted</w:t>
      </w:r>
      <w:r w:rsidR="00745ECE">
        <w:rPr>
          <w:rFonts w:eastAsia="Times New Roman"/>
          <w:lang w:val="en-US"/>
        </w:rPr>
        <w:t xml:space="preserve">. </w:t>
      </w:r>
      <w:r w:rsidRPr="00312779">
        <w:rPr>
          <w:rFonts w:eastAsia="Times New Roman"/>
        </w:rPr>
        <w:t xml:space="preserve">This finding suggests that the estimation of </w:t>
      </w:r>
      <m:oMath>
        <m:r>
          <w:rPr>
            <w:rFonts w:ascii="Cambria Math" w:eastAsia="Times New Roman" w:hAnsi="Cambria Math"/>
          </w:rPr>
          <m:t>τ</m:t>
        </m:r>
      </m:oMath>
      <w:r>
        <w:rPr>
          <w:rFonts w:eastAsia="Times New Roman"/>
        </w:rPr>
        <w:t xml:space="preserve"> </w:t>
      </w:r>
      <w:r w:rsidRPr="00312779">
        <w:rPr>
          <w:rFonts w:eastAsia="Times New Roman"/>
        </w:rPr>
        <w:t>may be fragile, and that the primary moderators explaining variability in true effect sizes likely operate at levels that vary within, rather than between, studies.</w:t>
      </w:r>
    </w:p>
    <w:p w14:paraId="3D276ECE" w14:textId="77777777" w:rsidR="003E0E96" w:rsidRDefault="003E0E96" w:rsidP="005A155D">
      <w:pPr>
        <w:jc w:val="both"/>
        <w:rPr>
          <w:rFonts w:eastAsia="Times New Roman"/>
        </w:rPr>
      </w:pPr>
    </w:p>
    <w:p w14:paraId="3329DC7E" w14:textId="3EB01C19" w:rsidR="00602556" w:rsidRDefault="00602556" w:rsidP="00602556">
      <w:pPr>
        <w:jc w:val="both"/>
        <w:rPr>
          <w:rFonts w:eastAsia="Times New Roman"/>
          <w:lang w:val="en-US"/>
        </w:rPr>
      </w:pPr>
      <w:r w:rsidRPr="00602556">
        <w:rPr>
          <w:rFonts w:eastAsia="Times New Roman"/>
          <w:lang w:val="en-US"/>
        </w:rPr>
        <w:t>Figures 1</w:t>
      </w:r>
      <w:r w:rsidR="00DF16F7">
        <w:rPr>
          <w:rFonts w:eastAsia="Times New Roman"/>
          <w:lang w:val="en-US"/>
        </w:rPr>
        <w:t>7</w:t>
      </w:r>
      <w:r w:rsidRPr="00602556">
        <w:rPr>
          <w:rFonts w:eastAsia="Times New Roman"/>
          <w:lang w:val="en-US"/>
        </w:rPr>
        <w:t xml:space="preserve"> and 1</w:t>
      </w:r>
      <w:r w:rsidR="00DF16F7">
        <w:rPr>
          <w:rFonts w:eastAsia="Times New Roman"/>
          <w:lang w:val="en-US"/>
        </w:rPr>
        <w:t>8</w:t>
      </w:r>
      <w:r w:rsidRPr="00602556">
        <w:rPr>
          <w:rFonts w:eastAsia="Times New Roman"/>
          <w:lang w:val="en-US"/>
        </w:rPr>
        <w:t xml:space="preserve"> illustrate the sensitivity analyses conducted by varying the effect size calculation assumptions and inclusion criteria for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 respectively. As shown in both figures, changes in these computational assumptions and inclusion criteria led to only minor variations in the overall average effect size compared to the main analyses. This pattern held for both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w:t>
      </w:r>
    </w:p>
    <w:p w14:paraId="0BD6DB20" w14:textId="77777777" w:rsidR="00602556" w:rsidRPr="00602556" w:rsidRDefault="00602556" w:rsidP="00602556">
      <w:pPr>
        <w:jc w:val="both"/>
        <w:rPr>
          <w:rFonts w:eastAsia="Times New Roman"/>
          <w:lang w:val="en-US"/>
        </w:rPr>
      </w:pPr>
    </w:p>
    <w:p w14:paraId="67FCA9EF" w14:textId="5B5F9ED6" w:rsidR="00602556" w:rsidRPr="00602556" w:rsidRDefault="00602556" w:rsidP="00602556">
      <w:pPr>
        <w:jc w:val="both"/>
        <w:rPr>
          <w:rFonts w:eastAsia="Times New Roman"/>
          <w:lang w:val="en-US"/>
        </w:rPr>
      </w:pPr>
      <w:r>
        <w:rPr>
          <w:rFonts w:eastAsia="Times New Roman"/>
          <w:lang w:val="en-US"/>
        </w:rPr>
        <w:t>For</w:t>
      </w:r>
      <w:r w:rsidRPr="00602556">
        <w:rPr>
          <w:rFonts w:eastAsia="Times New Roman"/>
          <w:lang w:val="en-US"/>
        </w:rPr>
        <w:t xml:space="preserve"> both outcome types,</w:t>
      </w:r>
      <w:r>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Pr="00602556">
        <w:rPr>
          <w:rFonts w:eastAsia="Times New Roman"/>
          <w:lang w:val="en-US"/>
        </w:rPr>
        <w:t xml:space="preserve"> was no longer statistically different from zero when analyses were restricted to effect sizes rated as having a low risk of bias. However, this likely reflects reduced statistical power, as the magnitude of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Pr="00602556">
        <w:rPr>
          <w:rFonts w:eastAsia="Times New Roman"/>
          <w:lang w:val="en-US"/>
        </w:rPr>
        <w:t>remained close to the estimates from the main analyses. Notably, the 67% prediction interval remained highly similar to the original estimates across all sensitivity analyses, and heterogeneity estimates also differed only slightly.</w:t>
      </w:r>
    </w:p>
    <w:p w14:paraId="7FAF6671" w14:textId="77777777" w:rsidR="00C904F3" w:rsidRDefault="00C904F3" w:rsidP="00E12B9B">
      <w:pPr>
        <w:rPr>
          <w:rFonts w:eastAsia="Times New Roman"/>
          <w:b/>
          <w:bCs/>
          <w:lang w:val="en-US"/>
        </w:rPr>
      </w:pPr>
    </w:p>
    <w:p w14:paraId="762542F4" w14:textId="77777777" w:rsidR="005A155D" w:rsidRPr="00C904F3" w:rsidRDefault="005A155D" w:rsidP="00E12B9B">
      <w:pPr>
        <w:rPr>
          <w:rFonts w:eastAsia="Times New Roman"/>
          <w:b/>
          <w:bCs/>
          <w:lang w:val="en-US"/>
        </w:rPr>
      </w:pPr>
    </w:p>
    <w:p w14:paraId="7992F821" w14:textId="77777777" w:rsidR="0064368F" w:rsidRDefault="0064368F" w:rsidP="00E12B9B">
      <w:pPr>
        <w:rPr>
          <w:rFonts w:eastAsia="Times New Roman"/>
          <w:b/>
          <w:bCs/>
          <w:lang w:val="en-US"/>
        </w:rPr>
      </w:pPr>
    </w:p>
    <w:p w14:paraId="1943BD11" w14:textId="77777777" w:rsidR="0064368F" w:rsidRDefault="0064368F" w:rsidP="00E12B9B">
      <w:pPr>
        <w:rPr>
          <w:rFonts w:eastAsia="Times New Roman"/>
          <w:b/>
          <w:bCs/>
          <w:lang w:val="en-US"/>
        </w:rPr>
      </w:pPr>
    </w:p>
    <w:p w14:paraId="0F8E3729" w14:textId="77777777" w:rsidR="0064368F" w:rsidRDefault="0064368F" w:rsidP="00E12B9B">
      <w:pPr>
        <w:rPr>
          <w:rFonts w:eastAsia="Times New Roman"/>
          <w:b/>
          <w:bCs/>
          <w:lang w:val="en-US"/>
        </w:rPr>
      </w:pPr>
    </w:p>
    <w:p w14:paraId="7D5B7D41" w14:textId="77777777" w:rsidR="0064368F" w:rsidRDefault="0064368F" w:rsidP="00E12B9B">
      <w:pPr>
        <w:rPr>
          <w:rFonts w:eastAsia="Times New Roman"/>
          <w:b/>
          <w:bCs/>
          <w:lang w:val="en-US"/>
        </w:rPr>
      </w:pPr>
    </w:p>
    <w:p w14:paraId="0E448A1F" w14:textId="77777777" w:rsidR="0064368F" w:rsidRDefault="0064368F" w:rsidP="00E12B9B">
      <w:pPr>
        <w:rPr>
          <w:rFonts w:eastAsia="Times New Roman"/>
          <w:b/>
          <w:bCs/>
          <w:lang w:val="en-US"/>
        </w:rPr>
      </w:pPr>
    </w:p>
    <w:p w14:paraId="474C956D" w14:textId="77777777" w:rsidR="0064368F" w:rsidRDefault="0064368F" w:rsidP="00E12B9B">
      <w:pPr>
        <w:rPr>
          <w:rFonts w:eastAsia="Times New Roman"/>
          <w:b/>
          <w:bCs/>
          <w:lang w:val="en-US"/>
        </w:rPr>
      </w:pPr>
    </w:p>
    <w:p w14:paraId="7B325A94" w14:textId="77777777" w:rsidR="0064368F" w:rsidRDefault="0064368F" w:rsidP="00E12B9B">
      <w:pPr>
        <w:rPr>
          <w:rFonts w:eastAsia="Times New Roman"/>
          <w:b/>
          <w:bCs/>
          <w:lang w:val="en-US"/>
        </w:rPr>
      </w:pPr>
    </w:p>
    <w:p w14:paraId="3BF5869A" w14:textId="77777777" w:rsidR="0064368F" w:rsidRDefault="0064368F" w:rsidP="00E12B9B">
      <w:pPr>
        <w:rPr>
          <w:rFonts w:eastAsia="Times New Roman"/>
          <w:b/>
          <w:bCs/>
          <w:lang w:val="en-US"/>
        </w:rPr>
      </w:pPr>
    </w:p>
    <w:p w14:paraId="1BE3F92C" w14:textId="77777777" w:rsidR="0064368F" w:rsidRDefault="0064368F" w:rsidP="00E12B9B">
      <w:pPr>
        <w:rPr>
          <w:rFonts w:eastAsia="Times New Roman"/>
          <w:b/>
          <w:bCs/>
          <w:lang w:val="en-US"/>
        </w:rPr>
      </w:pPr>
    </w:p>
    <w:p w14:paraId="4AF39695" w14:textId="77777777" w:rsidR="0064368F" w:rsidRDefault="0064368F" w:rsidP="00E12B9B">
      <w:pPr>
        <w:rPr>
          <w:rFonts w:eastAsia="Times New Roman"/>
          <w:b/>
          <w:bCs/>
          <w:lang w:val="en-US"/>
        </w:rPr>
      </w:pPr>
    </w:p>
    <w:p w14:paraId="47054D85" w14:textId="77777777" w:rsidR="0064368F" w:rsidRDefault="0064368F" w:rsidP="00E12B9B">
      <w:pPr>
        <w:rPr>
          <w:rFonts w:eastAsia="Times New Roman"/>
          <w:b/>
          <w:bCs/>
          <w:lang w:val="en-US"/>
        </w:rPr>
      </w:pPr>
    </w:p>
    <w:p w14:paraId="712FC9E9" w14:textId="77777777" w:rsidR="0064368F" w:rsidRDefault="0064368F" w:rsidP="00E12B9B">
      <w:pPr>
        <w:rPr>
          <w:rFonts w:eastAsia="Times New Roman"/>
          <w:b/>
          <w:bCs/>
          <w:lang w:val="en-US"/>
        </w:rPr>
      </w:pPr>
    </w:p>
    <w:p w14:paraId="3449B471" w14:textId="77777777" w:rsidR="0064368F" w:rsidRDefault="0064368F" w:rsidP="00E12B9B">
      <w:pPr>
        <w:rPr>
          <w:rFonts w:eastAsia="Times New Roman"/>
          <w:b/>
          <w:bCs/>
          <w:lang w:val="en-US"/>
        </w:rPr>
      </w:pPr>
    </w:p>
    <w:p w14:paraId="258F8BB3" w14:textId="77777777" w:rsidR="0064368F" w:rsidRDefault="0064368F" w:rsidP="00E12B9B">
      <w:pPr>
        <w:rPr>
          <w:rFonts w:eastAsia="Times New Roman"/>
          <w:b/>
          <w:bCs/>
          <w:lang w:val="en-US"/>
        </w:rPr>
      </w:pPr>
    </w:p>
    <w:p w14:paraId="04BB4022" w14:textId="77777777" w:rsidR="0064368F" w:rsidRDefault="0064368F" w:rsidP="00E12B9B">
      <w:pPr>
        <w:rPr>
          <w:rFonts w:eastAsia="Times New Roman"/>
          <w:b/>
          <w:bCs/>
          <w:lang w:val="en-US"/>
        </w:rPr>
      </w:pPr>
    </w:p>
    <w:p w14:paraId="476CD3D2" w14:textId="77777777" w:rsidR="0064368F" w:rsidRDefault="0064368F" w:rsidP="00E12B9B">
      <w:pPr>
        <w:rPr>
          <w:rFonts w:eastAsia="Times New Roman"/>
          <w:b/>
          <w:bCs/>
          <w:lang w:val="en-US"/>
        </w:rPr>
      </w:pPr>
    </w:p>
    <w:p w14:paraId="67AA177E" w14:textId="77777777" w:rsidR="0064368F" w:rsidRDefault="0064368F" w:rsidP="00E12B9B">
      <w:pPr>
        <w:rPr>
          <w:rFonts w:eastAsia="Times New Roman"/>
          <w:b/>
          <w:bCs/>
          <w:lang w:val="en-US"/>
        </w:rPr>
      </w:pPr>
    </w:p>
    <w:p w14:paraId="7F51B258" w14:textId="3506F9CE" w:rsidR="00864B71" w:rsidRDefault="00C208EB" w:rsidP="00E12B9B">
      <w:pPr>
        <w:rPr>
          <w:rFonts w:eastAsia="Times New Roman"/>
          <w:lang w:val="en-US"/>
        </w:rPr>
      </w:pPr>
      <w:r w:rsidRPr="00C208EB">
        <w:rPr>
          <w:rFonts w:eastAsia="Times New Roman"/>
          <w:b/>
          <w:bCs/>
          <w:lang w:val="en-US"/>
        </w:rPr>
        <w:lastRenderedPageBreak/>
        <w:t>FIGURE 1</w:t>
      </w:r>
      <w:r w:rsidR="00DF16F7">
        <w:rPr>
          <w:rFonts w:eastAsia="Times New Roman"/>
          <w:b/>
          <w:bCs/>
          <w:lang w:val="en-US"/>
        </w:rPr>
        <w:t>7</w:t>
      </w:r>
      <w:r>
        <w:rPr>
          <w:rFonts w:eastAsia="Times New Roman"/>
          <w:lang w:val="en-US"/>
        </w:rPr>
        <w:t xml:space="preserve"> 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Pr="00E550DF">
        <w:rPr>
          <w:rFonts w:eastAsia="Times New Roman"/>
          <w:lang w:val="en-US"/>
        </w:rPr>
        <w:t>for</w:t>
      </w:r>
      <w:r>
        <w:rPr>
          <w:rFonts w:eastAsia="Times New Roman"/>
          <w:lang w:val="en-US"/>
        </w:rPr>
        <w:t xml:space="preserve"> </w:t>
      </w:r>
      <w:proofErr w:type="spellStart"/>
      <w:r>
        <w:rPr>
          <w:rFonts w:eastAsia="Times New Roman"/>
          <w:lang w:val="en-US"/>
        </w:rPr>
        <w:t>reintegrational</w:t>
      </w:r>
      <w:proofErr w:type="spellEnd"/>
      <w:r>
        <w:rPr>
          <w:rFonts w:eastAsia="Times New Roman"/>
          <w:lang w:val="en-US"/>
        </w:rPr>
        <w:t xml:space="preserve"> outcomes</w:t>
      </w:r>
    </w:p>
    <w:p w14:paraId="4912EE6D" w14:textId="1A24E9D0" w:rsidR="00C208EB" w:rsidRPr="00E550DF" w:rsidRDefault="00E176BB" w:rsidP="00E12B9B">
      <w:pPr>
        <w:rPr>
          <w:rFonts w:eastAsia="Times New Roman"/>
          <w:sz w:val="20"/>
          <w:szCs w:val="20"/>
          <w:lang w:val="en-US"/>
        </w:rPr>
      </w:pPr>
      <w:r>
        <w:rPr>
          <w:rFonts w:eastAsia="Times New Roman"/>
          <w:noProof/>
          <w:sz w:val="20"/>
          <w:szCs w:val="20"/>
          <w:lang w:val="en-US"/>
        </w:rPr>
        <w:drawing>
          <wp:inline distT="0" distB="0" distL="0" distR="0" wp14:anchorId="152A987F" wp14:editId="47C92727">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A027AA" w14:textId="5A38B212" w:rsidR="00E550DF" w:rsidRPr="00DA54E7" w:rsidRDefault="00E550DF" w:rsidP="00DA54E7">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00DA54E7" w:rsidRPr="00DA54E7">
        <w:rPr>
          <w:rFonts w:eastAsia="Times New Roman"/>
          <w:sz w:val="20"/>
          <w:szCs w:val="20"/>
          <w:lang w:val="en-US"/>
        </w:rPr>
        <w:t xml:space="preserve"> from the main analysis. The gray shad</w:t>
      </w:r>
      <w:r w:rsidR="00F8082D">
        <w:rPr>
          <w:rFonts w:eastAsia="Times New Roman"/>
          <w:sz w:val="20"/>
          <w:szCs w:val="20"/>
          <w:lang w:val="en-US"/>
        </w:rPr>
        <w:t>ing</w:t>
      </w:r>
      <w:r w:rsidR="00DA54E7" w:rsidRPr="00DA54E7">
        <w:rPr>
          <w:rFonts w:eastAsia="Times New Roman"/>
          <w:sz w:val="20"/>
          <w:szCs w:val="20"/>
          <w:lang w:val="en-US"/>
        </w:rPr>
        <w:t xml:space="preserve"> in the first column </w:t>
      </w:r>
      <w:r w:rsidR="00F8082D">
        <w:rPr>
          <w:rFonts w:eastAsia="Times New Roman"/>
          <w:sz w:val="20"/>
          <w:szCs w:val="20"/>
          <w:lang w:val="en-US"/>
        </w:rPr>
        <w:t>represents</w:t>
      </w:r>
      <w:r w:rsidR="00DA54E7" w:rsidRPr="00DA54E7">
        <w:rPr>
          <w:rFonts w:eastAsia="Times New Roman"/>
          <w:sz w:val="20"/>
          <w:szCs w:val="20"/>
          <w:lang w:val="en-US"/>
        </w:rPr>
        <w:t xml:space="preserve"> the width of the confidence interval from the main analysis, </w:t>
      </w:r>
      <w:r w:rsidR="00F8082D">
        <w:rPr>
          <w:rFonts w:eastAsia="Times New Roman"/>
          <w:sz w:val="20"/>
          <w:szCs w:val="20"/>
          <w:lang w:val="en-US"/>
        </w:rPr>
        <w:t>w</w:t>
      </w:r>
      <w:r w:rsidR="00A72416">
        <w:rPr>
          <w:rFonts w:eastAsia="Times New Roman"/>
          <w:sz w:val="20"/>
          <w:szCs w:val="20"/>
          <w:lang w:val="en-US"/>
        </w:rPr>
        <w:t>hile</w:t>
      </w:r>
      <w:r w:rsidR="00DA54E7" w:rsidRPr="00DA54E7">
        <w:rPr>
          <w:rFonts w:eastAsia="Times New Roman"/>
          <w:sz w:val="20"/>
          <w:szCs w:val="20"/>
          <w:lang w:val="en-US"/>
        </w:rPr>
        <w:t xml:space="preserve"> the point</w:t>
      </w:r>
      <w:r w:rsidR="00F8082D">
        <w:rPr>
          <w:rFonts w:eastAsia="Times New Roman"/>
          <w:sz w:val="20"/>
          <w:szCs w:val="20"/>
          <w:lang w:val="en-US"/>
        </w:rPr>
        <w:t xml:space="preserve"> </w:t>
      </w:r>
      <w:r w:rsidR="00DA54E7" w:rsidRPr="00DA54E7">
        <w:rPr>
          <w:rFonts w:eastAsia="Times New Roman"/>
          <w:sz w:val="20"/>
          <w:szCs w:val="20"/>
          <w:lang w:val="en-US"/>
        </w:rPr>
        <w:t xml:space="preserve">lines indicate the </w:t>
      </w:r>
      <w:proofErr w:type="spellStart"/>
      <w:r w:rsidR="00DA54E7" w:rsidRPr="00DA54E7">
        <w:rPr>
          <w:rFonts w:eastAsia="Times New Roman"/>
          <w:sz w:val="20"/>
          <w:szCs w:val="20"/>
          <w:lang w:val="en-US"/>
        </w:rPr>
        <w:t>reestimated</w:t>
      </w:r>
      <w:proofErr w:type="spellEnd"/>
      <w:r w:rsidR="00DA54E7" w:rsidRPr="00DA54E7">
        <w:rPr>
          <w:rFonts w:eastAsia="Times New Roman"/>
          <w:sz w:val="20"/>
          <w:szCs w:val="20"/>
          <w:lang w:val="en-US"/>
        </w:rPr>
        <w:t xml:space="preserve"> confidence intervals. </w:t>
      </w:r>
      <w:r w:rsidR="00A72416" w:rsidRPr="00A72416">
        <w:rPr>
          <w:rFonts w:eastAsia="Times New Roman"/>
          <w:sz w:val="20"/>
          <w:szCs w:val="20"/>
        </w:rPr>
        <w:t>Dotted lines indicate the 67% prediction interval estimated from the main analysis, and the gray bands in the first column represent the re-estimated 67% prediction intervals.</w:t>
      </w:r>
    </w:p>
    <w:p w14:paraId="60374925" w14:textId="77777777" w:rsidR="00DA54E7" w:rsidRPr="00DA54E7" w:rsidRDefault="00DA54E7" w:rsidP="00DA54E7">
      <w:pPr>
        <w:jc w:val="both"/>
        <w:rPr>
          <w:rFonts w:eastAsia="Times New Roman"/>
          <w:sz w:val="20"/>
          <w:szCs w:val="20"/>
          <w:lang w:val="en-US"/>
        </w:rPr>
      </w:pPr>
    </w:p>
    <w:p w14:paraId="51D3B312" w14:textId="77777777" w:rsidR="0064368F" w:rsidRDefault="0064368F" w:rsidP="00E550DF">
      <w:pPr>
        <w:rPr>
          <w:rFonts w:eastAsia="Times New Roman"/>
          <w:b/>
          <w:bCs/>
          <w:lang w:val="en-US"/>
        </w:rPr>
      </w:pPr>
    </w:p>
    <w:p w14:paraId="54CB45B7" w14:textId="77777777" w:rsidR="0064368F" w:rsidRDefault="0064368F" w:rsidP="00E550DF">
      <w:pPr>
        <w:rPr>
          <w:rFonts w:eastAsia="Times New Roman"/>
          <w:b/>
          <w:bCs/>
          <w:lang w:val="en-US"/>
        </w:rPr>
      </w:pPr>
    </w:p>
    <w:p w14:paraId="15E1DCDB" w14:textId="77777777" w:rsidR="0064368F" w:rsidRDefault="0064368F" w:rsidP="00E550DF">
      <w:pPr>
        <w:rPr>
          <w:rFonts w:eastAsia="Times New Roman"/>
          <w:b/>
          <w:bCs/>
          <w:lang w:val="en-US"/>
        </w:rPr>
      </w:pPr>
    </w:p>
    <w:p w14:paraId="52390859" w14:textId="77777777" w:rsidR="0064368F" w:rsidRDefault="0064368F" w:rsidP="00E550DF">
      <w:pPr>
        <w:rPr>
          <w:rFonts w:eastAsia="Times New Roman"/>
          <w:b/>
          <w:bCs/>
          <w:lang w:val="en-US"/>
        </w:rPr>
      </w:pPr>
    </w:p>
    <w:p w14:paraId="7B06C364" w14:textId="77777777" w:rsidR="0064368F" w:rsidRDefault="0064368F" w:rsidP="00E550DF">
      <w:pPr>
        <w:rPr>
          <w:rFonts w:eastAsia="Times New Roman"/>
          <w:b/>
          <w:bCs/>
          <w:lang w:val="en-US"/>
        </w:rPr>
      </w:pPr>
    </w:p>
    <w:p w14:paraId="2E1F63FC" w14:textId="77777777" w:rsidR="0064368F" w:rsidRDefault="0064368F" w:rsidP="00E550DF">
      <w:pPr>
        <w:rPr>
          <w:rFonts w:eastAsia="Times New Roman"/>
          <w:b/>
          <w:bCs/>
          <w:lang w:val="en-US"/>
        </w:rPr>
      </w:pPr>
    </w:p>
    <w:p w14:paraId="3BB437BD" w14:textId="77777777" w:rsidR="0064368F" w:rsidRDefault="0064368F" w:rsidP="00E550DF">
      <w:pPr>
        <w:rPr>
          <w:rFonts w:eastAsia="Times New Roman"/>
          <w:b/>
          <w:bCs/>
          <w:lang w:val="en-US"/>
        </w:rPr>
      </w:pPr>
    </w:p>
    <w:p w14:paraId="0986A465" w14:textId="77777777" w:rsidR="0064368F" w:rsidRDefault="0064368F" w:rsidP="00E550DF">
      <w:pPr>
        <w:rPr>
          <w:rFonts w:eastAsia="Times New Roman"/>
          <w:b/>
          <w:bCs/>
          <w:lang w:val="en-US"/>
        </w:rPr>
      </w:pPr>
    </w:p>
    <w:p w14:paraId="535FE98F" w14:textId="77777777" w:rsidR="0064368F" w:rsidRDefault="0064368F" w:rsidP="00E550DF">
      <w:pPr>
        <w:rPr>
          <w:rFonts w:eastAsia="Times New Roman"/>
          <w:b/>
          <w:bCs/>
          <w:lang w:val="en-US"/>
        </w:rPr>
      </w:pPr>
    </w:p>
    <w:p w14:paraId="2C8C8FC0" w14:textId="77777777" w:rsidR="0064368F" w:rsidRDefault="0064368F" w:rsidP="00E550DF">
      <w:pPr>
        <w:rPr>
          <w:rFonts w:eastAsia="Times New Roman"/>
          <w:b/>
          <w:bCs/>
          <w:lang w:val="en-US"/>
        </w:rPr>
      </w:pPr>
    </w:p>
    <w:p w14:paraId="15DA32E7" w14:textId="77777777" w:rsidR="0064368F" w:rsidRDefault="0064368F" w:rsidP="00E550DF">
      <w:pPr>
        <w:rPr>
          <w:rFonts w:eastAsia="Times New Roman"/>
          <w:b/>
          <w:bCs/>
          <w:lang w:val="en-US"/>
        </w:rPr>
      </w:pPr>
    </w:p>
    <w:p w14:paraId="11D7DD79" w14:textId="77777777" w:rsidR="0064368F" w:rsidRDefault="0064368F" w:rsidP="00E550DF">
      <w:pPr>
        <w:rPr>
          <w:rFonts w:eastAsia="Times New Roman"/>
          <w:b/>
          <w:bCs/>
          <w:lang w:val="en-US"/>
        </w:rPr>
      </w:pPr>
    </w:p>
    <w:p w14:paraId="4F8B37DA" w14:textId="77777777" w:rsidR="0064368F" w:rsidRDefault="0064368F" w:rsidP="00E550DF">
      <w:pPr>
        <w:rPr>
          <w:rFonts w:eastAsia="Times New Roman"/>
          <w:b/>
          <w:bCs/>
          <w:lang w:val="en-US"/>
        </w:rPr>
      </w:pPr>
    </w:p>
    <w:p w14:paraId="04DC414D" w14:textId="77777777" w:rsidR="0064368F" w:rsidRDefault="0064368F" w:rsidP="00E550DF">
      <w:pPr>
        <w:rPr>
          <w:rFonts w:eastAsia="Times New Roman"/>
          <w:b/>
          <w:bCs/>
          <w:lang w:val="en-US"/>
        </w:rPr>
      </w:pPr>
    </w:p>
    <w:p w14:paraId="7A30A510" w14:textId="77777777" w:rsidR="0064368F" w:rsidRDefault="0064368F" w:rsidP="00E550DF">
      <w:pPr>
        <w:rPr>
          <w:rFonts w:eastAsia="Times New Roman"/>
          <w:b/>
          <w:bCs/>
          <w:lang w:val="en-US"/>
        </w:rPr>
      </w:pPr>
    </w:p>
    <w:p w14:paraId="2E394149" w14:textId="77777777" w:rsidR="0064368F" w:rsidRDefault="0064368F" w:rsidP="00E550DF">
      <w:pPr>
        <w:rPr>
          <w:rFonts w:eastAsia="Times New Roman"/>
          <w:b/>
          <w:bCs/>
          <w:lang w:val="en-US"/>
        </w:rPr>
      </w:pPr>
    </w:p>
    <w:p w14:paraId="0A2D6047" w14:textId="77777777" w:rsidR="0064368F" w:rsidRDefault="0064368F" w:rsidP="00E550DF">
      <w:pPr>
        <w:rPr>
          <w:rFonts w:eastAsia="Times New Roman"/>
          <w:b/>
          <w:bCs/>
          <w:lang w:val="en-US"/>
        </w:rPr>
      </w:pPr>
    </w:p>
    <w:p w14:paraId="42821F75" w14:textId="658A6ABA" w:rsidR="00E550DF" w:rsidRDefault="00C208EB" w:rsidP="00E550DF">
      <w:pPr>
        <w:rPr>
          <w:rFonts w:eastAsia="Times New Roman"/>
          <w:lang w:val="en-US"/>
        </w:rPr>
      </w:pPr>
      <w:r w:rsidRPr="00C208EB">
        <w:rPr>
          <w:rFonts w:eastAsia="Times New Roman"/>
          <w:b/>
          <w:bCs/>
          <w:lang w:val="en-US"/>
        </w:rPr>
        <w:lastRenderedPageBreak/>
        <w:t>FIGURE 1</w:t>
      </w:r>
      <w:r w:rsidR="00DF16F7">
        <w:rPr>
          <w:rFonts w:eastAsia="Times New Roman"/>
          <w:b/>
          <w:bCs/>
          <w:lang w:val="en-US"/>
        </w:rPr>
        <w:t>8</w:t>
      </w:r>
      <w:r>
        <w:rPr>
          <w:rFonts w:eastAsia="Times New Roman"/>
          <w:lang w:val="en-US"/>
        </w:rPr>
        <w:t xml:space="preserve"> </w:t>
      </w:r>
      <w:r w:rsidR="00E550DF">
        <w:rPr>
          <w:rFonts w:eastAsia="Times New Roman"/>
          <w:lang w:val="en-US"/>
        </w:rPr>
        <w:t xml:space="preserve">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00E550DF" w:rsidRPr="00E550DF">
        <w:rPr>
          <w:rFonts w:eastAsia="Times New Roman"/>
          <w:lang w:val="en-US"/>
        </w:rPr>
        <w:t>for</w:t>
      </w:r>
      <w:r w:rsidR="00E550DF">
        <w:rPr>
          <w:rFonts w:eastAsia="Times New Roman"/>
          <w:lang w:val="en-US"/>
        </w:rPr>
        <w:t xml:space="preserve"> mental health outcomes</w:t>
      </w:r>
    </w:p>
    <w:p w14:paraId="4FC3C0B5" w14:textId="7336C99F" w:rsidR="00C208EB" w:rsidRDefault="00E176BB" w:rsidP="00E12B9B">
      <w:pPr>
        <w:rPr>
          <w:rFonts w:eastAsia="Times New Roman"/>
          <w:lang w:val="en-US"/>
        </w:rPr>
      </w:pPr>
      <w:r>
        <w:rPr>
          <w:rFonts w:eastAsia="Times New Roman"/>
          <w:noProof/>
          <w:lang w:val="en-US"/>
        </w:rPr>
        <w:drawing>
          <wp:inline distT="0" distB="0" distL="0" distR="0" wp14:anchorId="17E1C09D" wp14:editId="5357724E">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241A98" w14:textId="77777777" w:rsidR="00A72416" w:rsidRPr="00DA54E7" w:rsidRDefault="00A72416" w:rsidP="00A72416">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Pr="00DA54E7">
        <w:rPr>
          <w:rFonts w:eastAsia="Times New Roman"/>
          <w:sz w:val="20"/>
          <w:szCs w:val="20"/>
          <w:lang w:val="en-US"/>
        </w:rPr>
        <w:t xml:space="preserve"> from the main analysis. The gray shad</w:t>
      </w:r>
      <w:r>
        <w:rPr>
          <w:rFonts w:eastAsia="Times New Roman"/>
          <w:sz w:val="20"/>
          <w:szCs w:val="20"/>
          <w:lang w:val="en-US"/>
        </w:rPr>
        <w:t>ing</w:t>
      </w:r>
      <w:r w:rsidRPr="00DA54E7">
        <w:rPr>
          <w:rFonts w:eastAsia="Times New Roman"/>
          <w:sz w:val="20"/>
          <w:szCs w:val="20"/>
          <w:lang w:val="en-US"/>
        </w:rPr>
        <w:t xml:space="preserve"> in the first column </w:t>
      </w:r>
      <w:r>
        <w:rPr>
          <w:rFonts w:eastAsia="Times New Roman"/>
          <w:sz w:val="20"/>
          <w:szCs w:val="20"/>
          <w:lang w:val="en-US"/>
        </w:rPr>
        <w:t>represents</w:t>
      </w:r>
      <w:r w:rsidRPr="00DA54E7">
        <w:rPr>
          <w:rFonts w:eastAsia="Times New Roman"/>
          <w:sz w:val="20"/>
          <w:szCs w:val="20"/>
          <w:lang w:val="en-US"/>
        </w:rPr>
        <w:t xml:space="preserve"> the width of the confidence interval from the main analysis, </w:t>
      </w:r>
      <w:r>
        <w:rPr>
          <w:rFonts w:eastAsia="Times New Roman"/>
          <w:sz w:val="20"/>
          <w:szCs w:val="20"/>
          <w:lang w:val="en-US"/>
        </w:rPr>
        <w:t>while</w:t>
      </w:r>
      <w:r w:rsidRPr="00DA54E7">
        <w:rPr>
          <w:rFonts w:eastAsia="Times New Roman"/>
          <w:sz w:val="20"/>
          <w:szCs w:val="20"/>
          <w:lang w:val="en-US"/>
        </w:rPr>
        <w:t xml:space="preserve"> the point</w:t>
      </w:r>
      <w:r>
        <w:rPr>
          <w:rFonts w:eastAsia="Times New Roman"/>
          <w:sz w:val="20"/>
          <w:szCs w:val="20"/>
          <w:lang w:val="en-US"/>
        </w:rPr>
        <w:t xml:space="preserve"> </w:t>
      </w:r>
      <w:r w:rsidRPr="00DA54E7">
        <w:rPr>
          <w:rFonts w:eastAsia="Times New Roman"/>
          <w:sz w:val="20"/>
          <w:szCs w:val="20"/>
          <w:lang w:val="en-US"/>
        </w:rPr>
        <w:t xml:space="preserve">lines indicate the </w:t>
      </w:r>
      <w:proofErr w:type="spellStart"/>
      <w:r w:rsidRPr="00DA54E7">
        <w:rPr>
          <w:rFonts w:eastAsia="Times New Roman"/>
          <w:sz w:val="20"/>
          <w:szCs w:val="20"/>
          <w:lang w:val="en-US"/>
        </w:rPr>
        <w:t>reestimated</w:t>
      </w:r>
      <w:proofErr w:type="spellEnd"/>
      <w:r w:rsidRPr="00DA54E7">
        <w:rPr>
          <w:rFonts w:eastAsia="Times New Roman"/>
          <w:sz w:val="20"/>
          <w:szCs w:val="20"/>
          <w:lang w:val="en-US"/>
        </w:rPr>
        <w:t xml:space="preserve"> confidence intervals. </w:t>
      </w:r>
      <w:r w:rsidRPr="00A72416">
        <w:rPr>
          <w:rFonts w:eastAsia="Times New Roman"/>
          <w:sz w:val="20"/>
          <w:szCs w:val="20"/>
        </w:rPr>
        <w:t>Dotted lines indicate the 67% prediction interval estimated from the main analysis, and the gray bands in the first column represent the re-estimated 67% prediction intervals.</w:t>
      </w:r>
    </w:p>
    <w:p w14:paraId="3B385AD0" w14:textId="77777777" w:rsidR="00F8082D" w:rsidRPr="00F8082D" w:rsidRDefault="00F8082D" w:rsidP="00E12B9B">
      <w:pPr>
        <w:rPr>
          <w:rFonts w:eastAsia="Times New Roman"/>
        </w:rPr>
      </w:pPr>
    </w:p>
    <w:p w14:paraId="7EB3100C" w14:textId="376A0F32" w:rsidR="001968D4" w:rsidRDefault="001968D4" w:rsidP="001968D4">
      <w:pPr>
        <w:pStyle w:val="Heading4"/>
        <w:rPr>
          <w:lang w:val="en-US"/>
        </w:rPr>
      </w:pPr>
      <w:r>
        <w:rPr>
          <w:lang w:val="en-US"/>
        </w:rPr>
        <w:t>Exploratory sensitivity analysis</w:t>
      </w:r>
    </w:p>
    <w:p w14:paraId="40B340BB" w14:textId="32A7BDF7" w:rsidR="001968D4" w:rsidRDefault="00BD23BB" w:rsidP="005E50C4">
      <w:pPr>
        <w:jc w:val="both"/>
        <w:rPr>
          <w:rFonts w:eastAsia="Times New Roman"/>
          <w:lang w:val="en-US"/>
        </w:rPr>
      </w:pPr>
      <w:r w:rsidRPr="00BD23BB">
        <w:rPr>
          <w:rFonts w:eastAsia="Times New Roman"/>
        </w:rPr>
        <w:t xml:space="preserve">Stanley et al. (2022) suggest that small-sample studies tend to exhibit greater heterogeneity than large-sample studies, and that this correlation between sample size and heterogeneity may violate the assumptions of random-effects models. </w:t>
      </w:r>
      <w:r>
        <w:rPr>
          <w:rFonts w:eastAsia="Times New Roman"/>
        </w:rPr>
        <w:t>Hence</w:t>
      </w:r>
      <w:r w:rsidRPr="00BD23BB">
        <w:rPr>
          <w:rFonts w:eastAsia="Times New Roman"/>
        </w:rPr>
        <w:t xml:space="preserve">, as an exploratory analysis, we examined whether heterogeneity decreased when small studies were excluded (see Sensitivity Analysis Figures 3 and 7). However, we found no relationship between effective sample size and the total </w:t>
      </w:r>
      <w:r>
        <w:rPr>
          <w:rFonts w:eastAsia="Times New Roman"/>
        </w:rPr>
        <w:t xml:space="preserve">SD </w:t>
      </w:r>
      <w:r w:rsidR="005E50C4">
        <w:rPr>
          <w:rFonts w:eastAsia="Times New Roman"/>
          <w:lang w:val="en-US"/>
        </w:rPr>
        <w:t>(</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r>
          <w:rPr>
            <w:rFonts w:ascii="Cambria Math" w:eastAsia="Times New Roman" w:hAnsi="Cambria Math"/>
            <w:lang w:val="en-US"/>
          </w:rPr>
          <m:t>)</m:t>
        </m:r>
      </m:oMath>
      <w:r w:rsidR="005E50C4">
        <w:rPr>
          <w:rFonts w:eastAsia="Times New Roman"/>
          <w:lang w:val="en-US"/>
        </w:rPr>
        <w:t xml:space="preserve">, with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5E50C4">
        <w:rPr>
          <w:rFonts w:eastAsia="Times New Roman"/>
          <w:lang w:val="en-US"/>
        </w:rPr>
        <w:t xml:space="preserve"> = </w:t>
      </w:r>
      <w:r>
        <w:rPr>
          <w:rFonts w:eastAsia="Times New Roman"/>
          <w:lang w:val="en-US"/>
        </w:rPr>
        <w:t>0.166</w:t>
      </w:r>
      <w:r w:rsidR="00264A93">
        <w:rPr>
          <w:rFonts w:eastAsia="Times New Roman"/>
          <w:lang w:val="en-US"/>
        </w:rPr>
        <w:t xml:space="preserve"> for </w:t>
      </w:r>
      <w:proofErr w:type="spellStart"/>
      <w:r w:rsidR="00264A93">
        <w:rPr>
          <w:rFonts w:eastAsia="Times New Roman"/>
          <w:lang w:val="en-US"/>
        </w:rPr>
        <w:t>reintegrational</w:t>
      </w:r>
      <w:proofErr w:type="spellEnd"/>
      <w:r w:rsidR="00264A93">
        <w:rPr>
          <w:rFonts w:eastAsia="Times New Roman"/>
          <w:lang w:val="en-US"/>
        </w:rPr>
        <w:t xml:space="preserve"> outcomes and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264A93">
        <w:rPr>
          <w:rFonts w:eastAsia="Times New Roman"/>
          <w:lang w:val="en-US"/>
        </w:rPr>
        <w:t xml:space="preserve"> = </w:t>
      </w:r>
      <w:r>
        <w:rPr>
          <w:rFonts w:eastAsia="Times New Roman"/>
          <w:lang w:val="en-US"/>
        </w:rPr>
        <w:t>0.366</w:t>
      </w:r>
      <w:r w:rsidR="00264A93">
        <w:rPr>
          <w:rFonts w:eastAsia="Times New Roman"/>
          <w:lang w:val="en-US"/>
        </w:rPr>
        <w:t xml:space="preserve"> for mental outcomes</w:t>
      </w:r>
      <w:r>
        <w:rPr>
          <w:rFonts w:eastAsia="Times New Roman"/>
          <w:lang w:val="en-US"/>
        </w:rPr>
        <w:t xml:space="preserve">, </w:t>
      </w:r>
      <w:r w:rsidR="005E50C4">
        <w:rPr>
          <w:rFonts w:eastAsia="Times New Roman"/>
          <w:lang w:val="en-US"/>
        </w:rPr>
        <w:t>when estimated using</w:t>
      </w:r>
      <w:r>
        <w:rPr>
          <w:rFonts w:eastAsia="Times New Roman"/>
          <w:lang w:val="en-US"/>
        </w:rPr>
        <w:t xml:space="preserve"> only</w:t>
      </w:r>
      <w:r w:rsidR="005E50C4">
        <w:rPr>
          <w:rFonts w:eastAsia="Times New Roman"/>
          <w:lang w:val="en-US"/>
        </w:rPr>
        <w:t xml:space="preserve"> the five largest studies.   </w:t>
      </w:r>
    </w:p>
    <w:p w14:paraId="73CF1AA4" w14:textId="77777777" w:rsidR="001968D4" w:rsidRDefault="001968D4" w:rsidP="00E12B9B">
      <w:pPr>
        <w:rPr>
          <w:rFonts w:eastAsia="Times New Roman"/>
          <w:lang w:val="en-US"/>
        </w:rPr>
      </w:pPr>
    </w:p>
    <w:p w14:paraId="2B8F1AE9" w14:textId="0D08079E" w:rsidR="00EC72ED" w:rsidRDefault="00EC72ED" w:rsidP="00362CDD">
      <w:pPr>
        <w:pStyle w:val="Heading3"/>
        <w:rPr>
          <w:rFonts w:eastAsia="Times New Roman"/>
          <w:lang w:val="en-US"/>
        </w:rPr>
      </w:pPr>
      <w:r>
        <w:rPr>
          <w:rFonts w:eastAsia="Times New Roman"/>
          <w:lang w:val="en-US"/>
        </w:rPr>
        <w:t>Moderator analysis</w:t>
      </w:r>
    </w:p>
    <w:p w14:paraId="209755FB" w14:textId="629D2C3A" w:rsidR="00ED7858" w:rsidRDefault="00EC72ED" w:rsidP="00E7262D">
      <w:pPr>
        <w:jc w:val="both"/>
        <w:rPr>
          <w:rFonts w:eastAsia="Times New Roman"/>
          <w:lang w:val="en-US" w:eastAsia="da-DK"/>
        </w:rPr>
      </w:pPr>
      <w:r>
        <w:rPr>
          <w:rFonts w:eastAsia="Times New Roman"/>
          <w:lang w:val="en-US"/>
        </w:rPr>
        <w:t>While the</w:t>
      </w:r>
      <w:r w:rsidR="00981E0E">
        <w:rPr>
          <w:rFonts w:eastAsia="Times New Roman"/>
          <w:lang w:val="en-US"/>
        </w:rPr>
        <w:t xml:space="preserve"> above</w:t>
      </w:r>
      <w:r>
        <w:rPr>
          <w:rFonts w:eastAsia="Times New Roman"/>
          <w:lang w:val="en-US"/>
        </w:rPr>
        <w:t xml:space="preserve"> results summarized the mean difference between group-based interventions and no or individual treatments for </w:t>
      </w:r>
      <w:proofErr w:type="spellStart"/>
      <w:r>
        <w:rPr>
          <w:rFonts w:eastAsia="Times New Roman"/>
          <w:lang w:val="en-US"/>
        </w:rPr>
        <w:t>reintegrational</w:t>
      </w:r>
      <w:proofErr w:type="spellEnd"/>
      <w:r>
        <w:rPr>
          <w:rFonts w:eastAsia="Times New Roman"/>
          <w:lang w:val="en-US"/>
        </w:rPr>
        <w:t xml:space="preserve"> and mental health outcomes, respectively, it did not take into account the potential </w:t>
      </w:r>
      <w:r w:rsidR="00E7262D">
        <w:rPr>
          <w:rFonts w:eastAsia="Times New Roman"/>
          <w:lang w:val="en-US"/>
        </w:rPr>
        <w:t xml:space="preserve">differences in effect sizes across moderating factors. As we detected substantial heterogeneity both within and between studies, this indicates that moderator factors operate at various levels, which in turn justifies the conduct of meta-regression analysis. As per protocol, we, therefore, conducted a comprehensive set of moderator analyses, </w:t>
      </w:r>
      <w:r w:rsidR="00E7262D" w:rsidRPr="00E7262D">
        <w:rPr>
          <w:rFonts w:eastAsia="Times New Roman"/>
        </w:rPr>
        <w:t xml:space="preserve">informed by both </w:t>
      </w:r>
      <w:r w:rsidR="00E7262D" w:rsidRPr="00E7262D">
        <w:rPr>
          <w:rFonts w:eastAsia="Times New Roman"/>
        </w:rPr>
        <w:lastRenderedPageBreak/>
        <w:t>theoretical considerations and methodological concerns</w:t>
      </w:r>
      <w:r w:rsidR="00E7262D">
        <w:rPr>
          <w:rFonts w:eastAsia="Times New Roman"/>
        </w:rPr>
        <w:t xml:space="preserve">. </w:t>
      </w:r>
      <w:r w:rsidR="00864B71">
        <w:rPr>
          <w:rFonts w:eastAsia="Times New Roman"/>
        </w:rPr>
        <w:t xml:space="preserve">As in the previous section, we present the results separately for </w:t>
      </w:r>
      <w:proofErr w:type="spellStart"/>
      <w:r w:rsidR="00864B71">
        <w:rPr>
          <w:rFonts w:eastAsia="Times New Roman"/>
        </w:rPr>
        <w:t>reintegrational</w:t>
      </w:r>
      <w:proofErr w:type="spellEnd"/>
      <w:r w:rsidR="00864B71">
        <w:rPr>
          <w:rFonts w:eastAsia="Times New Roman"/>
        </w:rPr>
        <w:t xml:space="preserve"> and mental health outcomes. </w:t>
      </w:r>
    </w:p>
    <w:p w14:paraId="3294B2E6" w14:textId="77777777" w:rsidR="00ED7858" w:rsidRDefault="00ED7858" w:rsidP="00EC72ED">
      <w:pPr>
        <w:rPr>
          <w:rFonts w:eastAsia="Times New Roman"/>
          <w:lang w:val="en-US" w:eastAsia="da-DK"/>
        </w:rPr>
      </w:pPr>
    </w:p>
    <w:p w14:paraId="4E0EBCC4" w14:textId="3109D767" w:rsidR="00ED7858" w:rsidRDefault="00C83143" w:rsidP="00C83143">
      <w:pPr>
        <w:pStyle w:val="Heading4"/>
        <w:rPr>
          <w:lang w:val="en-US" w:eastAsia="da-DK"/>
        </w:rPr>
      </w:pPr>
      <w:r>
        <w:rPr>
          <w:lang w:val="en-US" w:eastAsia="da-DK"/>
        </w:rPr>
        <w:t>Moderator effects of group-based interventions on social reintegration</w:t>
      </w:r>
    </w:p>
    <w:p w14:paraId="32EBCAB9" w14:textId="7634183D" w:rsidR="00A7683E" w:rsidRDefault="00362CDD" w:rsidP="00362CDD">
      <w:pPr>
        <w:jc w:val="both"/>
        <w:rPr>
          <w:rFonts w:eastAsia="Times New Roman"/>
          <w:lang w:val="en-US" w:eastAsia="da-DK"/>
        </w:rPr>
      </w:pPr>
      <w:r>
        <w:rPr>
          <w:rFonts w:eastAsia="Times New Roman"/>
          <w:lang w:val="en-US" w:eastAsia="da-DK"/>
        </w:rPr>
        <w:t xml:space="preserve">Based on </w:t>
      </w:r>
      <w:proofErr w:type="spellStart"/>
      <w:r>
        <w:rPr>
          <w:rFonts w:eastAsia="Times New Roman"/>
          <w:lang w:val="en-US" w:eastAsia="da-DK"/>
        </w:rPr>
        <w:t>reintegrational</w:t>
      </w:r>
      <w:proofErr w:type="spellEnd"/>
      <w:r>
        <w:rPr>
          <w:rFonts w:eastAsia="Times New Roman"/>
          <w:lang w:val="en-US" w:eastAsia="da-DK"/>
        </w:rPr>
        <w:t xml:space="preserve"> outcomes, </w:t>
      </w:r>
      <w:r w:rsidR="00F92804">
        <w:rPr>
          <w:rFonts w:eastAsia="Times New Roman"/>
          <w:lang w:val="en-US" w:eastAsia="da-DK"/>
        </w:rPr>
        <w:t>Ta</w:t>
      </w:r>
      <w:r>
        <w:rPr>
          <w:rFonts w:eastAsia="Times New Roman"/>
          <w:lang w:val="en-US" w:eastAsia="da-DK"/>
        </w:rPr>
        <w:t>bles 7 and 8 report the results for theoretically and methodologically informed categorical moderator</w:t>
      </w:r>
      <w:r w:rsidR="00210A2B">
        <w:rPr>
          <w:rFonts w:eastAsia="Times New Roman"/>
          <w:lang w:val="en-US" w:eastAsia="da-DK"/>
        </w:rPr>
        <w:t xml:space="preserve"> analysis</w:t>
      </w:r>
      <w:r>
        <w:rPr>
          <w:rFonts w:eastAsia="Times New Roman"/>
          <w:lang w:val="en-US" w:eastAsia="da-DK"/>
        </w:rPr>
        <w:t>, while Table 9</w:t>
      </w:r>
      <w:r w:rsidR="00210A2B">
        <w:rPr>
          <w:rFonts w:eastAsia="Times New Roman"/>
          <w:lang w:val="en-US" w:eastAsia="da-DK"/>
        </w:rPr>
        <w:t xml:space="preserve"> presents</w:t>
      </w:r>
      <w:r>
        <w:rPr>
          <w:rFonts w:eastAsia="Times New Roman"/>
          <w:lang w:val="en-US" w:eastAsia="da-DK"/>
        </w:rPr>
        <w:t xml:space="preserve"> analyses based on continuous </w:t>
      </w:r>
      <w:r w:rsidR="00210A2B">
        <w:rPr>
          <w:rFonts w:eastAsia="Times New Roman"/>
          <w:lang w:val="en-US" w:eastAsia="da-DK"/>
        </w:rPr>
        <w:t>moderators</w:t>
      </w:r>
      <w:r>
        <w:rPr>
          <w:rFonts w:eastAsia="Times New Roman"/>
          <w:lang w:val="en-US" w:eastAsia="da-DK"/>
        </w:rPr>
        <w:t xml:space="preserve">. </w:t>
      </w:r>
      <w:r w:rsidR="00A7683E">
        <w:rPr>
          <w:rFonts w:eastAsia="Times New Roman"/>
          <w:lang w:val="en-US" w:eastAsia="da-DK"/>
        </w:rPr>
        <w:t>All tables provide marginal subgroup effect sizes (i.e., without add</w:t>
      </w:r>
      <w:r w:rsidR="000523AC">
        <w:rPr>
          <w:rFonts w:eastAsia="Times New Roman"/>
          <w:lang w:val="en-US" w:eastAsia="da-DK"/>
        </w:rPr>
        <w:t>ing</w:t>
      </w:r>
      <w:r w:rsidR="00A7683E">
        <w:rPr>
          <w:rFonts w:eastAsia="Times New Roman"/>
          <w:lang w:val="en-US" w:eastAsia="da-DK"/>
        </w:rPr>
        <w:t xml:space="preserve"> covariates to the model) as well as covariate-adjusted subgroup effect sizes. </w:t>
      </w:r>
      <w:r w:rsidR="00F234CC">
        <w:rPr>
          <w:rFonts w:eastAsia="Times New Roman"/>
          <w:lang w:val="en-US" w:eastAsia="da-DK"/>
        </w:rPr>
        <w:t xml:space="preserve">All moderator analyses related to social reintegration were based on 46 studies and 205 effect sizes. </w:t>
      </w:r>
      <w:r w:rsidR="008622CB">
        <w:rPr>
          <w:rFonts w:eastAsia="Times New Roman"/>
          <w:lang w:val="en-US" w:eastAsia="da-DK"/>
        </w:rPr>
        <w:t xml:space="preserve">We generally found similar patterns between the moderator effects derived from unconditional and covariate-adjusted models. The only minor difference was that the covariate-adjusted subgroup effects were generally larger. </w:t>
      </w:r>
      <w:r w:rsidR="005E0E87">
        <w:rPr>
          <w:rFonts w:eastAsia="Times New Roman"/>
          <w:lang w:val="en-US" w:eastAsia="da-DK"/>
        </w:rPr>
        <w:t>Therefore</w:t>
      </w:r>
      <w:r w:rsidR="008622CB">
        <w:rPr>
          <w:rFonts w:eastAsia="Times New Roman"/>
          <w:lang w:val="en-US" w:eastAsia="da-DK"/>
        </w:rPr>
        <w:t>, we will mainly comment on the unconditional moderator effects</w:t>
      </w:r>
      <w:r w:rsidR="003F2BDC">
        <w:rPr>
          <w:rFonts w:eastAsia="Times New Roman"/>
          <w:lang w:val="en-US" w:eastAsia="da-DK"/>
        </w:rPr>
        <w:t xml:space="preserve"> in this section.</w:t>
      </w:r>
    </w:p>
    <w:p w14:paraId="41215EB7" w14:textId="77777777" w:rsidR="00A7683E" w:rsidRDefault="00A7683E" w:rsidP="00362CDD">
      <w:pPr>
        <w:jc w:val="both"/>
        <w:rPr>
          <w:rFonts w:eastAsia="Times New Roman"/>
          <w:lang w:val="en-US" w:eastAsia="da-DK"/>
        </w:rPr>
      </w:pPr>
    </w:p>
    <w:p w14:paraId="4B3ED1A6" w14:textId="0AE866A7" w:rsidR="00747DFE" w:rsidRDefault="00362CDD" w:rsidP="00362CDD">
      <w:pPr>
        <w:jc w:val="both"/>
        <w:rPr>
          <w:rFonts w:eastAsia="Times New Roman"/>
          <w:lang w:val="en-US" w:eastAsia="da-DK"/>
        </w:rPr>
      </w:pPr>
      <w:r>
        <w:rPr>
          <w:rFonts w:eastAsia="Times New Roman"/>
          <w:lang w:val="en-US" w:eastAsia="da-DK"/>
        </w:rPr>
        <w:t xml:space="preserve">The </w:t>
      </w:r>
      <w:r w:rsidR="00210A2B">
        <w:rPr>
          <w:rFonts w:eastAsia="Times New Roman"/>
          <w:lang w:val="en-US" w:eastAsia="da-DK"/>
        </w:rPr>
        <w:t>overall</w:t>
      </w:r>
      <w:r>
        <w:rPr>
          <w:rFonts w:eastAsia="Times New Roman"/>
          <w:lang w:val="en-US" w:eastAsia="da-DK"/>
        </w:rPr>
        <w:t xml:space="preserve"> pattern that can be deduced from these tables is that most moderators</w:t>
      </w:r>
      <w:r w:rsidR="00210A2B">
        <w:rPr>
          <w:rFonts w:eastAsia="Times New Roman"/>
          <w:lang w:val="en-US" w:eastAsia="da-DK"/>
        </w:rPr>
        <w:t xml:space="preserve"> neither </w:t>
      </w:r>
      <w:r>
        <w:rPr>
          <w:rFonts w:eastAsia="Times New Roman"/>
          <w:lang w:val="en-US" w:eastAsia="da-DK"/>
        </w:rPr>
        <w:t>explain differential effects</w:t>
      </w:r>
      <w:r w:rsidR="00210A2B">
        <w:rPr>
          <w:rFonts w:eastAsia="Times New Roman"/>
          <w:lang w:val="en-US" w:eastAsia="da-DK"/>
        </w:rPr>
        <w:t xml:space="preserve"> nor the variation of true effect size at the study and effect size levels</w:t>
      </w:r>
      <w:r>
        <w:rPr>
          <w:rFonts w:eastAsia="Times New Roman"/>
          <w:lang w:val="en-US" w:eastAsia="da-DK"/>
        </w:rPr>
        <w:t xml:space="preserve">. Most of the subgroup analyses based on categorical moderators were dispersed </w:t>
      </w:r>
      <w:r w:rsidR="00A7683E">
        <w:rPr>
          <w:rFonts w:eastAsia="Times New Roman"/>
          <w:lang w:val="en-US" w:eastAsia="da-DK"/>
        </w:rPr>
        <w:t xml:space="preserve">relatively </w:t>
      </w:r>
      <w:r>
        <w:rPr>
          <w:rFonts w:eastAsia="Times New Roman"/>
          <w:lang w:val="en-US" w:eastAsia="da-DK"/>
        </w:rPr>
        <w:t>closely around the overall mean effect</w:t>
      </w:r>
      <w:r w:rsidR="0024752F">
        <w:rPr>
          <w:rFonts w:eastAsia="Times New Roman"/>
          <w:lang w:val="en-US" w:eastAsia="da-DK"/>
        </w:rPr>
        <w:t>, varying from 0.12 to 0.4</w:t>
      </w:r>
      <w:r w:rsidR="007622DF">
        <w:rPr>
          <w:rFonts w:eastAsia="Times New Roman"/>
          <w:lang w:val="en-US" w:eastAsia="da-DK"/>
        </w:rPr>
        <w:t>2</w:t>
      </w:r>
      <w:r w:rsidR="0024752F">
        <w:rPr>
          <w:rFonts w:eastAsia="Times New Roman"/>
          <w:lang w:val="en-US" w:eastAsia="da-DK"/>
        </w:rPr>
        <w:t xml:space="preserve"> SD</w:t>
      </w:r>
      <w:r>
        <w:rPr>
          <w:rFonts w:eastAsia="Times New Roman"/>
          <w:lang w:val="en-US" w:eastAsia="da-DK"/>
        </w:rPr>
        <w:t xml:space="preserve">. </w:t>
      </w:r>
      <w:r w:rsidR="00A7683E">
        <w:rPr>
          <w:rFonts w:eastAsia="Times New Roman"/>
          <w:lang w:val="en-US" w:eastAsia="da-DK"/>
        </w:rPr>
        <w:t>The only instances where we found substantially lower or higher subgroup effects relative to the overall average mean of 0.195 SD</w:t>
      </w:r>
      <w:r w:rsidR="00981E0E">
        <w:rPr>
          <w:rFonts w:eastAsia="Times New Roman"/>
          <w:lang w:val="en-US" w:eastAsia="da-DK"/>
        </w:rPr>
        <w:t>,</w:t>
      </w:r>
      <w:r w:rsidR="00A7683E">
        <w:rPr>
          <w:rFonts w:eastAsia="Times New Roman"/>
          <w:lang w:val="en-US" w:eastAsia="da-DK"/>
        </w:rPr>
        <w:t xml:space="preserve"> </w:t>
      </w:r>
      <w:r w:rsidR="00981E0E">
        <w:rPr>
          <w:rFonts w:eastAsia="Times New Roman"/>
          <w:lang w:val="en-US" w:eastAsia="da-DK"/>
        </w:rPr>
        <w:t>were when</w:t>
      </w:r>
      <w:r w:rsidR="00A7683E">
        <w:rPr>
          <w:rFonts w:eastAsia="Times New Roman"/>
          <w:lang w:val="en-US" w:eastAsia="da-DK"/>
        </w:rPr>
        <w:t xml:space="preserve"> subgroup effects </w:t>
      </w:r>
      <w:r w:rsidR="000523AC">
        <w:rPr>
          <w:rFonts w:eastAsia="Times New Roman"/>
          <w:lang w:val="en-US" w:eastAsia="da-DK"/>
        </w:rPr>
        <w:t>were</w:t>
      </w:r>
      <w:r w:rsidR="00A7683E">
        <w:rPr>
          <w:rFonts w:eastAsia="Times New Roman"/>
          <w:lang w:val="en-US" w:eastAsia="da-DK"/>
        </w:rPr>
        <w:t xml:space="preserve"> based on a few studies and effect sizes. For example, we found no effect </w:t>
      </w:r>
      <w:r w:rsidR="00990422">
        <w:rPr>
          <w:rFonts w:eastAsia="Times New Roman"/>
          <w:lang w:val="en-US" w:eastAsia="da-DK"/>
        </w:rPr>
        <w:t xml:space="preserve">of group-based intervention on participants’ alcohol consumption, with the </w:t>
      </w:r>
      <w:r w:rsidR="005A13B4">
        <w:rPr>
          <w:rFonts w:eastAsia="Times New Roman"/>
          <w:lang w:val="en-US" w:eastAsia="da-DK"/>
        </w:rPr>
        <w:t xml:space="preserve">marginal </w:t>
      </w:r>
      <w:r w:rsidR="00990422">
        <w:rPr>
          <w:rFonts w:eastAsia="Times New Roman"/>
          <w:lang w:val="en-US" w:eastAsia="da-DK"/>
        </w:rPr>
        <w:t>average subgroup effect size of 0.02</w:t>
      </w:r>
      <w:r w:rsidR="005A13B4">
        <w:rPr>
          <w:rFonts w:eastAsia="Times New Roman"/>
          <w:lang w:val="en-US" w:eastAsia="da-DK"/>
        </w:rPr>
        <w:t xml:space="preserve">, 95% </w:t>
      </w:r>
      <w:proofErr w:type="gramStart"/>
      <w:r w:rsidR="005A13B4" w:rsidRPr="005A13B4">
        <w:rPr>
          <w:rFonts w:eastAsia="Times New Roman"/>
          <w:i/>
          <w:iCs/>
          <w:lang w:val="en-US" w:eastAsia="da-DK"/>
        </w:rPr>
        <w:t>CI</w:t>
      </w:r>
      <w:r w:rsidR="005A13B4">
        <w:rPr>
          <w:rFonts w:eastAsia="Times New Roman"/>
          <w:lang w:val="en-US" w:eastAsia="da-DK"/>
        </w:rPr>
        <w:t>[</w:t>
      </w:r>
      <w:proofErr w:type="gramEnd"/>
      <w:r w:rsidR="005A13B4">
        <w:rPr>
          <w:rFonts w:eastAsia="Times New Roman"/>
          <w:lang w:val="en-US" w:eastAsia="da-DK"/>
        </w:rPr>
        <w:t xml:space="preserve">-0.63, 0.66]. Yet, this estimate was based on four studies and five effect sizes only. As can also be seen from the confidence interval, we cannot exclude that this subgroup effect is statistically different from the main effect. </w:t>
      </w:r>
    </w:p>
    <w:p w14:paraId="77270F69" w14:textId="77777777" w:rsidR="00747DFE" w:rsidRDefault="00747DFE" w:rsidP="00362CDD">
      <w:pPr>
        <w:jc w:val="both"/>
        <w:rPr>
          <w:rFonts w:eastAsia="Times New Roman"/>
          <w:lang w:val="en-US" w:eastAsia="da-DK"/>
        </w:rPr>
      </w:pPr>
    </w:p>
    <w:p w14:paraId="1CD28B86" w14:textId="076C7390" w:rsidR="00210A2B" w:rsidRDefault="000523AC" w:rsidP="00362CDD">
      <w:pPr>
        <w:jc w:val="both"/>
        <w:rPr>
          <w:rFonts w:eastAsia="Times New Roman"/>
          <w:lang w:val="en-US" w:eastAsia="da-DK"/>
        </w:rPr>
      </w:pPr>
      <w:r>
        <w:rPr>
          <w:rFonts w:eastAsia="Times New Roman"/>
          <w:lang w:val="en-US" w:eastAsia="da-DK"/>
        </w:rPr>
        <w:t>A</w:t>
      </w:r>
      <w:r w:rsidR="0024752F">
        <w:rPr>
          <w:rFonts w:eastAsia="Times New Roman"/>
          <w:lang w:val="en-US" w:eastAsia="da-DK"/>
        </w:rPr>
        <w:t>s</w:t>
      </w:r>
      <w:r>
        <w:rPr>
          <w:rFonts w:eastAsia="Times New Roman"/>
          <w:lang w:val="en-US" w:eastAsia="da-DK"/>
        </w:rPr>
        <w:t xml:space="preserve"> mentioned above</w:t>
      </w:r>
      <w:r w:rsidR="00210A2B">
        <w:rPr>
          <w:rFonts w:eastAsia="Times New Roman"/>
          <w:lang w:val="en-US" w:eastAsia="da-DK"/>
        </w:rPr>
        <w:t xml:space="preserve">, we generally did not find that moderators were able to substantially explain variation among true effect sizes. Again, we only </w:t>
      </w:r>
      <w:r w:rsidR="00EF2C74">
        <w:rPr>
          <w:rFonts w:eastAsia="Times New Roman"/>
          <w:lang w:val="en-US" w:eastAsia="da-DK"/>
        </w:rPr>
        <w:t>saw a discernible reduction in the total heterogeneity when subgroup effects were estimated with few studies and effect sizes, as was the case with the ‘Other’ category under outcome type</w:t>
      </w:r>
      <w:r w:rsidR="00BB6876">
        <w:rPr>
          <w:rFonts w:eastAsia="Times New Roman"/>
          <w:lang w:val="en-US" w:eastAsia="da-DK"/>
        </w:rPr>
        <w:t>, which was based on four studies and six effect sizes only. This</w:t>
      </w:r>
      <w:r w:rsidR="00EF2C74">
        <w:rPr>
          <w:rFonts w:eastAsia="Times New Roman"/>
          <w:lang w:val="en-US" w:eastAsia="da-DK"/>
        </w:rPr>
        <w:t xml:space="preserve"> yielded a total heterogeneity</w:t>
      </w:r>
      <m:oMath>
        <m:r>
          <w:rPr>
            <w:rFonts w:ascii="Cambria Math" w:eastAsia="Times New Roman" w:hAnsi="Cambria Math"/>
            <w:lang w:val="en-US" w:eastAsia="da-DK"/>
          </w:rPr>
          <m:t xml:space="preserve"> </m:t>
        </m:r>
        <m:sSub>
          <m:sSubPr>
            <m:ctrlPr>
              <w:rPr>
                <w:rFonts w:ascii="Cambria Math" w:eastAsia="Times New Roman" w:hAnsi="Cambria Math"/>
                <w:i/>
                <w:lang w:val="en-US" w:eastAsia="da-DK"/>
              </w:rPr>
            </m:ctrlPr>
          </m:sSubPr>
          <m:e>
            <m:r>
              <w:rPr>
                <w:rFonts w:ascii="Cambria Math" w:eastAsia="Times New Roman" w:hAnsi="Cambria Math"/>
                <w:lang w:val="en-US" w:eastAsia="da-DK"/>
              </w:rPr>
              <m:t>σ</m:t>
            </m:r>
          </m:e>
          <m:sub>
            <m:r>
              <w:rPr>
                <w:rFonts w:ascii="Cambria Math" w:eastAsia="Times New Roman" w:hAnsi="Cambria Math"/>
                <w:lang w:val="en-US" w:eastAsia="da-DK"/>
              </w:rPr>
              <m:t>T</m:t>
            </m:r>
          </m:sub>
        </m:sSub>
      </m:oMath>
      <w:r w:rsidR="00EF2C74">
        <w:rPr>
          <w:rFonts w:eastAsia="Times New Roman"/>
          <w:lang w:val="en-US" w:eastAsia="da-DK"/>
        </w:rPr>
        <w:t xml:space="preserve"> = .0</w:t>
      </w:r>
      <w:r w:rsidR="00BB6876">
        <w:rPr>
          <w:rFonts w:eastAsia="Times New Roman"/>
          <w:lang w:val="en-US" w:eastAsia="da-DK"/>
        </w:rPr>
        <w:t xml:space="preserve">. </w:t>
      </w:r>
    </w:p>
    <w:p w14:paraId="54C548BE" w14:textId="77777777" w:rsidR="00EF2C74" w:rsidRDefault="00EF2C74" w:rsidP="00362CDD">
      <w:pPr>
        <w:jc w:val="both"/>
        <w:rPr>
          <w:rFonts w:eastAsia="Times New Roman"/>
          <w:lang w:val="en-US" w:eastAsia="da-DK"/>
        </w:rPr>
      </w:pPr>
    </w:p>
    <w:p w14:paraId="0CD39DD1" w14:textId="50792DF6" w:rsidR="00A7683E" w:rsidRDefault="00A7683E" w:rsidP="00362CDD">
      <w:pPr>
        <w:jc w:val="both"/>
        <w:rPr>
          <w:rFonts w:eastAsia="Times New Roman"/>
          <w:lang w:val="en-US" w:eastAsia="da-DK"/>
        </w:rPr>
      </w:pPr>
      <w:r>
        <w:rPr>
          <w:rFonts w:eastAsia="Times New Roman"/>
          <w:lang w:val="en-US" w:eastAsia="da-DK"/>
        </w:rPr>
        <w:t>Most subgroup effect sizes did not yield statistically significant estimates. However, we primarily considered this to be an issue caused by the obvious reduction of statistical power when estimating the effects with few studies and</w:t>
      </w:r>
      <w:r w:rsidR="005A13B4">
        <w:rPr>
          <w:rFonts w:eastAsia="Times New Roman"/>
          <w:lang w:val="en-US" w:eastAsia="da-DK"/>
        </w:rPr>
        <w:t xml:space="preserve"> </w:t>
      </w:r>
      <w:r>
        <w:rPr>
          <w:rFonts w:eastAsia="Times New Roman"/>
          <w:lang w:val="en-US" w:eastAsia="da-DK"/>
        </w:rPr>
        <w:t>effect size</w:t>
      </w:r>
      <w:r w:rsidR="005A13B4">
        <w:rPr>
          <w:rFonts w:eastAsia="Times New Roman"/>
          <w:lang w:val="en-US" w:eastAsia="da-DK"/>
        </w:rPr>
        <w:t>s</w:t>
      </w:r>
      <w:r>
        <w:rPr>
          <w:rFonts w:eastAsia="Times New Roman"/>
          <w:lang w:val="en-US" w:eastAsia="da-DK"/>
        </w:rPr>
        <w:t xml:space="preserve">. </w:t>
      </w:r>
      <w:r w:rsidR="00BB6876">
        <w:rPr>
          <w:rFonts w:eastAsia="Times New Roman"/>
          <w:lang w:val="en-US" w:eastAsia="da-DK"/>
        </w:rPr>
        <w:t xml:space="preserve">For </w:t>
      </w:r>
      <w:r w:rsidR="0024752F">
        <w:rPr>
          <w:rFonts w:eastAsia="Times New Roman"/>
          <w:lang w:val="en-US" w:eastAsia="da-DK"/>
        </w:rPr>
        <w:t xml:space="preserve">many individual </w:t>
      </w:r>
      <w:r w:rsidR="00BB6876">
        <w:rPr>
          <w:rFonts w:eastAsia="Times New Roman"/>
          <w:lang w:val="en-US" w:eastAsia="da-DK"/>
        </w:rPr>
        <w:t xml:space="preserve">subgroup effects, we were hesitant to make hard inferences as the degrees of freedom were often low, either due to having few studies or being estimated from models with multiple covariates. </w:t>
      </w:r>
    </w:p>
    <w:p w14:paraId="440FF0EB" w14:textId="77777777" w:rsidR="003D6FBB" w:rsidRDefault="003D6FBB" w:rsidP="00362CDD">
      <w:pPr>
        <w:jc w:val="both"/>
        <w:rPr>
          <w:rFonts w:eastAsia="Times New Roman"/>
          <w:lang w:val="en-US" w:eastAsia="da-DK"/>
        </w:rPr>
      </w:pPr>
    </w:p>
    <w:p w14:paraId="11CA5663" w14:textId="3BDA4912" w:rsidR="00747DFE" w:rsidRDefault="00362CDD" w:rsidP="00362CDD">
      <w:pPr>
        <w:jc w:val="both"/>
        <w:rPr>
          <w:rFonts w:eastAsia="Times New Roman"/>
          <w:lang w:val="en-US" w:eastAsia="da-DK"/>
        </w:rPr>
      </w:pPr>
      <w:r>
        <w:rPr>
          <w:rFonts w:eastAsia="Times New Roman"/>
          <w:lang w:val="en-US" w:eastAsia="da-DK"/>
        </w:rPr>
        <w:t xml:space="preserve">For most </w:t>
      </w:r>
      <w:r w:rsidR="0024752F">
        <w:rPr>
          <w:rFonts w:eastAsia="Times New Roman"/>
          <w:lang w:val="en-US" w:eastAsia="da-DK"/>
        </w:rPr>
        <w:t>subgroup analyses</w:t>
      </w:r>
      <w:r>
        <w:rPr>
          <w:rFonts w:eastAsia="Times New Roman"/>
          <w:lang w:val="en-US" w:eastAsia="da-DK"/>
        </w:rPr>
        <w:t xml:space="preserve">, </w:t>
      </w:r>
      <w:r w:rsidR="0024752F">
        <w:rPr>
          <w:rFonts w:eastAsia="Times New Roman"/>
          <w:lang w:val="en-US" w:eastAsia="da-DK"/>
        </w:rPr>
        <w:t xml:space="preserve">the average group means differed by only a small amount, and the differences between the subgroup dimensions </w:t>
      </w:r>
      <w:r>
        <w:rPr>
          <w:rFonts w:eastAsia="Times New Roman"/>
          <w:lang w:val="en-US" w:eastAsia="da-DK"/>
        </w:rPr>
        <w:t xml:space="preserve">were usually not statistically distinct from one another. </w:t>
      </w:r>
      <w:r w:rsidR="0024752F">
        <w:rPr>
          <w:rFonts w:eastAsia="Times New Roman"/>
          <w:lang w:val="en-US" w:eastAsia="da-DK"/>
        </w:rPr>
        <w:t>Specifically, we did not find any statistical difference between different</w:t>
      </w:r>
      <w:r w:rsidR="00E77B51">
        <w:rPr>
          <w:rFonts w:eastAsia="Times New Roman"/>
          <w:lang w:val="en-US" w:eastAsia="da-DK"/>
        </w:rPr>
        <w:t xml:space="preserve"> types of </w:t>
      </w:r>
      <w:proofErr w:type="spellStart"/>
      <w:r w:rsidR="0024752F">
        <w:rPr>
          <w:rFonts w:eastAsia="Times New Roman"/>
          <w:lang w:val="en-US" w:eastAsia="da-DK"/>
        </w:rPr>
        <w:t>reintegrational</w:t>
      </w:r>
      <w:proofErr w:type="spellEnd"/>
      <w:r w:rsidR="0024752F">
        <w:rPr>
          <w:rFonts w:eastAsia="Times New Roman"/>
          <w:lang w:val="en-US" w:eastAsia="da-DK"/>
        </w:rPr>
        <w:t xml:space="preserve"> outcome</w:t>
      </w:r>
      <w:r w:rsidR="00E77B51">
        <w:rPr>
          <w:rFonts w:eastAsia="Times New Roman"/>
          <w:lang w:val="en-US" w:eastAsia="da-DK"/>
        </w:rPr>
        <w:t xml:space="preserve">s, </w:t>
      </w:r>
      <w:proofErr w:type="gramStart"/>
      <w:r w:rsidR="00E77B51">
        <w:rPr>
          <w:rFonts w:eastAsia="Times New Roman"/>
          <w:i/>
          <w:iCs/>
          <w:lang w:val="en-US" w:eastAsia="da-DK"/>
        </w:rPr>
        <w:t>F</w:t>
      </w:r>
      <w:r w:rsidR="00E77B51">
        <w:rPr>
          <w:rFonts w:eastAsia="Times New Roman"/>
          <w:lang w:val="en-US" w:eastAsia="da-DK"/>
        </w:rPr>
        <w:t>(</w:t>
      </w:r>
      <w:proofErr w:type="gramEnd"/>
      <w:r w:rsidR="00E77B51">
        <w:rPr>
          <w:rFonts w:eastAsia="Times New Roman"/>
          <w:lang w:val="en-US" w:eastAsia="da-DK"/>
        </w:rPr>
        <w:t xml:space="preserve">6, 7.97) = 2.44, </w:t>
      </w:r>
      <w:r w:rsidR="00E77B51">
        <w:rPr>
          <w:rFonts w:eastAsia="Times New Roman"/>
          <w:i/>
          <w:iCs/>
          <w:lang w:val="en-US" w:eastAsia="da-DK"/>
        </w:rPr>
        <w:t>p</w:t>
      </w:r>
      <w:r w:rsidR="00E77B51">
        <w:rPr>
          <w:rFonts w:eastAsia="Times New Roman"/>
          <w:lang w:val="en-US" w:eastAsia="da-DK"/>
        </w:rPr>
        <w:t xml:space="preserve"> = 0.120.</w:t>
      </w:r>
      <w:r w:rsidR="0024752F">
        <w:rPr>
          <w:rFonts w:eastAsia="Times New Roman"/>
          <w:lang w:val="en-US" w:eastAsia="da-DK"/>
        </w:rPr>
        <w:t xml:space="preserve"> </w:t>
      </w:r>
      <w:r w:rsidR="00E77B51">
        <w:rPr>
          <w:rFonts w:eastAsia="Times New Roman"/>
          <w:lang w:val="en-US" w:eastAsia="da-DK"/>
        </w:rPr>
        <w:t>Across the types of</w:t>
      </w:r>
      <w:r w:rsidR="007622DF">
        <w:rPr>
          <w:rFonts w:eastAsia="Times New Roman"/>
          <w:lang w:val="en-US" w:eastAsia="da-DK"/>
        </w:rPr>
        <w:t xml:space="preserve"> </w:t>
      </w:r>
      <w:proofErr w:type="spellStart"/>
      <w:r w:rsidR="007622DF">
        <w:rPr>
          <w:rFonts w:eastAsia="Times New Roman"/>
          <w:lang w:val="en-US" w:eastAsia="da-DK"/>
        </w:rPr>
        <w:t>reintegrational</w:t>
      </w:r>
      <w:proofErr w:type="spellEnd"/>
      <w:r w:rsidR="00E77B51">
        <w:rPr>
          <w:rFonts w:eastAsia="Times New Roman"/>
          <w:lang w:val="en-US" w:eastAsia="da-DK"/>
        </w:rPr>
        <w:t xml:space="preserve"> outcomes, </w:t>
      </w:r>
      <w:r w:rsidR="007622DF">
        <w:rPr>
          <w:rFonts w:eastAsia="Times New Roman"/>
          <w:lang w:val="en-US" w:eastAsia="da-DK"/>
        </w:rPr>
        <w:t>the group effects ranged</w:t>
      </w:r>
      <w:r w:rsidR="0024752F">
        <w:rPr>
          <w:rFonts w:eastAsia="Times New Roman"/>
          <w:lang w:val="en-US" w:eastAsia="da-DK"/>
        </w:rPr>
        <w:t xml:space="preserve"> from </w:t>
      </w:r>
      <w:r w:rsidR="00E77B51">
        <w:rPr>
          <w:rFonts w:eastAsia="Times New Roman"/>
          <w:lang w:val="en-US" w:eastAsia="da-DK"/>
        </w:rPr>
        <w:t xml:space="preserve">0.02, 95% </w:t>
      </w:r>
      <w:proofErr w:type="gramStart"/>
      <w:r w:rsidR="00E77B51" w:rsidRPr="005A13B4">
        <w:rPr>
          <w:rFonts w:eastAsia="Times New Roman"/>
          <w:i/>
          <w:iCs/>
          <w:lang w:val="en-US" w:eastAsia="da-DK"/>
        </w:rPr>
        <w:t>CI</w:t>
      </w:r>
      <w:r w:rsidR="00E77B51">
        <w:rPr>
          <w:rFonts w:eastAsia="Times New Roman"/>
          <w:lang w:val="en-US" w:eastAsia="da-DK"/>
        </w:rPr>
        <w:t>[</w:t>
      </w:r>
      <w:proofErr w:type="gramEnd"/>
      <w:r w:rsidR="00E77B51">
        <w:rPr>
          <w:rFonts w:eastAsia="Times New Roman"/>
          <w:lang w:val="en-US" w:eastAsia="da-DK"/>
        </w:rPr>
        <w:t xml:space="preserve">-0.63, 0.66] for loneliness to 0.42, 95% </w:t>
      </w:r>
      <w:r w:rsidR="00E77B51" w:rsidRPr="005A13B4">
        <w:rPr>
          <w:rFonts w:eastAsia="Times New Roman"/>
          <w:i/>
          <w:iCs/>
          <w:lang w:val="en-US" w:eastAsia="da-DK"/>
        </w:rPr>
        <w:t>CI</w:t>
      </w:r>
      <w:r w:rsidR="00E77B51">
        <w:rPr>
          <w:rFonts w:eastAsia="Times New Roman"/>
          <w:lang w:val="en-US" w:eastAsia="da-DK"/>
        </w:rPr>
        <w:t>[0.31, 0.54] for self-esteem outcomes</w:t>
      </w:r>
      <w:r w:rsidR="003F2BDC">
        <w:rPr>
          <w:rFonts w:eastAsia="Times New Roman"/>
          <w:lang w:val="en-US" w:eastAsia="da-DK"/>
        </w:rPr>
        <w:t xml:space="preserve">. </w:t>
      </w:r>
      <w:r w:rsidR="00E77B51">
        <w:rPr>
          <w:rFonts w:eastAsia="Times New Roman"/>
          <w:lang w:val="en-US" w:eastAsia="da-DK"/>
        </w:rPr>
        <w:t xml:space="preserve">We </w:t>
      </w:r>
      <w:r w:rsidR="009B68CF">
        <w:rPr>
          <w:rFonts w:eastAsia="Times New Roman"/>
          <w:lang w:val="en-US" w:eastAsia="da-DK"/>
        </w:rPr>
        <w:t>also did</w:t>
      </w:r>
      <w:r w:rsidR="00E77B51">
        <w:rPr>
          <w:rFonts w:eastAsia="Times New Roman"/>
          <w:lang w:val="en-US" w:eastAsia="da-DK"/>
        </w:rPr>
        <w:t xml:space="preserve"> not find any difference in </w:t>
      </w:r>
      <w:r w:rsidR="009B68CF">
        <w:rPr>
          <w:rFonts w:eastAsia="Times New Roman"/>
          <w:lang w:val="en-US" w:eastAsia="da-DK"/>
        </w:rPr>
        <w:t>subgroup</w:t>
      </w:r>
      <w:r w:rsidR="00E77B51">
        <w:rPr>
          <w:rFonts w:eastAsia="Times New Roman"/>
          <w:lang w:val="en-US" w:eastAsia="da-DK"/>
        </w:rPr>
        <w:t xml:space="preserve"> effects </w:t>
      </w:r>
      <w:r w:rsidR="009B68CF">
        <w:rPr>
          <w:rFonts w:eastAsia="Times New Roman"/>
          <w:lang w:val="en-US" w:eastAsia="da-DK"/>
        </w:rPr>
        <w:t>across different types of samples (samples with and without participants with s</w:t>
      </w:r>
      <w:r w:rsidR="009B68CF" w:rsidRPr="009B68CF">
        <w:rPr>
          <w:rFonts w:eastAsia="Times New Roman"/>
          <w:lang w:val="en-US" w:eastAsia="da-DK"/>
        </w:rPr>
        <w:t>chizophrenia</w:t>
      </w:r>
      <w:r w:rsidR="009B68CF">
        <w:rPr>
          <w:rFonts w:eastAsia="Times New Roman"/>
          <w:lang w:val="en-US" w:eastAsia="da-DK"/>
        </w:rPr>
        <w:t>) and interventions</w:t>
      </w:r>
      <w:r w:rsidR="00FB245E">
        <w:rPr>
          <w:rFonts w:eastAsia="Times New Roman"/>
          <w:lang w:val="en-US" w:eastAsia="da-DK"/>
        </w:rPr>
        <w:t xml:space="preserve"> (group-based CBT vs. other types of interventions)</w:t>
      </w:r>
      <w:r w:rsidR="009B68CF">
        <w:rPr>
          <w:rFonts w:eastAsia="Times New Roman"/>
          <w:lang w:val="en-US" w:eastAsia="da-DK"/>
        </w:rPr>
        <w:t xml:space="preserve">. </w:t>
      </w:r>
      <w:r w:rsidR="00747DFE" w:rsidRPr="00747DFE">
        <w:rPr>
          <w:rFonts w:eastAsia="Times New Roman"/>
          <w:lang w:eastAsia="da-DK"/>
        </w:rPr>
        <w:t>Moreover, we did not find any subgroup differences between studies rated as having high versus not</w:t>
      </w:r>
      <w:r w:rsidR="008319FE">
        <w:rPr>
          <w:rFonts w:eastAsia="Times New Roman"/>
          <w:lang w:eastAsia="da-DK"/>
        </w:rPr>
        <w:t xml:space="preserve"> having</w:t>
      </w:r>
      <w:r w:rsidR="00747DFE" w:rsidRPr="00747DFE">
        <w:rPr>
          <w:rFonts w:eastAsia="Times New Roman"/>
          <w:lang w:eastAsia="da-DK"/>
        </w:rPr>
        <w:t xml:space="preserve"> high risk of bias</w:t>
      </w:r>
      <w:r w:rsidR="00FB245E">
        <w:rPr>
          <w:rFonts w:eastAsia="Times New Roman"/>
          <w:lang w:val="en-US" w:eastAsia="da-DK"/>
        </w:rPr>
        <w:t xml:space="preserve">. </w:t>
      </w:r>
    </w:p>
    <w:p w14:paraId="4C4E2E0F" w14:textId="77777777" w:rsidR="002C7E4C" w:rsidRDefault="002C7E4C" w:rsidP="00362CDD">
      <w:pPr>
        <w:jc w:val="both"/>
        <w:rPr>
          <w:rFonts w:eastAsia="Times New Roman"/>
          <w:lang w:val="en-US" w:eastAsia="da-DK"/>
        </w:rPr>
      </w:pPr>
    </w:p>
    <w:p w14:paraId="23093FE2" w14:textId="4029336A" w:rsidR="002C7E4C" w:rsidRDefault="002C7E4C" w:rsidP="00362CDD">
      <w:pPr>
        <w:jc w:val="both"/>
        <w:rPr>
          <w:rFonts w:eastAsia="Times New Roman"/>
          <w:lang w:val="en-US" w:eastAsia="da-DK"/>
        </w:rPr>
      </w:pPr>
      <w:r>
        <w:rPr>
          <w:rFonts w:eastAsia="Times New Roman"/>
          <w:lang w:val="en-US" w:eastAsia="da-DK"/>
        </w:rPr>
        <w:t>Across all moderator analyses with continuous moderators (i.e., the percent of males in the sample, the number of sessions per week, duration, and follow-up timing)</w:t>
      </w:r>
      <w:r w:rsidR="0064368F">
        <w:rPr>
          <w:rFonts w:eastAsia="Times New Roman"/>
          <w:lang w:val="en-US" w:eastAsia="da-DK"/>
        </w:rPr>
        <w:t>,</w:t>
      </w:r>
      <w:r>
        <w:rPr>
          <w:rFonts w:eastAsia="Times New Roman"/>
          <w:lang w:val="en-US" w:eastAsia="da-DK"/>
        </w:rPr>
        <w:t xml:space="preserve"> </w:t>
      </w:r>
      <w:r w:rsidR="0064368F">
        <w:rPr>
          <w:rFonts w:eastAsia="Times New Roman"/>
          <w:lang w:val="en-US" w:eastAsia="da-DK"/>
        </w:rPr>
        <w:t>none predicted</w:t>
      </w:r>
      <w:r>
        <w:rPr>
          <w:rFonts w:eastAsia="Times New Roman"/>
          <w:lang w:val="en-US" w:eastAsia="da-DK"/>
        </w:rPr>
        <w:t xml:space="preserve"> differences </w:t>
      </w:r>
      <w:r w:rsidR="005D3252">
        <w:rPr>
          <w:rFonts w:eastAsia="Times New Roman"/>
          <w:lang w:val="en-US" w:eastAsia="da-DK"/>
        </w:rPr>
        <w:t>between</w:t>
      </w:r>
      <w:r>
        <w:rPr>
          <w:rFonts w:eastAsia="Times New Roman"/>
          <w:lang w:val="en-US" w:eastAsia="da-DK"/>
        </w:rPr>
        <w:t xml:space="preserve"> effect</w:t>
      </w:r>
      <w:r w:rsidR="005D3252">
        <w:rPr>
          <w:rFonts w:eastAsia="Times New Roman"/>
          <w:lang w:val="en-US" w:eastAsia="da-DK"/>
        </w:rPr>
        <w:t xml:space="preserve"> sizes. </w:t>
      </w:r>
    </w:p>
    <w:p w14:paraId="0E1AC85D" w14:textId="77777777" w:rsidR="00747DFE" w:rsidRDefault="00747DFE" w:rsidP="00362CDD">
      <w:pPr>
        <w:jc w:val="both"/>
        <w:rPr>
          <w:rFonts w:eastAsia="Times New Roman"/>
          <w:lang w:val="en-US" w:eastAsia="da-DK"/>
        </w:rPr>
      </w:pPr>
    </w:p>
    <w:p w14:paraId="6099BA72" w14:textId="592035BB" w:rsidR="00C02455" w:rsidRDefault="00004979" w:rsidP="00362CDD">
      <w:pPr>
        <w:jc w:val="both"/>
        <w:rPr>
          <w:rFonts w:eastAsia="Times New Roman"/>
          <w:lang w:eastAsia="da-DK"/>
        </w:rPr>
      </w:pPr>
      <w:r>
        <w:rPr>
          <w:rFonts w:eastAsia="Times New Roman"/>
          <w:lang w:val="en-US" w:eastAsia="da-DK"/>
        </w:rPr>
        <w:t>T</w:t>
      </w:r>
      <w:r w:rsidR="00C02455">
        <w:rPr>
          <w:rFonts w:eastAsia="Times New Roman"/>
          <w:lang w:val="en-US" w:eastAsia="da-DK"/>
        </w:rPr>
        <w:t xml:space="preserve">hat said, </w:t>
      </w:r>
      <w:r w:rsidRPr="00004979">
        <w:rPr>
          <w:rFonts w:eastAsia="Times New Roman"/>
          <w:lang w:eastAsia="da-DK"/>
        </w:rPr>
        <w:t>we d</w:t>
      </w:r>
      <w:r>
        <w:rPr>
          <w:rFonts w:eastAsia="Times New Roman"/>
          <w:lang w:eastAsia="da-DK"/>
        </w:rPr>
        <w:t>id</w:t>
      </w:r>
      <w:r w:rsidRPr="00004979">
        <w:rPr>
          <w:rFonts w:eastAsia="Times New Roman"/>
          <w:lang w:eastAsia="da-DK"/>
        </w:rPr>
        <w:t xml:space="preserve"> observe some trends that align</w:t>
      </w:r>
      <w:r>
        <w:rPr>
          <w:rFonts w:eastAsia="Times New Roman"/>
          <w:lang w:eastAsia="da-DK"/>
        </w:rPr>
        <w:t>ed</w:t>
      </w:r>
      <w:r w:rsidRPr="00004979">
        <w:rPr>
          <w:rFonts w:eastAsia="Times New Roman"/>
          <w:lang w:eastAsia="da-DK"/>
        </w:rPr>
        <w:t xml:space="preserve"> with </w:t>
      </w:r>
      <w:r>
        <w:rPr>
          <w:rFonts w:eastAsia="Times New Roman"/>
          <w:lang w:eastAsia="da-DK"/>
        </w:rPr>
        <w:t xml:space="preserve">usual methodological </w:t>
      </w:r>
      <w:r w:rsidRPr="00004979">
        <w:rPr>
          <w:rFonts w:eastAsia="Times New Roman"/>
          <w:lang w:eastAsia="da-DK"/>
        </w:rPr>
        <w:t>expectations</w:t>
      </w:r>
      <w:r>
        <w:rPr>
          <w:rFonts w:eastAsia="Times New Roman"/>
          <w:lang w:eastAsia="da-DK"/>
        </w:rPr>
        <w:t xml:space="preserve"> (for similar examples in education, see Cheung &amp; </w:t>
      </w:r>
      <w:proofErr w:type="spellStart"/>
      <w:r>
        <w:rPr>
          <w:rFonts w:eastAsia="Times New Roman"/>
          <w:lang w:eastAsia="da-DK"/>
        </w:rPr>
        <w:t>Slavin</w:t>
      </w:r>
      <w:proofErr w:type="spellEnd"/>
      <w:r w:rsidR="00F33151">
        <w:rPr>
          <w:rFonts w:eastAsia="Times New Roman"/>
          <w:lang w:eastAsia="da-DK"/>
        </w:rPr>
        <w:t>,</w:t>
      </w:r>
      <w:r>
        <w:rPr>
          <w:rFonts w:eastAsia="Times New Roman"/>
          <w:lang w:eastAsia="da-DK"/>
        </w:rPr>
        <w:t xml:space="preserve"> </w:t>
      </w:r>
      <w:r w:rsidR="00F33151">
        <w:rPr>
          <w:rFonts w:eastAsia="Times New Roman"/>
          <w:lang w:eastAsia="da-DK"/>
        </w:rPr>
        <w:t>2016</w:t>
      </w:r>
      <w:r>
        <w:rPr>
          <w:rFonts w:eastAsia="Times New Roman"/>
          <w:lang w:eastAsia="da-DK"/>
        </w:rPr>
        <w:t>)</w:t>
      </w:r>
      <w:r w:rsidRPr="00004979">
        <w:rPr>
          <w:rFonts w:eastAsia="Times New Roman"/>
          <w:lang w:eastAsia="da-DK"/>
        </w:rPr>
        <w:t>, but which should be interpreted cautiously</w:t>
      </w:r>
      <w:r w:rsidR="00C208EB">
        <w:rPr>
          <w:rFonts w:eastAsia="Times New Roman"/>
          <w:lang w:eastAsia="da-DK"/>
        </w:rPr>
        <w:t>, as we could not infer statistically significant differences between most of the subgroup effects</w:t>
      </w:r>
      <w:r w:rsidRPr="00004979">
        <w:rPr>
          <w:rFonts w:eastAsia="Times New Roman"/>
          <w:lang w:eastAsia="da-DK"/>
        </w:rPr>
        <w:t xml:space="preserve">. </w:t>
      </w:r>
    </w:p>
    <w:p w14:paraId="5A8C76E7" w14:textId="77777777" w:rsidR="00F33151" w:rsidRDefault="00F33151" w:rsidP="00362CDD">
      <w:pPr>
        <w:jc w:val="both"/>
        <w:rPr>
          <w:rFonts w:eastAsia="Times New Roman"/>
          <w:lang w:eastAsia="da-DK"/>
        </w:rPr>
      </w:pPr>
    </w:p>
    <w:p w14:paraId="60A6150A" w14:textId="62263759" w:rsidR="00F33151" w:rsidRDefault="00F33151" w:rsidP="00362CDD">
      <w:pPr>
        <w:jc w:val="both"/>
        <w:rPr>
          <w:rFonts w:eastAsia="Times New Roman"/>
          <w:lang w:val="en-US" w:eastAsia="da-DK"/>
        </w:rPr>
      </w:pPr>
      <w:r>
        <w:rPr>
          <w:rFonts w:eastAsia="Times New Roman"/>
          <w:lang w:eastAsia="da-DK"/>
        </w:rPr>
        <w:t xml:space="preserve">First, as the only subgroup dimension, we found a statistical difference between preregistered and </w:t>
      </w:r>
      <w:proofErr w:type="spellStart"/>
      <w:r>
        <w:rPr>
          <w:rFonts w:eastAsia="Times New Roman"/>
          <w:lang w:eastAsia="da-DK"/>
        </w:rPr>
        <w:t>nonpreregistered</w:t>
      </w:r>
      <w:proofErr w:type="spellEnd"/>
      <w:r>
        <w:rPr>
          <w:rFonts w:eastAsia="Times New Roman"/>
          <w:lang w:eastAsia="da-DK"/>
        </w:rPr>
        <w:t xml:space="preserve"> studies, with </w:t>
      </w:r>
      <w:proofErr w:type="gramStart"/>
      <w:r>
        <w:rPr>
          <w:rFonts w:eastAsia="Times New Roman"/>
          <w:i/>
          <w:iCs/>
          <w:lang w:val="en-US" w:eastAsia="da-DK"/>
        </w:rPr>
        <w:t>F</w:t>
      </w:r>
      <w:r>
        <w:rPr>
          <w:rFonts w:eastAsia="Times New Roman"/>
          <w:lang w:val="en-US" w:eastAsia="da-DK"/>
        </w:rPr>
        <w:t>(</w:t>
      </w:r>
      <w:proofErr w:type="gramEnd"/>
      <w:r>
        <w:rPr>
          <w:rFonts w:eastAsia="Times New Roman"/>
          <w:lang w:val="en-US" w:eastAsia="da-DK"/>
        </w:rPr>
        <w:t xml:space="preserve">1, 29.58) = 7.68, </w:t>
      </w:r>
      <w:r>
        <w:rPr>
          <w:rFonts w:eastAsia="Times New Roman"/>
          <w:i/>
          <w:iCs/>
          <w:lang w:val="en-US" w:eastAsia="da-DK"/>
        </w:rPr>
        <w:t>p</w:t>
      </w:r>
      <w:r>
        <w:rPr>
          <w:rFonts w:eastAsia="Times New Roman"/>
          <w:lang w:val="en-US" w:eastAsia="da-DK"/>
        </w:rPr>
        <w:t xml:space="preserve"> = 0.010,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13, 95% </w:t>
      </w:r>
      <w:r w:rsidRPr="00F33151">
        <w:rPr>
          <w:rFonts w:eastAsia="Times New Roman"/>
          <w:i/>
          <w:iCs/>
          <w:lang w:val="en-US" w:eastAsia="da-DK"/>
        </w:rPr>
        <w:t>CI</w:t>
      </w:r>
      <w:r>
        <w:rPr>
          <w:rFonts w:eastAsia="Times New Roman"/>
          <w:lang w:val="en-US" w:eastAsia="da-DK"/>
        </w:rPr>
        <w:t xml:space="preserve">[0.03, 0.22] for preregistered studies and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31, 95% </w:t>
      </w:r>
      <w:r w:rsidRPr="00F33151">
        <w:rPr>
          <w:rFonts w:eastAsia="Times New Roman"/>
          <w:i/>
          <w:iCs/>
          <w:lang w:val="en-US" w:eastAsia="da-DK"/>
        </w:rPr>
        <w:t>CI</w:t>
      </w:r>
      <w:r>
        <w:rPr>
          <w:rFonts w:eastAsia="Times New Roman"/>
          <w:lang w:val="en-US" w:eastAsia="da-DK"/>
        </w:rPr>
        <w:t xml:space="preserve">[0.21, 0.42] for </w:t>
      </w:r>
      <w:proofErr w:type="spellStart"/>
      <w:r>
        <w:rPr>
          <w:rFonts w:eastAsia="Times New Roman"/>
          <w:lang w:val="en-US" w:eastAsia="da-DK"/>
        </w:rPr>
        <w:t>nonpreregistered</w:t>
      </w:r>
      <w:proofErr w:type="spellEnd"/>
      <w:r>
        <w:rPr>
          <w:rFonts w:eastAsia="Times New Roman"/>
          <w:lang w:val="en-US" w:eastAsia="da-DK"/>
        </w:rPr>
        <w:t xml:space="preserve"> studies. </w:t>
      </w:r>
      <w:r w:rsidR="007522B5">
        <w:rPr>
          <w:rFonts w:eastAsia="Times New Roman"/>
          <w:lang w:val="en-US" w:eastAsia="da-DK"/>
        </w:rPr>
        <w:t>Although</w:t>
      </w:r>
      <w:r>
        <w:rPr>
          <w:rFonts w:eastAsia="Times New Roman"/>
          <w:lang w:val="en-US" w:eastAsia="da-DK"/>
        </w:rPr>
        <w:t xml:space="preserve"> the effect of </w:t>
      </w:r>
      <w:r w:rsidR="007522B5">
        <w:rPr>
          <w:rFonts w:eastAsia="Times New Roman"/>
          <w:lang w:val="en-US" w:eastAsia="da-DK"/>
        </w:rPr>
        <w:t xml:space="preserve">group-based intervention is estimated to be lower in preregistered studies, it remains statistically significant with </w:t>
      </w:r>
      <w:r w:rsidR="007522B5">
        <w:rPr>
          <w:rFonts w:eastAsia="Times New Roman"/>
          <w:i/>
          <w:iCs/>
          <w:lang w:val="en-US" w:eastAsia="da-DK"/>
        </w:rPr>
        <w:t>p</w:t>
      </w:r>
      <w:r w:rsidR="007522B5">
        <w:rPr>
          <w:rFonts w:eastAsia="Times New Roman"/>
          <w:lang w:val="en-US" w:eastAsia="da-DK"/>
        </w:rPr>
        <w:t xml:space="preserve"> = 0.013. Moreover, we still consider this effect size to be substantial, as this treatment effect is 1.56 times bigger than the usual improvement from TAU. One might think that this difference can be due to publication bias issues. However, we did not find clear evidence of this in our publication bias testing, see Table </w:t>
      </w:r>
      <w:r w:rsidR="00783E55">
        <w:rPr>
          <w:rFonts w:eastAsia="Times New Roman"/>
          <w:lang w:val="en-US" w:eastAsia="da-DK"/>
        </w:rPr>
        <w:t>14</w:t>
      </w:r>
      <w:r w:rsidR="007522B5">
        <w:rPr>
          <w:rFonts w:eastAsia="Times New Roman"/>
          <w:lang w:val="en-US" w:eastAsia="da-DK"/>
        </w:rPr>
        <w:t xml:space="preserve"> and Figure 16 in the ‘Publication bias assessment’ section. </w:t>
      </w:r>
    </w:p>
    <w:p w14:paraId="11A41764" w14:textId="77777777" w:rsidR="00483EA3" w:rsidRDefault="00483EA3" w:rsidP="00362CDD">
      <w:pPr>
        <w:jc w:val="both"/>
        <w:rPr>
          <w:rFonts w:eastAsia="Times New Roman"/>
          <w:lang w:val="en-US" w:eastAsia="da-DK"/>
        </w:rPr>
      </w:pPr>
    </w:p>
    <w:p w14:paraId="39F69C23" w14:textId="417B486A" w:rsidR="00483EA3" w:rsidRPr="00315D0F" w:rsidRDefault="00483EA3" w:rsidP="00362CDD">
      <w:pPr>
        <w:jc w:val="both"/>
        <w:rPr>
          <w:rFonts w:eastAsia="Times New Roman"/>
          <w:lang w:eastAsia="da-DK"/>
        </w:rPr>
      </w:pPr>
      <w:r>
        <w:rPr>
          <w:rFonts w:eastAsia="Times New Roman"/>
          <w:lang w:val="en-US" w:eastAsia="da-DK"/>
        </w:rPr>
        <w:t>Second, as expected, we both found that ITT (</w:t>
      </w:r>
      <w:r>
        <w:rPr>
          <w:szCs w:val="36"/>
        </w:rPr>
        <w:t>i</w:t>
      </w:r>
      <w:r w:rsidRPr="00483EA3">
        <w:rPr>
          <w:szCs w:val="36"/>
        </w:rPr>
        <w:t>ntention-</w:t>
      </w:r>
      <w:r>
        <w:rPr>
          <w:szCs w:val="36"/>
        </w:rPr>
        <w:t>t</w:t>
      </w:r>
      <w:r w:rsidRPr="00483EA3">
        <w:rPr>
          <w:szCs w:val="36"/>
        </w:rPr>
        <w:t>o-</w:t>
      </w:r>
      <w:r>
        <w:rPr>
          <w:szCs w:val="36"/>
        </w:rPr>
        <w:t>t</w:t>
      </w:r>
      <w:r w:rsidRPr="00483EA3">
        <w:rPr>
          <w:szCs w:val="36"/>
        </w:rPr>
        <w:t>reat)</w:t>
      </w:r>
      <w:r>
        <w:rPr>
          <w:rFonts w:eastAsia="Times New Roman"/>
          <w:lang w:val="en-US" w:eastAsia="da-DK"/>
        </w:rPr>
        <w:t xml:space="preserve"> effect sizes yielded a smaller average effect size relative to TOT (</w:t>
      </w:r>
      <w:r w:rsidRPr="00483EA3">
        <w:rPr>
          <w:szCs w:val="36"/>
        </w:rPr>
        <w:t>Treatment-On-the-Treated)</w:t>
      </w:r>
      <w:r>
        <w:rPr>
          <w:szCs w:val="36"/>
        </w:rPr>
        <w:t xml:space="preserve"> and that effect sizes from RCT were lower than effect sizes from QES. Also, we found that effect sizes based on pure waitlist control groups</w:t>
      </w:r>
      <w:r w:rsidR="009E2A76">
        <w:rPr>
          <w:szCs w:val="36"/>
        </w:rPr>
        <w:t>, as commonly expected (</w:t>
      </w:r>
      <w:r w:rsidR="009E2A76" w:rsidRPr="00043E29">
        <w:rPr>
          <w:lang w:val="en-US"/>
        </w:rPr>
        <w:t>Laws et al., 2022</w:t>
      </w:r>
      <w:r w:rsidR="009E2A76">
        <w:rPr>
          <w:lang w:val="en-US"/>
        </w:rPr>
        <w:t>),</w:t>
      </w:r>
      <w:r>
        <w:rPr>
          <w:szCs w:val="36"/>
        </w:rPr>
        <w:t xml:space="preserve"> yielded larger effects than effect sizes that were computed using TAU or the individual version of the group-based intervention control. In this regard, we, furthermore, found </w:t>
      </w:r>
      <w:r w:rsidR="00683123">
        <w:rPr>
          <w:szCs w:val="36"/>
        </w:rPr>
        <w:t xml:space="preserve">that </w:t>
      </w:r>
      <w:r>
        <w:rPr>
          <w:szCs w:val="36"/>
        </w:rPr>
        <w:t xml:space="preserve">the overall average effect for effect sizes with the individual version of the group-based intervention control group yielded a slightly negative effect size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00315D0F">
        <w:rPr>
          <w:rFonts w:eastAsia="Times New Roman"/>
          <w:lang w:eastAsia="da-DK"/>
        </w:rPr>
        <w:t>-</w:t>
      </w:r>
      <w:r w:rsidRPr="00F33151">
        <w:rPr>
          <w:rFonts w:eastAsia="Times New Roman"/>
          <w:lang w:val="en-US" w:eastAsia="da-DK"/>
        </w:rPr>
        <w:t>0.</w:t>
      </w:r>
      <w:r w:rsidR="00315D0F">
        <w:rPr>
          <w:rFonts w:eastAsia="Times New Roman"/>
          <w:lang w:val="en-US" w:eastAsia="da-DK"/>
        </w:rPr>
        <w:t xml:space="preserve">06 95% </w:t>
      </w:r>
      <w:proofErr w:type="gramStart"/>
      <w:r w:rsidR="00315D0F">
        <w:rPr>
          <w:rFonts w:eastAsia="Times New Roman"/>
          <w:i/>
          <w:iCs/>
          <w:lang w:val="en-US" w:eastAsia="da-DK"/>
        </w:rPr>
        <w:t>CI</w:t>
      </w:r>
      <w:r w:rsidR="00315D0F">
        <w:rPr>
          <w:rFonts w:eastAsia="Times New Roman"/>
          <w:lang w:val="en-US" w:eastAsia="da-DK"/>
        </w:rPr>
        <w:t>[</w:t>
      </w:r>
      <w:proofErr w:type="gramEnd"/>
      <w:r w:rsidR="00315D0F">
        <w:rPr>
          <w:rFonts w:eastAsia="Times New Roman"/>
          <w:lang w:val="en-US" w:eastAsia="da-DK"/>
        </w:rPr>
        <w:t>-0.82, 0.70]</w:t>
      </w:r>
      <w:r w:rsidR="00683123">
        <w:rPr>
          <w:rFonts w:eastAsia="Times New Roman"/>
          <w:lang w:val="en-US" w:eastAsia="da-DK"/>
        </w:rPr>
        <w:t xml:space="preserve">. </w:t>
      </w:r>
      <w:r w:rsidR="009E2A76">
        <w:rPr>
          <w:rFonts w:eastAsia="Times New Roman"/>
          <w:lang w:val="en-US" w:eastAsia="da-DK"/>
        </w:rPr>
        <w:t xml:space="preserve">Although this effect was close to null, we </w:t>
      </w:r>
      <w:r w:rsidR="005D3252">
        <w:rPr>
          <w:rFonts w:eastAsia="Times New Roman"/>
          <w:lang w:val="en-US" w:eastAsia="da-DK"/>
        </w:rPr>
        <w:t>do</w:t>
      </w:r>
      <w:r w:rsidR="009E2A76">
        <w:rPr>
          <w:rFonts w:eastAsia="Times New Roman"/>
          <w:lang w:val="en-US" w:eastAsia="da-DK"/>
        </w:rPr>
        <w:t xml:space="preserve"> not consider the as hard evidence against the effectiveness of group-based interventions due to the relative cost-effectiveness of group-based interventions relative to individual treatments. Finally, we found that, on average, clinician-reported measures were lower than self-reported outcome measures. This might reflect the more objective nature of clinician-reported measures.  </w:t>
      </w:r>
    </w:p>
    <w:p w14:paraId="0C04B91B" w14:textId="77777777" w:rsidR="00CC2651" w:rsidRDefault="00CC2651" w:rsidP="00EC72ED">
      <w:pPr>
        <w:rPr>
          <w:rFonts w:eastAsia="Times New Roman"/>
          <w:lang w:val="en-US" w:eastAsia="da-DK"/>
        </w:rPr>
      </w:pPr>
    </w:p>
    <w:p w14:paraId="50BFB6A7" w14:textId="243801CE" w:rsidR="00C83143" w:rsidRDefault="00C83143" w:rsidP="00C83143">
      <w:pPr>
        <w:pStyle w:val="Heading4"/>
        <w:rPr>
          <w:lang w:val="en-US" w:eastAsia="da-DK"/>
        </w:rPr>
      </w:pPr>
      <w:r>
        <w:rPr>
          <w:lang w:val="en-US" w:eastAsia="da-DK"/>
        </w:rPr>
        <w:t>Moderator effects of group-based interventions on mental health</w:t>
      </w:r>
    </w:p>
    <w:p w14:paraId="7008D142" w14:textId="66D004B1" w:rsidR="002C7E4C" w:rsidRDefault="002C7E4C" w:rsidP="002C7E4C">
      <w:pPr>
        <w:jc w:val="both"/>
        <w:rPr>
          <w:rFonts w:eastAsia="Times New Roman"/>
          <w:lang w:val="en-US" w:eastAsia="da-DK"/>
        </w:rPr>
      </w:pPr>
      <w:r>
        <w:rPr>
          <w:rFonts w:eastAsia="Times New Roman"/>
          <w:lang w:val="en-US" w:eastAsia="da-DK"/>
        </w:rPr>
        <w:t>Based on the mental health effect sizes, Tables 10 and 11 report the results for theoretically and methodologically informed categorical moderator analysis, while Table 12 presents analyses based on continuous moderators. All tables provide marginal subgroup effect sizes (i.e., without adding covariates to the model) as well as covariate-adjusted subgroup effect sizes. All moderator analyses related to social reintegration were based on 42 studies and 144 effect sizes. We generally found similar patterns between the moderator effects derived from unconditional and covariate-adjusted models. The only minor difference was that the covariate-adjusted subgroup effects were generally larger. Therefore, we will mainly comment on the unconditional moderator effects in this section.</w:t>
      </w:r>
    </w:p>
    <w:p w14:paraId="299FBC55" w14:textId="77777777" w:rsidR="002C7E4C" w:rsidRDefault="002C7E4C" w:rsidP="00EC72ED">
      <w:pPr>
        <w:rPr>
          <w:rFonts w:eastAsia="Times New Roman"/>
          <w:lang w:val="en-US" w:eastAsia="da-DK"/>
        </w:rPr>
      </w:pPr>
    </w:p>
    <w:p w14:paraId="01C9C980" w14:textId="64918BB3" w:rsidR="00931E83" w:rsidRDefault="00837500" w:rsidP="006A7623">
      <w:pPr>
        <w:jc w:val="both"/>
        <w:rPr>
          <w:rFonts w:eastAsia="Times New Roman"/>
          <w:lang w:val="en-US" w:eastAsia="da-DK"/>
        </w:rPr>
      </w:pPr>
      <w:r>
        <w:rPr>
          <w:rFonts w:eastAsia="Times New Roman"/>
          <w:lang w:val="en-US" w:eastAsia="da-DK"/>
        </w:rPr>
        <w:t xml:space="preserve">Overall, we </w:t>
      </w:r>
      <w:r w:rsidR="002C7E4C">
        <w:rPr>
          <w:rFonts w:eastAsia="Times New Roman"/>
          <w:lang w:val="en-US" w:eastAsia="da-DK"/>
        </w:rPr>
        <w:t xml:space="preserve">found the same pattern for the moderator analyses based on mental health outcomes. Yet, we found minor deviation from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Counter to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w:t>
      </w:r>
      <w:r w:rsidR="002C7E4C">
        <w:rPr>
          <w:rFonts w:eastAsia="Times New Roman"/>
          <w:lang w:val="en-US" w:eastAsia="da-DK"/>
        </w:rPr>
        <w:lastRenderedPageBreak/>
        <w:t xml:space="preserve">results, we did not find any statistical difference between preregistered and </w:t>
      </w:r>
      <w:proofErr w:type="spellStart"/>
      <w:r w:rsidR="002C7E4C">
        <w:rPr>
          <w:rFonts w:eastAsia="Times New Roman"/>
          <w:lang w:val="en-US" w:eastAsia="da-DK"/>
        </w:rPr>
        <w:t>nonpreregistered</w:t>
      </w:r>
      <w:proofErr w:type="spellEnd"/>
      <w:r w:rsidR="002C7E4C">
        <w:rPr>
          <w:rFonts w:eastAsia="Times New Roman"/>
          <w:lang w:val="en-US" w:eastAsia="da-DK"/>
        </w:rPr>
        <w:t xml:space="preserve"> studies, with</w:t>
      </w:r>
      <w:r w:rsidR="006A7623">
        <w:rPr>
          <w:rFonts w:eastAsia="Times New Roman"/>
          <w:lang w:val="en-US" w:eastAsia="da-DK"/>
        </w:rPr>
        <w:t>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0 SD, 95% </w:t>
      </w:r>
      <w:proofErr w:type="gramStart"/>
      <w:r w:rsidR="006A7623">
        <w:rPr>
          <w:rFonts w:eastAsia="Times New Roman"/>
          <w:i/>
          <w:iCs/>
          <w:lang w:val="en-US" w:eastAsia="da-DK"/>
        </w:rPr>
        <w:t>CI</w:t>
      </w:r>
      <w:r w:rsidR="006A7623">
        <w:rPr>
          <w:rFonts w:eastAsia="Times New Roman"/>
          <w:lang w:val="en-US" w:eastAsia="da-DK"/>
        </w:rPr>
        <w:t>[</w:t>
      </w:r>
      <w:proofErr w:type="gramEnd"/>
      <w:r w:rsidR="006A7623">
        <w:rPr>
          <w:rFonts w:eastAsia="Times New Roman"/>
          <w:lang w:val="en-US" w:eastAsia="da-DK"/>
        </w:rPr>
        <w:t xml:space="preserve">0.06, 0.35] for preregistered studies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5 SD, 95% </w:t>
      </w:r>
      <w:r w:rsidR="006A7623">
        <w:rPr>
          <w:rFonts w:eastAsia="Times New Roman"/>
          <w:i/>
          <w:iCs/>
          <w:lang w:val="en-US" w:eastAsia="da-DK"/>
        </w:rPr>
        <w:t>CI</w:t>
      </w:r>
      <w:r w:rsidR="006A7623">
        <w:rPr>
          <w:rFonts w:eastAsia="Times New Roman"/>
          <w:lang w:val="en-US" w:eastAsia="da-DK"/>
        </w:rPr>
        <w:t>[0.0</w:t>
      </w:r>
      <w:r w:rsidR="00EC7026">
        <w:rPr>
          <w:rFonts w:eastAsia="Times New Roman"/>
          <w:lang w:val="en-US" w:eastAsia="da-DK"/>
        </w:rPr>
        <w:t>3</w:t>
      </w:r>
      <w:r w:rsidR="006A7623">
        <w:rPr>
          <w:rFonts w:eastAsia="Times New Roman"/>
          <w:lang w:val="en-US" w:eastAsia="da-DK"/>
        </w:rPr>
        <w:t>, 0.</w:t>
      </w:r>
      <w:r w:rsidR="00EC7026">
        <w:rPr>
          <w:rFonts w:eastAsia="Times New Roman"/>
          <w:lang w:val="en-US" w:eastAsia="da-DK"/>
        </w:rPr>
        <w:t>48</w:t>
      </w:r>
      <w:r w:rsidR="006A7623">
        <w:rPr>
          <w:rFonts w:eastAsia="Times New Roman"/>
          <w:lang w:val="en-US" w:eastAsia="da-DK"/>
        </w:rPr>
        <w:t xml:space="preserve">] </w:t>
      </w:r>
      <w:r w:rsidR="00EC7026">
        <w:rPr>
          <w:rFonts w:eastAsia="Times New Roman"/>
          <w:lang w:val="en-US" w:eastAsia="da-DK"/>
        </w:rPr>
        <w:t xml:space="preserve">for </w:t>
      </w:r>
      <w:proofErr w:type="spellStart"/>
      <w:r w:rsidR="00EC7026">
        <w:rPr>
          <w:rFonts w:eastAsia="Times New Roman"/>
          <w:lang w:val="en-US" w:eastAsia="da-DK"/>
        </w:rPr>
        <w:t>nonpreregistered</w:t>
      </w:r>
      <w:proofErr w:type="spellEnd"/>
      <w:r w:rsidR="00EC7026">
        <w:rPr>
          <w:rFonts w:eastAsia="Times New Roman"/>
          <w:lang w:val="en-US" w:eastAsia="da-DK"/>
        </w:rPr>
        <w:t xml:space="preserve"> studies. </w:t>
      </w:r>
      <w:r w:rsidR="00F37D6F">
        <w:rPr>
          <w:rFonts w:eastAsia="Times New Roman"/>
          <w:lang w:val="en-US" w:eastAsia="da-DK"/>
        </w:rPr>
        <w:t>Furthermore, by contrast</w:t>
      </w:r>
      <w:r w:rsidR="00931E83">
        <w:rPr>
          <w:rFonts w:eastAsia="Times New Roman"/>
          <w:lang w:val="en-US" w:eastAsia="da-DK"/>
        </w:rPr>
        <w:t xml:space="preserve"> to the </w:t>
      </w:r>
      <w:proofErr w:type="spellStart"/>
      <w:r w:rsidR="00931E83">
        <w:rPr>
          <w:rFonts w:eastAsia="Times New Roman"/>
          <w:lang w:val="en-US" w:eastAsia="da-DK"/>
        </w:rPr>
        <w:t>reintegrational</w:t>
      </w:r>
      <w:proofErr w:type="spellEnd"/>
      <w:r w:rsidR="00931E83">
        <w:rPr>
          <w:rFonts w:eastAsia="Times New Roman"/>
          <w:lang w:val="en-US" w:eastAsia="da-DK"/>
        </w:rPr>
        <w:t xml:space="preserve"> analysis</w:t>
      </w:r>
      <w:r w:rsidR="00F37D6F">
        <w:rPr>
          <w:rFonts w:eastAsia="Times New Roman"/>
          <w:lang w:val="en-US" w:eastAsia="da-DK"/>
        </w:rPr>
        <w:t xml:space="preserve">, we found that statistically different effect sizes ITT and TOT estimates, with </w:t>
      </w:r>
      <w:proofErr w:type="gramStart"/>
      <w:r w:rsidR="00F37D6F">
        <w:rPr>
          <w:rFonts w:eastAsia="Times New Roman"/>
          <w:i/>
          <w:iCs/>
          <w:lang w:val="en-US" w:eastAsia="da-DK"/>
        </w:rPr>
        <w:t>F</w:t>
      </w:r>
      <w:r w:rsidR="00F37D6F">
        <w:rPr>
          <w:rFonts w:eastAsia="Times New Roman"/>
          <w:lang w:val="en-US" w:eastAsia="da-DK"/>
        </w:rPr>
        <w:t>(</w:t>
      </w:r>
      <w:proofErr w:type="gramEnd"/>
      <w:r w:rsidR="00F37D6F">
        <w:rPr>
          <w:rFonts w:eastAsia="Times New Roman"/>
          <w:lang w:val="en-US" w:eastAsia="da-DK"/>
        </w:rPr>
        <w:t xml:space="preserve">1, 32.38) = 7.08, </w:t>
      </w:r>
      <w:r w:rsidR="00F37D6F">
        <w:rPr>
          <w:rFonts w:eastAsia="Times New Roman"/>
          <w:i/>
          <w:iCs/>
          <w:lang w:val="en-US" w:eastAsia="da-DK"/>
        </w:rPr>
        <w:t>p</w:t>
      </w:r>
      <w:r w:rsidR="00F37D6F">
        <w:rPr>
          <w:rFonts w:eastAsia="Times New Roman"/>
          <w:lang w:val="en-US" w:eastAsia="da-DK"/>
        </w:rPr>
        <w:t xml:space="preserve"> = 0.012,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05 SD, 95% </w:t>
      </w:r>
      <w:r w:rsidR="00F37D6F">
        <w:rPr>
          <w:rFonts w:eastAsia="Times New Roman"/>
          <w:i/>
          <w:iCs/>
          <w:lang w:val="en-US" w:eastAsia="da-DK"/>
        </w:rPr>
        <w:t>CI</w:t>
      </w:r>
      <w:r w:rsidR="00F37D6F">
        <w:rPr>
          <w:rFonts w:eastAsia="Times New Roman"/>
          <w:lang w:val="en-US" w:eastAsia="da-DK"/>
        </w:rPr>
        <w:t>[-0.08, 0.18] for ITT estimates</w:t>
      </w:r>
      <w:r w:rsidR="0064368F">
        <w:rPr>
          <w:rFonts w:eastAsia="Times New Roman"/>
          <w:lang w:val="en-US" w:eastAsia="da-DK"/>
        </w:rPr>
        <w:t xml:space="preserve">, </w:t>
      </w:r>
      <w:r w:rsidR="00F37D6F">
        <w:rPr>
          <w:rFonts w:eastAsia="Times New Roman"/>
          <w:lang w:val="en-US" w:eastAsia="da-DK"/>
        </w:rPr>
        <w:t xml:space="preserve">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35 SD, 95% </w:t>
      </w:r>
      <w:r w:rsidR="00F37D6F">
        <w:rPr>
          <w:rFonts w:eastAsia="Times New Roman"/>
          <w:i/>
          <w:iCs/>
          <w:lang w:val="en-US" w:eastAsia="da-DK"/>
        </w:rPr>
        <w:t>CI</w:t>
      </w:r>
      <w:r w:rsidR="00F37D6F">
        <w:rPr>
          <w:rFonts w:eastAsia="Times New Roman"/>
          <w:lang w:val="en-US" w:eastAsia="da-DK"/>
        </w:rPr>
        <w:t>[0.15, 0.56] for TOT. However, we could not confirm these results in the covariate-adjusted model.</w:t>
      </w:r>
      <w:r w:rsidR="00931E83">
        <w:rPr>
          <w:rFonts w:eastAsia="Times New Roman"/>
          <w:lang w:val="en-US" w:eastAsia="da-DK"/>
        </w:rPr>
        <w:t xml:space="preserve"> </w:t>
      </w:r>
      <w:r w:rsidR="00CC609D">
        <w:rPr>
          <w:rFonts w:eastAsia="Times New Roman"/>
          <w:lang w:val="en-US" w:eastAsia="da-DK"/>
        </w:rPr>
        <w:t>Across the unconditional and conditional models</w:t>
      </w:r>
      <w:r w:rsidR="00931E83">
        <w:rPr>
          <w:rFonts w:eastAsia="Times New Roman"/>
          <w:lang w:val="en-US" w:eastAsia="da-DK"/>
        </w:rPr>
        <w:t xml:space="preserve">, we </w:t>
      </w:r>
      <w:r w:rsidR="00CC609D">
        <w:rPr>
          <w:rFonts w:eastAsia="Times New Roman"/>
          <w:lang w:val="en-US" w:eastAsia="da-DK"/>
        </w:rPr>
        <w:t xml:space="preserve">also </w:t>
      </w:r>
      <w:r w:rsidR="00931E83">
        <w:rPr>
          <w:rFonts w:eastAsia="Times New Roman"/>
          <w:lang w:val="en-US" w:eastAsia="da-DK"/>
        </w:rPr>
        <w:t>found that mental health effect sizes tended to statistically significantly increase as a function of the age of the participant</w:t>
      </w:r>
      <w:r w:rsidR="00CC609D">
        <w:rPr>
          <w:rFonts w:eastAsia="Times New Roman"/>
          <w:lang w:val="en-US" w:eastAsia="da-DK"/>
        </w:rPr>
        <w:t xml:space="preserve">, with </w:t>
      </w:r>
      <m:oMath>
        <m:r>
          <w:rPr>
            <w:rFonts w:ascii="Cambria Math" w:eastAsia="Times New Roman" w:hAnsi="Cambria Math"/>
            <w:lang w:val="en-US" w:eastAsia="da-DK"/>
          </w:rPr>
          <m:t>β</m:t>
        </m:r>
      </m:oMath>
      <w:r w:rsidR="00CC609D">
        <w:rPr>
          <w:rFonts w:eastAsia="Times New Roman"/>
          <w:lang w:val="en-US" w:eastAsia="da-DK"/>
        </w:rPr>
        <w:t xml:space="preserve"> = 0.025, SE = 0.007</w:t>
      </w:r>
      <w:r w:rsidR="00D837B8">
        <w:rPr>
          <w:rFonts w:eastAsia="Times New Roman"/>
          <w:lang w:val="en-US" w:eastAsia="da-DK"/>
        </w:rPr>
        <w:t xml:space="preserve"> in the unconditional model.</w:t>
      </w:r>
    </w:p>
    <w:p w14:paraId="069F71EA" w14:textId="77777777" w:rsidR="00931E83" w:rsidRDefault="00931E83" w:rsidP="006A7623">
      <w:pPr>
        <w:jc w:val="both"/>
        <w:rPr>
          <w:rFonts w:eastAsia="Times New Roman"/>
          <w:lang w:val="en-US" w:eastAsia="da-DK"/>
        </w:rPr>
      </w:pPr>
    </w:p>
    <w:p w14:paraId="0BA12676" w14:textId="27A4AB13" w:rsidR="00AF2FE0" w:rsidRDefault="007534A0" w:rsidP="00AF2FE0">
      <w:pPr>
        <w:jc w:val="both"/>
        <w:rPr>
          <w:rFonts w:eastAsia="Times New Roman"/>
          <w:lang w:val="en-US" w:eastAsia="da-DK"/>
        </w:rPr>
      </w:pPr>
      <w:r w:rsidRPr="007534A0">
        <w:rPr>
          <w:rFonts w:eastAsia="Times New Roman"/>
          <w:lang w:eastAsia="da-DK"/>
        </w:rPr>
        <w:t xml:space="preserve">Yet, we also identified some patterns that were not consistent with the results for </w:t>
      </w:r>
      <w:proofErr w:type="spellStart"/>
      <w:r w:rsidRPr="007534A0">
        <w:rPr>
          <w:rFonts w:eastAsia="Times New Roman"/>
          <w:lang w:eastAsia="da-DK"/>
        </w:rPr>
        <w:t>reintegrational</w:t>
      </w:r>
      <w:proofErr w:type="spellEnd"/>
      <w:r w:rsidRPr="007534A0">
        <w:rPr>
          <w:rFonts w:eastAsia="Times New Roman"/>
          <w:lang w:eastAsia="da-DK"/>
        </w:rPr>
        <w:t xml:space="preserve"> outcomes and ran counter to common methodological expectations. As we could not conclude that these trends differed statistically, the results should be interpreted with caution. First, clinician-reported measures of mental health generally yielded larger effects than self-reported measures.</w:t>
      </w:r>
      <w:r>
        <w:rPr>
          <w:rFonts w:eastAsia="Times New Roman"/>
          <w:lang w:eastAsia="da-DK"/>
        </w:rPr>
        <w:t xml:space="preserve"> </w:t>
      </w:r>
      <w:r w:rsidR="00FE003A">
        <w:rPr>
          <w:rFonts w:eastAsia="Times New Roman"/>
          <w:lang w:val="en-US" w:eastAsia="da-DK"/>
        </w:rPr>
        <w:t>Second, we found that QES</w:t>
      </w:r>
      <w:r>
        <w:rPr>
          <w:rFonts w:eastAsia="Times New Roman"/>
          <w:lang w:val="en-US" w:eastAsia="da-DK"/>
        </w:rPr>
        <w:t>s</w:t>
      </w:r>
      <w:r w:rsidR="00FE003A">
        <w:rPr>
          <w:rFonts w:eastAsia="Times New Roman"/>
          <w:lang w:val="en-US" w:eastAsia="da-DK"/>
        </w:rPr>
        <w:t xml:space="preserve"> </w:t>
      </w:r>
      <w:r w:rsidRPr="007534A0">
        <w:rPr>
          <w:rFonts w:eastAsia="Times New Roman"/>
          <w:lang w:eastAsia="da-DK"/>
        </w:rPr>
        <w:t>tended to yield smaller effects on mental health than</w:t>
      </w:r>
      <w:r>
        <w:rPr>
          <w:rFonts w:eastAsia="Times New Roman"/>
          <w:lang w:eastAsia="da-DK"/>
        </w:rPr>
        <w:t xml:space="preserve"> </w:t>
      </w:r>
      <w:r w:rsidRPr="007534A0">
        <w:rPr>
          <w:rFonts w:eastAsia="Times New Roman"/>
          <w:lang w:eastAsia="da-DK"/>
        </w:rPr>
        <w:t>RCTs.</w:t>
      </w:r>
      <w:r>
        <w:rPr>
          <w:rFonts w:eastAsia="Times New Roman"/>
          <w:lang w:eastAsia="da-DK"/>
        </w:rPr>
        <w:t xml:space="preserve"> </w:t>
      </w:r>
      <w:r w:rsidR="00FE003A">
        <w:rPr>
          <w:rFonts w:eastAsia="Times New Roman"/>
          <w:lang w:val="en-US" w:eastAsia="da-DK"/>
        </w:rPr>
        <w:t xml:space="preserve">Third and finally, we found that low or moderate risk of bias mental health estimates yielded smaller effects than high risk of bias estimates.   </w:t>
      </w:r>
      <w:r w:rsidR="00AF2FE0">
        <w:rPr>
          <w:rFonts w:eastAsia="Times New Roman"/>
          <w:lang w:val="en-US" w:eastAsia="da-DK"/>
        </w:rPr>
        <w:t xml:space="preserve">  </w:t>
      </w:r>
    </w:p>
    <w:p w14:paraId="258CFA94" w14:textId="77777777" w:rsidR="00E12B9B" w:rsidRDefault="00E12B9B" w:rsidP="00EC72ED">
      <w:pPr>
        <w:rPr>
          <w:rFonts w:eastAsia="Times New Roman"/>
          <w:lang w:val="en-US" w:eastAsia="da-DK"/>
        </w:rPr>
      </w:pPr>
    </w:p>
    <w:p w14:paraId="0684DD20" w14:textId="3223DA62" w:rsidR="004B527F" w:rsidRDefault="00774282" w:rsidP="00774282">
      <w:pPr>
        <w:pStyle w:val="Heading3"/>
        <w:rPr>
          <w:rFonts w:eastAsia="Times New Roman"/>
          <w:lang w:val="en-US" w:eastAsia="da-DK"/>
        </w:rPr>
      </w:pPr>
      <w:r w:rsidRPr="00D85837">
        <w:rPr>
          <w:rFonts w:eastAsia="Times New Roman"/>
          <w:lang w:val="en-US" w:eastAsia="da-DK"/>
        </w:rPr>
        <w:t>Publication bias assessment</w:t>
      </w:r>
    </w:p>
    <w:p w14:paraId="52D562C4" w14:textId="6C07FB79" w:rsidR="004937BA" w:rsidRDefault="00244276" w:rsidP="004B527F">
      <w:pPr>
        <w:jc w:val="both"/>
        <w:rPr>
          <w:rFonts w:eastAsia="Times New Roman"/>
          <w:lang w:val="en-US" w:eastAsia="da-DK"/>
        </w:rPr>
      </w:pPr>
      <w:r>
        <w:rPr>
          <w:rFonts w:eastAsia="Times New Roman"/>
          <w:lang w:val="en-US" w:eastAsia="da-DK"/>
        </w:rPr>
        <w:t xml:space="preserve">All the results of our publication bias testing are presented in Figures </w:t>
      </w:r>
      <w:r w:rsidR="00A91453">
        <w:rPr>
          <w:rFonts w:eastAsia="Times New Roman"/>
          <w:lang w:val="en-US" w:eastAsia="da-DK"/>
        </w:rPr>
        <w:t>19</w:t>
      </w:r>
      <w:r>
        <w:rPr>
          <w:rFonts w:eastAsia="Times New Roman"/>
          <w:lang w:val="en-US" w:eastAsia="da-DK"/>
        </w:rPr>
        <w:t>-</w:t>
      </w:r>
      <w:r w:rsidR="00A91453">
        <w:rPr>
          <w:rFonts w:eastAsia="Times New Roman"/>
          <w:lang w:val="en-US" w:eastAsia="da-DK"/>
        </w:rPr>
        <w:t>20</w:t>
      </w:r>
      <w:r>
        <w:rPr>
          <w:rFonts w:eastAsia="Times New Roman"/>
          <w:lang w:val="en-US" w:eastAsia="da-DK"/>
        </w:rPr>
        <w:t xml:space="preserve"> and Tables 13-1</w:t>
      </w:r>
      <w:r w:rsidR="00A0048F">
        <w:rPr>
          <w:rFonts w:eastAsia="Times New Roman"/>
          <w:lang w:val="en-US" w:eastAsia="da-DK"/>
        </w:rPr>
        <w:t>8</w:t>
      </w:r>
      <w:r>
        <w:rPr>
          <w:rFonts w:eastAsia="Times New Roman"/>
          <w:lang w:val="en-US" w:eastAsia="da-DK"/>
        </w:rPr>
        <w:t xml:space="preserve">, below. As can be seen from the results, </w:t>
      </w:r>
      <w:r w:rsidR="004B527F">
        <w:rPr>
          <w:rFonts w:eastAsia="Times New Roman"/>
          <w:lang w:val="en-US" w:eastAsia="da-DK"/>
        </w:rPr>
        <w:t>we generally found no evidence of publication or small study bias across a wide range of publication bias test</w:t>
      </w:r>
      <w:r w:rsidR="00F851B2">
        <w:rPr>
          <w:rFonts w:eastAsia="Times New Roman"/>
          <w:lang w:val="en-US" w:eastAsia="da-DK"/>
        </w:rPr>
        <w:t>s</w:t>
      </w:r>
      <w:r w:rsidR="004B527F">
        <w:rPr>
          <w:rFonts w:eastAsia="Times New Roman"/>
          <w:lang w:val="en-US" w:eastAsia="da-DK"/>
        </w:rPr>
        <w:t>.</w:t>
      </w:r>
      <w:r w:rsidR="001B0E5F">
        <w:rPr>
          <w:rFonts w:eastAsia="Times New Roman"/>
          <w:lang w:val="en-US" w:eastAsia="da-DK"/>
        </w:rPr>
        <w:t xml:space="preserve"> When correcting for publication bias, we more often found </w:t>
      </w:r>
      <w:r w:rsidR="0064368F">
        <w:rPr>
          <w:rFonts w:eastAsia="Times New Roman"/>
          <w:lang w:val="en-US" w:eastAsia="da-DK"/>
        </w:rPr>
        <w:t xml:space="preserve">that </w:t>
      </w:r>
      <w:r w:rsidR="001B0E5F">
        <w:rPr>
          <w:rFonts w:eastAsia="Times New Roman"/>
          <w:lang w:val="en-US" w:eastAsia="da-DK"/>
        </w:rPr>
        <w:t>the overall average effect tended to increase. This counted for subgroup means as well</w:t>
      </w:r>
      <w:r w:rsidR="00803BBF">
        <w:rPr>
          <w:rFonts w:eastAsia="Times New Roman"/>
          <w:lang w:val="en-US" w:eastAsia="da-DK"/>
        </w:rPr>
        <w:t>, meaning that we did not find any outcome-specific indications of publication bias.</w:t>
      </w:r>
      <w:r w:rsidR="004B527F">
        <w:rPr>
          <w:rFonts w:eastAsia="Times New Roman"/>
          <w:lang w:val="en-US" w:eastAsia="da-DK"/>
        </w:rPr>
        <w:t xml:space="preserve"> </w:t>
      </w:r>
    </w:p>
    <w:p w14:paraId="6E94009B" w14:textId="77777777" w:rsidR="004937BA" w:rsidRDefault="004937BA" w:rsidP="004B527F">
      <w:pPr>
        <w:jc w:val="both"/>
        <w:rPr>
          <w:rFonts w:eastAsia="Times New Roman"/>
          <w:lang w:val="en-US" w:eastAsia="da-DK"/>
        </w:rPr>
      </w:pPr>
    </w:p>
    <w:p w14:paraId="37885657" w14:textId="7D85B87A" w:rsidR="00F65323" w:rsidRDefault="004E1CAB" w:rsidP="004B527F">
      <w:pPr>
        <w:jc w:val="both"/>
        <w:rPr>
          <w:rFonts w:eastAsia="Times New Roman"/>
          <w:lang w:val="en-US" w:eastAsia="da-DK"/>
        </w:rPr>
      </w:pPr>
      <w:r>
        <w:rPr>
          <w:rFonts w:eastAsia="Times New Roman"/>
          <w:lang w:val="en-US" w:eastAsia="da-DK"/>
        </w:rPr>
        <w:t xml:space="preserve">Figures </w:t>
      </w:r>
      <w:r w:rsidR="00A91453">
        <w:rPr>
          <w:rFonts w:eastAsia="Times New Roman"/>
          <w:lang w:val="en-US" w:eastAsia="da-DK"/>
        </w:rPr>
        <w:t>19</w:t>
      </w:r>
      <w:r>
        <w:rPr>
          <w:rFonts w:eastAsia="Times New Roman"/>
          <w:lang w:val="en-US" w:eastAsia="da-DK"/>
        </w:rPr>
        <w:t xml:space="preserve"> and </w:t>
      </w:r>
      <w:r w:rsidR="00A91453">
        <w:rPr>
          <w:rFonts w:eastAsia="Times New Roman"/>
          <w:lang w:val="en-US" w:eastAsia="da-DK"/>
        </w:rPr>
        <w:t xml:space="preserve">20 </w:t>
      </w:r>
      <w:r>
        <w:rPr>
          <w:rFonts w:eastAsia="Times New Roman"/>
          <w:lang w:val="en-US" w:eastAsia="da-DK"/>
        </w:rPr>
        <w:t>illustrate contour-enhanced funnel plots across preregistration status and the study and effect size levels</w:t>
      </w:r>
      <w:r w:rsidR="004937BA">
        <w:rPr>
          <w:rFonts w:eastAsia="Times New Roman"/>
          <w:lang w:val="en-US" w:eastAsia="da-DK"/>
        </w:rPr>
        <w:t xml:space="preserve">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and mental health outcomes,</w:t>
      </w:r>
      <w:r>
        <w:rPr>
          <w:rFonts w:eastAsia="Times New Roman"/>
          <w:lang w:val="en-US" w:eastAsia="da-DK"/>
        </w:rPr>
        <w:t xml:space="preserve"> respectively. The dashed lines show the slope of regressing effect sizes on modified standard errors</w:t>
      </w:r>
      <w:r w:rsidR="001F3E81">
        <w:rPr>
          <w:rFonts w:eastAsia="Times New Roman"/>
          <w:lang w:val="en-US" w:eastAsia="da-DK"/>
        </w:rPr>
        <w:t>. We generally found no association between modified standard errors and effect sizes at the study level, indicated by the almost vertical slopes. However, c</w:t>
      </w:r>
      <w:r w:rsidR="004937BA">
        <w:rPr>
          <w:rFonts w:eastAsia="Times New Roman"/>
          <w:lang w:val="en-US" w:eastAsia="da-DK"/>
        </w:rPr>
        <w:t xml:space="preserve">ounter to typically expected selective reporting processes, we found that larger standard errors were associated with smaller effect size estimates (though not statistically significant) at the effect size level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outcomes</w:t>
      </w:r>
      <w:r w:rsidR="00F65323">
        <w:rPr>
          <w:rFonts w:eastAsia="Times New Roman"/>
          <w:lang w:val="en-US" w:eastAsia="da-DK"/>
        </w:rPr>
        <w:t xml:space="preserve"> (see Figures </w:t>
      </w:r>
      <w:r w:rsidR="00A91453">
        <w:rPr>
          <w:rFonts w:eastAsia="Times New Roman"/>
          <w:lang w:val="en-US" w:eastAsia="da-DK"/>
        </w:rPr>
        <w:t>19</w:t>
      </w:r>
      <w:r w:rsidR="00F65323">
        <w:rPr>
          <w:rFonts w:eastAsia="Times New Roman"/>
          <w:lang w:val="en-US" w:eastAsia="da-DK"/>
        </w:rPr>
        <w:t xml:space="preserve">C and </w:t>
      </w:r>
      <w:r w:rsidR="00A91453">
        <w:rPr>
          <w:rFonts w:eastAsia="Times New Roman"/>
          <w:lang w:val="en-US" w:eastAsia="da-DK"/>
        </w:rPr>
        <w:t>19</w:t>
      </w:r>
      <w:r w:rsidR="00F65323">
        <w:rPr>
          <w:rFonts w:eastAsia="Times New Roman"/>
          <w:lang w:val="en-US" w:eastAsia="da-DK"/>
        </w:rPr>
        <w:t>D)</w:t>
      </w:r>
      <w:r w:rsidR="004937BA">
        <w:rPr>
          <w:rFonts w:eastAsia="Times New Roman"/>
          <w:lang w:val="en-US" w:eastAsia="da-DK"/>
        </w:rPr>
        <w:t xml:space="preserve">. </w:t>
      </w:r>
      <w:r w:rsidR="00E86C41">
        <w:rPr>
          <w:rFonts w:eastAsia="Times New Roman"/>
          <w:lang w:val="en-US" w:eastAsia="da-DK"/>
        </w:rPr>
        <w:t>As the only instance</w:t>
      </w:r>
      <w:r w:rsidR="004937BA">
        <w:rPr>
          <w:rFonts w:eastAsia="Times New Roman"/>
          <w:lang w:val="en-US" w:eastAsia="da-DK"/>
        </w:rPr>
        <w:t>, we found</w:t>
      </w:r>
      <w:r w:rsidR="00B037F4">
        <w:rPr>
          <w:rFonts w:eastAsia="Times New Roman"/>
          <w:lang w:val="en-US" w:eastAsia="da-DK"/>
        </w:rPr>
        <w:t xml:space="preserve"> that larger standard errors predicted larger effect sizes to a larger extent for non-preregistered outcomes</w:t>
      </w:r>
      <w:r w:rsidR="00E86C41">
        <w:rPr>
          <w:rFonts w:eastAsia="Times New Roman"/>
          <w:lang w:val="en-US" w:eastAsia="da-DK"/>
        </w:rPr>
        <w:t xml:space="preserve"> for the mental health outcome</w:t>
      </w:r>
      <w:r w:rsidR="00B037F4">
        <w:rPr>
          <w:rFonts w:eastAsia="Times New Roman"/>
          <w:lang w:val="en-US" w:eastAsia="da-DK"/>
        </w:rPr>
        <w:t xml:space="preserve">, indicated by the positive increasing slope in Figure </w:t>
      </w:r>
      <w:r w:rsidR="00A91453">
        <w:rPr>
          <w:rFonts w:eastAsia="Times New Roman"/>
          <w:lang w:val="en-US" w:eastAsia="da-DK"/>
        </w:rPr>
        <w:t>20</w:t>
      </w:r>
      <w:r w:rsidR="00B037F4">
        <w:rPr>
          <w:rFonts w:eastAsia="Times New Roman"/>
          <w:lang w:val="en-US" w:eastAsia="da-DK"/>
        </w:rPr>
        <w:t>C. Yet, this slope was not statistically significant</w:t>
      </w:r>
      <w:r w:rsidR="00B22AF4">
        <w:rPr>
          <w:rFonts w:eastAsia="Times New Roman"/>
          <w:lang w:val="en-US" w:eastAsia="da-DK"/>
        </w:rPr>
        <w:t xml:space="preserve">, and we did not find </w:t>
      </w:r>
      <w:r w:rsidR="00D17FA8">
        <w:rPr>
          <w:rFonts w:eastAsia="Times New Roman"/>
          <w:lang w:val="en-US" w:eastAsia="da-DK"/>
        </w:rPr>
        <w:t xml:space="preserve">consistent evidence of publication bias for this subgroup of outcomes. </w:t>
      </w:r>
      <w:r w:rsidR="00692086">
        <w:rPr>
          <w:rFonts w:eastAsia="Times New Roman"/>
          <w:lang w:val="en-US" w:eastAsia="da-DK"/>
        </w:rPr>
        <w:t xml:space="preserve">As can be seen from Table 16, the overall average group mean declined to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2086">
        <w:rPr>
          <w:rFonts w:eastAsia="Times New Roman"/>
          <w:lang w:val="en-US" w:eastAsia="da-DK"/>
        </w:rPr>
        <w:t xml:space="preserve"> = 0.02, 95% </w:t>
      </w:r>
      <w:proofErr w:type="gramStart"/>
      <w:r w:rsidR="00692086" w:rsidRPr="00DF6508">
        <w:rPr>
          <w:rFonts w:eastAsia="Times New Roman"/>
          <w:i/>
          <w:iCs/>
          <w:lang w:val="en-US" w:eastAsia="da-DK"/>
        </w:rPr>
        <w:t>CI</w:t>
      </w:r>
      <w:r w:rsidR="00692086" w:rsidRPr="00692086">
        <w:rPr>
          <w:rFonts w:eastAsia="Times New Roman"/>
          <w:lang w:val="en-US" w:eastAsia="da-DK"/>
        </w:rPr>
        <w:t>[</w:t>
      </w:r>
      <w:proofErr w:type="gramEnd"/>
      <w:r w:rsidR="00692086" w:rsidRPr="00692086">
        <w:rPr>
          <w:rFonts w:eastAsia="Times New Roman"/>
          <w:lang w:val="en-US" w:eastAsia="da-DK"/>
        </w:rPr>
        <w:t>-0.18, 0.22</w:t>
      </w:r>
      <w:r w:rsidR="00692086">
        <w:rPr>
          <w:rFonts w:eastAsia="Times New Roman"/>
          <w:lang w:val="en-US" w:eastAsia="da-DK"/>
        </w:rPr>
        <w:t xml:space="preserve">] for </w:t>
      </w:r>
      <w:r w:rsidR="0064368F">
        <w:rPr>
          <w:rFonts w:eastAsia="Times New Roman"/>
          <w:lang w:val="en-US" w:eastAsia="da-DK"/>
        </w:rPr>
        <w:t>non-registered</w:t>
      </w:r>
      <w:r w:rsidR="00692086">
        <w:rPr>
          <w:rFonts w:eastAsia="Times New Roman"/>
          <w:lang w:val="en-US" w:eastAsia="da-DK"/>
        </w:rPr>
        <w:t xml:space="preserve"> mental health outcomes, when</w:t>
      </w:r>
      <w:r w:rsidR="00D17FA8">
        <w:rPr>
          <w:rFonts w:eastAsia="Times New Roman"/>
          <w:lang w:val="en-US" w:eastAsia="da-DK"/>
        </w:rPr>
        <w:t xml:space="preserve"> assuming that all positive</w:t>
      </w:r>
      <w:r w:rsidR="00692086">
        <w:rPr>
          <w:rFonts w:eastAsia="Times New Roman"/>
          <w:lang w:val="en-US" w:eastAsia="da-DK"/>
        </w:rPr>
        <w:t>,</w:t>
      </w:r>
      <w:r w:rsidR="00D17FA8">
        <w:rPr>
          <w:rFonts w:eastAsia="Times New Roman"/>
          <w:lang w:val="en-US" w:eastAsia="da-DK"/>
        </w:rPr>
        <w:t xml:space="preserve"> </w:t>
      </w:r>
      <w:r w:rsidR="00692086">
        <w:rPr>
          <w:rFonts w:eastAsia="Times New Roman"/>
          <w:lang w:val="en-US" w:eastAsia="da-DK"/>
        </w:rPr>
        <w:t>statistically</w:t>
      </w:r>
      <w:r w:rsidR="00D17FA8">
        <w:rPr>
          <w:rFonts w:eastAsia="Times New Roman"/>
          <w:lang w:val="en-US" w:eastAsia="da-DK"/>
        </w:rPr>
        <w:t xml:space="preserve"> significant </w:t>
      </w:r>
      <w:r w:rsidR="00692086">
        <w:rPr>
          <w:rFonts w:eastAsia="Times New Roman"/>
          <w:lang w:val="en-US" w:eastAsia="da-DK"/>
        </w:rPr>
        <w:t xml:space="preserve">results </w:t>
      </w:r>
      <w:r w:rsidR="00D17FA8">
        <w:rPr>
          <w:rFonts w:eastAsia="Times New Roman"/>
          <w:lang w:val="en-US" w:eastAsia="da-DK"/>
        </w:rPr>
        <w:t>were false po</w:t>
      </w:r>
      <w:r w:rsidR="00692086">
        <w:rPr>
          <w:rFonts w:eastAsia="Times New Roman"/>
          <w:lang w:val="en-US" w:eastAsia="da-DK"/>
        </w:rPr>
        <w:t xml:space="preserve">sitives. Conversely, the </w:t>
      </w:r>
      <w:r w:rsidR="00A1346F">
        <w:rPr>
          <w:rFonts w:eastAsia="Times New Roman"/>
          <w:lang w:val="en-US" w:eastAsia="da-DK"/>
        </w:rPr>
        <w:t xml:space="preserve">three-parameter </w:t>
      </w:r>
      <w:r w:rsidR="00692086">
        <w:rPr>
          <w:rFonts w:eastAsia="Times New Roman"/>
          <w:lang w:val="en-US" w:eastAsia="da-DK"/>
        </w:rPr>
        <w:t xml:space="preserve">selection model estimates indicated selection </w:t>
      </w:r>
      <w:r w:rsidR="00692086">
        <w:rPr>
          <w:rFonts w:eastAsia="Times New Roman"/>
          <w:i/>
          <w:iCs/>
          <w:lang w:val="en-US" w:eastAsia="da-DK"/>
        </w:rPr>
        <w:t>in favor</w:t>
      </w:r>
      <w:r w:rsidR="00692086">
        <w:rPr>
          <w:rFonts w:eastAsia="Times New Roman"/>
          <w:lang w:val="en-US" w:eastAsia="da-DK"/>
        </w:rPr>
        <w:t xml:space="preserve"> of non-affirmative finding</w:t>
      </w:r>
      <w:r w:rsidR="00A1346F">
        <w:rPr>
          <w:rFonts w:eastAsia="Times New Roman"/>
          <w:lang w:val="en-US" w:eastAsia="da-DK"/>
        </w:rPr>
        <w:t>s</w:t>
      </w:r>
      <w:r w:rsidR="00692086">
        <w:rPr>
          <w:rFonts w:eastAsia="Times New Roman"/>
          <w:lang w:val="en-US" w:eastAsia="da-DK"/>
        </w:rPr>
        <w:t>, with</w:t>
      </w:r>
      <w:r w:rsidR="00A1346F">
        <w:rPr>
          <w:rFonts w:eastAsia="Times New Roman"/>
          <w:lang w:val="en-US" w:eastAsia="da-DK"/>
        </w:rPr>
        <w:t xml:space="preserve"> </w:t>
      </w:r>
      <m:oMath>
        <m:sSub>
          <m:sSubPr>
            <m:ctrlPr>
              <w:rPr>
                <w:rFonts w:ascii="Cambria Math" w:eastAsia="Times New Roman" w:hAnsi="Cambria Math"/>
                <w:i/>
                <w:lang w:val="en-US" w:eastAsia="da-DK"/>
              </w:rPr>
            </m:ctrlPr>
          </m:sSubPr>
          <m:e>
            <m:r>
              <w:rPr>
                <w:rFonts w:ascii="Cambria Math" w:eastAsia="Times New Roman" w:hAnsi="Cambria Math"/>
                <w:lang w:val="en-US" w:eastAsia="da-DK"/>
              </w:rPr>
              <m:t>λ</m:t>
            </m:r>
          </m:e>
          <m:sub>
            <m:r>
              <w:rPr>
                <w:rFonts w:ascii="Cambria Math" w:eastAsia="Times New Roman" w:hAnsi="Cambria Math"/>
                <w:lang w:val="en-US" w:eastAsia="da-DK"/>
              </w:rPr>
              <m:t>1</m:t>
            </m:r>
          </m:sub>
        </m:sSub>
      </m:oMath>
      <w:r w:rsidR="00A1346F">
        <w:rPr>
          <w:rFonts w:eastAsia="Times New Roman"/>
          <w:lang w:val="en-US" w:eastAsia="da-DK"/>
        </w:rPr>
        <w:t>= 2.</w:t>
      </w:r>
      <w:r w:rsidR="00F65323">
        <w:rPr>
          <w:rFonts w:eastAsia="Times New Roman"/>
          <w:lang w:val="en-US" w:eastAsia="da-DK"/>
        </w:rPr>
        <w:t>93</w:t>
      </w:r>
      <w:r w:rsidR="007D5D25">
        <w:rPr>
          <w:rFonts w:eastAsia="Times New Roman"/>
          <w:lang w:val="en-US" w:eastAsia="da-DK"/>
        </w:rPr>
        <w:t>,</w:t>
      </w:r>
      <w:r w:rsidR="00F65323">
        <w:rPr>
          <w:rFonts w:eastAsia="Times New Roman"/>
          <w:lang w:val="en-US" w:eastAsia="da-DK"/>
        </w:rPr>
        <w:t xml:space="preserve"> 95% </w:t>
      </w:r>
      <w:proofErr w:type="gramStart"/>
      <w:r w:rsidR="00DF6508" w:rsidRPr="00DF6508">
        <w:rPr>
          <w:rFonts w:eastAsia="Times New Roman"/>
          <w:i/>
          <w:iCs/>
          <w:lang w:val="en-US" w:eastAsia="da-DK"/>
        </w:rPr>
        <w:t>CI</w:t>
      </w:r>
      <w:r w:rsidR="00DF6508">
        <w:rPr>
          <w:rFonts w:eastAsia="Times New Roman"/>
          <w:lang w:val="en-US" w:eastAsia="da-DK"/>
        </w:rPr>
        <w:t>[</w:t>
      </w:r>
      <w:proofErr w:type="gramEnd"/>
      <w:r w:rsidR="00DF6508">
        <w:rPr>
          <w:rFonts w:eastAsia="Times New Roman"/>
          <w:lang w:val="en-US" w:eastAsia="da-DK"/>
        </w:rPr>
        <w:t>1.00</w:t>
      </w:r>
      <w:r w:rsidR="00F65323">
        <w:rPr>
          <w:rFonts w:eastAsia="Times New Roman"/>
          <w:lang w:val="en-US" w:eastAsia="da-DK"/>
        </w:rPr>
        <w:t xml:space="preserve">, 12.84]. When correcting for this selection process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65323">
        <w:rPr>
          <w:rFonts w:eastAsia="Times New Roman"/>
          <w:lang w:val="en-US" w:eastAsia="da-DK"/>
        </w:rPr>
        <w:t xml:space="preserve"> = 0.44, 95% </w:t>
      </w:r>
      <w:proofErr w:type="gramStart"/>
      <w:r w:rsidR="00AF35DF" w:rsidRPr="00AF35DF">
        <w:rPr>
          <w:rFonts w:eastAsia="Times New Roman"/>
          <w:i/>
          <w:iCs/>
          <w:lang w:val="en-US" w:eastAsia="da-DK"/>
        </w:rPr>
        <w:t>CI[</w:t>
      </w:r>
      <w:proofErr w:type="gramEnd"/>
      <w:r w:rsidR="00F65323" w:rsidRPr="00692086">
        <w:rPr>
          <w:rFonts w:eastAsia="Times New Roman"/>
          <w:lang w:val="en-US" w:eastAsia="da-DK"/>
        </w:rPr>
        <w:t>0.</w:t>
      </w:r>
      <w:r w:rsidR="00F65323">
        <w:rPr>
          <w:rFonts w:eastAsia="Times New Roman"/>
          <w:lang w:val="en-US" w:eastAsia="da-DK"/>
        </w:rPr>
        <w:t>11</w:t>
      </w:r>
      <w:r w:rsidR="00F65323" w:rsidRPr="00692086">
        <w:rPr>
          <w:rFonts w:eastAsia="Times New Roman"/>
          <w:lang w:val="en-US" w:eastAsia="da-DK"/>
        </w:rPr>
        <w:t>, 0.</w:t>
      </w:r>
      <w:r w:rsidR="00F65323">
        <w:rPr>
          <w:rFonts w:eastAsia="Times New Roman"/>
          <w:lang w:val="en-US" w:eastAsia="da-DK"/>
        </w:rPr>
        <w:t>81].</w:t>
      </w:r>
      <w:r w:rsidR="00AF22DE">
        <w:rPr>
          <w:rFonts w:eastAsia="Times New Roman"/>
          <w:lang w:val="en-US" w:eastAsia="da-DK"/>
        </w:rPr>
        <w:t xml:space="preserve"> </w:t>
      </w:r>
      <w:r w:rsidR="00F65323">
        <w:rPr>
          <w:rFonts w:eastAsia="Times New Roman"/>
          <w:lang w:val="en-US" w:eastAsia="da-DK"/>
        </w:rPr>
        <w:t xml:space="preserve">  </w:t>
      </w:r>
    </w:p>
    <w:p w14:paraId="0C1E2E7C" w14:textId="7CE9FD53" w:rsidR="00052E93" w:rsidRDefault="00F65323" w:rsidP="004B527F">
      <w:pPr>
        <w:jc w:val="both"/>
        <w:rPr>
          <w:rFonts w:eastAsia="Times New Roman"/>
          <w:lang w:val="en-US" w:eastAsia="da-DK"/>
        </w:rPr>
      </w:pPr>
      <w:r>
        <w:rPr>
          <w:rFonts w:eastAsia="Times New Roman"/>
          <w:lang w:val="en-US" w:eastAsia="da-DK"/>
        </w:rPr>
        <w:t xml:space="preserve"> </w:t>
      </w:r>
    </w:p>
    <w:p w14:paraId="4D1DC3F1" w14:textId="3056CB2E" w:rsidR="006629EE" w:rsidRDefault="001B0E5F" w:rsidP="004B527F">
      <w:pPr>
        <w:jc w:val="both"/>
        <w:rPr>
          <w:rFonts w:eastAsia="Times New Roman"/>
          <w:lang w:val="en-US" w:eastAsia="da-DK"/>
        </w:rPr>
      </w:pPr>
      <w:r>
        <w:rPr>
          <w:rFonts w:eastAsia="Times New Roman"/>
          <w:lang w:val="en-US" w:eastAsia="da-DK"/>
        </w:rPr>
        <w:lastRenderedPageBreak/>
        <w:t>That said, we found hard evidence against publication bias. For example, when</w:t>
      </w:r>
      <w:r w:rsidR="00803BBF">
        <w:rPr>
          <w:rFonts w:eastAsia="Times New Roman"/>
          <w:lang w:val="en-US" w:eastAsia="da-DK"/>
        </w:rPr>
        <w:t xml:space="preserve"> correcting non-preregistered studies for publication bias</w:t>
      </w:r>
      <w:r w:rsidR="00EC2D99">
        <w:rPr>
          <w:rFonts w:eastAsia="Times New Roman"/>
          <w:lang w:val="en-US" w:eastAsia="da-DK"/>
        </w:rPr>
        <w:t xml:space="preserve"> (HYEMA)</w:t>
      </w:r>
      <w:r w:rsidR="00803BBF">
        <w:rPr>
          <w:rFonts w:eastAsia="Times New Roman"/>
          <w:lang w:val="en-US" w:eastAsia="da-DK"/>
        </w:rPr>
        <w:t xml:space="preserve"> and removing</w:t>
      </w:r>
      <w:r w:rsidR="00155C20">
        <w:rPr>
          <w:rStyle w:val="FootnoteReference"/>
          <w:rFonts w:eastAsia="Times New Roman"/>
          <w:lang w:val="en-US" w:eastAsia="da-DK"/>
        </w:rPr>
        <w:footnoteReference w:id="13"/>
      </w:r>
      <w:r w:rsidR="00803BBF">
        <w:rPr>
          <w:rFonts w:eastAsia="Times New Roman"/>
          <w:lang w:val="en-US" w:eastAsia="da-DK"/>
        </w:rPr>
        <w:t xml:space="preserve"> all affirmative effect sizes</w:t>
      </w:r>
      <w:r w:rsidR="00EC2D99">
        <w:rPr>
          <w:rFonts w:eastAsia="Times New Roman"/>
          <w:lang w:val="en-US" w:eastAsia="da-DK"/>
        </w:rPr>
        <w:t xml:space="preserve"> (worst-case scenario)</w:t>
      </w:r>
      <w:r w:rsidR="00803BBF">
        <w:rPr>
          <w:rFonts w:eastAsia="Times New Roman"/>
          <w:lang w:val="en-US" w:eastAsia="da-DK"/>
        </w:rPr>
        <w:t xml:space="preserve">, we still found the overall average effect size to be statistically different from zero for </w:t>
      </w:r>
      <w:proofErr w:type="spellStart"/>
      <w:r w:rsidR="00803BBF">
        <w:rPr>
          <w:rFonts w:eastAsia="Times New Roman"/>
          <w:lang w:val="en-US" w:eastAsia="da-DK"/>
        </w:rPr>
        <w:t>reintegrational</w:t>
      </w:r>
      <w:proofErr w:type="spellEnd"/>
      <w:r w:rsidR="00803BBF">
        <w:rPr>
          <w:rFonts w:eastAsia="Times New Roman"/>
          <w:lang w:val="en-US" w:eastAsia="da-DK"/>
        </w:rPr>
        <w:t xml:space="preserve"> outcomes, with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19, 95% </w:t>
      </w:r>
      <w:proofErr w:type="gramStart"/>
      <w:r w:rsidR="00AF35DF" w:rsidRPr="00AF35DF">
        <w:rPr>
          <w:rFonts w:eastAsia="Times New Roman"/>
          <w:i/>
          <w:iCs/>
          <w:lang w:val="en-US" w:eastAsia="da-DK"/>
        </w:rPr>
        <w:t>CI[</w:t>
      </w:r>
      <w:proofErr w:type="gramEnd"/>
      <w:r w:rsidR="00803BBF">
        <w:rPr>
          <w:rFonts w:eastAsia="Times New Roman"/>
          <w:lang w:val="en-US" w:eastAsia="da-DK"/>
        </w:rPr>
        <w:t xml:space="preserve">0.09, 0.20]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078, 95% </w:t>
      </w:r>
      <w:r w:rsidR="00AF35DF" w:rsidRPr="00AF35DF">
        <w:rPr>
          <w:rFonts w:eastAsia="Times New Roman"/>
          <w:i/>
          <w:iCs/>
          <w:lang w:val="en-US" w:eastAsia="da-DK"/>
        </w:rPr>
        <w:t>CI[</w:t>
      </w:r>
      <w:r w:rsidR="00803BBF">
        <w:rPr>
          <w:rFonts w:eastAsia="Times New Roman"/>
          <w:lang w:val="en-US" w:eastAsia="da-DK"/>
        </w:rPr>
        <w:t>0.03</w:t>
      </w:r>
      <w:r w:rsidR="00803BBF" w:rsidRPr="00692086">
        <w:rPr>
          <w:rFonts w:eastAsia="Times New Roman"/>
          <w:lang w:val="en-US" w:eastAsia="da-DK"/>
        </w:rPr>
        <w:t>, 0.</w:t>
      </w:r>
      <w:r w:rsidR="00803BBF">
        <w:rPr>
          <w:rFonts w:eastAsia="Times New Roman"/>
          <w:lang w:val="en-US" w:eastAsia="da-DK"/>
        </w:rPr>
        <w:t xml:space="preserve">13], respectively. </w:t>
      </w:r>
      <w:r w:rsidR="0069422A">
        <w:rPr>
          <w:rFonts w:eastAsia="Times New Roman"/>
          <w:lang w:val="en-US" w:eastAsia="da-DK"/>
        </w:rPr>
        <w:t xml:space="preserve">For mental health outcomes, we fou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w:t>
      </w:r>
      <w:r w:rsidR="00EC2D99">
        <w:rPr>
          <w:rFonts w:eastAsia="Times New Roman"/>
          <w:lang w:val="en-US" w:eastAsia="da-DK"/>
        </w:rPr>
        <w:t>29</w:t>
      </w:r>
      <w:r w:rsidR="0069422A">
        <w:rPr>
          <w:rFonts w:eastAsia="Times New Roman"/>
          <w:lang w:val="en-US" w:eastAsia="da-DK"/>
        </w:rPr>
        <w:t xml:space="preserve">, 95% </w:t>
      </w:r>
      <w:proofErr w:type="gramStart"/>
      <w:r w:rsidR="00AF35DF" w:rsidRPr="00AF35DF">
        <w:rPr>
          <w:rFonts w:eastAsia="Times New Roman"/>
          <w:i/>
          <w:iCs/>
          <w:lang w:val="en-US" w:eastAsia="da-DK"/>
        </w:rPr>
        <w:t>CI[</w:t>
      </w:r>
      <w:proofErr w:type="gramEnd"/>
      <w:r w:rsidR="0069422A">
        <w:rPr>
          <w:rFonts w:eastAsia="Times New Roman"/>
          <w:lang w:val="en-US" w:eastAsia="da-DK"/>
        </w:rPr>
        <w:t>0.</w:t>
      </w:r>
      <w:r w:rsidR="00EC2D99">
        <w:rPr>
          <w:rFonts w:eastAsia="Times New Roman"/>
          <w:lang w:val="en-US" w:eastAsia="da-DK"/>
        </w:rPr>
        <w:t>13</w:t>
      </w:r>
      <w:r w:rsidR="0069422A">
        <w:rPr>
          <w:rFonts w:eastAsia="Times New Roman"/>
          <w:lang w:val="en-US" w:eastAsia="da-DK"/>
        </w:rPr>
        <w:t>, 0.</w:t>
      </w:r>
      <w:r w:rsidR="00EC2D99">
        <w:rPr>
          <w:rFonts w:eastAsia="Times New Roman"/>
          <w:lang w:val="en-US" w:eastAsia="da-DK"/>
        </w:rPr>
        <w:t>44</w:t>
      </w:r>
      <w:r w:rsidR="0069422A">
        <w:rPr>
          <w:rFonts w:eastAsia="Times New Roman"/>
          <w:lang w:val="en-US" w:eastAsia="da-DK"/>
        </w:rPr>
        <w:t xml:space="preserve">]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0</w:t>
      </w:r>
      <w:r w:rsidR="00EC2D99">
        <w:rPr>
          <w:rFonts w:eastAsia="Times New Roman"/>
          <w:lang w:val="en-US" w:eastAsia="da-DK"/>
        </w:rPr>
        <w:t>69</w:t>
      </w:r>
      <w:r w:rsidR="0069422A">
        <w:rPr>
          <w:rFonts w:eastAsia="Times New Roman"/>
          <w:lang w:val="en-US" w:eastAsia="da-DK"/>
        </w:rPr>
        <w:t xml:space="preserve">, 95% </w:t>
      </w:r>
      <w:r w:rsidR="00AF35DF" w:rsidRPr="00AF35DF">
        <w:rPr>
          <w:rFonts w:eastAsia="Times New Roman"/>
          <w:i/>
          <w:iCs/>
          <w:lang w:val="en-US" w:eastAsia="da-DK"/>
        </w:rPr>
        <w:t>CI[</w:t>
      </w:r>
      <w:r w:rsidR="00EC2D99">
        <w:rPr>
          <w:rFonts w:eastAsia="Times New Roman"/>
          <w:lang w:val="en-US" w:eastAsia="da-DK"/>
        </w:rPr>
        <w:t>-</w:t>
      </w:r>
      <w:r w:rsidR="0069422A">
        <w:rPr>
          <w:rFonts w:eastAsia="Times New Roman"/>
          <w:lang w:val="en-US" w:eastAsia="da-DK"/>
        </w:rPr>
        <w:t>0.03</w:t>
      </w:r>
      <w:r w:rsidR="0069422A" w:rsidRPr="00692086">
        <w:rPr>
          <w:rFonts w:eastAsia="Times New Roman"/>
          <w:lang w:val="en-US" w:eastAsia="da-DK"/>
        </w:rPr>
        <w:t>, 0.</w:t>
      </w:r>
      <w:r w:rsidR="0069422A">
        <w:rPr>
          <w:rFonts w:eastAsia="Times New Roman"/>
          <w:lang w:val="en-US" w:eastAsia="da-DK"/>
        </w:rPr>
        <w:t>1</w:t>
      </w:r>
      <w:r w:rsidR="00EC2D99">
        <w:rPr>
          <w:rFonts w:eastAsia="Times New Roman"/>
          <w:lang w:val="en-US" w:eastAsia="da-DK"/>
        </w:rPr>
        <w:t>7</w:t>
      </w:r>
      <w:r w:rsidR="0069422A">
        <w:rPr>
          <w:rFonts w:eastAsia="Times New Roman"/>
          <w:lang w:val="en-US" w:eastAsia="da-DK"/>
        </w:rPr>
        <w:t>], indicating that group-based intervention is at least as effective on mental health as no or individual treatments.</w:t>
      </w:r>
      <w:r w:rsidR="00EC2D99">
        <w:rPr>
          <w:rFonts w:eastAsia="Times New Roman"/>
          <w:lang w:val="en-US" w:eastAsia="da-DK"/>
        </w:rPr>
        <w:t xml:space="preserve"> </w:t>
      </w:r>
      <w:r w:rsidR="0079222B">
        <w:rPr>
          <w:rFonts w:eastAsia="Times New Roman"/>
          <w:lang w:val="en-US" w:eastAsia="da-DK"/>
        </w:rPr>
        <w:t xml:space="preserve">Furthermore, across all used selection models, the point estimates stayed statistically </w:t>
      </w:r>
      <w:r w:rsidR="00121F53">
        <w:rPr>
          <w:rFonts w:eastAsia="Times New Roman"/>
          <w:lang w:val="en-US" w:eastAsia="da-DK"/>
        </w:rPr>
        <w:t>different from zero</w:t>
      </w:r>
      <w:r w:rsidR="0079222B">
        <w:rPr>
          <w:rFonts w:eastAsia="Times New Roman"/>
          <w:lang w:val="en-US" w:eastAsia="da-DK"/>
        </w:rPr>
        <w:t xml:space="preserve"> and substantial in size, while</w:t>
      </w:r>
      <w:r w:rsidR="00121F53">
        <w:rPr>
          <w:rFonts w:eastAsia="Times New Roman"/>
          <w:lang w:val="en-US" w:eastAsia="da-DK"/>
        </w:rPr>
        <w:t xml:space="preserve"> all</w:t>
      </w:r>
      <w:r w:rsidR="0079222B">
        <w:rPr>
          <w:rFonts w:eastAsia="Times New Roman"/>
          <w:lang w:val="en-US" w:eastAsia="da-DK"/>
        </w:rPr>
        <w:t xml:space="preserve"> selection parameters were above one or close to one for non-significant effect sizes. </w:t>
      </w:r>
    </w:p>
    <w:p w14:paraId="410A7058" w14:textId="77777777" w:rsidR="006629EE" w:rsidRDefault="006629EE" w:rsidP="004B527F">
      <w:pPr>
        <w:jc w:val="both"/>
        <w:rPr>
          <w:rFonts w:eastAsia="Times New Roman"/>
          <w:lang w:val="en-US" w:eastAsia="da-DK"/>
        </w:rPr>
      </w:pPr>
    </w:p>
    <w:p w14:paraId="34E85C4C" w14:textId="7599CCA6" w:rsidR="001B0E5F" w:rsidRDefault="006629EE" w:rsidP="004B527F">
      <w:pPr>
        <w:jc w:val="both"/>
        <w:rPr>
          <w:rFonts w:eastAsia="Times New Roman"/>
          <w:lang w:val="en-US" w:eastAsia="da-DK"/>
        </w:rPr>
      </w:pPr>
      <w:r>
        <w:rPr>
          <w:rFonts w:eastAsia="Times New Roman"/>
          <w:lang w:val="en-US" w:eastAsia="da-DK"/>
        </w:rPr>
        <w:t>To recap, we believe these results clearly suggest that publication bias</w:t>
      </w:r>
      <w:r w:rsidR="00770787">
        <w:rPr>
          <w:rFonts w:eastAsia="Times New Roman"/>
          <w:lang w:val="en-US" w:eastAsia="da-DK"/>
        </w:rPr>
        <w:t xml:space="preserve"> (entirely excluded studies)</w:t>
      </w:r>
      <w:r>
        <w:rPr>
          <w:rFonts w:eastAsia="Times New Roman"/>
          <w:lang w:val="en-US" w:eastAsia="da-DK"/>
        </w:rPr>
        <w:t xml:space="preserve">, </w:t>
      </w:r>
      <w:r w:rsidRPr="00770787">
        <w:rPr>
          <w:rFonts w:eastAsia="Times New Roman"/>
          <w:i/>
          <w:iCs/>
          <w:lang w:val="en-US" w:eastAsia="da-DK"/>
        </w:rPr>
        <w:t>p</w:t>
      </w:r>
      <w:r>
        <w:rPr>
          <w:rFonts w:eastAsia="Times New Roman"/>
          <w:lang w:val="en-US" w:eastAsia="da-DK"/>
        </w:rPr>
        <w:t>-hacking</w:t>
      </w:r>
      <w:r w:rsidR="00770787">
        <w:rPr>
          <w:rFonts w:eastAsia="Times New Roman"/>
          <w:lang w:val="en-US" w:eastAsia="da-DK"/>
        </w:rPr>
        <w:t xml:space="preserve"> (not reported effect size</w:t>
      </w:r>
      <w:r w:rsidR="00661039">
        <w:rPr>
          <w:rFonts w:eastAsia="Times New Roman"/>
          <w:lang w:val="en-US" w:eastAsia="da-DK"/>
        </w:rPr>
        <w:t xml:space="preserve"> within studies</w:t>
      </w:r>
      <w:r w:rsidR="00770787">
        <w:rPr>
          <w:rFonts w:eastAsia="Times New Roman"/>
          <w:lang w:val="en-US" w:eastAsia="da-DK"/>
        </w:rPr>
        <w:t>)</w:t>
      </w:r>
      <w:r>
        <w:rPr>
          <w:rFonts w:eastAsia="Times New Roman"/>
          <w:lang w:val="en-US" w:eastAsia="da-DK"/>
        </w:rPr>
        <w:t>, small-study effects, and related issues are not a major concern in this field of stud</w:t>
      </w:r>
      <w:r w:rsidR="00A91453">
        <w:rPr>
          <w:rFonts w:eastAsia="Times New Roman"/>
          <w:lang w:val="en-US" w:eastAsia="da-DK"/>
        </w:rPr>
        <w:t>y</w:t>
      </w:r>
      <w:r w:rsidR="0069422A">
        <w:rPr>
          <w:rFonts w:eastAsia="Times New Roman"/>
          <w:lang w:val="en-US" w:eastAsia="da-DK"/>
        </w:rPr>
        <w:t>.</w:t>
      </w:r>
      <w:r w:rsidR="00803BBF">
        <w:rPr>
          <w:rFonts w:eastAsia="Times New Roman"/>
          <w:lang w:val="en-US" w:eastAsia="da-DK"/>
        </w:rPr>
        <w:t xml:space="preserve"> </w:t>
      </w:r>
      <w:r w:rsidR="00822CBF">
        <w:rPr>
          <w:rFonts w:eastAsia="Times New Roman"/>
          <w:lang w:val="en-US" w:eastAsia="da-DK"/>
        </w:rPr>
        <w:t>This conclusion might not be a surprise</w:t>
      </w:r>
      <w:r w:rsidR="009D259B">
        <w:rPr>
          <w:rFonts w:eastAsia="Times New Roman"/>
          <w:lang w:val="en-US" w:eastAsia="da-DK"/>
        </w:rPr>
        <w:t>,</w:t>
      </w:r>
      <w:r w:rsidR="00822CBF">
        <w:rPr>
          <w:rFonts w:eastAsia="Times New Roman"/>
          <w:lang w:val="en-US" w:eastAsia="da-DK"/>
        </w:rPr>
        <w:t xml:space="preserve"> as close to 50% of the studies drew on preregistration.</w:t>
      </w:r>
    </w:p>
    <w:p w14:paraId="469A67F6" w14:textId="77777777" w:rsidR="004B527F" w:rsidRDefault="004B527F" w:rsidP="00774282">
      <w:pPr>
        <w:rPr>
          <w:rFonts w:eastAsia="Times New Roman"/>
          <w:b/>
          <w:bCs/>
          <w:lang w:val="en-US" w:eastAsia="da-DK"/>
        </w:rPr>
      </w:pPr>
    </w:p>
    <w:p w14:paraId="119615EB" w14:textId="77777777" w:rsidR="00975B51" w:rsidRDefault="00975B51" w:rsidP="00774282">
      <w:pPr>
        <w:rPr>
          <w:rFonts w:eastAsia="Times New Roman"/>
          <w:b/>
          <w:bCs/>
          <w:lang w:val="en-US" w:eastAsia="da-DK"/>
        </w:rPr>
      </w:pPr>
    </w:p>
    <w:p w14:paraId="600A911B" w14:textId="77777777" w:rsidR="00975B51" w:rsidRDefault="00975B51" w:rsidP="00774282">
      <w:pPr>
        <w:rPr>
          <w:rFonts w:eastAsia="Times New Roman"/>
          <w:b/>
          <w:bCs/>
          <w:lang w:val="en-US" w:eastAsia="da-DK"/>
        </w:rPr>
      </w:pPr>
    </w:p>
    <w:p w14:paraId="588E25BB" w14:textId="77777777" w:rsidR="00975B51" w:rsidRDefault="00975B51" w:rsidP="00774282">
      <w:pPr>
        <w:rPr>
          <w:rFonts w:eastAsia="Times New Roman"/>
          <w:b/>
          <w:bCs/>
          <w:lang w:val="en-US" w:eastAsia="da-DK"/>
        </w:rPr>
      </w:pPr>
    </w:p>
    <w:p w14:paraId="20FAABB8" w14:textId="77777777" w:rsidR="00975B51" w:rsidRDefault="00975B51" w:rsidP="00774282">
      <w:pPr>
        <w:rPr>
          <w:rFonts w:eastAsia="Times New Roman"/>
          <w:b/>
          <w:bCs/>
          <w:lang w:val="en-US" w:eastAsia="da-DK"/>
        </w:rPr>
      </w:pPr>
    </w:p>
    <w:p w14:paraId="02079499" w14:textId="77777777" w:rsidR="00975B51" w:rsidRDefault="00975B51" w:rsidP="00774282">
      <w:pPr>
        <w:rPr>
          <w:rFonts w:eastAsia="Times New Roman"/>
          <w:b/>
          <w:bCs/>
          <w:lang w:val="en-US" w:eastAsia="da-DK"/>
        </w:rPr>
      </w:pPr>
    </w:p>
    <w:p w14:paraId="5AB69DCC" w14:textId="77777777" w:rsidR="00975B51" w:rsidRDefault="00975B51" w:rsidP="00774282">
      <w:pPr>
        <w:rPr>
          <w:rFonts w:eastAsia="Times New Roman"/>
          <w:b/>
          <w:bCs/>
          <w:lang w:val="en-US" w:eastAsia="da-DK"/>
        </w:rPr>
      </w:pPr>
    </w:p>
    <w:p w14:paraId="1D7639AC" w14:textId="77777777" w:rsidR="00975B51" w:rsidRDefault="00975B51" w:rsidP="00774282">
      <w:pPr>
        <w:rPr>
          <w:rFonts w:eastAsia="Times New Roman"/>
          <w:b/>
          <w:bCs/>
          <w:lang w:val="en-US" w:eastAsia="da-DK"/>
        </w:rPr>
      </w:pPr>
    </w:p>
    <w:p w14:paraId="2023185E" w14:textId="77777777" w:rsidR="00975B51" w:rsidRDefault="00975B51" w:rsidP="00774282">
      <w:pPr>
        <w:rPr>
          <w:rFonts w:eastAsia="Times New Roman"/>
          <w:b/>
          <w:bCs/>
          <w:lang w:val="en-US" w:eastAsia="da-DK"/>
        </w:rPr>
      </w:pPr>
    </w:p>
    <w:p w14:paraId="7CA20A46" w14:textId="77777777" w:rsidR="00975B51" w:rsidRDefault="00975B51" w:rsidP="00774282">
      <w:pPr>
        <w:rPr>
          <w:rFonts w:eastAsia="Times New Roman"/>
          <w:b/>
          <w:bCs/>
          <w:lang w:val="en-US" w:eastAsia="da-DK"/>
        </w:rPr>
      </w:pPr>
    </w:p>
    <w:p w14:paraId="5FC67365" w14:textId="77777777" w:rsidR="00975B51" w:rsidRDefault="00975B51" w:rsidP="00774282">
      <w:pPr>
        <w:rPr>
          <w:rFonts w:eastAsia="Times New Roman"/>
          <w:b/>
          <w:bCs/>
          <w:lang w:val="en-US" w:eastAsia="da-DK"/>
        </w:rPr>
      </w:pPr>
    </w:p>
    <w:p w14:paraId="1E0F0E38" w14:textId="77777777" w:rsidR="00975B51" w:rsidRDefault="00975B51" w:rsidP="00774282">
      <w:pPr>
        <w:rPr>
          <w:rFonts w:eastAsia="Times New Roman"/>
          <w:b/>
          <w:bCs/>
          <w:lang w:val="en-US" w:eastAsia="da-DK"/>
        </w:rPr>
      </w:pPr>
    </w:p>
    <w:p w14:paraId="3EDA46C5" w14:textId="77777777" w:rsidR="00975B51" w:rsidRDefault="00975B51" w:rsidP="00774282">
      <w:pPr>
        <w:rPr>
          <w:rFonts w:eastAsia="Times New Roman"/>
          <w:b/>
          <w:bCs/>
          <w:lang w:val="en-US" w:eastAsia="da-DK"/>
        </w:rPr>
      </w:pPr>
    </w:p>
    <w:p w14:paraId="7A317CE7" w14:textId="77777777" w:rsidR="00975B51" w:rsidRDefault="00975B51" w:rsidP="00774282">
      <w:pPr>
        <w:rPr>
          <w:rFonts w:eastAsia="Times New Roman"/>
          <w:b/>
          <w:bCs/>
          <w:lang w:val="en-US" w:eastAsia="da-DK"/>
        </w:rPr>
      </w:pPr>
    </w:p>
    <w:p w14:paraId="080A921A" w14:textId="77777777" w:rsidR="00975B51" w:rsidRDefault="00975B51" w:rsidP="00774282">
      <w:pPr>
        <w:rPr>
          <w:rFonts w:eastAsia="Times New Roman"/>
          <w:b/>
          <w:bCs/>
          <w:lang w:val="en-US" w:eastAsia="da-DK"/>
        </w:rPr>
      </w:pPr>
    </w:p>
    <w:p w14:paraId="72EC68C2" w14:textId="77777777" w:rsidR="00975B51" w:rsidRDefault="00975B51" w:rsidP="00774282">
      <w:pPr>
        <w:rPr>
          <w:rFonts w:eastAsia="Times New Roman"/>
          <w:b/>
          <w:bCs/>
          <w:lang w:val="en-US" w:eastAsia="da-DK"/>
        </w:rPr>
      </w:pPr>
    </w:p>
    <w:p w14:paraId="11595B60" w14:textId="77777777" w:rsidR="00975B51" w:rsidRDefault="00975B51" w:rsidP="00774282">
      <w:pPr>
        <w:rPr>
          <w:rFonts w:eastAsia="Times New Roman"/>
          <w:b/>
          <w:bCs/>
          <w:lang w:val="en-US" w:eastAsia="da-DK"/>
        </w:rPr>
      </w:pPr>
    </w:p>
    <w:p w14:paraId="78A61BAC" w14:textId="77777777" w:rsidR="00975B51" w:rsidRDefault="00975B51" w:rsidP="00774282">
      <w:pPr>
        <w:rPr>
          <w:rFonts w:eastAsia="Times New Roman"/>
          <w:b/>
          <w:bCs/>
          <w:lang w:val="en-US" w:eastAsia="da-DK"/>
        </w:rPr>
      </w:pPr>
    </w:p>
    <w:p w14:paraId="372FBE66" w14:textId="77777777" w:rsidR="00975B51" w:rsidRDefault="00975B51" w:rsidP="00774282">
      <w:pPr>
        <w:rPr>
          <w:rFonts w:eastAsia="Times New Roman"/>
          <w:b/>
          <w:bCs/>
          <w:lang w:val="en-US" w:eastAsia="da-DK"/>
        </w:rPr>
      </w:pPr>
    </w:p>
    <w:p w14:paraId="74362D64" w14:textId="77777777" w:rsidR="00975B51" w:rsidRDefault="00975B51" w:rsidP="00774282">
      <w:pPr>
        <w:rPr>
          <w:rFonts w:eastAsia="Times New Roman"/>
          <w:b/>
          <w:bCs/>
          <w:lang w:val="en-US" w:eastAsia="da-DK"/>
        </w:rPr>
      </w:pPr>
    </w:p>
    <w:p w14:paraId="6A904A15" w14:textId="77777777" w:rsidR="00975B51" w:rsidRDefault="00975B51" w:rsidP="00774282">
      <w:pPr>
        <w:rPr>
          <w:rFonts w:eastAsia="Times New Roman"/>
          <w:b/>
          <w:bCs/>
          <w:lang w:val="en-US" w:eastAsia="da-DK"/>
        </w:rPr>
      </w:pPr>
    </w:p>
    <w:p w14:paraId="3A9D08C5" w14:textId="77777777" w:rsidR="00975B51" w:rsidRDefault="00975B51" w:rsidP="00774282">
      <w:pPr>
        <w:rPr>
          <w:rFonts w:eastAsia="Times New Roman"/>
          <w:b/>
          <w:bCs/>
          <w:lang w:val="en-US" w:eastAsia="da-DK"/>
        </w:rPr>
      </w:pPr>
    </w:p>
    <w:p w14:paraId="30C28776" w14:textId="77777777" w:rsidR="00975B51" w:rsidRDefault="00975B51" w:rsidP="00774282">
      <w:pPr>
        <w:rPr>
          <w:rFonts w:eastAsia="Times New Roman"/>
          <w:b/>
          <w:bCs/>
          <w:lang w:val="en-US" w:eastAsia="da-DK"/>
        </w:rPr>
      </w:pPr>
    </w:p>
    <w:p w14:paraId="1C0481DE" w14:textId="77777777" w:rsidR="00975B51" w:rsidRDefault="00975B51" w:rsidP="00774282">
      <w:pPr>
        <w:rPr>
          <w:rFonts w:eastAsia="Times New Roman"/>
          <w:b/>
          <w:bCs/>
          <w:lang w:val="en-US" w:eastAsia="da-DK"/>
        </w:rPr>
      </w:pPr>
    </w:p>
    <w:p w14:paraId="6420A755" w14:textId="77777777" w:rsidR="00975B51" w:rsidRDefault="00975B51" w:rsidP="00774282">
      <w:pPr>
        <w:rPr>
          <w:rFonts w:eastAsia="Times New Roman"/>
          <w:b/>
          <w:bCs/>
          <w:lang w:val="en-US" w:eastAsia="da-DK"/>
        </w:rPr>
      </w:pPr>
    </w:p>
    <w:p w14:paraId="13946B46" w14:textId="77777777" w:rsidR="00975B51" w:rsidRDefault="00975B51" w:rsidP="00774282">
      <w:pPr>
        <w:rPr>
          <w:rFonts w:eastAsia="Times New Roman"/>
          <w:b/>
          <w:bCs/>
          <w:lang w:val="en-US" w:eastAsia="da-DK"/>
        </w:rPr>
      </w:pPr>
    </w:p>
    <w:p w14:paraId="2E342712" w14:textId="77777777" w:rsidR="00975B51" w:rsidRDefault="00975B51" w:rsidP="00774282">
      <w:pPr>
        <w:rPr>
          <w:rFonts w:eastAsia="Times New Roman"/>
          <w:b/>
          <w:bCs/>
          <w:lang w:val="en-US" w:eastAsia="da-DK"/>
        </w:rPr>
      </w:pPr>
    </w:p>
    <w:p w14:paraId="1E60E042" w14:textId="77777777" w:rsidR="00975B51" w:rsidRDefault="00975B51" w:rsidP="00774282">
      <w:pPr>
        <w:rPr>
          <w:rFonts w:eastAsia="Times New Roman"/>
          <w:b/>
          <w:bCs/>
          <w:lang w:val="en-US" w:eastAsia="da-DK"/>
        </w:rPr>
      </w:pPr>
    </w:p>
    <w:p w14:paraId="4F858846" w14:textId="77777777" w:rsidR="00975B51" w:rsidRDefault="00975B51" w:rsidP="00774282">
      <w:pPr>
        <w:rPr>
          <w:rFonts w:eastAsia="Times New Roman"/>
          <w:b/>
          <w:bCs/>
          <w:lang w:val="en-US" w:eastAsia="da-DK"/>
        </w:rPr>
      </w:pPr>
    </w:p>
    <w:p w14:paraId="26A192AF" w14:textId="05880DC9" w:rsidR="00774282" w:rsidRPr="008F4134" w:rsidRDefault="00774282" w:rsidP="00774282">
      <w:pPr>
        <w:rPr>
          <w:rFonts w:eastAsia="Times New Roman"/>
          <w:lang w:val="en-US" w:eastAsia="da-DK"/>
        </w:rPr>
      </w:pPr>
      <w:r>
        <w:rPr>
          <w:rFonts w:eastAsia="Times New Roman"/>
          <w:b/>
          <w:bCs/>
          <w:lang w:val="en-US" w:eastAsia="da-DK"/>
        </w:rPr>
        <w:lastRenderedPageBreak/>
        <w:t>FIGURE 1</w:t>
      </w:r>
      <w:r w:rsidR="00A91453">
        <w:rPr>
          <w:rFonts w:eastAsia="Times New Roman"/>
          <w:b/>
          <w:bCs/>
          <w:lang w:val="en-US" w:eastAsia="da-DK"/>
        </w:rPr>
        <w:t>9</w:t>
      </w:r>
      <w:r>
        <w:rPr>
          <w:rFonts w:eastAsia="Times New Roman"/>
          <w:lang w:val="en-US" w:eastAsia="da-DK"/>
        </w:rPr>
        <w:t xml:space="preserve"> Funnel plot for reintegration effect sizes (primary outcome)</w:t>
      </w:r>
    </w:p>
    <w:p w14:paraId="1F851B9E" w14:textId="6C12716B" w:rsidR="00774282" w:rsidRPr="0064368F"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5A92D31D" wp14:editId="18731517">
            <wp:extent cx="5943612" cy="4572009"/>
            <wp:effectExtent l="0" t="0" r="0" b="0"/>
            <wp:docPr id="3" name="Picture 3"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triangle with different colored dot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774282" w:rsidRPr="00D85837">
        <w:rPr>
          <w:rFonts w:eastAsia="Times New Roman"/>
          <w:i/>
          <w:sz w:val="20"/>
          <w:lang w:val="en-US" w:eastAsia="da-DK"/>
        </w:rPr>
        <w:t>Note</w:t>
      </w:r>
      <w:r w:rsidR="0064368F">
        <w:rPr>
          <w:rFonts w:eastAsia="Times New Roman"/>
          <w:iCs/>
          <w:sz w:val="20"/>
          <w:lang w:val="en-US" w:eastAsia="da-DK"/>
        </w:rPr>
        <w:t xml:space="preserv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s.</w:t>
      </w:r>
    </w:p>
    <w:p w14:paraId="50814048" w14:textId="77777777" w:rsidR="00774282" w:rsidRDefault="00774282" w:rsidP="00774282">
      <w:pPr>
        <w:shd w:val="clear" w:color="auto" w:fill="FFFFFF"/>
        <w:rPr>
          <w:rFonts w:eastAsia="Times New Roman"/>
          <w:i/>
          <w:sz w:val="20"/>
          <w:lang w:val="en-US" w:eastAsia="da-DK"/>
        </w:rPr>
      </w:pPr>
      <w:r>
        <w:rPr>
          <w:rFonts w:eastAsia="Times New Roman"/>
          <w:i/>
          <w:sz w:val="20"/>
          <w:lang w:val="en-US" w:eastAsia="da-DK"/>
        </w:rPr>
        <w:t xml:space="preserve"> </w:t>
      </w:r>
    </w:p>
    <w:p w14:paraId="1481916B" w14:textId="77777777" w:rsidR="0096177F" w:rsidRDefault="0096177F" w:rsidP="00774282">
      <w:pPr>
        <w:rPr>
          <w:rFonts w:eastAsia="Times New Roman"/>
          <w:b/>
          <w:bCs/>
          <w:lang w:val="en-US" w:eastAsia="da-DK"/>
        </w:rPr>
      </w:pPr>
    </w:p>
    <w:p w14:paraId="2D3C95D7" w14:textId="77777777" w:rsidR="0096177F" w:rsidRDefault="0096177F" w:rsidP="00774282">
      <w:pPr>
        <w:rPr>
          <w:rFonts w:eastAsia="Times New Roman"/>
          <w:b/>
          <w:bCs/>
          <w:lang w:val="en-US" w:eastAsia="da-DK"/>
        </w:rPr>
      </w:pPr>
    </w:p>
    <w:p w14:paraId="1138A72A" w14:textId="77777777" w:rsidR="0096177F" w:rsidRDefault="0096177F" w:rsidP="00774282">
      <w:pPr>
        <w:rPr>
          <w:rFonts w:eastAsia="Times New Roman"/>
          <w:b/>
          <w:bCs/>
          <w:lang w:val="en-US" w:eastAsia="da-DK"/>
        </w:rPr>
      </w:pPr>
    </w:p>
    <w:p w14:paraId="33BA6C48" w14:textId="77777777" w:rsidR="0096177F" w:rsidRDefault="0096177F" w:rsidP="00774282">
      <w:pPr>
        <w:rPr>
          <w:rFonts w:eastAsia="Times New Roman"/>
          <w:b/>
          <w:bCs/>
          <w:lang w:val="en-US" w:eastAsia="da-DK"/>
        </w:rPr>
      </w:pPr>
    </w:p>
    <w:p w14:paraId="467DDDAC" w14:textId="77777777" w:rsidR="0096177F" w:rsidRDefault="0096177F" w:rsidP="00774282">
      <w:pPr>
        <w:rPr>
          <w:rFonts w:eastAsia="Times New Roman"/>
          <w:b/>
          <w:bCs/>
          <w:lang w:val="en-US" w:eastAsia="da-DK"/>
        </w:rPr>
      </w:pPr>
    </w:p>
    <w:p w14:paraId="5D4156C9" w14:textId="77777777" w:rsidR="0096177F" w:rsidRDefault="0096177F" w:rsidP="00774282">
      <w:pPr>
        <w:rPr>
          <w:rFonts w:eastAsia="Times New Roman"/>
          <w:b/>
          <w:bCs/>
          <w:lang w:val="en-US" w:eastAsia="da-DK"/>
        </w:rPr>
      </w:pPr>
    </w:p>
    <w:p w14:paraId="7D3B7B5C" w14:textId="77777777" w:rsidR="0096177F" w:rsidRDefault="0096177F" w:rsidP="00774282">
      <w:pPr>
        <w:rPr>
          <w:rFonts w:eastAsia="Times New Roman"/>
          <w:b/>
          <w:bCs/>
          <w:lang w:val="en-US" w:eastAsia="da-DK"/>
        </w:rPr>
      </w:pPr>
    </w:p>
    <w:p w14:paraId="71A85351" w14:textId="77777777" w:rsidR="0096177F" w:rsidRDefault="0096177F" w:rsidP="00774282">
      <w:pPr>
        <w:rPr>
          <w:rFonts w:eastAsia="Times New Roman"/>
          <w:b/>
          <w:bCs/>
          <w:lang w:val="en-US" w:eastAsia="da-DK"/>
        </w:rPr>
      </w:pPr>
    </w:p>
    <w:p w14:paraId="1A95FA85" w14:textId="77777777" w:rsidR="0096177F" w:rsidRDefault="0096177F" w:rsidP="00774282">
      <w:pPr>
        <w:rPr>
          <w:rFonts w:eastAsia="Times New Roman"/>
          <w:b/>
          <w:bCs/>
          <w:lang w:val="en-US" w:eastAsia="da-DK"/>
        </w:rPr>
      </w:pPr>
    </w:p>
    <w:p w14:paraId="6D0E269D" w14:textId="77777777" w:rsidR="0096177F" w:rsidRDefault="0096177F" w:rsidP="00774282">
      <w:pPr>
        <w:rPr>
          <w:rFonts w:eastAsia="Times New Roman"/>
          <w:b/>
          <w:bCs/>
          <w:lang w:val="en-US" w:eastAsia="da-DK"/>
        </w:rPr>
      </w:pPr>
    </w:p>
    <w:p w14:paraId="4E7DC31E" w14:textId="77777777" w:rsidR="0096177F" w:rsidRDefault="0096177F" w:rsidP="00774282">
      <w:pPr>
        <w:rPr>
          <w:rFonts w:eastAsia="Times New Roman"/>
          <w:b/>
          <w:bCs/>
          <w:lang w:val="en-US" w:eastAsia="da-DK"/>
        </w:rPr>
      </w:pPr>
    </w:p>
    <w:p w14:paraId="7B57CA87" w14:textId="77777777" w:rsidR="0096177F" w:rsidRDefault="0096177F" w:rsidP="00774282">
      <w:pPr>
        <w:rPr>
          <w:rFonts w:eastAsia="Times New Roman"/>
          <w:b/>
          <w:bCs/>
          <w:lang w:val="en-US" w:eastAsia="da-DK"/>
        </w:rPr>
      </w:pPr>
    </w:p>
    <w:p w14:paraId="3F42D65E" w14:textId="77777777" w:rsidR="0096177F" w:rsidRDefault="0096177F" w:rsidP="00774282">
      <w:pPr>
        <w:rPr>
          <w:rFonts w:eastAsia="Times New Roman"/>
          <w:b/>
          <w:bCs/>
          <w:lang w:val="en-US" w:eastAsia="da-DK"/>
        </w:rPr>
      </w:pPr>
    </w:p>
    <w:p w14:paraId="1E52B297" w14:textId="77777777" w:rsidR="0096177F" w:rsidRDefault="0096177F" w:rsidP="00774282">
      <w:pPr>
        <w:rPr>
          <w:rFonts w:eastAsia="Times New Roman"/>
          <w:b/>
          <w:bCs/>
          <w:lang w:val="en-US" w:eastAsia="da-DK"/>
        </w:rPr>
      </w:pPr>
    </w:p>
    <w:p w14:paraId="5F3AB180" w14:textId="77777777" w:rsidR="0096177F" w:rsidRDefault="0096177F" w:rsidP="00774282">
      <w:pPr>
        <w:rPr>
          <w:rFonts w:eastAsia="Times New Roman"/>
          <w:b/>
          <w:bCs/>
          <w:lang w:val="en-US" w:eastAsia="da-DK"/>
        </w:rPr>
      </w:pPr>
    </w:p>
    <w:p w14:paraId="63AB2E5D" w14:textId="77777777" w:rsidR="0096177F" w:rsidRDefault="0096177F" w:rsidP="00774282">
      <w:pPr>
        <w:rPr>
          <w:rFonts w:eastAsia="Times New Roman"/>
          <w:b/>
          <w:bCs/>
          <w:lang w:val="en-US" w:eastAsia="da-DK"/>
        </w:rPr>
      </w:pPr>
    </w:p>
    <w:p w14:paraId="66FB1648" w14:textId="77777777" w:rsidR="0096177F" w:rsidRDefault="0096177F" w:rsidP="00774282">
      <w:pPr>
        <w:rPr>
          <w:rFonts w:eastAsia="Times New Roman"/>
          <w:b/>
          <w:bCs/>
          <w:lang w:val="en-US" w:eastAsia="da-DK"/>
        </w:rPr>
      </w:pPr>
    </w:p>
    <w:p w14:paraId="098BF9BA" w14:textId="4992A3B8" w:rsidR="00774282" w:rsidRPr="008F4134" w:rsidRDefault="00774282" w:rsidP="00774282">
      <w:pPr>
        <w:rPr>
          <w:rFonts w:eastAsia="Times New Roman"/>
          <w:lang w:val="en-US" w:eastAsia="da-DK"/>
        </w:rPr>
      </w:pPr>
      <w:r>
        <w:rPr>
          <w:rFonts w:eastAsia="Times New Roman"/>
          <w:b/>
          <w:bCs/>
          <w:lang w:val="en-US" w:eastAsia="da-DK"/>
        </w:rPr>
        <w:lastRenderedPageBreak/>
        <w:t xml:space="preserve">FIGURE </w:t>
      </w:r>
      <w:r w:rsidR="00A91453">
        <w:rPr>
          <w:rFonts w:eastAsia="Times New Roman"/>
          <w:b/>
          <w:bCs/>
          <w:lang w:val="en-US" w:eastAsia="da-DK"/>
        </w:rPr>
        <w:t>20</w:t>
      </w:r>
      <w:r>
        <w:rPr>
          <w:rFonts w:eastAsia="Times New Roman"/>
          <w:lang w:val="en-US" w:eastAsia="da-DK"/>
        </w:rPr>
        <w:t xml:space="preserve"> Funnel plot for mental health effect sizes (secondary outcome)</w:t>
      </w:r>
    </w:p>
    <w:p w14:paraId="59F819CE" w14:textId="156D492A" w:rsidR="00774282"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1C9C8B14" wp14:editId="47ED96E2">
            <wp:extent cx="5943612" cy="4572009"/>
            <wp:effectExtent l="0" t="0" r="0" b="0"/>
            <wp:docPr id="4" name="Picture 4" descr="A graph of different colore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point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E02C762" w14:textId="623527FC" w:rsidR="00774282" w:rsidRPr="00D85837" w:rsidRDefault="00774282" w:rsidP="0064368F">
      <w:pPr>
        <w:shd w:val="clear" w:color="auto" w:fill="FFFFFF"/>
        <w:jc w:val="both"/>
        <w:rPr>
          <w:rFonts w:eastAsia="Times New Roman"/>
          <w:i/>
          <w:sz w:val="20"/>
          <w:lang w:val="en-US" w:eastAsia="da-DK"/>
        </w:rPr>
      </w:pPr>
      <w:r w:rsidRPr="00D85837">
        <w:rPr>
          <w:rFonts w:eastAsia="Times New Roman"/>
          <w:i/>
          <w:sz w:val="20"/>
          <w:lang w:val="en-US" w:eastAsia="da-DK"/>
        </w:rPr>
        <w:t xml:space="preserve">Not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 xml:space="preserve">s. </w:t>
      </w:r>
      <w:r>
        <w:rPr>
          <w:rFonts w:eastAsia="Times New Roman"/>
          <w:iCs/>
          <w:sz w:val="20"/>
          <w:lang w:val="en-US" w:eastAsia="da-DK"/>
        </w:rPr>
        <w:t xml:space="preserve">We did not use the </w:t>
      </w:r>
      <w:r w:rsidR="0064368F">
        <w:rPr>
          <w:rFonts w:eastAsia="Times New Roman"/>
          <w:iCs/>
          <w:sz w:val="20"/>
          <w:lang w:val="en-US" w:eastAsia="da-DK"/>
        </w:rPr>
        <w:t>PE</w:t>
      </w:r>
      <w:r>
        <w:rPr>
          <w:rFonts w:eastAsia="Times New Roman"/>
          <w:iCs/>
          <w:sz w:val="20"/>
          <w:lang w:val="en-US" w:eastAsia="da-DK"/>
        </w:rPr>
        <w:t xml:space="preserve">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5840BA59" w14:textId="77777777" w:rsidR="00540178" w:rsidRDefault="00540178" w:rsidP="00EC72ED">
      <w:pPr>
        <w:rPr>
          <w:rFonts w:eastAsia="Times New Roman"/>
        </w:rPr>
      </w:pPr>
    </w:p>
    <w:p w14:paraId="2D39F658" w14:textId="77777777" w:rsidR="00774282" w:rsidRPr="00BA57A5" w:rsidRDefault="00774282" w:rsidP="00EC72ED">
      <w:pPr>
        <w:rPr>
          <w:rFonts w:eastAsia="Times New Roman"/>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68" w:name="SUMMARY_OF_RESULTS"/>
      <w:bookmarkEnd w:id="68"/>
      <w:r w:rsidRPr="00AF0241">
        <w:rPr>
          <w:rFonts w:eastAsia="Times New Roman"/>
        </w:rPr>
        <w:t xml:space="preserve">Summary of main results </w:t>
      </w:r>
    </w:p>
    <w:bookmarkStart w:id="69" w:name="APPLICABILITY_OF_FINDINGS" w:displacedByCustomXml="next"/>
    <w:bookmarkEnd w:id="69" w:displacedByCustomXml="next"/>
    <w:sdt>
      <w:sdtPr>
        <w:id w:val="1530145422"/>
        <w:placeholder>
          <w:docPart w:val="BD8D324BC9CF4B95849AB66C2549AC63"/>
        </w:placeholder>
      </w:sdtPr>
      <w:sdtEndPr>
        <w:rPr>
          <w:color w:val="0066CC"/>
          <w:sz w:val="27"/>
          <w:szCs w:val="27"/>
        </w:rPr>
      </w:sdtEndPr>
      <w:sdtContent>
        <w:p w14:paraId="62F2B403" w14:textId="6047C9E4" w:rsidR="00AF35DF" w:rsidRDefault="003F3DC4" w:rsidP="006E1D5F">
          <w:pPr>
            <w:jc w:val="both"/>
          </w:pPr>
          <w:r w:rsidRPr="003F3DC4">
            <w:t xml:space="preserve">Across the studies included in the two main meta-analyses—which varied in terms of intervention type, location, implementation, outcomes, research design, and participant characteristics—we found statistically significant results favoring group-based interventions over control conditions. Specifically, the treatment effects of group-based interventions were approximately 2.4 and 1.4 times larger than the typical gains observed in usual individual treatments for </w:t>
          </w:r>
          <w:proofErr w:type="spellStart"/>
          <w:r w:rsidRPr="003F3DC4">
            <w:t>reintegrational</w:t>
          </w:r>
          <w:proofErr w:type="spellEnd"/>
          <w:r w:rsidRPr="003F3DC4">
            <w:t xml:space="preserve"> and mental health outcomes, respectively.</w:t>
          </w:r>
          <w:r w:rsidR="00AF35DF">
            <w:t xml:space="preserve"> In addition, we also found the effects of </w:t>
          </w:r>
          <w:proofErr w:type="spellStart"/>
          <w:r w:rsidR="00AF35DF">
            <w:t>reintegrational</w:t>
          </w:r>
          <w:proofErr w:type="spellEnd"/>
          <w:r w:rsidR="00AF35DF">
            <w:t xml:space="preserve"> and mental health outcomes to covary, meaning that when group-based interventions were shown to be effective on </w:t>
          </w:r>
          <w:proofErr w:type="spellStart"/>
          <w:r w:rsidR="00AF35DF">
            <w:t>reintegrational</w:t>
          </w:r>
          <w:proofErr w:type="spellEnd"/>
          <w:r w:rsidR="00AF35DF">
            <w:t xml:space="preserve"> outcomes, they also tended to show larger effects on mental health outcomes.  </w:t>
          </w:r>
        </w:p>
        <w:p w14:paraId="17300490" w14:textId="77777777" w:rsidR="00AF35DF" w:rsidRDefault="00AF35DF" w:rsidP="006E1D5F">
          <w:pPr>
            <w:jc w:val="both"/>
          </w:pPr>
        </w:p>
        <w:p w14:paraId="3B12D7EF" w14:textId="50313070" w:rsidR="002A1A70" w:rsidRDefault="003F3DC4" w:rsidP="006E1D5F">
          <w:pPr>
            <w:jc w:val="both"/>
          </w:pPr>
          <w:r w:rsidRPr="003F3DC4">
            <w:lastRenderedPageBreak/>
            <w:t xml:space="preserve">Notably, the detected effects remained similar in magnitude across all sensitivity analyses, with the vast majority of tests supporting the conclusion that the overall effect sizes were statistically distinct from zero for both </w:t>
          </w:r>
          <w:proofErr w:type="spellStart"/>
          <w:r w:rsidRPr="003F3DC4">
            <w:t>reintegrational</w:t>
          </w:r>
          <w:proofErr w:type="spellEnd"/>
          <w:r w:rsidRPr="003F3DC4">
            <w:t xml:space="preserve"> and mental health outcomes.</w:t>
          </w:r>
          <w:r>
            <w:t xml:space="preserve"> </w:t>
          </w:r>
          <w:r w:rsidR="00091052" w:rsidRPr="00091052">
            <w:rPr>
              <w:lang w:val="en-US"/>
            </w:rPr>
            <w:t>Importantly, the overall mean effect was not altered by the inclusion of</w:t>
          </w:r>
          <w:r w:rsidR="00A82663">
            <w:rPr>
              <w:lang w:val="en-US"/>
            </w:rPr>
            <w:t xml:space="preserve"> several</w:t>
          </w:r>
          <w:r w:rsidR="00091052" w:rsidRPr="00091052">
            <w:rPr>
              <w:lang w:val="en-US"/>
            </w:rPr>
            <w:t xml:space="preserve"> effect si</w:t>
          </w:r>
          <w:r w:rsidR="005426CC">
            <w:rPr>
              <w:lang w:val="en-US"/>
            </w:rPr>
            <w:t>zes</w:t>
          </w:r>
          <w:r w:rsidR="00A82663">
            <w:rPr>
              <w:lang w:val="en-US"/>
            </w:rPr>
            <w:t xml:space="preserve"> </w:t>
          </w:r>
          <w:r w:rsidR="00091052" w:rsidRPr="00091052">
            <w:rPr>
              <w:lang w:val="en-US"/>
            </w:rPr>
            <w:t xml:space="preserve">assessed to be of serious risk of bias. </w:t>
          </w:r>
          <w:r w:rsidR="00AF35DF">
            <w:t xml:space="preserve">Also, </w:t>
          </w:r>
          <w:r w:rsidR="001A108D">
            <w:t>we did not find any indication of publication</w:t>
          </w:r>
          <w:r w:rsidR="00A82663">
            <w:t xml:space="preserve"> bias</w:t>
          </w:r>
          <w:r w:rsidR="002A1A70">
            <w:t xml:space="preserve">. </w:t>
          </w:r>
          <w:r w:rsidR="002A1A70" w:rsidRPr="002A1A70">
            <w:t xml:space="preserve">A </w:t>
          </w:r>
          <w:r w:rsidR="002A1A70">
            <w:t>unique</w:t>
          </w:r>
          <w:r w:rsidR="002A1A70" w:rsidRPr="002A1A70">
            <w:t xml:space="preserve"> feature of this evidence base,</w:t>
          </w:r>
          <w:r w:rsidR="00AF35DF">
            <w:t xml:space="preserve"> </w:t>
          </w:r>
          <w:r w:rsidR="002A1A70" w:rsidRPr="002A1A70">
            <w:t>guard</w:t>
          </w:r>
          <w:r w:rsidR="006260D8">
            <w:t>i</w:t>
          </w:r>
          <w:r w:rsidR="00AF35DF">
            <w:t>ng</w:t>
          </w:r>
          <w:r w:rsidR="002A1A70" w:rsidRPr="002A1A70">
            <w:t xml:space="preserve"> against publication bias</w:t>
          </w:r>
          <w:r w:rsidR="005426CC">
            <w:t>,</w:t>
          </w:r>
          <w:r w:rsidR="002A1A70">
            <w:t xml:space="preserve"> </w:t>
          </w:r>
          <w:r w:rsidR="005426CC">
            <w:t>was</w:t>
          </w:r>
          <w:r w:rsidR="002A1A70" w:rsidRPr="002A1A70">
            <w:t xml:space="preserve"> that nearly half of the included studies were preregistered</w:t>
          </w:r>
          <w:r w:rsidR="003576BF">
            <w:t xml:space="preserve">, which increases the validity and trustworthiness of our reported results. </w:t>
          </w:r>
        </w:p>
        <w:p w14:paraId="453E3998" w14:textId="77777777" w:rsidR="00AF35DF" w:rsidRDefault="00AF35DF" w:rsidP="006E1D5F">
          <w:pPr>
            <w:jc w:val="both"/>
          </w:pPr>
        </w:p>
        <w:p w14:paraId="7F5360ED" w14:textId="58DDA45A" w:rsidR="005426CC" w:rsidRPr="00130AA3" w:rsidRDefault="005426CC" w:rsidP="005426CC">
          <w:pPr>
            <w:jc w:val="both"/>
            <w:rPr>
              <w:lang w:val="en-US"/>
            </w:rPr>
          </w:pPr>
          <w:r>
            <w:rPr>
              <w:lang w:val="en-US"/>
            </w:rPr>
            <w:t xml:space="preserve">To </w:t>
          </w:r>
          <w:r w:rsidRPr="005426CC">
            <w:rPr>
              <w:lang w:val="en-US"/>
            </w:rPr>
            <w:t>explai</w:t>
          </w:r>
          <w:r>
            <w:rPr>
              <w:lang w:val="en-US"/>
            </w:rPr>
            <w:t>n</w:t>
          </w:r>
          <w:r w:rsidRPr="005426CC">
            <w:rPr>
              <w:lang w:val="en-US"/>
            </w:rPr>
            <w:t xml:space="preserve"> heterogeneity among the effect</w:t>
          </w:r>
          <w:r>
            <w:rPr>
              <w:lang w:val="en-US"/>
            </w:rPr>
            <w:t xml:space="preserve"> sizes</w:t>
          </w:r>
          <w:r w:rsidRPr="005426CC">
            <w:rPr>
              <w:lang w:val="en-US"/>
            </w:rPr>
            <w:t>, we identified moderators</w:t>
          </w:r>
          <w:r>
            <w:rPr>
              <w:lang w:val="en-US"/>
            </w:rPr>
            <w:t xml:space="preserve"> </w:t>
          </w:r>
          <w:r w:rsidRPr="005426CC">
            <w:rPr>
              <w:lang w:val="en-US"/>
            </w:rPr>
            <w:t xml:space="preserve">that </w:t>
          </w:r>
          <w:r>
            <w:rPr>
              <w:lang w:val="en-US"/>
            </w:rPr>
            <w:t>were</w:t>
          </w:r>
          <w:r w:rsidRPr="005426CC">
            <w:rPr>
              <w:lang w:val="en-US"/>
            </w:rPr>
            <w:t xml:space="preserve"> considered as theoretically or methodologically important in the literature</w:t>
          </w:r>
          <w:r>
            <w:rPr>
              <w:lang w:val="en-US"/>
            </w:rPr>
            <w:t xml:space="preserve"> and</w:t>
          </w:r>
          <w:r w:rsidRPr="005426CC">
            <w:rPr>
              <w:lang w:val="en-US"/>
            </w:rPr>
            <w:t xml:space="preserve"> fitted a range of meta-regression models.</w:t>
          </w:r>
          <w:r w:rsidR="007915CD">
            <w:t xml:space="preserve"> </w:t>
          </w:r>
          <w:r>
            <w:t xml:space="preserve">Another unique feature of this evidence base is that we found all moderators to be </w:t>
          </w:r>
          <w:r w:rsidR="00222B98">
            <w:t>well-reported</w:t>
          </w:r>
          <w:r>
            <w:t xml:space="preserve"> across the vast majority of studies, with only one study missing data for two moderators. Therefore, we were able to conduct a comprehensive </w:t>
          </w:r>
          <w:r w:rsidR="0070434C">
            <w:t xml:space="preserve">range of </w:t>
          </w:r>
          <w:r>
            <w:t>moderator analys</w:t>
          </w:r>
          <w:r w:rsidR="0070434C">
            <w:t>e</w:t>
          </w:r>
          <w:r>
            <w:t xml:space="preserve">s. </w:t>
          </w:r>
          <w:r w:rsidR="0070434C">
            <w:t>Here,</w:t>
          </w:r>
          <w:r>
            <w:t xml:space="preserve"> </w:t>
          </w:r>
          <w:r w:rsidRPr="005426CC">
            <w:rPr>
              <w:lang w:val="en-US"/>
            </w:rPr>
            <w:t>we</w:t>
          </w:r>
          <w:r>
            <w:rPr>
              <w:lang w:val="en-US"/>
            </w:rPr>
            <w:t xml:space="preserve"> </w:t>
          </w:r>
          <w:r w:rsidRPr="005426CC">
            <w:rPr>
              <w:lang w:val="en-US"/>
            </w:rPr>
            <w:t xml:space="preserve">found that the effects of </w:t>
          </w:r>
          <w:r>
            <w:rPr>
              <w:lang w:val="en-US"/>
            </w:rPr>
            <w:t>group-based intervention were g</w:t>
          </w:r>
          <w:r w:rsidRPr="005426CC">
            <w:rPr>
              <w:lang w:val="en-US"/>
            </w:rPr>
            <w:t>enerally robust across the</w:t>
          </w:r>
          <w:r>
            <w:rPr>
              <w:lang w:val="en-US"/>
            </w:rPr>
            <w:t xml:space="preserve"> </w:t>
          </w:r>
          <w:r w:rsidRPr="005426CC">
            <w:rPr>
              <w:lang w:val="en-US"/>
            </w:rPr>
            <w:t>assessed moderators</w:t>
          </w:r>
          <w:r>
            <w:rPr>
              <w:lang w:val="en-US"/>
            </w:rPr>
            <w:t xml:space="preserve">, with </w:t>
          </w:r>
          <w:r w:rsidR="00130AA3">
            <w:rPr>
              <w:lang w:val="en-US"/>
            </w:rPr>
            <w:t xml:space="preserve">almost </w:t>
          </w:r>
          <w:r>
            <w:rPr>
              <w:lang w:val="en-US"/>
            </w:rPr>
            <w:t xml:space="preserve">all subgroup </w:t>
          </w:r>
          <w:r w:rsidR="00222B98">
            <w:rPr>
              <w:lang w:val="en-US"/>
            </w:rPr>
            <w:t>effects</w:t>
          </w:r>
          <w:r w:rsidR="0070434C">
            <w:rPr>
              <w:lang w:val="en-US"/>
            </w:rPr>
            <w:t xml:space="preserve"> falling near the overall mean effect</w:t>
          </w:r>
          <w:r w:rsidR="00955972">
            <w:rPr>
              <w:lang w:val="en-US"/>
            </w:rPr>
            <w:t xml:space="preserve">s for </w:t>
          </w:r>
          <w:proofErr w:type="spellStart"/>
          <w:r w:rsidR="00955972">
            <w:rPr>
              <w:lang w:val="en-US"/>
            </w:rPr>
            <w:t>reintegrational</w:t>
          </w:r>
          <w:proofErr w:type="spellEnd"/>
          <w:r w:rsidR="00955972">
            <w:rPr>
              <w:lang w:val="en-US"/>
            </w:rPr>
            <w:t xml:space="preserve"> and mental health outcomes</w:t>
          </w:r>
          <w:r w:rsidR="0070434C">
            <w:rPr>
              <w:lang w:val="en-US"/>
            </w:rPr>
            <w:t>. That is, they</w:t>
          </w:r>
          <w:r>
            <w:rPr>
              <w:lang w:val="en-US"/>
            </w:rPr>
            <w:t xml:space="preserve"> rang</w:t>
          </w:r>
          <w:r w:rsidR="0070434C">
            <w:rPr>
              <w:lang w:val="en-US"/>
            </w:rPr>
            <w:t>ed</w:t>
          </w:r>
          <w:r>
            <w:rPr>
              <w:lang w:val="en-US"/>
            </w:rPr>
            <w:t xml:space="preserve"> from </w:t>
          </w:r>
          <w:r w:rsidR="0070434C">
            <w:rPr>
              <w:lang w:val="en-US"/>
            </w:rPr>
            <w:t>0</w:t>
          </w:r>
          <w:r w:rsidR="00130AA3">
            <w:rPr>
              <w:lang w:val="en-US"/>
            </w:rPr>
            <w:t xml:space="preserve">.12 to </w:t>
          </w:r>
          <w:r w:rsidR="0070434C">
            <w:rPr>
              <w:lang w:val="en-US"/>
            </w:rPr>
            <w:t>0.</w:t>
          </w:r>
          <w:r w:rsidR="00130AA3">
            <w:rPr>
              <w:lang w:val="en-US"/>
            </w:rPr>
            <w:t>42</w:t>
          </w:r>
          <w:r w:rsidR="0070434C">
            <w:rPr>
              <w:lang w:val="en-US"/>
            </w:rPr>
            <w:t xml:space="preserve"> SD</w:t>
          </w:r>
          <w:r w:rsidR="00130AA3">
            <w:rPr>
              <w:lang w:val="en-US"/>
            </w:rPr>
            <w:t xml:space="preserve"> for both </w:t>
          </w:r>
          <w:proofErr w:type="spellStart"/>
          <w:r w:rsidR="00130AA3">
            <w:rPr>
              <w:lang w:val="en-US"/>
            </w:rPr>
            <w:t>reintegrational</w:t>
          </w:r>
          <w:proofErr w:type="spellEnd"/>
          <w:r w:rsidR="00130AA3">
            <w:rPr>
              <w:lang w:val="en-US"/>
            </w:rPr>
            <w:t xml:space="preserve"> and mental health outcomes. </w:t>
          </w:r>
          <w:r w:rsidRPr="005426CC">
            <w:rPr>
              <w:lang w:val="en-US"/>
            </w:rPr>
            <w:t>This applied to the unconditional as well</w:t>
          </w:r>
          <w:r w:rsidR="00130AA3">
            <w:rPr>
              <w:lang w:val="en-US"/>
            </w:rPr>
            <w:t xml:space="preserve"> </w:t>
          </w:r>
          <w:r w:rsidRPr="005426CC">
            <w:rPr>
              <w:lang w:val="en-US"/>
            </w:rPr>
            <w:t xml:space="preserve">as the covariate-adjusted meta-regression models, controlling for </w:t>
          </w:r>
          <w:r w:rsidR="00130AA3">
            <w:rPr>
              <w:lang w:val="en-US"/>
            </w:rPr>
            <w:t xml:space="preserve">the type of outcome, participant characteristics, type of intervention, type of test, </w:t>
          </w:r>
          <w:proofErr w:type="spellStart"/>
          <w:r w:rsidR="00130AA3">
            <w:rPr>
              <w:lang w:val="en-US"/>
            </w:rPr>
            <w:t>pregistration</w:t>
          </w:r>
          <w:proofErr w:type="spellEnd"/>
          <w:r w:rsidR="00130AA3">
            <w:rPr>
              <w:lang w:val="en-US"/>
            </w:rPr>
            <w:t xml:space="preserve"> status, test type (clinician or </w:t>
          </w:r>
          <w:proofErr w:type="spellStart"/>
          <w:r w:rsidR="00130AA3">
            <w:rPr>
              <w:lang w:val="en-US"/>
            </w:rPr>
            <w:t>self reported</w:t>
          </w:r>
          <w:proofErr w:type="spellEnd"/>
          <w:r w:rsidR="00130AA3">
            <w:rPr>
              <w:lang w:val="en-US"/>
            </w:rPr>
            <w:t>), research design, type of control group, risk of bias rating, age, percents of males in sample, intensity, duration, and measurement timing</w:t>
          </w:r>
          <w:r w:rsidRPr="005426CC">
            <w:rPr>
              <w:lang w:val="en-US"/>
            </w:rPr>
            <w:t>. Interestingly,</w:t>
          </w:r>
          <w:r w:rsidR="00130AA3">
            <w:rPr>
              <w:lang w:val="en-US"/>
            </w:rPr>
            <w:t xml:space="preserve"> we found that the effect of group-based intervention was </w:t>
          </w:r>
          <w:r w:rsidR="002C4193">
            <w:rPr>
              <w:lang w:val="en-US"/>
            </w:rPr>
            <w:t>consistent</w:t>
          </w:r>
          <w:r w:rsidR="00130AA3">
            <w:rPr>
              <w:lang w:val="en-US"/>
            </w:rPr>
            <w:t xml:space="preserve"> across almost all types of social </w:t>
          </w:r>
          <w:proofErr w:type="spellStart"/>
          <w:r w:rsidR="00130AA3">
            <w:rPr>
              <w:lang w:val="en-US"/>
            </w:rPr>
            <w:t>reintegrational</w:t>
          </w:r>
          <w:proofErr w:type="spellEnd"/>
          <w:r w:rsidR="00130AA3">
            <w:rPr>
              <w:lang w:val="en-US"/>
            </w:rPr>
            <w:t xml:space="preserve"> and mental health outcom</w:t>
          </w:r>
          <w:r w:rsidR="0070434C">
            <w:rPr>
              <w:lang w:val="en-US"/>
            </w:rPr>
            <w:t xml:space="preserve">e measures. </w:t>
          </w:r>
        </w:p>
        <w:p w14:paraId="6232EC91" w14:textId="0BE0550C" w:rsidR="00B57A2F" w:rsidRDefault="00B57A2F" w:rsidP="006E1D5F">
          <w:pPr>
            <w:jc w:val="both"/>
          </w:pPr>
        </w:p>
        <w:p w14:paraId="72880AEA" w14:textId="6CAA6080" w:rsidR="0070434C" w:rsidRDefault="00DF3F07" w:rsidP="006E1D5F">
          <w:pPr>
            <w:jc w:val="both"/>
          </w:pPr>
          <w:r>
            <w:t>Yet</w:t>
          </w:r>
          <w:r w:rsidR="00EA7423">
            <w:t xml:space="preserve">, </w:t>
          </w:r>
          <w:r w:rsidR="00EA7423" w:rsidRPr="00EA7423">
            <w:t>our results suggest that the observed study characteristics included in thi</w:t>
          </w:r>
          <w:r w:rsidR="00EA7423">
            <w:t>s</w:t>
          </w:r>
          <w:r w:rsidR="00EA7423" w:rsidRPr="00EA7423">
            <w:t xml:space="preserve"> review do not fully </w:t>
          </w:r>
          <w:r w:rsidR="00EA7423">
            <w:t xml:space="preserve">explain </w:t>
          </w:r>
          <w:r w:rsidR="00EA7423" w:rsidRPr="00EA7423">
            <w:t xml:space="preserve">the true differences </w:t>
          </w:r>
          <w:r w:rsidR="00EA7423">
            <w:t xml:space="preserve">between the effect sizes, </w:t>
          </w:r>
          <w:r w:rsidR="00EA7423" w:rsidRPr="00EA7423">
            <w:t xml:space="preserve">as considerable heterogeneity remained at the effect size and study levels for </w:t>
          </w:r>
          <w:r w:rsidR="00EA7423">
            <w:t>almost all</w:t>
          </w:r>
          <w:r w:rsidR="00EA7423" w:rsidRPr="00EA7423">
            <w:t xml:space="preserve"> moderator analyses. This heterogeneity disappeared only in subgroups where the total number of studies and effect sizes was limited. Consequently, further investigation is warranted to better understand how </w:t>
          </w:r>
          <w:r w:rsidR="00EA7423">
            <w:t>different group-based interventions</w:t>
          </w:r>
          <w:r w:rsidR="00EA7423" w:rsidRPr="00EA7423">
            <w:t xml:space="preserve"> and study settings may influence intervention effects.</w:t>
          </w:r>
          <w:r w:rsidR="00EA7423">
            <w:t xml:space="preserve"> For </w:t>
          </w:r>
          <w:proofErr w:type="spellStart"/>
          <w:r w:rsidR="00EA7423">
            <w:t>reintegrational</w:t>
          </w:r>
          <w:proofErr w:type="spellEnd"/>
          <w:r w:rsidR="00EA7423">
            <w:t xml:space="preserve"> outcomes, however, we found that the main reason for true variation among effect sizes should likely be found among factors that vary within studies, as the between-study variation was smaller and sensitive to the inclusion of one study.  </w:t>
          </w:r>
        </w:p>
        <w:p w14:paraId="4F8A2AEE" w14:textId="31FADCA7" w:rsidR="006E1D5F" w:rsidRDefault="006E1D5F" w:rsidP="006E1D5F">
          <w:pPr>
            <w:jc w:val="both"/>
          </w:pPr>
        </w:p>
        <w:p w14:paraId="2D040EB8" w14:textId="46B82F11" w:rsidR="00091052" w:rsidRPr="00091052" w:rsidRDefault="002C4193" w:rsidP="00091052">
          <w:pPr>
            <w:jc w:val="both"/>
            <w:rPr>
              <w:lang w:val="en-US"/>
            </w:rPr>
          </w:pPr>
          <w:r>
            <w:t>In sum</w:t>
          </w:r>
          <w:r w:rsidR="00091052">
            <w:t xml:space="preserve">, </w:t>
          </w:r>
          <w:r w:rsidR="00091052" w:rsidRPr="00091052">
            <w:rPr>
              <w:lang w:val="en-US"/>
            </w:rPr>
            <w:t>this review provides unambiguous</w:t>
          </w:r>
          <w:r w:rsidR="00091052">
            <w:rPr>
              <w:lang w:val="en-US"/>
            </w:rPr>
            <w:t xml:space="preserve"> </w:t>
          </w:r>
          <w:r w:rsidR="00091052" w:rsidRPr="00091052">
            <w:rPr>
              <w:lang w:val="en-US"/>
            </w:rPr>
            <w:t xml:space="preserve">evidence for the effectiveness of </w:t>
          </w:r>
          <w:r w:rsidR="006828CB">
            <w:rPr>
              <w:lang w:val="en-US"/>
            </w:rPr>
            <w:t xml:space="preserve">group-based interventions on social </w:t>
          </w:r>
          <w:proofErr w:type="spellStart"/>
          <w:r w:rsidR="006828CB">
            <w:rPr>
              <w:lang w:val="en-US"/>
            </w:rPr>
            <w:t>reintegrational</w:t>
          </w:r>
          <w:proofErr w:type="spellEnd"/>
          <w:r w:rsidR="006828CB">
            <w:rPr>
              <w:lang w:val="en-US"/>
            </w:rPr>
            <w:t xml:space="preserve"> and mental health outcomes for individuals</w:t>
          </w:r>
          <w:r w:rsidR="00A15683">
            <w:rPr>
              <w:lang w:val="en-US"/>
            </w:rPr>
            <w:t xml:space="preserve"> with p</w:t>
          </w:r>
          <w:proofErr w:type="spellStart"/>
          <w:r w:rsidR="00A15683">
            <w:t>sychiatric</w:t>
          </w:r>
          <w:proofErr w:type="spellEnd"/>
          <w:r w:rsidR="00A15683">
            <w:t xml:space="preserve"> diagnoses and who also experience personal and social problems</w:t>
          </w:r>
          <w:r w:rsidR="00347C3E">
            <w:t>, although we recognize that some variation might appear</w:t>
          </w:r>
          <w:r w:rsidR="00091052" w:rsidRPr="00091052">
            <w:rPr>
              <w:lang w:val="en-US"/>
            </w:rPr>
            <w:t>.</w:t>
          </w:r>
        </w:p>
      </w:sdtContent>
    </w:sdt>
    <w:p w14:paraId="2B1FC7E9" w14:textId="77777777" w:rsidR="006E1D5F" w:rsidRDefault="006E1D5F" w:rsidP="00091052">
      <w:pPr>
        <w:rPr>
          <w:rFonts w:eastAsia="Times New Roman"/>
        </w:rPr>
      </w:pPr>
    </w:p>
    <w:p w14:paraId="756D7F5F" w14:textId="59083681" w:rsidR="003862F9" w:rsidRPr="00AF0241" w:rsidRDefault="00C37244" w:rsidP="00B77699">
      <w:pPr>
        <w:pStyle w:val="Heading2"/>
        <w:jc w:val="both"/>
        <w:rPr>
          <w:rFonts w:eastAsia="Times New Roman"/>
        </w:rPr>
      </w:pPr>
      <w:r w:rsidRPr="00AF0241">
        <w:rPr>
          <w:rFonts w:eastAsia="Times New Roman"/>
        </w:rPr>
        <w:t xml:space="preserve">Overall completeness and applicability of evidence </w:t>
      </w:r>
    </w:p>
    <w:bookmarkStart w:id="70" w:name="QUALITY_OF_EVIDENCE" w:displacedByCustomXml="next"/>
    <w:bookmarkEnd w:id="70"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4E003AE7" w14:textId="402F37D5" w:rsidR="006C1ADE" w:rsidRDefault="0023237F" w:rsidP="00F86EBB">
              <w:pPr>
                <w:pStyle w:val="NormalWeb"/>
                <w:jc w:val="both"/>
              </w:pPr>
              <w:r w:rsidRPr="0023237F">
                <w:t>As this review concerns a minority population that is typically difficult to recruit, we consider the generalizability of the effects of group-based interventions to individuals with at least one psychiatric diagnosis who experience personal and social difficulties in addition to their mental health condition to be sound, given that the review included a large sample from this population.</w:t>
              </w:r>
              <w:r>
                <w:t xml:space="preserve"> Moreover</w:t>
              </w:r>
              <w:r w:rsidR="006F483F">
                <w:t xml:space="preserve">, we did not </w:t>
              </w:r>
              <w:r>
                <w:t>observe</w:t>
              </w:r>
              <w:r w:rsidR="006F483F">
                <w:t xml:space="preserve"> differential effects across different types of samples. It is worth noting, however, that our results cannot be generalized to other populations </w:t>
              </w:r>
              <w:r>
                <w:t>per se</w:t>
              </w:r>
              <w:r w:rsidR="006F483F">
                <w:t xml:space="preserve">. </w:t>
              </w:r>
              <w:r w:rsidRPr="0023237F">
                <w:t>Nevertheless</w:t>
              </w:r>
              <w:r w:rsidR="006F483F">
                <w:t xml:space="preserve">, previous evaluations have </w:t>
              </w:r>
              <w:r>
                <w:t>demonstrated</w:t>
              </w:r>
              <w:r w:rsidR="006F483F">
                <w:t xml:space="preserve"> </w:t>
              </w:r>
              <w:r>
                <w:t>substantial benefits</w:t>
              </w:r>
              <w:r w:rsidR="006F483F">
                <w:t xml:space="preserve"> of group-based interventions </w:t>
              </w:r>
              <w:r>
                <w:t xml:space="preserve">among </w:t>
              </w:r>
              <w:r w:rsidR="006F483F">
                <w:lastRenderedPageBreak/>
                <w:t xml:space="preserve">other populations with mental health </w:t>
              </w:r>
              <w:r>
                <w:t>issues</w:t>
              </w:r>
              <w:r w:rsidR="006F483F">
                <w:t xml:space="preserve"> (NICE, 2025), </w:t>
              </w:r>
              <w:r>
                <w:t>s</w:t>
              </w:r>
              <w:r w:rsidRPr="0023237F">
                <w:t xml:space="preserve">uggesting that the positive effects identified here may </w:t>
              </w:r>
              <w:r>
                <w:t>extrapolate</w:t>
              </w:r>
              <w:r w:rsidRPr="0023237F">
                <w:t xml:space="preserve"> to a broader range of contexts.</w:t>
              </w:r>
              <w:r w:rsidR="00DE1865">
                <w:tab/>
              </w:r>
              <w:r w:rsidR="00DE1865">
                <w:br/>
              </w:r>
              <w:r w:rsidR="00DE1865">
                <w:br/>
              </w:r>
              <w:r w:rsidR="00C83A56">
                <w:rPr>
                  <w:color w:val="000000" w:themeColor="text1"/>
                </w:rPr>
                <w:t xml:space="preserve">A </w:t>
              </w:r>
              <w:r w:rsidR="00FD3EDD">
                <w:rPr>
                  <w:color w:val="000000" w:themeColor="text1"/>
                </w:rPr>
                <w:t xml:space="preserve">further </w:t>
              </w:r>
              <w:r w:rsidR="00C83A56">
                <w:rPr>
                  <w:color w:val="000000" w:themeColor="text1"/>
                </w:rPr>
                <w:t xml:space="preserve">feature contributing to the completeness of the evidence is that the review </w:t>
              </w:r>
              <w:r w:rsidR="00F33E21">
                <w:rPr>
                  <w:color w:val="000000" w:themeColor="text1"/>
                </w:rPr>
                <w:t xml:space="preserve">primarily </w:t>
              </w:r>
              <w:r w:rsidR="00C83A56">
                <w:rPr>
                  <w:color w:val="000000" w:themeColor="text1"/>
                </w:rPr>
                <w:t xml:space="preserve">included </w:t>
              </w:r>
              <w:r w:rsidR="00F33E21">
                <w:rPr>
                  <w:color w:val="000000" w:themeColor="text1"/>
                </w:rPr>
                <w:t>common</w:t>
              </w:r>
              <w:r w:rsidR="00C83A56">
                <w:rPr>
                  <w:color w:val="000000" w:themeColor="text1"/>
                </w:rPr>
                <w:t xml:space="preserve"> </w:t>
              </w:r>
              <w:r w:rsidR="00D10D77" w:rsidRPr="00D10D77">
                <w:rPr>
                  <w:color w:val="000000" w:themeColor="text1"/>
                </w:rPr>
                <w:t xml:space="preserve">psychiatric and </w:t>
              </w:r>
              <w:r w:rsidR="00C83A56">
                <w:rPr>
                  <w:color w:val="000000" w:themeColor="text1"/>
                </w:rPr>
                <w:t xml:space="preserve">psychological </w:t>
              </w:r>
              <w:r w:rsidR="00FD3EDD">
                <w:rPr>
                  <w:color w:val="000000" w:themeColor="text1"/>
                </w:rPr>
                <w:t>interventions</w:t>
              </w:r>
              <w:r w:rsidR="00C83A56">
                <w:rPr>
                  <w:color w:val="000000" w:themeColor="text1"/>
                </w:rPr>
                <w:t xml:space="preserve"> </w:t>
              </w:r>
              <w:r w:rsidR="00FD3EDD">
                <w:rPr>
                  <w:color w:val="000000" w:themeColor="text1"/>
                </w:rPr>
                <w:t xml:space="preserve">delivered </w:t>
              </w:r>
              <w:r w:rsidR="00C83A56">
                <w:rPr>
                  <w:color w:val="000000" w:themeColor="text1"/>
                </w:rPr>
                <w:t>in group format</w:t>
              </w:r>
              <w:r w:rsidR="00FD3EDD">
                <w:rPr>
                  <w:color w:val="000000" w:themeColor="text1"/>
                </w:rPr>
                <w:t xml:space="preserve">s, </w:t>
              </w:r>
              <w:r w:rsidR="00B0735A" w:rsidRPr="00B0735A">
                <w:rPr>
                  <w:color w:val="000000" w:themeColor="text1"/>
                </w:rPr>
                <w:t>for which we found no variation in effects as a function of intervention type</w:t>
              </w:r>
              <w:r w:rsidR="00FD3EDD">
                <w:rPr>
                  <w:color w:val="000000" w:themeColor="text1"/>
                </w:rPr>
                <w:t xml:space="preserve">. </w:t>
              </w:r>
              <w:r w:rsidR="00FD3EDD">
                <w:rPr>
                  <w:color w:val="000000" w:themeColor="text1"/>
                </w:rPr>
                <w:tab/>
              </w:r>
              <w:r w:rsidR="00DE1865">
                <w:rPr>
                  <w:color w:val="000000" w:themeColor="text1"/>
                </w:rPr>
                <w:br/>
              </w:r>
              <w:r w:rsidR="00DE1865">
                <w:rPr>
                  <w:color w:val="000000" w:themeColor="text1"/>
                </w:rPr>
                <w:br/>
              </w:r>
              <w:r w:rsidR="002455FC">
                <w:rPr>
                  <w:color w:val="000000" w:themeColor="text1"/>
                </w:rPr>
                <w:t xml:space="preserve">Although the review included a wide range of group-based interventions, </w:t>
              </w:r>
              <w:r w:rsidRPr="00A82663">
                <w:rPr>
                  <w:color w:val="000000" w:themeColor="text1"/>
                </w:rPr>
                <w:t>only three studies evaluated interventions in which the control condition involved the same program delivered individually. The most common control or comparison condition was usual clinical care, which was generally less intensive and less well implemented or organized than the group-based interventions. In most cases, the control condition consisted of access to standard mental health care. Therefore, some of the benefits of the group-based interventions identified in this review may reflect the increased amount and frequency of face-to-face interactions between therapists or caseworkers and participants.</w:t>
              </w:r>
              <w:r>
                <w:rPr>
                  <w:color w:val="000000" w:themeColor="text1"/>
                </w:rPr>
                <w:t xml:space="preserve"> </w:t>
              </w:r>
              <w:r>
                <w:t>To isolate the effects of group interventions per se, future studies should compare the same intervention delivered individually and in a group.</w:t>
              </w:r>
              <w:r w:rsidR="00DE1865">
                <w:tab/>
              </w:r>
              <w:r w:rsidR="00DE1865">
                <w:br/>
              </w:r>
              <w:r w:rsidR="00DE1865">
                <w:br/>
              </w:r>
              <w:r w:rsidR="006C341C"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6C1ADE">
                <w:rPr>
                  <w:color w:val="000000" w:themeColor="text1"/>
                </w:rPr>
                <w:t>.</w:t>
              </w:r>
              <w:r w:rsidR="00F84212">
                <w:rPr>
                  <w:color w:val="000000" w:themeColor="text1"/>
                </w:rPr>
                <w:t xml:space="preserve"> T</w:t>
              </w:r>
              <w:r w:rsidR="006C341C">
                <w:rPr>
                  <w:color w:val="000000" w:themeColor="text1"/>
                </w:rPr>
                <w:t xml:space="preserve">he outcomes used to measure mental health were all well-known clinical rating scales/interviews or self-assessment tools. </w:t>
              </w:r>
              <w:r w:rsidR="00955972">
                <w:rPr>
                  <w:color w:val="000000" w:themeColor="text1"/>
                </w:rPr>
                <w:t>Thus, we believe the evidence on outcomes of both social marginalization and mental health is trustworthy.</w:t>
              </w:r>
              <w:r w:rsidR="00DE1865">
                <w:rPr>
                  <w:color w:val="000000" w:themeColor="text1"/>
                </w:rPr>
                <w:tab/>
              </w:r>
              <w:r w:rsidR="00955972">
                <w:rPr>
                  <w:color w:val="000000" w:themeColor="text1"/>
                </w:rPr>
                <w:t xml:space="preserve"> </w:t>
              </w:r>
              <w:r w:rsidR="00DE1865">
                <w:br/>
              </w:r>
              <w:r w:rsidR="00DE1865">
                <w:br/>
              </w:r>
              <w:r w:rsidR="002455FC">
                <w:rPr>
                  <w:color w:val="000000" w:themeColor="text1"/>
                </w:rPr>
                <w:t>Finally</w:t>
              </w:r>
              <w:r w:rsidR="008B6D76">
                <w:rPr>
                  <w:color w:val="000000" w:themeColor="text1"/>
                </w:rPr>
                <w:t xml:space="preserve">, studies were conducted in a wide range of countries, with approximately one third from the U.S, one third from Commonwealth nations, one third from Europe, and two from Asia. </w:t>
              </w:r>
              <w:r>
                <w:rPr>
                  <w:color w:val="000000" w:themeColor="text1"/>
                </w:rPr>
                <w:t xml:space="preserve">As an exploratory </w:t>
              </w:r>
              <w:r w:rsidR="002455FC">
                <w:rPr>
                  <w:color w:val="000000" w:themeColor="text1"/>
                </w:rPr>
                <w:t xml:space="preserve">analysis, we tested whether differences between effect sizes could be explained by the country context, </w:t>
              </w:r>
              <w:r w:rsidR="00B0735A">
                <w:rPr>
                  <w:color w:val="000000" w:themeColor="text1"/>
                </w:rPr>
                <w:t xml:space="preserve">for which </w:t>
              </w:r>
              <w:r w:rsidR="002455FC">
                <w:rPr>
                  <w:color w:val="000000" w:themeColor="text1"/>
                </w:rPr>
                <w:t>we found constant effects as well.</w:t>
              </w:r>
              <w:r w:rsidR="00155FDC">
                <w:rPr>
                  <w:color w:val="000000" w:themeColor="text1"/>
                </w:rPr>
                <w:tab/>
              </w:r>
              <w:r w:rsidR="002455FC">
                <w:rPr>
                  <w:color w:val="000000" w:themeColor="text1"/>
                </w:rPr>
                <w:t xml:space="preserve">  </w:t>
              </w:r>
              <w:r w:rsidR="00155FDC">
                <w:rPr>
                  <w:color w:val="000000" w:themeColor="text1"/>
                </w:rPr>
                <w:br/>
              </w:r>
              <w:r w:rsidR="00155FDC">
                <w:rPr>
                  <w:color w:val="000000" w:themeColor="text1"/>
                </w:rPr>
                <w:br/>
              </w:r>
              <w:r w:rsidR="008048F0">
                <w:t xml:space="preserve">Overall, we consider </w:t>
              </w:r>
              <w:r w:rsidR="002455FC">
                <w:t xml:space="preserve">that </w:t>
              </w:r>
              <w:r w:rsidR="008048F0">
                <w:t>the</w:t>
              </w:r>
              <w:r w:rsidR="002455FC">
                <w:t xml:space="preserve"> results of</w:t>
              </w:r>
              <w:r w:rsidR="008048F0">
                <w:t xml:space="preserve"> </w:t>
              </w:r>
              <w:r w:rsidR="002455FC">
                <w:t xml:space="preserve">the </w:t>
              </w:r>
              <w:r w:rsidR="008048F0">
                <w:t>review</w:t>
              </w:r>
              <w:r w:rsidR="002455FC">
                <w:t xml:space="preserve"> </w:t>
              </w:r>
              <w:r w:rsidR="00B0735A">
                <w:t>have</w:t>
              </w:r>
              <w:r w:rsidR="002455FC">
                <w:t xml:space="preserve"> a sound generalizability </w:t>
              </w:r>
              <w:r w:rsidR="004737F6">
                <w:t>and applicability that seems to hold over variations in persons, settings, treatments, and outcomes (</w:t>
              </w:r>
              <w:proofErr w:type="spellStart"/>
              <w:r w:rsidR="004737F6">
                <w:t>Shadish</w:t>
              </w:r>
              <w:proofErr w:type="spellEnd"/>
              <w:r w:rsidR="004737F6">
                <w:t xml:space="preserve"> et al., 2002).</w:t>
              </w:r>
            </w:p>
            <w:p w14:paraId="22BD8C2F" w14:textId="77777777" w:rsidR="00F86EBB" w:rsidRPr="00F86EBB" w:rsidRDefault="00000000" w:rsidP="00F86EBB">
              <w:pPr>
                <w:pStyle w:val="NormalWeb"/>
                <w:jc w:val="both"/>
              </w:pPr>
            </w:p>
          </w:sdtContent>
        </w:sdt>
      </w:sdtContent>
    </w:sdt>
    <w:p w14:paraId="04BC4F3C" w14:textId="058B59CA" w:rsidR="003862F9" w:rsidRPr="00AF0241" w:rsidRDefault="00C37244" w:rsidP="00B77699">
      <w:pPr>
        <w:pStyle w:val="Heading2"/>
        <w:jc w:val="both"/>
        <w:rPr>
          <w:rFonts w:eastAsia="Times New Roman"/>
        </w:rPr>
      </w:pPr>
      <w:r w:rsidRPr="00AF0241">
        <w:rPr>
          <w:rFonts w:eastAsia="Times New Roman"/>
        </w:rPr>
        <w:t xml:space="preserve">Quality of the evidence </w:t>
      </w:r>
    </w:p>
    <w:bookmarkStart w:id="71" w:name="POTENTIAL_BIASES" w:displacedByCustomXml="next"/>
    <w:bookmarkEnd w:id="71"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616868E3" w14:textId="0FA71117" w:rsidR="001241FA" w:rsidRDefault="004879E2" w:rsidP="00B77699">
          <w:pPr>
            <w:pStyle w:val="NormalWeb"/>
            <w:jc w:val="both"/>
          </w:pPr>
          <w:r w:rsidRPr="004879E2">
            <w:t xml:space="preserve">Generally, </w:t>
          </w:r>
          <w:r w:rsidR="009C03A2">
            <w:t xml:space="preserve">we consider </w:t>
          </w:r>
          <w:r w:rsidRPr="004879E2">
            <w:t xml:space="preserve">the quality of the included studies </w:t>
          </w:r>
          <w:r w:rsidR="0096177F">
            <w:t>to be</w:t>
          </w:r>
          <w:r w:rsidRPr="004879E2">
            <w:t xml:space="preserve"> good</w:t>
          </w:r>
          <w:r w:rsidR="009C03A2">
            <w:t>, as</w:t>
          </w:r>
          <w:r w:rsidRPr="004879E2">
            <w:t xml:space="preserve"> </w:t>
          </w:r>
          <w:r w:rsidR="009C03A2">
            <w:t>the majority of studies</w:t>
          </w:r>
          <w:r w:rsidR="00177F79">
            <w:t xml:space="preserve"> </w:t>
          </w:r>
          <w:r w:rsidR="00DF3F07">
            <w:t>included</w:t>
          </w:r>
          <w:r w:rsidR="00177F79">
            <w:t xml:space="preserve"> in </w:t>
          </w:r>
          <w:r w:rsidR="00DF3F07">
            <w:t xml:space="preserve">the </w:t>
          </w:r>
          <w:r w:rsidR="00177F79">
            <w:t>meta-analysis</w:t>
          </w:r>
          <w:r w:rsidR="009C03A2">
            <w:t xml:space="preserve"> were RCTs (41 out of 49 studies)</w:t>
          </w:r>
          <w:r w:rsidR="00DF3F07">
            <w:t xml:space="preserve">, of which nearly 50% (23 studies) had been preregistered. </w:t>
          </w:r>
          <w:r w:rsidR="0015065D">
            <w:t xml:space="preserve">This certainly </w:t>
          </w:r>
          <w:r w:rsidR="00955972">
            <w:t>has</w:t>
          </w:r>
          <w:r w:rsidR="0015065D">
            <w:t xml:space="preserve"> contributed to the </w:t>
          </w:r>
          <w:r w:rsidR="00955972">
            <w:t xml:space="preserve">result </w:t>
          </w:r>
          <w:r w:rsidR="0015065D">
            <w:t xml:space="preserve">that we did not find any indication of publication bias. </w:t>
          </w:r>
          <w:r w:rsidR="00DF3F07">
            <w:t xml:space="preserve">Adding to this picture, </w:t>
          </w:r>
          <w:r w:rsidR="009C03A2">
            <w:t xml:space="preserve">the majority of effect sizes were assessed to have low or moderate overall risk of bias, and </w:t>
          </w:r>
          <w:r w:rsidRPr="004879E2">
            <w:t xml:space="preserve">only </w:t>
          </w:r>
          <w:r w:rsidR="00684E1F">
            <w:t>one</w:t>
          </w:r>
          <w:r w:rsidRPr="004879E2">
            <w:t xml:space="preserve"> stud</w:t>
          </w:r>
          <w:r w:rsidR="00684E1F">
            <w:t>y</w:t>
          </w:r>
          <w:r w:rsidRPr="004879E2">
            <w:t xml:space="preserve"> </w:t>
          </w:r>
          <w:r w:rsidR="009C03A2">
            <w:t>was entirely</w:t>
          </w:r>
          <w:r w:rsidRPr="004879E2">
            <w:t xml:space="preserve"> excluded from the data</w:t>
          </w:r>
          <w:r w:rsidR="00684E1F">
            <w:t xml:space="preserve"> </w:t>
          </w:r>
          <w:r w:rsidRPr="004879E2">
            <w:t xml:space="preserve">synthesis </w:t>
          </w:r>
          <w:r w:rsidR="009C03A2">
            <w:t>due</w:t>
          </w:r>
          <w:r w:rsidRPr="004879E2">
            <w:t xml:space="preserve"> to the risk of bias assessment</w:t>
          </w:r>
          <w:r w:rsidR="009C03A2">
            <w:t>.</w:t>
          </w:r>
          <w:r w:rsidR="00DF3F07">
            <w:t xml:space="preserve"> Yet, the included studies were generally small in size, with a median effective sample size of 38 participants </w:t>
          </w:r>
          <w:r w:rsidR="00C65E69" w:rsidRPr="00C65E69">
            <w:t>(mean = 70; range = 10–351)</w:t>
          </w:r>
          <w:r w:rsidR="00DF3F07">
            <w:t xml:space="preserve">. </w:t>
          </w:r>
          <w:r w:rsidR="001241FA">
            <w:t xml:space="preserve">This clearly reflects the fact that this review focused on a small </w:t>
          </w:r>
          <w:r w:rsidR="00253677">
            <w:t xml:space="preserve">societal </w:t>
          </w:r>
          <w:r w:rsidR="001241FA">
            <w:t>population</w:t>
          </w:r>
          <w:r w:rsidR="00253677">
            <w:t>.</w:t>
          </w:r>
          <w:r w:rsidR="0015065D">
            <w:t xml:space="preserve"> </w:t>
          </w:r>
          <w:r w:rsidR="0015065D">
            <w:tab/>
          </w:r>
          <w:r w:rsidR="001241FA">
            <w:t xml:space="preserve"> </w:t>
          </w:r>
          <w:r w:rsidR="006C1ADE">
            <w:br/>
          </w:r>
          <w:r w:rsidR="006C1ADE">
            <w:br/>
          </w:r>
          <w:r w:rsidR="00253677">
            <w:t>Some concerns are often raised when working with small-sample studies</w:t>
          </w:r>
          <w:r w:rsidR="00955972">
            <w:t xml:space="preserve">, as </w:t>
          </w:r>
          <w:r w:rsidR="00253677">
            <w:t>they</w:t>
          </w:r>
          <w:r w:rsidR="00524353" w:rsidRPr="00524353">
            <w:t xml:space="preserve"> are typically more susceptible to </w:t>
          </w:r>
          <w:r w:rsidR="00524353" w:rsidRPr="001241FA">
            <w:rPr>
              <w:i/>
              <w:iCs/>
            </w:rPr>
            <w:t>chan</w:t>
          </w:r>
          <w:r w:rsidR="001241FA" w:rsidRPr="001241FA">
            <w:rPr>
              <w:i/>
              <w:iCs/>
            </w:rPr>
            <w:t>c</w:t>
          </w:r>
          <w:r w:rsidR="00524353" w:rsidRPr="001241FA">
            <w:rPr>
              <w:i/>
              <w:iCs/>
            </w:rPr>
            <w:t>e bias</w:t>
          </w:r>
          <w:r w:rsidR="00524353" w:rsidRPr="00524353">
            <w:t xml:space="preserve"> (Goldberg, 2019)—meaning that randomization may not adequately balance covariates and confounding factors between experimental groups</w:t>
          </w:r>
          <w:r w:rsidR="00253677">
            <w:t xml:space="preserve">. However, </w:t>
          </w:r>
          <w:r w:rsidR="00524353" w:rsidRPr="00524353">
            <w:t>we do not consider this to be a substantial concern in the present context</w:t>
          </w:r>
          <w:r w:rsidR="00253677">
            <w:t xml:space="preserve">, </w:t>
          </w:r>
          <w:r w:rsidR="00524353">
            <w:t xml:space="preserve">partially </w:t>
          </w:r>
          <w:r w:rsidR="00524353" w:rsidRPr="00524353">
            <w:t xml:space="preserve">because such </w:t>
          </w:r>
          <w:r w:rsidR="00524353" w:rsidRPr="00524353">
            <w:lastRenderedPageBreak/>
            <w:t>bias tends to average out across repeated experiments, underscoring the importance of meta-analytic approaches</w:t>
          </w:r>
          <w:r w:rsidR="00524353">
            <w:t>, and partially because we were able to reduce this bias by calculating baseline-adjusted effect sizes for 99</w:t>
          </w:r>
          <w:r w:rsidR="00C82B99">
            <w:t>.</w:t>
          </w:r>
          <w:r w:rsidR="00524353">
            <w:t xml:space="preserve">5% </w:t>
          </w:r>
          <w:r w:rsidR="0015065D">
            <w:t xml:space="preserve">(347 out of 349) </w:t>
          </w:r>
          <w:r w:rsidR="00524353">
            <w:t xml:space="preserve">of the included effects </w:t>
          </w:r>
          <w:r w:rsidR="00524353" w:rsidRPr="00524353">
            <w:t>(Goldberg, 2019)</w:t>
          </w:r>
          <w:r w:rsidR="00524353">
            <w:t>.</w:t>
          </w:r>
          <w:r w:rsidR="00C82B99">
            <w:tab/>
          </w:r>
          <w:r w:rsidR="00C82B99">
            <w:br/>
          </w:r>
          <w:r w:rsidR="00C82B99">
            <w:br/>
          </w:r>
          <w:r w:rsidR="009D37C1">
            <w:t>T</w:t>
          </w:r>
          <w:r w:rsidR="00955972">
            <w:t>a</w:t>
          </w:r>
          <w:r w:rsidR="009D37C1">
            <w:t>ken</w:t>
          </w:r>
          <w:r w:rsidR="00C65E69">
            <w:t xml:space="preserve"> together</w:t>
          </w:r>
          <w:r w:rsidR="00C82B99">
            <w:t>, we find the evidence base to be robust as the effect of group-based intervention</w:t>
          </w:r>
          <w:ins w:id="72" w:author="Nina Thorup Dalgaard" w:date="2025-11-05T10:47:00Z">
            <w:r w:rsidR="003F00A9">
              <w:t>s</w:t>
            </w:r>
          </w:ins>
          <w:r w:rsidR="00C82B99">
            <w:t xml:space="preserve"> seems to be rather constant across different </w:t>
          </w:r>
          <w:r w:rsidR="00C65E69">
            <w:t xml:space="preserve">populations, </w:t>
          </w:r>
          <w:r w:rsidR="00034153">
            <w:t>interventions</w:t>
          </w:r>
          <w:r w:rsidR="00C65E69">
            <w:t xml:space="preserve">, </w:t>
          </w:r>
          <w:r w:rsidR="00034153">
            <w:t>comparisons</w:t>
          </w:r>
          <w:r w:rsidR="00C65E69">
            <w:t xml:space="preserve">, </w:t>
          </w:r>
          <w:r w:rsidR="00C82B99">
            <w:t>research contexts (such as across countries)</w:t>
          </w:r>
          <w:r w:rsidR="006C1ADE">
            <w:t>, research designs,</w:t>
          </w:r>
          <w:r w:rsidR="00C82B99">
            <w:t xml:space="preserve"> and different types of outcome measures. </w:t>
          </w:r>
          <w:r w:rsidR="006C1ADE">
            <w:t xml:space="preserve">Uniquely, we found all moderators to be well-reported across the vast majority of studies, with only one study missing data for two moderators, increasing our confidence in these analyses. </w:t>
          </w:r>
          <w:r w:rsidR="006C1ADE">
            <w:tab/>
          </w:r>
          <w:r w:rsidR="006C1ADE">
            <w:br/>
          </w:r>
          <w:r w:rsidR="006C1ADE">
            <w:br/>
          </w:r>
          <w:r w:rsidR="001241FA" w:rsidRPr="001241FA">
            <w:t>A key concern in this field</w:t>
          </w:r>
          <w:r w:rsidR="00034153">
            <w:t>, however,</w:t>
          </w:r>
          <w:r w:rsidR="001241FA" w:rsidRPr="001241FA">
            <w:t xml:space="preserve"> is that all included studies measured outcomes within one year of the </w:t>
          </w:r>
          <w:r w:rsidR="001241FA">
            <w:t>end of the given intervention</w:t>
          </w:r>
          <w:r w:rsidR="001241FA" w:rsidRPr="001241FA">
            <w:t xml:space="preserve">. Consequently, the current evidence provides no insight into the long-term effects of group-based interventions or whether these effects </w:t>
          </w:r>
          <w:r w:rsidR="001241FA">
            <w:t>fade out</w:t>
          </w:r>
          <w:r w:rsidR="001241FA" w:rsidRPr="001241FA">
            <w:t xml:space="preserve"> over time, as is commonly observed in other areas of psychology and the social sciences</w:t>
          </w:r>
          <w:r w:rsidR="00C82B99">
            <w:t xml:space="preserve"> (Hart et al., 2024)</w:t>
          </w:r>
          <w:r w:rsidR="001241FA" w:rsidRPr="001241FA">
            <w:t xml:space="preserve">. </w:t>
          </w:r>
          <w:r w:rsidR="00C65E69" w:rsidRPr="00C65E69">
            <w:t>Future research should therefore prioritize examining the long-term impacts of group-based interventions on social reintegration and mental health outcomes.</w:t>
          </w:r>
        </w:p>
      </w:sdtContent>
    </w:sdt>
    <w:p w14:paraId="47385DAE" w14:textId="4EF98E92" w:rsidR="003862F9" w:rsidRPr="00AF0241" w:rsidRDefault="00C37244" w:rsidP="00B77699">
      <w:pPr>
        <w:pStyle w:val="Heading2"/>
        <w:jc w:val="both"/>
        <w:rPr>
          <w:rFonts w:eastAsia="Times New Roman"/>
        </w:rPr>
      </w:pPr>
      <w:r w:rsidRPr="00AF0241">
        <w:rPr>
          <w:rFonts w:eastAsia="Times New Roman"/>
        </w:rPr>
        <w:t xml:space="preserve">Potential biases in the review process </w:t>
      </w:r>
    </w:p>
    <w:p w14:paraId="4AA862CD" w14:textId="6135B73E" w:rsidR="00141F8D" w:rsidRDefault="001E7FD9" w:rsidP="00B77699">
      <w:pPr>
        <w:shd w:val="clear" w:color="auto" w:fill="FFFFFF"/>
        <w:spacing w:before="100" w:beforeAutospacing="1" w:after="240"/>
        <w:jc w:val="both"/>
        <w:rPr>
          <w:rFonts w:eastAsia="Times New Roman"/>
          <w:lang w:val="en-US" w:eastAsia="da-DK"/>
        </w:rPr>
      </w:pPr>
      <w:bookmarkStart w:id="73" w:name="AGREEMENT"/>
      <w:bookmarkEnd w:id="73"/>
      <w:r w:rsidRPr="001E7FD9">
        <w:rPr>
          <w:rFonts w:eastAsia="Times New Roman"/>
          <w:lang w:val="en-US" w:eastAsia="da-DK"/>
        </w:rPr>
        <w:t xml:space="preserve">We performed a comprehensive electronic database search, combined with grey literature searching, and hand searching of key journals. All citations were screened by two independent screeners from the review team, and one review author (NTD) assessed all included studies against </w:t>
      </w:r>
      <w:r w:rsidR="00B72EC2">
        <w:rPr>
          <w:rFonts w:eastAsia="Times New Roman"/>
          <w:lang w:val="en-US" w:eastAsia="da-DK"/>
        </w:rPr>
        <w:t xml:space="preserve">the </w:t>
      </w:r>
      <w:r w:rsidRPr="001E7FD9">
        <w:rPr>
          <w:rFonts w:eastAsia="Times New Roman"/>
          <w:lang w:val="en-US" w:eastAsia="da-DK"/>
        </w:rPr>
        <w:t>inclusion criteria.</w:t>
      </w:r>
      <w:r w:rsidR="00B72EC2">
        <w:rPr>
          <w:rFonts w:eastAsia="Times New Roman"/>
          <w:lang w:val="en-US" w:eastAsia="da-DK"/>
        </w:rPr>
        <w:t xml:space="preserve"> </w:t>
      </w:r>
      <w:r w:rsidRPr="001E7FD9">
        <w:rPr>
          <w:rFonts w:eastAsia="Times New Roman"/>
          <w:lang w:val="en-US" w:eastAsia="da-DK"/>
        </w:rPr>
        <w:t xml:space="preserve">We believe that </w:t>
      </w:r>
      <w:r w:rsidR="00B72EC2">
        <w:rPr>
          <w:rFonts w:eastAsia="Times New Roman"/>
          <w:lang w:val="en-US" w:eastAsia="da-DK"/>
        </w:rPr>
        <w:t xml:space="preserve">nearly </w:t>
      </w:r>
      <w:r w:rsidRPr="001E7FD9">
        <w:rPr>
          <w:rFonts w:eastAsia="Times New Roman"/>
          <w:lang w:val="en-US" w:eastAsia="da-DK"/>
        </w:rPr>
        <w:t>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published after 2000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references</w:t>
      </w:r>
      <w:r w:rsidR="006C341C">
        <w:rPr>
          <w:rFonts w:eastAsia="Times New Roman"/>
          <w:lang w:val="en-US" w:eastAsia="da-DK"/>
        </w:rPr>
        <w:t xml:space="preserve"> 35</w:t>
      </w:r>
      <w:r w:rsidRPr="001E7FD9">
        <w:rPr>
          <w:rFonts w:eastAsia="Times New Roman"/>
          <w:lang w:val="en-US" w:eastAsia="da-DK"/>
        </w:rPr>
        <w:t xml:space="preserve"> were not obtained in full text</w:t>
      </w:r>
      <w:r w:rsidR="00B72EC2">
        <w:rPr>
          <w:rFonts w:eastAsia="Times New Roman"/>
          <w:lang w:val="en-US" w:eastAsia="da-DK"/>
        </w:rPr>
        <w:t>. This can potentially be a source of bias in the review. Similarly, i</w:t>
      </w:r>
      <w:r w:rsidR="00141F8D">
        <w:rPr>
          <w:rFonts w:eastAsia="Times New Roman"/>
          <w:lang w:val="en-US" w:eastAsia="da-DK"/>
        </w:rPr>
        <w:t>t can have induced bias that we were not able to include all studies</w:t>
      </w:r>
      <w:r w:rsidR="00B72EC2">
        <w:rPr>
          <w:rFonts w:eastAsia="Times New Roman"/>
          <w:lang w:val="en-US" w:eastAsia="da-DK"/>
        </w:rPr>
        <w:t>,</w:t>
      </w:r>
      <w:r w:rsidR="00141F8D">
        <w:rPr>
          <w:rFonts w:eastAsia="Times New Roman"/>
          <w:lang w:val="en-US" w:eastAsia="da-DK"/>
        </w:rPr>
        <w:t xml:space="preserve"> as we co</w:t>
      </w:r>
      <w:r w:rsidR="00C00A29">
        <w:rPr>
          <w:rFonts w:eastAsia="Times New Roman"/>
          <w:lang w:val="en-US" w:eastAsia="da-DK"/>
        </w:rPr>
        <w:t>u</w:t>
      </w:r>
      <w:r w:rsidR="00141F8D">
        <w:rPr>
          <w:rFonts w:eastAsia="Times New Roman"/>
          <w:lang w:val="en-US" w:eastAsia="da-DK"/>
        </w:rPr>
        <w:t xml:space="preserve">ld not calculate </w:t>
      </w:r>
      <w:r w:rsidR="00B72EC2">
        <w:rPr>
          <w:rFonts w:eastAsia="Times New Roman"/>
          <w:lang w:val="en-US" w:eastAsia="da-DK"/>
        </w:rPr>
        <w:t xml:space="preserve">the </w:t>
      </w:r>
      <w:r w:rsidR="00141F8D">
        <w:rPr>
          <w:rFonts w:eastAsia="Times New Roman"/>
          <w:lang w:val="en-US" w:eastAsia="da-DK"/>
        </w:rPr>
        <w:t xml:space="preserve">effect size for </w:t>
      </w:r>
      <w:r w:rsidR="00B72EC2">
        <w:rPr>
          <w:rFonts w:eastAsia="Times New Roman"/>
          <w:lang w:val="en-US" w:eastAsia="da-DK"/>
        </w:rPr>
        <w:t xml:space="preserve">12 </w:t>
      </w:r>
      <w:r w:rsidR="00141F8D">
        <w:rPr>
          <w:rFonts w:eastAsia="Times New Roman"/>
          <w:lang w:val="en-US" w:eastAsia="da-DK"/>
        </w:rPr>
        <w:t xml:space="preserve">studies. </w:t>
      </w:r>
    </w:p>
    <w:p w14:paraId="3D54D021" w14:textId="4AB61DF4" w:rsidR="00F74BB0" w:rsidRDefault="00F74BB0" w:rsidP="00F74BB0">
      <w:pPr>
        <w:rPr>
          <w:rFonts w:eastAsia="Times New Roman"/>
          <w:lang w:eastAsia="da-DK"/>
        </w:rPr>
      </w:pPr>
      <w:r w:rsidRPr="00F74BB0">
        <w:rPr>
          <w:rFonts w:eastAsia="Times New Roman"/>
          <w:lang w:eastAsia="da-DK"/>
        </w:rPr>
        <w:t xml:space="preserve">Although we strived to apply state-of-the-art methods for detecting publication bias and related issues, all such tests remain susceptible to precision and bias limitations. Therefore, while the results of these tests indicated no evidence of reporting bias, the possibility of such bias cannot be entirely ruled out. Nevertheless, we do not consider publication bias to be a serious concern, as this review included a substantial </w:t>
      </w:r>
      <w:proofErr w:type="gramStart"/>
      <w:r w:rsidRPr="00F74BB0">
        <w:rPr>
          <w:rFonts w:eastAsia="Times New Roman"/>
          <w:lang w:eastAsia="da-DK"/>
        </w:rPr>
        <w:t>amount</w:t>
      </w:r>
      <w:proofErr w:type="gramEnd"/>
      <w:r w:rsidRPr="00F74BB0">
        <w:rPr>
          <w:rFonts w:eastAsia="Times New Roman"/>
          <w:lang w:eastAsia="da-DK"/>
        </w:rPr>
        <w:t xml:space="preserve"> of preregistered studies.</w:t>
      </w:r>
    </w:p>
    <w:p w14:paraId="0B9E0BAA" w14:textId="77777777" w:rsidR="00F74BB0" w:rsidRDefault="00F74BB0" w:rsidP="00F74BB0">
      <w:pPr>
        <w:rPr>
          <w:rFonts w:eastAsia="Times New Roman"/>
          <w:lang w:eastAsia="da-DK"/>
        </w:rPr>
      </w:pPr>
    </w:p>
    <w:p w14:paraId="586EAE7B" w14:textId="64F8F17A" w:rsidR="003862F9" w:rsidRPr="00AF0241" w:rsidRDefault="00C37244" w:rsidP="00B77699">
      <w:pPr>
        <w:pStyle w:val="Heading2"/>
        <w:jc w:val="both"/>
        <w:rPr>
          <w:rFonts w:eastAsia="Times New Roman"/>
        </w:rPr>
      </w:pPr>
      <w:r w:rsidRPr="00AF0241">
        <w:rPr>
          <w:rFonts w:eastAsia="Times New Roman"/>
        </w:rPr>
        <w:t xml:space="preserve">Agreements and disagreements with other studies or reviews </w:t>
      </w:r>
    </w:p>
    <w:bookmarkStart w:id="74" w:name="CONCLUSIONS" w:displacedByCustomXml="next"/>
    <w:bookmarkEnd w:id="74" w:displacedByCustomXml="next"/>
    <w:sdt>
      <w:sdtPr>
        <w:rPr>
          <w:color w:val="0066CC"/>
          <w:sz w:val="27"/>
          <w:szCs w:val="27"/>
        </w:rPr>
        <w:id w:val="1923299000"/>
        <w:placeholder>
          <w:docPart w:val="40DBF3F11A7649DFB948C2D0DDCD6962"/>
        </w:placeholder>
      </w:sdtPr>
      <w:sdtContent>
        <w:p w14:paraId="375348CA" w14:textId="2B1805DD" w:rsidR="003A5E0B" w:rsidRDefault="003A5E0B" w:rsidP="00B77699">
          <w:pPr>
            <w:pStyle w:val="NormalWeb"/>
            <w:jc w:val="both"/>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r w:rsidR="00C31F09">
            <w:t>broader</w:t>
          </w:r>
          <w:r w:rsidRPr="00AF0241">
            <w:t xml:space="preserve"> range of outcomes than what is seen in the ex</w:t>
          </w:r>
          <w:r>
            <w:t xml:space="preserve">isting reviews. </w:t>
          </w:r>
        </w:p>
        <w:p w14:paraId="489A7296" w14:textId="15E254E5" w:rsidR="00CE429D" w:rsidRPr="00C31F09" w:rsidRDefault="003A5E0B" w:rsidP="00B77699">
          <w:pPr>
            <w:pStyle w:val="NormalWeb"/>
            <w:jc w:val="both"/>
            <w:rPr>
              <w:rFonts w:eastAsia="Times New Roman"/>
            </w:rPr>
          </w:pPr>
          <w:r>
            <w:t xml:space="preserve">Findings from our review thus expand the knowledge base, but </w:t>
          </w:r>
          <w:r w:rsidR="00C31F09">
            <w:t>agree</w:t>
          </w:r>
          <w:r>
            <w:t xml:space="preserve">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sdtContent>
    </w:sdt>
    <w:p w14:paraId="29288F75" w14:textId="5399A6A2" w:rsidR="003862F9" w:rsidRPr="00AF0241" w:rsidRDefault="00C37244" w:rsidP="00B77699">
      <w:pPr>
        <w:pStyle w:val="Heading1"/>
        <w:jc w:val="both"/>
        <w:rPr>
          <w:rFonts w:eastAsia="Times New Roman"/>
        </w:rPr>
      </w:pPr>
      <w:r w:rsidRPr="00AF0241">
        <w:rPr>
          <w:rFonts w:eastAsia="Times New Roman"/>
        </w:rPr>
        <w:lastRenderedPageBreak/>
        <w:t xml:space="preserve">Authors' conclusions </w:t>
      </w:r>
    </w:p>
    <w:p w14:paraId="14144F20" w14:textId="551B995A" w:rsidR="003862F9" w:rsidRPr="00AF0241" w:rsidRDefault="00C37244" w:rsidP="00B77699">
      <w:pPr>
        <w:pStyle w:val="Heading2"/>
        <w:jc w:val="both"/>
        <w:rPr>
          <w:rFonts w:eastAsia="Times New Roman"/>
        </w:rPr>
      </w:pPr>
      <w:bookmarkStart w:id="75" w:name="IMPLICATIONS_PRACTICE"/>
      <w:bookmarkEnd w:id="75"/>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76" w:name="IMPLICATIONS_RESEARCH" w:displacedByCustomXml="next"/>
    <w:bookmarkEnd w:id="76"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32A3D221" w:rsidR="00624C55" w:rsidRPr="00624C55" w:rsidRDefault="00624C55" w:rsidP="00B77699">
              <w:pPr>
                <w:pStyle w:val="NormalWeb"/>
                <w:jc w:val="both"/>
                <w:rPr>
                  <w:color w:val="000000" w:themeColor="text1"/>
                </w:rPr>
              </w:pPr>
              <w:r w:rsidRPr="009867F8">
                <w:rPr>
                  <w:color w:val="000000" w:themeColor="text1"/>
                </w:rPr>
                <w:t>The number of people with mental illness is growing in the Western world, which force policy makers to reconsider how they meet the increased demands (</w:t>
              </w:r>
              <w:bookmarkStart w:id="77" w:name="_Hlk213232243"/>
              <w:r w:rsidRPr="009867F8">
                <w:rPr>
                  <w:color w:val="000000" w:themeColor="text1"/>
                </w:rPr>
                <w:t>Bloom et al., 2011</w:t>
              </w:r>
              <w:bookmarkEnd w:id="77"/>
              <w:r w:rsidRPr="009867F8">
                <w:rPr>
                  <w:color w:val="000000" w:themeColor="text1"/>
                </w:rPr>
                <w:t>).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reduce the cost of interventions. As previously noted, group-based interventions are an appealing solution because the cost of group-based interventions can be less than half the cost of individual therapy (</w:t>
              </w:r>
              <w:proofErr w:type="spellStart"/>
              <w:r w:rsidRPr="009867F8">
                <w:rPr>
                  <w:color w:val="000000" w:themeColor="text1"/>
                </w:rPr>
                <w:t>Ruesch</w:t>
              </w:r>
              <w:proofErr w:type="spellEnd"/>
              <w:r w:rsidRPr="009867F8">
                <w:rPr>
                  <w:color w:val="000000" w:themeColor="text1"/>
                </w:rPr>
                <w:t xml:space="preserve"> et al., 2015</w:t>
              </w:r>
              <w:r w:rsidR="004707F2">
                <w:rPr>
                  <w:color w:val="000000" w:themeColor="text1"/>
                </w:rPr>
                <w:t>, NICE, 2025</w:t>
              </w:r>
              <w:r w:rsidRPr="009867F8">
                <w:rPr>
                  <w:color w:val="000000" w:themeColor="text1"/>
                </w:rPr>
                <w:t xml:space="preserve">). </w:t>
              </w:r>
            </w:p>
            <w:p w14:paraId="5A3B5D67" w14:textId="04290C9D" w:rsidR="00F15281" w:rsidRDefault="00997131" w:rsidP="00B77699">
              <w:pPr>
                <w:pStyle w:val="NormalWeb"/>
                <w:jc w:val="both"/>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w:t>
              </w:r>
              <w:r w:rsidR="00F119A7">
                <w:rPr>
                  <w:color w:val="000000" w:themeColor="text1"/>
                </w:rPr>
                <w:t>meta-regression</w:t>
              </w:r>
              <w:r w:rsidR="004707F2">
                <w:rPr>
                  <w:color w:val="000000" w:themeColor="text1"/>
                </w:rPr>
                <w:t xml:space="preserve"> moderator analyses</w:t>
              </w:r>
              <w:r w:rsidR="00F119A7">
                <w:rPr>
                  <w:color w:val="000000" w:themeColor="text1"/>
                </w:rPr>
                <w:t xml:space="preserve"> </w:t>
              </w:r>
              <w:r w:rsidRPr="00D03F6D">
                <w:rPr>
                  <w:color w:val="000000" w:themeColor="text1"/>
                </w:rPr>
                <w:t>suggest</w:t>
              </w:r>
              <w:r w:rsidR="004707F2">
                <w:rPr>
                  <w:color w:val="000000" w:themeColor="text1"/>
                </w:rPr>
                <w:t>ed</w:t>
              </w:r>
              <w:r w:rsidRPr="00D03F6D">
                <w:rPr>
                  <w:color w:val="000000" w:themeColor="text1"/>
                </w:rPr>
                <w:t xml:space="preserve"> that for adults who suffer from both mental illness and face indicators of social marginalization, group-based interventions are a promising type of intervention. </w:t>
              </w:r>
              <w:r w:rsidR="004707F2">
                <w:rPr>
                  <w:color w:val="000000" w:themeColor="text1"/>
                </w:rPr>
                <w:t>The f</w:t>
              </w:r>
              <w:r w:rsidR="00F15281">
                <w:rPr>
                  <w:color w:val="000000" w:themeColor="text1"/>
                </w:rPr>
                <w:t xml:space="preserve">indings </w:t>
              </w:r>
              <w:r w:rsidR="004707F2">
                <w:rPr>
                  <w:color w:val="000000" w:themeColor="text1"/>
                </w:rPr>
                <w:t xml:space="preserve">further </w:t>
              </w:r>
              <w:r w:rsidR="00F15281">
                <w:rPr>
                  <w:color w:val="000000" w:themeColor="text1"/>
                </w:rPr>
                <w:t>suggest that</w:t>
              </w:r>
              <w:r w:rsidR="00F119A7">
                <w:rPr>
                  <w:color w:val="000000" w:themeColor="text1"/>
                </w:rPr>
                <w:t>,</w:t>
              </w:r>
              <w:r w:rsidR="00F15281">
                <w:rPr>
                  <w:color w:val="000000" w:themeColor="text1"/>
                </w:rPr>
                <w:t xml:space="preserve"> in addition to reducing symptoms of mental health</w:t>
              </w:r>
              <w:r w:rsidR="00F84212">
                <w:rPr>
                  <w:color w:val="000000" w:themeColor="text1"/>
                </w:rPr>
                <w:t>,</w:t>
              </w:r>
              <w:r w:rsidR="00F15281">
                <w:rPr>
                  <w:color w:val="000000" w:themeColor="text1"/>
                </w:rPr>
                <w:t xml:space="preserve"> </w:t>
              </w:r>
              <w:r w:rsidR="00F119A7">
                <w:rPr>
                  <w:color w:val="000000" w:themeColor="text1"/>
                </w:rPr>
                <w:t>group interventions</w:t>
              </w:r>
              <w:r w:rsidR="00F15281">
                <w:rPr>
                  <w:color w:val="000000" w:themeColor="text1"/>
                </w:rPr>
                <w:t xml:space="preserve">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2FC297D2" w14:textId="147699F8" w:rsidR="003852C4" w:rsidRPr="003852C4" w:rsidRDefault="00997131" w:rsidP="003852C4">
              <w:pPr>
                <w:pStyle w:val="NormalWeb"/>
                <w:jc w:val="both"/>
                <w:rPr>
                  <w:color w:val="000000" w:themeColor="text1"/>
                  <w:sz w:val="27"/>
                  <w:szCs w:val="27"/>
                </w:rPr>
              </w:pPr>
              <w:r w:rsidRPr="00D03F6D">
                <w:rPr>
                  <w:color w:val="000000" w:themeColor="text1"/>
                </w:rPr>
                <w:t xml:space="preserve">Our findings suggest that on measures of all types of mental health symptoms and all social reintegration outcomes, group-based interventions have larger average effects than usual care if delivered as an individual intervention. </w:t>
              </w:r>
              <w:r w:rsidR="00F119A7">
                <w:rPr>
                  <w:color w:val="000000" w:themeColor="text1"/>
                </w:rPr>
                <w:t>Although</w:t>
              </w:r>
              <w:r w:rsidRPr="00D03F6D">
                <w:rPr>
                  <w:color w:val="000000" w:themeColor="text1"/>
                </w:rPr>
                <w:t xml:space="preserve"> not </w:t>
              </w:r>
              <w:r w:rsidR="006A61D7">
                <w:rPr>
                  <w:color w:val="000000" w:themeColor="text1"/>
                </w:rPr>
                <w:t xml:space="preserve">all </w:t>
              </w:r>
              <w:r w:rsidR="004707F2">
                <w:rPr>
                  <w:color w:val="000000" w:themeColor="text1"/>
                </w:rPr>
                <w:t xml:space="preserve">moderator analyses </w:t>
              </w:r>
              <w:r w:rsidR="006A61D7">
                <w:rPr>
                  <w:color w:val="000000" w:themeColor="text1"/>
                </w:rPr>
                <w:t>yielded</w:t>
              </w:r>
              <w:r w:rsidR="003852C4">
                <w:rPr>
                  <w:color w:val="000000" w:themeColor="text1"/>
                </w:rPr>
                <w:t xml:space="preserve"> </w:t>
              </w:r>
              <w:proofErr w:type="spellStart"/>
              <w:r w:rsidR="003852C4">
                <w:rPr>
                  <w:color w:val="000000" w:themeColor="text1"/>
                </w:rPr>
                <w:t>supgroup</w:t>
              </w:r>
              <w:proofErr w:type="spellEnd"/>
              <w:r w:rsidR="003852C4">
                <w:rPr>
                  <w:color w:val="000000" w:themeColor="text1"/>
                </w:rPr>
                <w:t xml:space="preserve"> effects that were</w:t>
              </w:r>
              <w:r w:rsidRPr="00D03F6D">
                <w:rPr>
                  <w:color w:val="000000" w:themeColor="text1"/>
                </w:rPr>
                <w:t xml:space="preserve"> statistically significant</w:t>
              </w:r>
              <w:r w:rsidR="003852C4">
                <w:rPr>
                  <w:color w:val="000000" w:themeColor="text1"/>
                </w:rPr>
                <w:t xml:space="preserve">, </w:t>
              </w:r>
              <w:r w:rsidRPr="00D03F6D">
                <w:rPr>
                  <w:color w:val="000000" w:themeColor="text1"/>
                </w:rPr>
                <w:t>all average effect sizes favoured group-based interven</w:t>
              </w:r>
              <w:r w:rsidR="00F84212">
                <w:rPr>
                  <w:color w:val="000000" w:themeColor="text1"/>
                </w:rPr>
                <w:t>tions</w:t>
              </w:r>
              <w:r w:rsidR="00F119A7">
                <w:rPr>
                  <w:color w:val="000000" w:themeColor="text1"/>
                </w:rPr>
                <w:t>,</w:t>
              </w:r>
              <w:r w:rsidR="00F84212">
                <w:rPr>
                  <w:color w:val="000000" w:themeColor="text1"/>
                </w:rPr>
                <w:t xml:space="preserve"> </w:t>
              </w:r>
              <w:r w:rsidR="004707F2">
                <w:rPr>
                  <w:color w:val="000000" w:themeColor="text1"/>
                </w:rPr>
                <w:t xml:space="preserve">generally </w:t>
              </w:r>
              <w:r w:rsidR="00F84212">
                <w:rPr>
                  <w:color w:val="000000" w:themeColor="text1"/>
                </w:rPr>
                <w:t>indicating that there are</w:t>
              </w:r>
              <w:r w:rsidRPr="00D03F6D">
                <w:rPr>
                  <w:color w:val="000000" w:themeColor="text1"/>
                </w:rPr>
                <w:t xml:space="preserve"> no adverse</w:t>
              </w:r>
              <w:r w:rsidR="003F00A9">
                <w:rPr>
                  <w:color w:val="000000" w:themeColor="text1"/>
                </w:rPr>
                <w:t xml:space="preserve"> average</w:t>
              </w:r>
              <w:r w:rsidRPr="00D03F6D">
                <w:rPr>
                  <w:color w:val="000000" w:themeColor="text1"/>
                </w:rPr>
                <w:t xml:space="preserve"> effects of group-based interventions compared with individually delivered</w:t>
              </w:r>
              <w:r>
                <w:rPr>
                  <w:color w:val="000000" w:themeColor="text1"/>
                </w:rPr>
                <w:t xml:space="preserve"> control</w:t>
              </w:r>
              <w:r w:rsidRPr="00D03F6D">
                <w:rPr>
                  <w:color w:val="000000" w:themeColor="text1"/>
                </w:rPr>
                <w:t xml:space="preserve"> interventions.</w:t>
              </w:r>
              <w:r w:rsidR="00897718">
                <w:rPr>
                  <w:color w:val="000000" w:themeColor="text1"/>
                </w:rPr>
                <w:tab/>
              </w:r>
              <w:r w:rsidRPr="00D03F6D">
                <w:rPr>
                  <w:color w:val="000000" w:themeColor="text1"/>
                  <w:sz w:val="27"/>
                  <w:szCs w:val="27"/>
                </w:rPr>
                <w:t xml:space="preserve"> </w:t>
              </w:r>
              <w:r w:rsidR="00897718">
                <w:rPr>
                  <w:color w:val="000000" w:themeColor="text1"/>
                  <w:sz w:val="27"/>
                  <w:szCs w:val="27"/>
                </w:rPr>
                <w:br/>
              </w:r>
              <w:r w:rsidR="00897718">
                <w:rPr>
                  <w:color w:val="000000" w:themeColor="text1"/>
                  <w:sz w:val="27"/>
                  <w:szCs w:val="27"/>
                </w:rPr>
                <w:br/>
              </w:r>
              <w:r w:rsidR="006A61D7" w:rsidRPr="006A61D7">
                <w:rPr>
                  <w:color w:val="000000" w:themeColor="text1"/>
                </w:rPr>
                <w:t xml:space="preserve">In a policy context, it is important to emphasize that although only one of the included studies (i.e., Craigie and Nathan, 2009, which compared the same treatment delivered in individual and group formats; see Figure 16) reported </w:t>
              </w:r>
              <w:proofErr w:type="gramStart"/>
              <w:r w:rsidR="006A61D7" w:rsidRPr="006A61D7">
                <w:rPr>
                  <w:color w:val="000000" w:themeColor="text1"/>
                </w:rPr>
                <w:t>average ,</w:t>
              </w:r>
              <w:proofErr w:type="gramEnd"/>
              <w:r w:rsidR="006A61D7" w:rsidRPr="006A61D7">
                <w:rPr>
                  <w:color w:val="000000" w:themeColor="text1"/>
                </w:rPr>
                <w:t xml:space="preserve"> this does not imply that all individual participants benefited. It remains possible that some participants may have had negative experiences with group-based interventions, as hypothesized in the introduction.</w:t>
              </w:r>
              <w:r w:rsidR="006A61D7">
                <w:rPr>
                  <w:color w:val="000000" w:themeColor="text1"/>
                </w:rPr>
                <w:tab/>
              </w:r>
              <w:r w:rsidR="003852C4">
                <w:rPr>
                  <w:color w:val="000000" w:themeColor="text1"/>
                  <w:lang w:val="en-US"/>
                </w:rPr>
                <w:br/>
              </w:r>
              <w:r w:rsidR="003852C4">
                <w:rPr>
                  <w:color w:val="000000" w:themeColor="text1"/>
                  <w:lang w:val="en-US"/>
                </w:rPr>
                <w:br/>
              </w:r>
              <w:r w:rsidR="003852C4" w:rsidRPr="003852C4">
                <w:rPr>
                  <w:color w:val="000000" w:themeColor="text1"/>
                  <w:lang w:val="en-US"/>
                </w:rPr>
                <w:t>Furthermore, it should be noted that the most common control or comparison condition did not consist of individual therapy, but rather of the less costly, community-based outpatient care (i.e., usual mental health care). In fact, usual care was typically described as less intensive and less well implemented and organized than the group-based interventions included in the review.</w:t>
              </w:r>
              <w:r w:rsidR="003852C4">
                <w:rPr>
                  <w:color w:val="000000" w:themeColor="text1"/>
                  <w:lang w:val="en-US"/>
                </w:rPr>
                <w:br/>
              </w:r>
              <w:r w:rsidR="003852C4">
                <w:rPr>
                  <w:color w:val="000000" w:themeColor="text1"/>
                  <w:lang w:val="en-US"/>
                </w:rPr>
                <w:br/>
              </w:r>
              <w:r w:rsidR="003852C4" w:rsidRPr="003852C4">
                <w:rPr>
                  <w:color w:val="000000" w:themeColor="text1"/>
                  <w:lang w:val="en-US"/>
                </w:rPr>
                <w:t>That said, policymakers might consider implementing group-based interventions as a strategy to increase the intensity and improve the organization of psychiatric and psychological services</w:t>
              </w:r>
              <w:r w:rsidR="003852C4">
                <w:rPr>
                  <w:color w:val="000000" w:themeColor="text1"/>
                  <w:lang w:val="en-US"/>
                </w:rPr>
                <w:t xml:space="preserve"> </w:t>
              </w:r>
              <w:r w:rsidR="003852C4" w:rsidRPr="003852C4">
                <w:rPr>
                  <w:color w:val="000000" w:themeColor="text1"/>
                  <w:lang w:val="en-US"/>
                </w:rPr>
                <w:t>at a substantially lower cost.</w:t>
              </w:r>
            </w:p>
            <w:p w14:paraId="7631DCFA" w14:textId="286AD656" w:rsidR="00CE429D" w:rsidRPr="006A61D7" w:rsidRDefault="00624C55" w:rsidP="006A61D7">
              <w:pPr>
                <w:pStyle w:val="NormalWeb"/>
                <w:jc w:val="both"/>
                <w:rPr>
                  <w:color w:val="000000" w:themeColor="text1"/>
                </w:rPr>
              </w:pPr>
              <w:r>
                <w:rPr>
                  <w:color w:val="000000" w:themeColor="text1"/>
                </w:rPr>
                <w:t xml:space="preserve">As part of our </w:t>
              </w:r>
              <w:proofErr w:type="gramStart"/>
              <w:r>
                <w:rPr>
                  <w:color w:val="000000" w:themeColor="text1"/>
                </w:rPr>
                <w:t>review</w:t>
              </w:r>
              <w:proofErr w:type="gramEnd"/>
              <w:r>
                <w:rPr>
                  <w:color w:val="000000" w:themeColor="text1"/>
                </w:rPr>
                <w:t xml:space="preserve"> we also </w:t>
              </w:r>
              <w:r>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Pr>
                  <w:rFonts w:eastAsia="Times New Roman"/>
                  <w:lang w:val="en-US"/>
                </w:rPr>
                <w:t>types that exist for this specific target group.</w:t>
              </w:r>
            </w:p>
          </w:sdtContent>
        </w:sdt>
      </w:sdtContent>
    </w:sdt>
    <w:p w14:paraId="40A1320B" w14:textId="1190AC62" w:rsidR="003862F9" w:rsidRPr="00AF0241" w:rsidRDefault="00C37244">
      <w:pPr>
        <w:pStyle w:val="Heading2"/>
        <w:rPr>
          <w:rFonts w:eastAsia="Times New Roman"/>
        </w:rPr>
      </w:pPr>
      <w:r w:rsidRPr="00AF0241">
        <w:rPr>
          <w:rFonts w:eastAsia="Times New Roman"/>
        </w:rPr>
        <w:lastRenderedPageBreak/>
        <w:t xml:space="preserve">Implications for research </w:t>
      </w:r>
    </w:p>
    <w:bookmarkStart w:id="78" w:name="ACKNOWLEDGEMENTS" w:displacedByCustomXml="next"/>
    <w:bookmarkEnd w:id="78" w:displacedByCustomXml="next"/>
    <w:sdt>
      <w:sdtPr>
        <w:rPr>
          <w:color w:val="0066CC"/>
          <w:sz w:val="27"/>
          <w:szCs w:val="27"/>
        </w:rPr>
        <w:id w:val="-1933197637"/>
        <w:placeholder>
          <w:docPart w:val="FF13681FF7784CABAE1A6FFC4FEF4C4B"/>
        </w:placeholder>
      </w:sdtPr>
      <w:sdtContent>
        <w:p w14:paraId="50BCE080" w14:textId="696C314E" w:rsidR="0093381D" w:rsidRPr="0096177F" w:rsidRDefault="00624C55" w:rsidP="0096177F">
          <w:pPr>
            <w:pStyle w:val="NormalWeb"/>
            <w:jc w:val="both"/>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w:t>
          </w:r>
          <w:r w:rsidR="0093381D">
            <w:rPr>
              <w:color w:val="000000" w:themeColor="text1"/>
            </w:rPr>
            <w:t>has</w:t>
          </w:r>
          <w:r w:rsidRPr="00302035">
            <w:rPr>
              <w:color w:val="000000" w:themeColor="text1"/>
            </w:rPr>
            <w:t xml:space="preser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sidR="0093381D">
            <w:rPr>
              <w:color w:val="000000" w:themeColor="text1"/>
            </w:rPr>
            <w:t>,</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r w:rsidR="009224A1">
            <w:rPr>
              <w:color w:val="000000" w:themeColor="text1"/>
            </w:rPr>
            <w:br/>
          </w:r>
          <w:r w:rsidR="009224A1">
            <w:rPr>
              <w:color w:val="000000" w:themeColor="text1"/>
            </w:rPr>
            <w:br/>
          </w:r>
          <w:r w:rsidRPr="00AF0241">
            <w:t xml:space="preserve">Our review adds to the existing body of reviews by </w:t>
          </w:r>
          <w:r>
            <w:t xml:space="preserve">showing a rather consistent result that </w:t>
          </w:r>
          <w:r w:rsidR="009224A1">
            <w:t>favors</w:t>
          </w:r>
          <w:r w:rsidRPr="001327A4">
            <w:t xml:space="preserve"> </w:t>
          </w:r>
          <w:r w:rsidRPr="00624C55">
            <w:t xml:space="preserve">group-based interventions over control interventions. </w:t>
          </w:r>
          <w:r w:rsidRPr="00624C55">
            <w:rPr>
              <w:color w:val="000000" w:themeColor="text1"/>
            </w:rPr>
            <w:t xml:space="preserve"> On average</w:t>
          </w:r>
          <w:r w:rsidR="0093381D">
            <w:rPr>
              <w:color w:val="000000" w:themeColor="text1"/>
            </w:rPr>
            <w:t>,</w:t>
          </w:r>
          <w:r w:rsidRPr="00624C55">
            <w:rPr>
              <w:color w:val="000000" w:themeColor="text1"/>
            </w:rPr>
            <w:t xml:space="preserve"> we find that the effects of group-based interventions </w:t>
          </w:r>
          <w:r w:rsidR="0093381D">
            <w:rPr>
              <w:color w:val="000000" w:themeColor="text1"/>
            </w:rPr>
            <w:t>are</w:t>
          </w:r>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sidR="009224A1">
            <w:rPr>
              <w:color w:val="000000" w:themeColor="text1"/>
            </w:rPr>
            <w:tab/>
          </w:r>
          <w:r>
            <w:rPr>
              <w:color w:val="000000" w:themeColor="text1"/>
            </w:rPr>
            <w:t xml:space="preserve"> </w:t>
          </w:r>
          <w:r w:rsidR="009224A1">
            <w:rPr>
              <w:color w:val="000000" w:themeColor="text1"/>
            </w:rPr>
            <w:br/>
          </w:r>
          <w:r w:rsidR="009224A1">
            <w:rPr>
              <w:color w:val="000000" w:themeColor="text1"/>
            </w:rPr>
            <w:br/>
          </w:r>
          <w:r w:rsidR="00997131" w:rsidRPr="00624C55">
            <w:rPr>
              <w:color w:val="000000" w:themeColor="text1"/>
            </w:rPr>
            <w:t>Findings from the present review suggest that</w:t>
          </w:r>
          <w:r w:rsidR="0093381D">
            <w:rPr>
              <w:color w:val="000000" w:themeColor="text1"/>
            </w:rPr>
            <w:t>,</w:t>
          </w:r>
          <w:r w:rsidR="00997131" w:rsidRPr="00624C55">
            <w:rPr>
              <w:color w:val="000000" w:themeColor="text1"/>
            </w:rPr>
            <w:t xml:space="preserve"> on average</w:t>
          </w:r>
          <w:r w:rsidR="0093381D">
            <w:rPr>
              <w:color w:val="000000" w:themeColor="text1"/>
            </w:rPr>
            <w:t>,</w:t>
          </w:r>
          <w:r w:rsidR="00997131" w:rsidRPr="00624C55">
            <w:rPr>
              <w:color w:val="000000" w:themeColor="text1"/>
            </w:rPr>
            <w:t xml:space="preserve"> the effects of group-based interventions </w:t>
          </w:r>
          <w:proofErr w:type="gramStart"/>
          <w:r w:rsidR="00997131" w:rsidRPr="00624C55">
            <w:rPr>
              <w:color w:val="000000" w:themeColor="text1"/>
            </w:rPr>
            <w:t>is</w:t>
          </w:r>
          <w:proofErr w:type="gramEnd"/>
          <w:r w:rsidR="00997131" w:rsidRPr="00624C55">
            <w:rPr>
              <w:color w:val="000000" w:themeColor="text1"/>
            </w:rPr>
            <w:t xml:space="preserve"> beneficial compared with individual control interventions for adults suffering from both mental illness and social marginalization on ou</w:t>
          </w:r>
          <w:r w:rsidR="009F08B8" w:rsidRPr="00624C55">
            <w:rPr>
              <w:color w:val="000000" w:themeColor="text1"/>
            </w:rPr>
            <w:t>t</w:t>
          </w:r>
          <w:r w:rsidR="00997131" w:rsidRPr="00624C55">
            <w:rPr>
              <w:color w:val="000000" w:themeColor="text1"/>
            </w:rPr>
            <w:t>comes measuring social integration and mental health.</w:t>
          </w:r>
          <w:r w:rsidR="00997131" w:rsidRPr="00997131">
            <w:rPr>
              <w:color w:val="000000" w:themeColor="text1"/>
            </w:rPr>
            <w:t xml:space="preserve"> However, more research is needed in order to explore what works for whom</w:t>
          </w:r>
          <w:r w:rsidR="00997131">
            <w:rPr>
              <w:color w:val="000000" w:themeColor="text1"/>
            </w:rPr>
            <w:t xml:space="preserve"> within this vulnerable population group. </w:t>
          </w:r>
          <w:r w:rsidR="00997131" w:rsidRPr="00997131">
            <w:rPr>
              <w:color w:val="000000" w:themeColor="text1"/>
            </w:rPr>
            <w:t xml:space="preserve"> </w:t>
          </w:r>
          <w:r>
            <w:rPr>
              <w:color w:val="000000" w:themeColor="text1"/>
            </w:rPr>
            <w:t>Furthermore</w:t>
          </w:r>
          <w:r w:rsidR="00E464E6">
            <w:rPr>
              <w:color w:val="000000" w:themeColor="text1"/>
            </w:rPr>
            <w:t>,</w:t>
          </w:r>
          <w:r>
            <w:rPr>
              <w:color w:val="000000" w:themeColor="text1"/>
            </w:rPr>
            <w:t xml:space="preserve"> future studies should explore the effects of group interventions beyond the end of the </w:t>
          </w:r>
          <w:r w:rsidR="00E464E6">
            <w:rPr>
              <w:color w:val="000000" w:themeColor="text1"/>
            </w:rPr>
            <w:t xml:space="preserve">intervention period, as the </w:t>
          </w:r>
          <w:r>
            <w:rPr>
              <w:color w:val="000000" w:themeColor="text1"/>
            </w:rPr>
            <w:t>included studies in the present review did not allow us to conduct meta-analysis on the long</w:t>
          </w:r>
          <w:r w:rsidR="00E464E6">
            <w:rPr>
              <w:color w:val="000000" w:themeColor="text1"/>
            </w:rPr>
            <w:t>-</w:t>
          </w:r>
          <w:r>
            <w:rPr>
              <w:color w:val="000000" w:themeColor="text1"/>
            </w:rPr>
            <w:t>term effects of interventions on any outcome.</w:t>
          </w:r>
          <w:r w:rsidR="0093381D">
            <w:rPr>
              <w:color w:val="000000" w:themeColor="text1"/>
            </w:rPr>
            <w:t xml:space="preserve"> Specifically, understanding the determinants of persistent effects is pivotal for this field of study.  </w:t>
          </w:r>
          <w:r w:rsidR="009224A1">
            <w:rPr>
              <w:color w:val="000000" w:themeColor="text1"/>
            </w:rPr>
            <w:br/>
          </w:r>
          <w:r w:rsidR="009224A1">
            <w:rPr>
              <w:color w:val="000000" w:themeColor="text1"/>
            </w:rPr>
            <w:br/>
          </w:r>
          <w:r w:rsidR="00997131">
            <w:rPr>
              <w:color w:val="000000" w:themeColor="text1"/>
            </w:rPr>
            <w:t>O</w:t>
          </w:r>
          <w:r w:rsidR="00997131" w:rsidRPr="004879E2">
            <w:rPr>
              <w:color w:val="000000" w:themeColor="text1"/>
            </w:rPr>
            <w:t xml:space="preserve">nly </w:t>
          </w:r>
          <w:r w:rsidR="00997131">
            <w:rPr>
              <w:color w:val="000000" w:themeColor="text1"/>
            </w:rPr>
            <w:t xml:space="preserve">three </w:t>
          </w:r>
          <w:r w:rsidR="00997131" w:rsidRPr="004879E2">
            <w:rPr>
              <w:color w:val="000000" w:themeColor="text1"/>
            </w:rPr>
            <w:t xml:space="preserve">studies reported on an intervention in which the control condition consisted of the same intervention delivered individually. The most common control/comparison condition consisted </w:t>
          </w:r>
          <w:r w:rsidR="00997131">
            <w:rPr>
              <w:color w:val="000000" w:themeColor="text1"/>
            </w:rPr>
            <w:t>of usual clinical care, which was mostly less intense, less well implemented</w:t>
          </w:r>
          <w:r w:rsidR="0093381D">
            <w:rPr>
              <w:color w:val="000000" w:themeColor="text1"/>
            </w:rPr>
            <w:t>,</w:t>
          </w:r>
          <w:r w:rsidR="00997131">
            <w:rPr>
              <w:color w:val="000000" w:themeColor="text1"/>
            </w:rPr>
            <w:t xml:space="preserve"> and organized than the group interventions. The most common type of control intervention consisted of access to </w:t>
          </w:r>
          <w:r w:rsidR="00E25E67">
            <w:rPr>
              <w:color w:val="000000" w:themeColor="text1"/>
            </w:rPr>
            <w:t xml:space="preserve">usual </w:t>
          </w:r>
          <w:r w:rsidR="00997131">
            <w:rPr>
              <w:color w:val="000000" w:themeColor="text1"/>
            </w:rPr>
            <w:t xml:space="preserve">mental health care. </w:t>
          </w:r>
          <w:r w:rsidR="00997131">
            <w:t>Therefore, some of the benefits of the group-based interventions identified</w:t>
          </w:r>
          <w:r w:rsidR="00F15281">
            <w:t xml:space="preserve"> in this review may</w:t>
          </w:r>
          <w:r w:rsidR="00997131">
            <w:t xml:space="preserve"> </w:t>
          </w:r>
          <w:r w:rsidR="00F15281">
            <w:t xml:space="preserve">be due to the increased amount of </w:t>
          </w:r>
          <w:r w:rsidR="00997131">
            <w:t>time and frequency of face-to-face interactions between therapists/case workers and participants.</w:t>
          </w:r>
          <w:r w:rsidR="006A61D7">
            <w:t xml:space="preserve"> </w:t>
          </w:r>
          <w:r w:rsidR="00997131">
            <w:t>In order to isolate the effects of group interventions per se</w:t>
          </w:r>
          <w:r w:rsidR="0093381D">
            <w:t>,</w:t>
          </w:r>
          <w:r w:rsidR="00997131">
            <w:t xml:space="preserve"> future studies should compare the same intervention delivered individually and in a group.</w:t>
          </w:r>
          <w:r w:rsidR="009224A1">
            <w:tab/>
          </w:r>
          <w:r w:rsidR="009224A1">
            <w:br/>
          </w:r>
          <w:r w:rsidR="009224A1">
            <w:br/>
          </w:r>
          <w:r w:rsidR="00997131">
            <w:t>Most of the included studies reported on a heterogeneous group of participants with different diagnoses</w:t>
          </w:r>
          <w:r w:rsidR="00F15281">
            <w:t xml:space="preserve"> and co-morbid conditions, </w:t>
          </w:r>
          <w:r w:rsidR="00997131">
            <w:t xml:space="preserve">who also faced multiple social or personal problems. In order to refine the knowledge on </w:t>
          </w:r>
          <w:r w:rsidR="0093381D">
            <w:t xml:space="preserve">the </w:t>
          </w:r>
          <w:r w:rsidR="00997131">
            <w:t xml:space="preserve">efficacy of </w:t>
          </w:r>
          <w:r w:rsidR="0093381D">
            <w:t>group interventions</w:t>
          </w:r>
          <w:r w:rsidR="00997131">
            <w:t xml:space="preserve"> </w:t>
          </w:r>
          <w:r w:rsidR="0093381D">
            <w:t>further</w:t>
          </w:r>
          <w:r w:rsidR="00F15281">
            <w:t>, studies focused on participants facing more narrowly defined problems or with similar diagnoses would improve the knowledge base</w:t>
          </w:r>
          <w:r w:rsidR="009F08B8">
            <w:t>.</w:t>
          </w:r>
          <w:r w:rsidR="00997131">
            <w:t xml:space="preserve"> </w:t>
          </w:r>
          <w:r w:rsidR="009224A1">
            <w:tab/>
          </w:r>
          <w:r w:rsidR="009224A1">
            <w:br/>
          </w:r>
          <w:r w:rsidR="009224A1">
            <w:br/>
          </w:r>
          <w:r w:rsidR="001327A4" w:rsidRPr="001327A4">
            <w:rPr>
              <w:rFonts w:eastAsia="Times New Roman"/>
              <w:lang w:val="en-US"/>
            </w:rPr>
            <w:t>None of the included studie</w:t>
          </w:r>
          <w:r w:rsidR="001327A4">
            <w:rPr>
              <w:rFonts w:eastAsia="Times New Roman"/>
              <w:lang w:val="en-US"/>
            </w:rPr>
            <w:t>s reported average deterioration</w:t>
          </w:r>
          <w:r w:rsidR="001327A4" w:rsidRPr="001327A4">
            <w:rPr>
              <w:rFonts w:eastAsia="Times New Roman"/>
              <w:lang w:val="en-US"/>
            </w:rPr>
            <w:t xml:space="preserve"> effects, suggesting that both group-based interventions and the control interventions had beneficial average effects for the participants. However, this does not mean that all individual participants </w:t>
          </w:r>
          <w:r w:rsidR="0093381D">
            <w:rPr>
              <w:rFonts w:eastAsia="Times New Roman"/>
              <w:lang w:val="en-US"/>
            </w:rPr>
            <w:t>benefited,</w:t>
          </w:r>
          <w:r w:rsidR="001327A4" w:rsidRPr="001327A4">
            <w:rPr>
              <w:rFonts w:eastAsia="Times New Roman"/>
              <w:lang w:val="en-US"/>
            </w:rPr>
            <w:t xml:space="preserve"> and thus</w:t>
          </w:r>
          <w:r w:rsidR="0093381D">
            <w:rPr>
              <w:rFonts w:eastAsia="Times New Roman"/>
              <w:lang w:val="en-US"/>
            </w:rPr>
            <w:t>,</w:t>
          </w:r>
          <w:r w:rsidR="001327A4" w:rsidRPr="001327A4">
            <w:rPr>
              <w:rFonts w:eastAsia="Times New Roman"/>
              <w:lang w:val="en-US"/>
            </w:rPr>
            <w:t xml:space="preserve"> it is still possible that some participants may have negative experiences with group-based interventions as hypothesized in the introduction. Future research should explore this issue by conducting </w:t>
          </w:r>
          <w:r w:rsidR="002F0C8F">
            <w:rPr>
              <w:rFonts w:eastAsia="Times New Roman"/>
              <w:lang w:val="en-US"/>
            </w:rPr>
            <w:t xml:space="preserve">more </w:t>
          </w:r>
          <w:r w:rsidR="002F0C8F">
            <w:rPr>
              <w:rFonts w:eastAsia="Times New Roman"/>
              <w:lang w:val="en-US"/>
            </w:rPr>
            <w:lastRenderedPageBreak/>
            <w:t>fine-grained (e.g., qualitative)</w:t>
          </w:r>
          <w:r w:rsidR="001327A4" w:rsidRPr="001327A4">
            <w:rPr>
              <w:rFonts w:eastAsia="Times New Roman"/>
              <w:lang w:val="en-US"/>
            </w:rPr>
            <w:t xml:space="preserve"> research into the experiences of group-based interventions from the perspective of participants.</w:t>
          </w:r>
        </w:p>
        <w:p w14:paraId="3AD02657" w14:textId="591CB288" w:rsidR="00CE429D" w:rsidRDefault="002F0C8F" w:rsidP="002F0C8F">
          <w:pPr>
            <w:jc w:val="both"/>
            <w:divId w:val="1620188500"/>
          </w:pPr>
          <w:r>
            <w:rPr>
              <w:rFonts w:eastAsia="Times New Roman"/>
              <w:lang w:val="en-US"/>
            </w:rPr>
            <w:t xml:space="preserve">Finally, although we have highlighted that group-based interventions are substantially more cost-effective than other or no interventions, more research is needed on the exact cost-effectiveness of group-based interventions for individuals with at least </w:t>
          </w:r>
          <w:r>
            <w:t>one psychiatric diagnosis who are experiencing personal and social problems in addition to their mental health condition.</w:t>
          </w:r>
        </w:p>
        <w:p w14:paraId="51957199" w14:textId="77777777" w:rsidR="0096177F" w:rsidRPr="002F0C8F" w:rsidRDefault="00000000" w:rsidP="002F0C8F">
          <w:pPr>
            <w:jc w:val="both"/>
            <w:divId w:val="1620188500"/>
            <w:rPr>
              <w:rFonts w:eastAsia="Times New Roman"/>
              <w:lang w:val="en-US"/>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79" w:name="CONTRIBUTIONS" w:displacedByCustomXml="next"/>
    <w:bookmarkEnd w:id="79" w:displacedByCustomXml="next"/>
    <w:sdt>
      <w:sdtPr>
        <w:rPr>
          <w:color w:val="0066CC"/>
          <w:sz w:val="27"/>
          <w:szCs w:val="27"/>
        </w:rPr>
        <w:id w:val="1005321635"/>
        <w:placeholder>
          <w:docPart w:val="4637EC422F4E47539C35F0B1B673CCCA"/>
        </w:placeholder>
      </w:sdtPr>
      <w:sdtEndPr>
        <w:rPr>
          <w:color w:val="auto"/>
          <w:sz w:val="24"/>
          <w:szCs w:val="24"/>
        </w:rPr>
      </w:sdtEndPr>
      <w:sdtContent>
        <w:p w14:paraId="54702D83" w14:textId="04773449" w:rsidR="00CE429D" w:rsidRPr="00857A2F" w:rsidRDefault="001327A4" w:rsidP="00CE429D">
          <w:pPr>
            <w:pStyle w:val="NormalWeb"/>
            <w:divId w:val="1286347047"/>
          </w:pPr>
          <w:r w:rsidRPr="00857A2F">
            <w:t xml:space="preserve">The authors would like to thank </w:t>
          </w:r>
          <w:r w:rsidRPr="00857A2F">
            <w:rPr>
              <w:rFonts w:eastAsia="Times New Roman"/>
              <w:lang w:val="en-US" w:eastAsia="da-DK"/>
            </w:rPr>
            <w:t xml:space="preserve">research assistants Rune </w:t>
          </w:r>
          <w:proofErr w:type="spellStart"/>
          <w:r w:rsidRPr="00857A2F">
            <w:rPr>
              <w:rFonts w:eastAsia="Times New Roman"/>
              <w:lang w:val="en-US" w:eastAsia="da-DK"/>
            </w:rPr>
            <w:t>Klitgård</w:t>
          </w:r>
          <w:proofErr w:type="spellEnd"/>
          <w:r w:rsidRPr="00857A2F">
            <w:rPr>
              <w:rFonts w:eastAsia="Times New Roman"/>
              <w:lang w:val="en-US" w:eastAsia="da-DK"/>
            </w:rPr>
            <w:t xml:space="preserve"> 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4A1298" w:rsidRDefault="00C37244">
      <w:pPr>
        <w:numPr>
          <w:ilvl w:val="0"/>
          <w:numId w:val="1"/>
        </w:numPr>
        <w:spacing w:before="100" w:beforeAutospacing="1" w:after="100" w:afterAutospacing="1"/>
        <w:ind w:left="150"/>
        <w:divId w:val="722632635"/>
        <w:rPr>
          <w:rFonts w:eastAsia="Times New Roman"/>
        </w:rPr>
      </w:pPr>
      <w:r w:rsidRPr="004A1298">
        <w:rPr>
          <w:rFonts w:eastAsia="Times New Roman"/>
        </w:rPr>
        <w:t>Content:</w:t>
      </w:r>
      <w:r w:rsidR="001327A4" w:rsidRPr="004A1298">
        <w:rPr>
          <w:rFonts w:eastAsia="Times New Roman"/>
        </w:rPr>
        <w:t xml:space="preserve"> Nina Thorup Dalgaard, </w:t>
      </w:r>
      <w:r w:rsidR="00A959E5" w:rsidRPr="004A1298">
        <w:rPr>
          <w:rFonts w:eastAsia="Times New Roman"/>
        </w:rPr>
        <w:t>Jak</w:t>
      </w:r>
      <w:r w:rsidR="001327A4" w:rsidRPr="004A1298">
        <w:rPr>
          <w:rFonts w:eastAsia="Times New Roman"/>
        </w:rPr>
        <w:t xml:space="preserve">ob </w:t>
      </w:r>
      <w:proofErr w:type="spellStart"/>
      <w:r w:rsidR="001327A4" w:rsidRPr="004A1298">
        <w:rPr>
          <w:rFonts w:eastAsia="Times New Roman"/>
        </w:rPr>
        <w:t>Kaarup</w:t>
      </w:r>
      <w:proofErr w:type="spellEnd"/>
      <w:r w:rsidR="001327A4" w:rsidRPr="004A1298">
        <w:rPr>
          <w:rFonts w:eastAsia="Times New Roman"/>
        </w:rPr>
        <w:t xml:space="preserve"> Jensen,</w:t>
      </w:r>
      <w:r w:rsidR="004C2820" w:rsidRPr="004A1298">
        <w:rPr>
          <w:rFonts w:eastAsia="Times New Roman"/>
          <w:lang w:val="en-US"/>
        </w:rPr>
        <w:t xml:space="preserve"> Maya Christiane </w:t>
      </w:r>
      <w:proofErr w:type="spellStart"/>
      <w:r w:rsidR="004C2820" w:rsidRPr="004A1298">
        <w:rPr>
          <w:rFonts w:eastAsia="Times New Roman"/>
          <w:lang w:val="en-US"/>
        </w:rPr>
        <w:t>Flensborg</w:t>
      </w:r>
      <w:proofErr w:type="spellEnd"/>
      <w:r w:rsidR="004C2820" w:rsidRPr="004A1298">
        <w:rPr>
          <w:rFonts w:eastAsia="Times New Roman"/>
          <w:lang w:val="en-US"/>
        </w:rPr>
        <w:t xml:space="preserve"> Jensen,</w:t>
      </w:r>
      <w:r w:rsidR="001327A4" w:rsidRPr="004A1298">
        <w:rPr>
          <w:rFonts w:eastAsia="Times New Roman"/>
          <w:lang w:val="en-US"/>
        </w:rPr>
        <w:t xml:space="preserve"> Mikkel Helding Vembye,</w:t>
      </w:r>
    </w:p>
    <w:p w14:paraId="62C12BFB" w14:textId="22203CA6" w:rsidR="003862F9" w:rsidRPr="004A1298" w:rsidRDefault="00C37244">
      <w:pPr>
        <w:numPr>
          <w:ilvl w:val="0"/>
          <w:numId w:val="2"/>
        </w:numPr>
        <w:spacing w:before="100" w:beforeAutospacing="1" w:after="100" w:afterAutospacing="1"/>
        <w:ind w:left="150"/>
        <w:divId w:val="722632635"/>
        <w:rPr>
          <w:rFonts w:eastAsia="Times New Roman"/>
        </w:rPr>
      </w:pPr>
      <w:r w:rsidRPr="004A1298">
        <w:rPr>
          <w:rFonts w:eastAsia="Times New Roman"/>
        </w:rPr>
        <w:t>Systematic review methods:</w:t>
      </w:r>
      <w:r w:rsidR="001327A4" w:rsidRPr="004A1298">
        <w:rPr>
          <w:rFonts w:eastAsia="Times New Roman"/>
        </w:rPr>
        <w:t xml:space="preserve"> Nina Thorup Dalgaard, Jacob </w:t>
      </w:r>
      <w:proofErr w:type="spellStart"/>
      <w:r w:rsidR="001327A4" w:rsidRPr="004A1298">
        <w:rPr>
          <w:rFonts w:eastAsia="Times New Roman"/>
        </w:rPr>
        <w:t>Kaarup</w:t>
      </w:r>
      <w:proofErr w:type="spellEnd"/>
      <w:r w:rsidR="001327A4" w:rsidRPr="004A1298">
        <w:rPr>
          <w:rFonts w:eastAsia="Times New Roman"/>
        </w:rPr>
        <w:t xml:space="preserve"> Jensen, Jasmin Sami </w:t>
      </w:r>
      <w:proofErr w:type="spellStart"/>
      <w:r w:rsidR="001327A4" w:rsidRPr="004A1298">
        <w:rPr>
          <w:rFonts w:eastAsia="Times New Roman"/>
        </w:rPr>
        <w:t>Adada</w:t>
      </w:r>
      <w:proofErr w:type="spellEnd"/>
      <w:r w:rsidR="001327A4" w:rsidRPr="004A1298">
        <w:rPr>
          <w:rFonts w:eastAsia="Times New Roman"/>
        </w:rPr>
        <w:t>,</w:t>
      </w:r>
      <w:r w:rsidR="001327A4" w:rsidRPr="004A1298">
        <w:rPr>
          <w:rFonts w:eastAsia="Times New Roman"/>
          <w:lang w:val="en-US"/>
        </w:rPr>
        <w:t xml:space="preserve"> Mikkel Helding Vembye,</w:t>
      </w:r>
    </w:p>
    <w:p w14:paraId="27C12370" w14:textId="6D36103A" w:rsidR="003862F9" w:rsidRPr="004A1298" w:rsidRDefault="00C37244">
      <w:pPr>
        <w:numPr>
          <w:ilvl w:val="0"/>
          <w:numId w:val="3"/>
        </w:numPr>
        <w:spacing w:before="100" w:beforeAutospacing="1" w:after="100" w:afterAutospacing="1"/>
        <w:ind w:left="150"/>
        <w:divId w:val="722632635"/>
        <w:rPr>
          <w:rFonts w:eastAsia="Times New Roman"/>
          <w:lang w:val="da-DK"/>
        </w:rPr>
      </w:pPr>
      <w:r w:rsidRPr="004A1298">
        <w:rPr>
          <w:rFonts w:eastAsia="Times New Roman"/>
          <w:lang w:val="da-DK"/>
        </w:rPr>
        <w:t xml:space="preserve">Statistical </w:t>
      </w:r>
      <w:proofErr w:type="spellStart"/>
      <w:r w:rsidRPr="004A1298">
        <w:rPr>
          <w:rFonts w:eastAsia="Times New Roman"/>
          <w:lang w:val="da-DK"/>
        </w:rPr>
        <w:t>analysis</w:t>
      </w:r>
      <w:proofErr w:type="spellEnd"/>
      <w:r w:rsidRPr="004A1298">
        <w:rPr>
          <w:rFonts w:eastAsia="Times New Roman"/>
          <w:lang w:val="da-DK"/>
        </w:rPr>
        <w:t>:</w:t>
      </w:r>
      <w:r w:rsidR="001327A4" w:rsidRPr="004A1298">
        <w:rPr>
          <w:rFonts w:eastAsia="Times New Roman"/>
          <w:lang w:val="da-DK"/>
        </w:rPr>
        <w:t xml:space="preserve"> Ja</w:t>
      </w:r>
      <w:r w:rsidR="00853B13" w:rsidRPr="004A1298">
        <w:rPr>
          <w:rFonts w:eastAsia="Times New Roman"/>
          <w:lang w:val="da-DK"/>
        </w:rPr>
        <w:t>k</w:t>
      </w:r>
      <w:r w:rsidR="001327A4" w:rsidRPr="004A1298">
        <w:rPr>
          <w:rFonts w:eastAsia="Times New Roman"/>
          <w:lang w:val="da-DK"/>
        </w:rPr>
        <w:t xml:space="preserve">ob Kaarup Jensen, Jasmin Sami </w:t>
      </w:r>
      <w:proofErr w:type="spellStart"/>
      <w:r w:rsidR="001327A4" w:rsidRPr="004A1298">
        <w:rPr>
          <w:rFonts w:eastAsia="Times New Roman"/>
          <w:lang w:val="da-DK"/>
        </w:rPr>
        <w:t>Adada</w:t>
      </w:r>
      <w:proofErr w:type="spellEnd"/>
      <w:r w:rsidR="001327A4" w:rsidRPr="004A1298">
        <w:rPr>
          <w:rFonts w:eastAsia="Times New Roman"/>
          <w:lang w:val="da-DK"/>
        </w:rPr>
        <w:t>, Mikkel Helding Vembye,</w:t>
      </w:r>
    </w:p>
    <w:p w14:paraId="37793EB4" w14:textId="053B38CD" w:rsidR="003862F9" w:rsidRPr="004A1298" w:rsidRDefault="00C37244">
      <w:pPr>
        <w:numPr>
          <w:ilvl w:val="0"/>
          <w:numId w:val="4"/>
        </w:numPr>
        <w:spacing w:before="100" w:beforeAutospacing="1" w:after="100" w:afterAutospacing="1"/>
        <w:ind w:left="150"/>
        <w:divId w:val="722632635"/>
        <w:rPr>
          <w:rFonts w:eastAsia="Times New Roman"/>
        </w:rPr>
      </w:pPr>
      <w:r w:rsidRPr="004A1298">
        <w:rPr>
          <w:rFonts w:eastAsia="Times New Roman"/>
        </w:rPr>
        <w:t>Information retrieval:</w:t>
      </w:r>
      <w:r w:rsidR="001327A4" w:rsidRPr="004A1298">
        <w:rPr>
          <w:rFonts w:eastAsia="Times New Roman"/>
          <w:lang w:val="en-US"/>
        </w:rPr>
        <w:t xml:space="preserve"> Elizabeth Bengtsen</w:t>
      </w:r>
    </w:p>
    <w:p w14:paraId="41675004" w14:textId="77777777" w:rsidR="003862F9" w:rsidRPr="00AF0241" w:rsidRDefault="00C37244">
      <w:pPr>
        <w:pStyle w:val="Heading1"/>
        <w:divId w:val="231550358"/>
        <w:rPr>
          <w:rFonts w:eastAsia="Times New Roman"/>
        </w:rPr>
      </w:pPr>
      <w:bookmarkStart w:id="80" w:name="CONFLICT_OF_INTEREST"/>
      <w:bookmarkEnd w:id="80"/>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81" w:name="PRO_REV_DIFF"/>
      <w:bookmarkEnd w:id="81"/>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82" w:name="PUBLIC_NOTES"/>
      <w:bookmarkEnd w:id="82"/>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77777777" w:rsidR="0044785D" w:rsidRDefault="0044785D" w:rsidP="0044785D">
      <w:pPr>
        <w:jc w:val="both"/>
        <w:divId w:val="988362886"/>
        <w:rPr>
          <w:rFonts w:eastAsia="Times New Roman"/>
        </w:rPr>
      </w:pPr>
      <w:r>
        <w:rPr>
          <w:rFonts w:eastAsia="Times New Roman"/>
        </w:rPr>
        <w:lastRenderedPageBreak/>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make us los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4E11A2A0" w14:textId="77777777" w:rsidR="0011581F" w:rsidRDefault="0011581F" w:rsidP="0011581F">
      <w:pPr>
        <w:pStyle w:val="NormalWeb"/>
        <w:jc w:val="both"/>
        <w:divId w:val="1141578823"/>
        <w:rPr>
          <w:rFonts w:eastAsia="Times New Roman"/>
        </w:rPr>
      </w:pPr>
      <w:bookmarkStart w:id="83" w:name="CHARACTERISTICS_OF_INCLUDED_STUDIES"/>
      <w:bookmarkEnd w:id="83"/>
      <w:r w:rsidRPr="001A399F">
        <w:rPr>
          <w:rFonts w:eastAsia="Times New Roman"/>
          <w:b/>
        </w:rPr>
        <w:t>T</w:t>
      </w:r>
      <w:r>
        <w:rPr>
          <w:rFonts w:eastAsia="Times New Roman"/>
          <w:b/>
        </w:rPr>
        <w:t>ABLE</w:t>
      </w:r>
      <w:r w:rsidRPr="001A399F">
        <w:rPr>
          <w:rFonts w:eastAsia="Times New Roman"/>
          <w:b/>
        </w:rPr>
        <w:t xml:space="preserve"> 1</w:t>
      </w:r>
      <w:r>
        <w:rPr>
          <w:rFonts w:eastAsia="Times New Roman"/>
        </w:rPr>
        <w:t xml:space="preserve"> 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11581F" w14:paraId="4CF6B054" w14:textId="77777777" w:rsidTr="0011581F">
        <w:trPr>
          <w:divId w:val="1141578823"/>
        </w:trPr>
        <w:tc>
          <w:tcPr>
            <w:tcW w:w="1560" w:type="dxa"/>
            <w:tcBorders>
              <w:left w:val="nil"/>
              <w:bottom w:val="single" w:sz="4" w:space="0" w:color="auto"/>
              <w:right w:val="nil"/>
            </w:tcBorders>
          </w:tcPr>
          <w:p w14:paraId="1598A31A" w14:textId="77777777" w:rsidR="0011581F" w:rsidRPr="00587AE3" w:rsidRDefault="0011581F" w:rsidP="0096177F">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1BB5E128" w14:textId="77777777" w:rsidR="0011581F" w:rsidRPr="00587AE3" w:rsidRDefault="0011581F" w:rsidP="0096177F">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2B8B84AA" w14:textId="77777777" w:rsidR="0011581F" w:rsidRPr="00587AE3" w:rsidRDefault="0011581F" w:rsidP="0096177F">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226D2C06" w14:textId="77777777" w:rsidR="0011581F" w:rsidRPr="00587AE3" w:rsidRDefault="0011581F" w:rsidP="0096177F">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513EB9D8" w14:textId="77777777" w:rsidR="0011581F" w:rsidRPr="00587AE3" w:rsidRDefault="0011581F" w:rsidP="0096177F">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6E6C813C" w14:textId="77777777" w:rsidR="0011581F" w:rsidRPr="00587AE3" w:rsidRDefault="00000000" w:rsidP="0096177F">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53A6DEF8" w14:textId="77777777" w:rsidR="0011581F" w:rsidRPr="00587AE3" w:rsidRDefault="0011581F" w:rsidP="0096177F">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43C4B9D1" w14:textId="77777777" w:rsidR="0011581F" w:rsidRPr="00587AE3" w:rsidRDefault="0011581F" w:rsidP="0096177F">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6D196C14" w14:textId="77777777" w:rsidR="0011581F" w:rsidRPr="00587AE3" w:rsidRDefault="0011581F" w:rsidP="0096177F">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03541D5A" w14:textId="77777777" w:rsidR="0011581F" w:rsidRPr="00587AE3" w:rsidRDefault="0011581F" w:rsidP="0096177F">
            <w:pPr>
              <w:pStyle w:val="NormalWeb"/>
              <w:jc w:val="both"/>
              <w:rPr>
                <w:rFonts w:eastAsia="Times New Roman"/>
                <w:b/>
                <w:sz w:val="22"/>
              </w:rPr>
            </w:pPr>
            <w:r w:rsidRPr="00587AE3">
              <w:rPr>
                <w:rFonts w:eastAsia="Times New Roman"/>
                <w:b/>
                <w:sz w:val="22"/>
              </w:rPr>
              <w:t xml:space="preserve">Participants </w:t>
            </w:r>
          </w:p>
        </w:tc>
      </w:tr>
      <w:tr w:rsidR="0011581F" w14:paraId="0B9E03F7" w14:textId="77777777" w:rsidTr="0011581F">
        <w:trPr>
          <w:divId w:val="1141578823"/>
        </w:trPr>
        <w:tc>
          <w:tcPr>
            <w:tcW w:w="1560" w:type="dxa"/>
            <w:tcBorders>
              <w:left w:val="nil"/>
              <w:bottom w:val="nil"/>
              <w:right w:val="nil"/>
            </w:tcBorders>
          </w:tcPr>
          <w:p w14:paraId="2ED76DEC" w14:textId="77777777" w:rsidR="0011581F" w:rsidRPr="00902D60" w:rsidRDefault="0011581F" w:rsidP="0096177F">
            <w:pPr>
              <w:pStyle w:val="NormalWeb"/>
              <w:jc w:val="both"/>
              <w:rPr>
                <w:rFonts w:eastAsia="Times New Roman"/>
                <w:i/>
                <w:sz w:val="22"/>
              </w:rPr>
            </w:pPr>
            <w:r w:rsidRPr="00902D60">
              <w:rPr>
                <w:rFonts w:eastAsia="Times New Roman"/>
                <w:i/>
                <w:sz w:val="22"/>
              </w:rPr>
              <w:t>Reintegratio</w:t>
            </w:r>
            <w:r>
              <w:rPr>
                <w:rFonts w:eastAsia="Times New Roman"/>
                <w:i/>
                <w:sz w:val="22"/>
              </w:rPr>
              <w:t>n</w:t>
            </w:r>
          </w:p>
        </w:tc>
        <w:tc>
          <w:tcPr>
            <w:tcW w:w="567" w:type="dxa"/>
            <w:tcBorders>
              <w:left w:val="nil"/>
              <w:bottom w:val="nil"/>
              <w:right w:val="nil"/>
            </w:tcBorders>
          </w:tcPr>
          <w:p w14:paraId="19A0B454"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1270" w:type="dxa"/>
            <w:tcBorders>
              <w:left w:val="nil"/>
              <w:bottom w:val="nil"/>
              <w:right w:val="nil"/>
            </w:tcBorders>
          </w:tcPr>
          <w:p w14:paraId="4532B9D4"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460FE683"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6B0B0A07" w14:textId="77777777" w:rsidR="0011581F" w:rsidRPr="00587AE3" w:rsidRDefault="0011581F" w:rsidP="0096177F">
            <w:pPr>
              <w:pStyle w:val="NormalWeb"/>
              <w:jc w:val="both"/>
              <w:rPr>
                <w:rFonts w:eastAsia="Times New Roman"/>
                <w:sz w:val="22"/>
              </w:rPr>
            </w:pPr>
            <w:r w:rsidRPr="00587AE3">
              <w:rPr>
                <w:rFonts w:eastAsia="Times New Roman"/>
                <w:sz w:val="22"/>
              </w:rPr>
              <w:t>202</w:t>
            </w:r>
          </w:p>
        </w:tc>
        <w:tc>
          <w:tcPr>
            <w:tcW w:w="572" w:type="dxa"/>
            <w:tcBorders>
              <w:left w:val="nil"/>
              <w:bottom w:val="nil"/>
              <w:right w:val="nil"/>
            </w:tcBorders>
          </w:tcPr>
          <w:p w14:paraId="218C919A"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28BA7985"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14D49C1D"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3B75D23D" w14:textId="77777777" w:rsidR="0011581F" w:rsidRPr="00587AE3" w:rsidRDefault="0011581F" w:rsidP="0096177F">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320F2F80" w14:textId="77777777" w:rsidR="0011581F" w:rsidRPr="00587AE3" w:rsidRDefault="0011581F" w:rsidP="0096177F">
            <w:pPr>
              <w:pStyle w:val="NormalWeb"/>
              <w:jc w:val="both"/>
              <w:rPr>
                <w:rFonts w:eastAsia="Times New Roman"/>
                <w:sz w:val="22"/>
              </w:rPr>
            </w:pPr>
            <w:r w:rsidRPr="00587AE3">
              <w:rPr>
                <w:rFonts w:eastAsia="Times New Roman"/>
                <w:sz w:val="22"/>
              </w:rPr>
              <w:t>5390</w:t>
            </w:r>
          </w:p>
        </w:tc>
      </w:tr>
      <w:tr w:rsidR="0011581F" w14:paraId="062170AF" w14:textId="77777777" w:rsidTr="0011581F">
        <w:trPr>
          <w:divId w:val="1141578823"/>
        </w:trPr>
        <w:tc>
          <w:tcPr>
            <w:tcW w:w="1560" w:type="dxa"/>
            <w:tcBorders>
              <w:top w:val="nil"/>
              <w:left w:val="nil"/>
              <w:right w:val="nil"/>
            </w:tcBorders>
          </w:tcPr>
          <w:p w14:paraId="480AD2A0" w14:textId="77777777" w:rsidR="0011581F" w:rsidRPr="00902D60" w:rsidRDefault="0011581F" w:rsidP="0096177F">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623F314B" w14:textId="77777777" w:rsidR="0011581F" w:rsidRPr="00587AE3" w:rsidRDefault="0011581F" w:rsidP="0096177F">
            <w:pPr>
              <w:pStyle w:val="NormalWeb"/>
              <w:jc w:val="both"/>
              <w:rPr>
                <w:rFonts w:eastAsia="Times New Roman"/>
                <w:sz w:val="22"/>
              </w:rPr>
            </w:pPr>
            <w:r w:rsidRPr="00587AE3">
              <w:rPr>
                <w:rFonts w:eastAsia="Times New Roman"/>
                <w:sz w:val="22"/>
              </w:rPr>
              <w:t>41</w:t>
            </w:r>
          </w:p>
        </w:tc>
        <w:tc>
          <w:tcPr>
            <w:tcW w:w="1270" w:type="dxa"/>
            <w:tcBorders>
              <w:top w:val="nil"/>
              <w:left w:val="nil"/>
              <w:right w:val="nil"/>
            </w:tcBorders>
          </w:tcPr>
          <w:p w14:paraId="2D52FD0A"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63C22699"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2A4F9DBD" w14:textId="77777777" w:rsidR="0011581F" w:rsidRPr="00587AE3" w:rsidRDefault="0011581F" w:rsidP="0096177F">
            <w:pPr>
              <w:pStyle w:val="NormalWeb"/>
              <w:jc w:val="both"/>
              <w:rPr>
                <w:rFonts w:eastAsia="Times New Roman"/>
                <w:sz w:val="22"/>
              </w:rPr>
            </w:pPr>
            <w:r w:rsidRPr="00587AE3">
              <w:rPr>
                <w:rFonts w:eastAsia="Times New Roman"/>
                <w:sz w:val="22"/>
              </w:rPr>
              <w:t>141</w:t>
            </w:r>
          </w:p>
        </w:tc>
        <w:tc>
          <w:tcPr>
            <w:tcW w:w="572" w:type="dxa"/>
            <w:tcBorders>
              <w:top w:val="nil"/>
              <w:left w:val="nil"/>
              <w:right w:val="nil"/>
            </w:tcBorders>
          </w:tcPr>
          <w:p w14:paraId="4B63338D" w14:textId="77777777" w:rsidR="0011581F" w:rsidRPr="00587AE3" w:rsidRDefault="0011581F" w:rsidP="0096177F">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37BD8489"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C924D37" w14:textId="77777777" w:rsidR="0011581F" w:rsidRPr="00587AE3" w:rsidRDefault="0011581F" w:rsidP="0096177F">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3A921D5" w14:textId="77777777" w:rsidR="0011581F" w:rsidRPr="00587AE3" w:rsidRDefault="0011581F" w:rsidP="0096177F">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5A839CC1" w14:textId="77777777" w:rsidR="0011581F" w:rsidRPr="00587AE3" w:rsidRDefault="0011581F" w:rsidP="0096177F">
            <w:pPr>
              <w:pStyle w:val="NormalWeb"/>
              <w:jc w:val="both"/>
              <w:rPr>
                <w:rFonts w:eastAsia="Times New Roman"/>
                <w:sz w:val="22"/>
              </w:rPr>
            </w:pPr>
            <w:r w:rsidRPr="00587AE3">
              <w:rPr>
                <w:rFonts w:eastAsia="Times New Roman"/>
                <w:sz w:val="22"/>
              </w:rPr>
              <w:t>4663</w:t>
            </w:r>
          </w:p>
        </w:tc>
      </w:tr>
    </w:tbl>
    <w:p w14:paraId="4BEC9183" w14:textId="77777777" w:rsidR="0011581F" w:rsidRDefault="0011581F" w:rsidP="0011581F">
      <w:pPr>
        <w:pStyle w:val="NormalWeb"/>
        <w:jc w:val="both"/>
        <w:divId w:val="1141578823"/>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w:t>
      </w:r>
      <w:proofErr w:type="gramStart"/>
      <w:r>
        <w:rPr>
          <w:rFonts w:eastAsia="Times New Roman"/>
          <w:sz w:val="20"/>
        </w:rPr>
        <w:t xml:space="preserve">studies;  </w:t>
      </w:r>
      <w:r w:rsidRPr="00164D0C">
        <w:rPr>
          <w:rFonts w:eastAsia="Times New Roman"/>
          <w:i/>
          <w:sz w:val="20"/>
        </w:rPr>
        <w:t>K</w:t>
      </w:r>
      <w:proofErr w:type="gramEnd"/>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5FB9AA0C" w14:textId="77777777" w:rsidR="003A20EF" w:rsidRPr="00DD104C" w:rsidRDefault="003A20EF" w:rsidP="003A20EF">
      <w:pPr>
        <w:pStyle w:val="NormalWeb"/>
        <w:spacing w:after="240"/>
        <w:divId w:val="1141578823"/>
        <w:rPr>
          <w:b/>
          <w:bCs/>
        </w:rPr>
      </w:pP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3A20EF" w:rsidRPr="008F6879" w14:paraId="22D8510F" w14:textId="77777777" w:rsidTr="003A20EF">
        <w:trPr>
          <w:divId w:val="1141578823"/>
        </w:trPr>
        <w:tc>
          <w:tcPr>
            <w:tcW w:w="4111" w:type="dxa"/>
            <w:tcBorders>
              <w:top w:val="single" w:sz="4" w:space="0" w:color="auto"/>
              <w:bottom w:val="single" w:sz="4" w:space="0" w:color="auto"/>
            </w:tcBorders>
          </w:tcPr>
          <w:p w14:paraId="70BD7BAD" w14:textId="77777777" w:rsidR="003A20EF" w:rsidRPr="008F6879" w:rsidRDefault="003A20EF" w:rsidP="0096177F">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303E9C93" w14:textId="77777777" w:rsidR="003A20EF" w:rsidRPr="008F6879" w:rsidRDefault="003A20EF" w:rsidP="0096177F">
            <w:pPr>
              <w:spacing w:line="276" w:lineRule="auto"/>
              <w:jc w:val="center"/>
              <w:rPr>
                <w:rFonts w:cstheme="minorHAnsi"/>
                <w:b/>
                <w:lang w:val="en-US"/>
              </w:rPr>
            </w:pPr>
            <w:r w:rsidRPr="008F6879">
              <w:rPr>
                <w:rFonts w:cstheme="minorHAnsi"/>
                <w:b/>
                <w:lang w:val="en-US"/>
              </w:rPr>
              <w:t>Number of studies</w:t>
            </w:r>
          </w:p>
          <w:p w14:paraId="6D098FA3" w14:textId="77777777" w:rsidR="003A20EF" w:rsidRPr="008F6879" w:rsidRDefault="003A20EF" w:rsidP="0096177F">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3A20EF" w:rsidRPr="008F6879" w14:paraId="445C4FE7" w14:textId="77777777" w:rsidTr="003A20EF">
        <w:trPr>
          <w:divId w:val="1141578823"/>
        </w:trPr>
        <w:tc>
          <w:tcPr>
            <w:tcW w:w="4111" w:type="dxa"/>
            <w:tcBorders>
              <w:top w:val="single" w:sz="4" w:space="0" w:color="auto"/>
            </w:tcBorders>
          </w:tcPr>
          <w:p w14:paraId="5FAA7534" w14:textId="77777777" w:rsidR="003A20EF" w:rsidRPr="008F6879" w:rsidRDefault="003A20EF" w:rsidP="0096177F">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295F340B" w14:textId="77777777" w:rsidR="003A20EF" w:rsidRPr="008F6879" w:rsidRDefault="003A20EF" w:rsidP="0096177F">
            <w:pPr>
              <w:spacing w:line="276" w:lineRule="auto"/>
              <w:jc w:val="center"/>
              <w:rPr>
                <w:rFonts w:cstheme="minorHAnsi"/>
                <w:lang w:val="en-US"/>
              </w:rPr>
            </w:pPr>
          </w:p>
        </w:tc>
      </w:tr>
      <w:tr w:rsidR="003A20EF" w:rsidRPr="008F6879" w14:paraId="3E1108D8" w14:textId="77777777" w:rsidTr="003A20EF">
        <w:trPr>
          <w:divId w:val="1141578823"/>
        </w:trPr>
        <w:tc>
          <w:tcPr>
            <w:tcW w:w="4111" w:type="dxa"/>
          </w:tcPr>
          <w:p w14:paraId="24723CD1" w14:textId="77777777" w:rsidR="003A20EF" w:rsidRPr="008F6879" w:rsidRDefault="003A20EF" w:rsidP="0096177F">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4D93E6FB" w14:textId="77777777" w:rsidR="003A20EF" w:rsidRPr="008F6879" w:rsidRDefault="003A20EF" w:rsidP="0096177F">
            <w:pPr>
              <w:spacing w:line="276" w:lineRule="auto"/>
              <w:jc w:val="center"/>
              <w:rPr>
                <w:rFonts w:cstheme="minorHAnsi"/>
                <w:lang w:val="en-US"/>
              </w:rPr>
            </w:pPr>
            <w:r w:rsidRPr="008F6879">
              <w:rPr>
                <w:rFonts w:cstheme="minorHAnsi"/>
                <w:lang w:val="en-US"/>
              </w:rPr>
              <w:t>3</w:t>
            </w:r>
            <w:r>
              <w:rPr>
                <w:rFonts w:cstheme="minorHAnsi"/>
                <w:lang w:val="en-US"/>
              </w:rPr>
              <w:t>6</w:t>
            </w:r>
          </w:p>
        </w:tc>
      </w:tr>
      <w:tr w:rsidR="003A20EF" w:rsidRPr="008F6879" w14:paraId="6C94FF0E" w14:textId="77777777" w:rsidTr="003A20EF">
        <w:trPr>
          <w:divId w:val="1141578823"/>
        </w:trPr>
        <w:tc>
          <w:tcPr>
            <w:tcW w:w="4111" w:type="dxa"/>
          </w:tcPr>
          <w:p w14:paraId="2E8D2242" w14:textId="77777777" w:rsidR="003A20EF" w:rsidRPr="008F6879" w:rsidRDefault="003A20EF" w:rsidP="0096177F">
            <w:pPr>
              <w:spacing w:line="276" w:lineRule="auto"/>
              <w:ind w:left="184"/>
              <w:rPr>
                <w:rFonts w:cstheme="minorHAnsi"/>
                <w:lang w:val="en-US"/>
              </w:rPr>
            </w:pPr>
            <w:r w:rsidRPr="008F6879">
              <w:rPr>
                <w:rFonts w:cstheme="minorHAnsi"/>
                <w:lang w:val="en-US"/>
              </w:rPr>
              <w:t>Borderline personality disorder</w:t>
            </w:r>
          </w:p>
        </w:tc>
        <w:tc>
          <w:tcPr>
            <w:tcW w:w="3969" w:type="dxa"/>
          </w:tcPr>
          <w:p w14:paraId="77680501"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671AF778" w14:textId="77777777" w:rsidTr="003A20EF">
        <w:trPr>
          <w:divId w:val="1141578823"/>
        </w:trPr>
        <w:tc>
          <w:tcPr>
            <w:tcW w:w="4111" w:type="dxa"/>
          </w:tcPr>
          <w:p w14:paraId="2B09BA7E" w14:textId="77777777" w:rsidR="003A20EF" w:rsidRPr="008F6879" w:rsidRDefault="003A20EF" w:rsidP="0096177F">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2F4437BC" w14:textId="77777777" w:rsidR="003A20EF" w:rsidRPr="008F6879" w:rsidRDefault="003A20EF" w:rsidP="0096177F">
            <w:pPr>
              <w:spacing w:line="276" w:lineRule="auto"/>
              <w:jc w:val="center"/>
              <w:rPr>
                <w:rFonts w:cstheme="minorHAnsi"/>
                <w:lang w:val="en-US"/>
              </w:rPr>
            </w:pPr>
            <w:r w:rsidRPr="008F6879">
              <w:rPr>
                <w:rFonts w:cstheme="minorHAnsi"/>
                <w:lang w:val="en-US"/>
              </w:rPr>
              <w:t>10</w:t>
            </w:r>
          </w:p>
        </w:tc>
      </w:tr>
      <w:tr w:rsidR="003A20EF" w:rsidRPr="008F6879" w14:paraId="5CFC2F20" w14:textId="77777777" w:rsidTr="003A20EF">
        <w:trPr>
          <w:divId w:val="1141578823"/>
        </w:trPr>
        <w:tc>
          <w:tcPr>
            <w:tcW w:w="4111" w:type="dxa"/>
          </w:tcPr>
          <w:p w14:paraId="10949E13" w14:textId="77777777" w:rsidR="003A20EF" w:rsidRPr="008F6879" w:rsidRDefault="003A20EF" w:rsidP="0096177F">
            <w:pPr>
              <w:spacing w:line="276" w:lineRule="auto"/>
              <w:ind w:left="184"/>
              <w:rPr>
                <w:rFonts w:cstheme="minorHAnsi"/>
                <w:lang w:val="en-US"/>
              </w:rPr>
            </w:pPr>
            <w:r w:rsidRPr="008F6879">
              <w:rPr>
                <w:rFonts w:cstheme="minorHAnsi"/>
              </w:rPr>
              <w:t>Depressive disorders</w:t>
            </w:r>
          </w:p>
        </w:tc>
        <w:tc>
          <w:tcPr>
            <w:tcW w:w="3969" w:type="dxa"/>
          </w:tcPr>
          <w:p w14:paraId="3080EC76" w14:textId="77777777" w:rsidR="003A20EF" w:rsidRPr="008F6879" w:rsidRDefault="003A20EF" w:rsidP="0096177F">
            <w:pPr>
              <w:spacing w:line="276" w:lineRule="auto"/>
              <w:jc w:val="center"/>
              <w:rPr>
                <w:rFonts w:cstheme="minorHAnsi"/>
                <w:lang w:val="en-US"/>
              </w:rPr>
            </w:pPr>
            <w:r w:rsidRPr="008F6879">
              <w:rPr>
                <w:rFonts w:cstheme="minorHAnsi"/>
                <w:lang w:val="en-US"/>
              </w:rPr>
              <w:t>25</w:t>
            </w:r>
          </w:p>
        </w:tc>
      </w:tr>
      <w:tr w:rsidR="003A20EF" w:rsidRPr="008F6879" w14:paraId="241CC0BE" w14:textId="77777777" w:rsidTr="003A20EF">
        <w:trPr>
          <w:divId w:val="1141578823"/>
        </w:trPr>
        <w:tc>
          <w:tcPr>
            <w:tcW w:w="4111" w:type="dxa"/>
          </w:tcPr>
          <w:p w14:paraId="51A8CAAC" w14:textId="77777777" w:rsidR="003A20EF" w:rsidRPr="008F6879" w:rsidRDefault="003A20EF" w:rsidP="0096177F">
            <w:pPr>
              <w:spacing w:line="276" w:lineRule="auto"/>
              <w:ind w:left="184"/>
              <w:rPr>
                <w:rFonts w:cstheme="minorHAnsi"/>
                <w:lang w:val="en-US"/>
              </w:rPr>
            </w:pPr>
            <w:r w:rsidRPr="008F6879">
              <w:rPr>
                <w:rFonts w:cstheme="minorHAnsi"/>
              </w:rPr>
              <w:t>Bipolar disorders</w:t>
            </w:r>
          </w:p>
        </w:tc>
        <w:tc>
          <w:tcPr>
            <w:tcW w:w="3969" w:type="dxa"/>
          </w:tcPr>
          <w:p w14:paraId="5373FF7A" w14:textId="77777777" w:rsidR="003A20EF" w:rsidRPr="008F6879" w:rsidRDefault="003A20EF" w:rsidP="0096177F">
            <w:pPr>
              <w:spacing w:line="276" w:lineRule="auto"/>
              <w:jc w:val="center"/>
              <w:rPr>
                <w:rFonts w:cstheme="minorHAnsi"/>
                <w:lang w:val="en-US"/>
              </w:rPr>
            </w:pPr>
            <w:r w:rsidRPr="008F6879">
              <w:rPr>
                <w:rFonts w:cstheme="minorHAnsi"/>
                <w:lang w:val="en-US"/>
              </w:rPr>
              <w:t>20</w:t>
            </w:r>
          </w:p>
        </w:tc>
      </w:tr>
      <w:tr w:rsidR="003A20EF" w:rsidRPr="008F6879" w14:paraId="2EF9A197" w14:textId="77777777" w:rsidTr="003A20EF">
        <w:trPr>
          <w:divId w:val="1141578823"/>
        </w:trPr>
        <w:tc>
          <w:tcPr>
            <w:tcW w:w="4111" w:type="dxa"/>
          </w:tcPr>
          <w:p w14:paraId="7E1AEF31" w14:textId="77777777" w:rsidR="003A20EF" w:rsidRPr="008F6879" w:rsidRDefault="003A20EF" w:rsidP="0096177F">
            <w:pPr>
              <w:spacing w:line="276" w:lineRule="auto"/>
              <w:ind w:left="184"/>
              <w:rPr>
                <w:rFonts w:cstheme="minorHAnsi"/>
                <w:lang w:val="en-US"/>
              </w:rPr>
            </w:pPr>
            <w:r w:rsidRPr="008F6879">
              <w:rPr>
                <w:rFonts w:cstheme="minorHAnsi"/>
              </w:rPr>
              <w:t>Anxiety disorders</w:t>
            </w:r>
          </w:p>
        </w:tc>
        <w:tc>
          <w:tcPr>
            <w:tcW w:w="3969" w:type="dxa"/>
          </w:tcPr>
          <w:p w14:paraId="6A573784" w14:textId="77777777" w:rsidR="003A20EF" w:rsidRPr="008F6879" w:rsidRDefault="003A20EF" w:rsidP="0096177F">
            <w:pPr>
              <w:spacing w:line="276" w:lineRule="auto"/>
              <w:jc w:val="center"/>
              <w:rPr>
                <w:rFonts w:cstheme="minorHAnsi"/>
                <w:lang w:val="en-US"/>
              </w:rPr>
            </w:pPr>
            <w:r w:rsidRPr="008F6879">
              <w:rPr>
                <w:rFonts w:cstheme="minorHAnsi"/>
                <w:lang w:val="en-US"/>
              </w:rPr>
              <w:t>15</w:t>
            </w:r>
          </w:p>
        </w:tc>
      </w:tr>
      <w:tr w:rsidR="003A20EF" w:rsidRPr="008F6879" w14:paraId="55F0F08B" w14:textId="77777777" w:rsidTr="003A20EF">
        <w:trPr>
          <w:divId w:val="1141578823"/>
        </w:trPr>
        <w:tc>
          <w:tcPr>
            <w:tcW w:w="4111" w:type="dxa"/>
          </w:tcPr>
          <w:p w14:paraId="39B8E124" w14:textId="77777777" w:rsidR="003A20EF" w:rsidRPr="008F6879" w:rsidRDefault="003A20EF" w:rsidP="0096177F">
            <w:pPr>
              <w:spacing w:line="276" w:lineRule="auto"/>
              <w:ind w:left="184"/>
              <w:rPr>
                <w:rFonts w:cstheme="minorHAnsi"/>
                <w:lang w:val="en-US"/>
              </w:rPr>
            </w:pPr>
            <w:r w:rsidRPr="008F6879">
              <w:rPr>
                <w:rFonts w:cstheme="minorHAnsi"/>
              </w:rPr>
              <w:lastRenderedPageBreak/>
              <w:t>Obsessive-compulsive disorder</w:t>
            </w:r>
          </w:p>
        </w:tc>
        <w:tc>
          <w:tcPr>
            <w:tcW w:w="3969" w:type="dxa"/>
          </w:tcPr>
          <w:p w14:paraId="04A20044" w14:textId="77777777" w:rsidR="003A20EF" w:rsidRPr="008F6879" w:rsidRDefault="003A20EF" w:rsidP="0096177F">
            <w:pPr>
              <w:spacing w:line="276" w:lineRule="auto"/>
              <w:jc w:val="center"/>
              <w:rPr>
                <w:rFonts w:cstheme="minorHAnsi"/>
                <w:lang w:val="en-US"/>
              </w:rPr>
            </w:pPr>
            <w:r w:rsidRPr="008F6879">
              <w:rPr>
                <w:rFonts w:cstheme="minorHAnsi"/>
                <w:lang w:val="en-US"/>
              </w:rPr>
              <w:t>3</w:t>
            </w:r>
          </w:p>
        </w:tc>
      </w:tr>
      <w:tr w:rsidR="003A20EF" w:rsidRPr="008F6879" w14:paraId="103F51F5" w14:textId="77777777" w:rsidTr="003A20EF">
        <w:trPr>
          <w:divId w:val="1141578823"/>
        </w:trPr>
        <w:tc>
          <w:tcPr>
            <w:tcW w:w="4111" w:type="dxa"/>
          </w:tcPr>
          <w:p w14:paraId="1748D50C" w14:textId="77777777" w:rsidR="003A20EF" w:rsidRPr="008F6879" w:rsidRDefault="003A20EF" w:rsidP="0096177F">
            <w:pPr>
              <w:spacing w:line="276" w:lineRule="auto"/>
              <w:ind w:left="184"/>
              <w:rPr>
                <w:rFonts w:cstheme="minorHAnsi"/>
                <w:lang w:val="en-US"/>
              </w:rPr>
            </w:pPr>
            <w:r>
              <w:rPr>
                <w:rFonts w:cstheme="minorHAnsi"/>
              </w:rPr>
              <w:t>Post-traumatic</w:t>
            </w:r>
            <w:r w:rsidRPr="008F6879">
              <w:rPr>
                <w:rFonts w:cstheme="minorHAnsi"/>
              </w:rPr>
              <w:t xml:space="preserve"> stress disorder</w:t>
            </w:r>
          </w:p>
        </w:tc>
        <w:tc>
          <w:tcPr>
            <w:tcW w:w="3969" w:type="dxa"/>
          </w:tcPr>
          <w:p w14:paraId="6021EAF3"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52048A39" w14:textId="77777777" w:rsidTr="003A20EF">
        <w:trPr>
          <w:divId w:val="1141578823"/>
        </w:trPr>
        <w:tc>
          <w:tcPr>
            <w:tcW w:w="4111" w:type="dxa"/>
          </w:tcPr>
          <w:p w14:paraId="6837EA22" w14:textId="77777777" w:rsidR="003A20EF" w:rsidRPr="008F6879" w:rsidRDefault="003A20EF" w:rsidP="0096177F">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441E1B27" w14:textId="77777777" w:rsidR="003A20EF" w:rsidRPr="008F6879" w:rsidRDefault="003A20EF" w:rsidP="0096177F">
            <w:pPr>
              <w:spacing w:line="276" w:lineRule="auto"/>
              <w:jc w:val="center"/>
              <w:rPr>
                <w:rFonts w:cstheme="minorHAnsi"/>
                <w:lang w:val="en-US"/>
              </w:rPr>
            </w:pPr>
            <w:r>
              <w:rPr>
                <w:rFonts w:cstheme="minorHAnsi"/>
                <w:lang w:val="en-US"/>
              </w:rPr>
              <w:t>9</w:t>
            </w:r>
          </w:p>
        </w:tc>
      </w:tr>
      <w:tr w:rsidR="003A20EF" w:rsidRPr="008F6879" w14:paraId="775DD994" w14:textId="77777777" w:rsidTr="003A20EF">
        <w:trPr>
          <w:divId w:val="1141578823"/>
        </w:trPr>
        <w:tc>
          <w:tcPr>
            <w:tcW w:w="4111" w:type="dxa"/>
          </w:tcPr>
          <w:p w14:paraId="13378B7F" w14:textId="77777777" w:rsidR="003A20EF" w:rsidRPr="008F6879" w:rsidRDefault="003A20EF" w:rsidP="0096177F">
            <w:pPr>
              <w:spacing w:line="276" w:lineRule="auto"/>
              <w:ind w:left="184"/>
              <w:rPr>
                <w:rFonts w:cstheme="minorHAnsi"/>
              </w:rPr>
            </w:pPr>
            <w:r w:rsidRPr="008F6879">
              <w:rPr>
                <w:rFonts w:cstheme="minorHAnsi"/>
              </w:rPr>
              <w:t>Not specified</w:t>
            </w:r>
          </w:p>
        </w:tc>
        <w:tc>
          <w:tcPr>
            <w:tcW w:w="3969" w:type="dxa"/>
          </w:tcPr>
          <w:p w14:paraId="54EF31FF"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181D542F" w14:textId="77777777" w:rsidTr="003A20EF">
        <w:trPr>
          <w:divId w:val="1141578823"/>
        </w:trPr>
        <w:tc>
          <w:tcPr>
            <w:tcW w:w="4111" w:type="dxa"/>
          </w:tcPr>
          <w:p w14:paraId="6670E9B7" w14:textId="77777777" w:rsidR="003A20EF" w:rsidRPr="008F6879" w:rsidRDefault="003A20EF" w:rsidP="0096177F">
            <w:pPr>
              <w:spacing w:line="276" w:lineRule="auto"/>
              <w:rPr>
                <w:rFonts w:cstheme="minorHAnsi"/>
              </w:rPr>
            </w:pPr>
          </w:p>
        </w:tc>
        <w:tc>
          <w:tcPr>
            <w:tcW w:w="3969" w:type="dxa"/>
          </w:tcPr>
          <w:p w14:paraId="14C30180" w14:textId="77777777" w:rsidR="003A20EF" w:rsidRPr="008F6879" w:rsidRDefault="003A20EF" w:rsidP="0096177F">
            <w:pPr>
              <w:spacing w:line="276" w:lineRule="auto"/>
              <w:jc w:val="center"/>
              <w:rPr>
                <w:rFonts w:cstheme="minorHAnsi"/>
                <w:lang w:val="en-US"/>
              </w:rPr>
            </w:pPr>
          </w:p>
        </w:tc>
      </w:tr>
      <w:tr w:rsidR="003A20EF" w:rsidRPr="008F6879" w14:paraId="6D5D6FDD" w14:textId="77777777" w:rsidTr="003A20EF">
        <w:trPr>
          <w:divId w:val="1141578823"/>
        </w:trPr>
        <w:tc>
          <w:tcPr>
            <w:tcW w:w="4111" w:type="dxa"/>
          </w:tcPr>
          <w:p w14:paraId="383349E5" w14:textId="77777777" w:rsidR="003A20EF" w:rsidRPr="008F6879" w:rsidRDefault="003A20EF" w:rsidP="0096177F">
            <w:pPr>
              <w:spacing w:line="276" w:lineRule="auto"/>
              <w:rPr>
                <w:rFonts w:cstheme="minorHAnsi"/>
                <w:b/>
              </w:rPr>
            </w:pPr>
            <w:r>
              <w:rPr>
                <w:rFonts w:cstheme="minorHAnsi"/>
                <w:b/>
              </w:rPr>
              <w:t>Social Marginalization</w:t>
            </w:r>
          </w:p>
        </w:tc>
        <w:tc>
          <w:tcPr>
            <w:tcW w:w="3969" w:type="dxa"/>
          </w:tcPr>
          <w:p w14:paraId="22A6A039" w14:textId="77777777" w:rsidR="003A20EF" w:rsidRPr="008F6879" w:rsidRDefault="003A20EF" w:rsidP="0096177F">
            <w:pPr>
              <w:spacing w:line="276" w:lineRule="auto"/>
              <w:jc w:val="center"/>
              <w:rPr>
                <w:rFonts w:cstheme="minorHAnsi"/>
                <w:lang w:val="en-US"/>
              </w:rPr>
            </w:pPr>
          </w:p>
        </w:tc>
      </w:tr>
      <w:tr w:rsidR="003A20EF" w:rsidRPr="008F6879" w14:paraId="49B17A1D" w14:textId="77777777" w:rsidTr="003A20EF">
        <w:trPr>
          <w:divId w:val="1141578823"/>
        </w:trPr>
        <w:tc>
          <w:tcPr>
            <w:tcW w:w="4111" w:type="dxa"/>
          </w:tcPr>
          <w:p w14:paraId="3499643A" w14:textId="77777777" w:rsidR="003A20EF" w:rsidRPr="008F6879" w:rsidRDefault="003A20EF" w:rsidP="0096177F">
            <w:pPr>
              <w:spacing w:line="276" w:lineRule="auto"/>
              <w:ind w:left="184"/>
              <w:rPr>
                <w:rFonts w:cstheme="minorHAnsi"/>
              </w:rPr>
            </w:pPr>
            <w:r w:rsidRPr="008F6879">
              <w:rPr>
                <w:rFonts w:cstheme="minorHAnsi"/>
              </w:rPr>
              <w:t>Homelessness</w:t>
            </w:r>
          </w:p>
        </w:tc>
        <w:tc>
          <w:tcPr>
            <w:tcW w:w="3969" w:type="dxa"/>
          </w:tcPr>
          <w:p w14:paraId="7BA6D11F"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79D211CE" w14:textId="77777777" w:rsidTr="003A20EF">
        <w:trPr>
          <w:divId w:val="1141578823"/>
        </w:trPr>
        <w:tc>
          <w:tcPr>
            <w:tcW w:w="4111" w:type="dxa"/>
          </w:tcPr>
          <w:p w14:paraId="38A67B15" w14:textId="77777777" w:rsidR="003A20EF" w:rsidRPr="008F6879" w:rsidRDefault="003A20EF" w:rsidP="0096177F">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65CCB895" w14:textId="77777777" w:rsidR="003A20EF" w:rsidRPr="008F6879" w:rsidRDefault="003A20EF" w:rsidP="0096177F">
            <w:pPr>
              <w:spacing w:line="276" w:lineRule="auto"/>
              <w:jc w:val="center"/>
              <w:rPr>
                <w:rFonts w:cstheme="minorHAnsi"/>
                <w:lang w:val="en-US"/>
              </w:rPr>
            </w:pPr>
            <w:r w:rsidRPr="008F6879">
              <w:rPr>
                <w:rFonts w:cstheme="minorHAnsi"/>
                <w:lang w:val="en-US"/>
              </w:rPr>
              <w:t>1</w:t>
            </w:r>
            <w:r>
              <w:rPr>
                <w:rFonts w:cstheme="minorHAnsi"/>
                <w:lang w:val="en-US"/>
              </w:rPr>
              <w:t>3</w:t>
            </w:r>
          </w:p>
        </w:tc>
      </w:tr>
      <w:tr w:rsidR="003A20EF" w:rsidRPr="008F6879" w14:paraId="6072997B" w14:textId="77777777" w:rsidTr="003A20EF">
        <w:trPr>
          <w:divId w:val="1141578823"/>
        </w:trPr>
        <w:tc>
          <w:tcPr>
            <w:tcW w:w="4111" w:type="dxa"/>
          </w:tcPr>
          <w:p w14:paraId="0B01F856" w14:textId="77777777" w:rsidR="003A20EF" w:rsidRPr="008F6879" w:rsidRDefault="003A20EF" w:rsidP="0096177F">
            <w:pPr>
              <w:spacing w:line="276" w:lineRule="auto"/>
              <w:ind w:left="184"/>
              <w:rPr>
                <w:rFonts w:cstheme="minorHAnsi"/>
              </w:rPr>
            </w:pPr>
            <w:r>
              <w:rPr>
                <w:rFonts w:cstheme="minorHAnsi"/>
              </w:rPr>
              <w:t>Unemployment</w:t>
            </w:r>
          </w:p>
        </w:tc>
        <w:tc>
          <w:tcPr>
            <w:tcW w:w="3969" w:type="dxa"/>
          </w:tcPr>
          <w:p w14:paraId="65A0AF51"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66D5B5DE" w14:textId="77777777" w:rsidTr="003A20EF">
        <w:trPr>
          <w:divId w:val="1141578823"/>
        </w:trPr>
        <w:tc>
          <w:tcPr>
            <w:tcW w:w="4111" w:type="dxa"/>
          </w:tcPr>
          <w:p w14:paraId="2776E278" w14:textId="77777777" w:rsidR="003A20EF" w:rsidRPr="008F6879" w:rsidRDefault="003A20EF" w:rsidP="0096177F">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16DAE6D2"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286B1E2" w14:textId="77777777" w:rsidTr="003A20EF">
        <w:trPr>
          <w:divId w:val="1141578823"/>
        </w:trPr>
        <w:tc>
          <w:tcPr>
            <w:tcW w:w="4111" w:type="dxa"/>
          </w:tcPr>
          <w:p w14:paraId="2FAEEC9A" w14:textId="77777777" w:rsidR="003A20EF" w:rsidRPr="008F6879" w:rsidRDefault="003A20EF" w:rsidP="0096177F">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Pr>
                <w:rFonts w:cstheme="minorHAnsi"/>
              </w:rPr>
              <w:t>s</w:t>
            </w:r>
            <w:r w:rsidRPr="008F6879">
              <w:rPr>
                <w:rFonts w:cstheme="minorHAnsi"/>
                <w:vertAlign w:val="superscript"/>
              </w:rPr>
              <w:t>d</w:t>
            </w:r>
            <w:proofErr w:type="spellEnd"/>
          </w:p>
        </w:tc>
        <w:tc>
          <w:tcPr>
            <w:tcW w:w="3969" w:type="dxa"/>
          </w:tcPr>
          <w:p w14:paraId="64B79973" w14:textId="77777777" w:rsidR="003A20EF" w:rsidRPr="008F6879" w:rsidRDefault="003A20EF" w:rsidP="0096177F">
            <w:pPr>
              <w:spacing w:line="276" w:lineRule="auto"/>
              <w:jc w:val="center"/>
              <w:rPr>
                <w:rFonts w:cstheme="minorHAnsi"/>
                <w:lang w:val="en-US"/>
              </w:rPr>
            </w:pPr>
            <w:r w:rsidRPr="008F6879">
              <w:rPr>
                <w:rFonts w:cstheme="minorHAnsi"/>
                <w:lang w:val="en-US"/>
              </w:rPr>
              <w:t>6</w:t>
            </w:r>
          </w:p>
        </w:tc>
      </w:tr>
      <w:tr w:rsidR="003A20EF" w:rsidRPr="008F6879" w14:paraId="1041443A" w14:textId="77777777" w:rsidTr="003A20EF">
        <w:trPr>
          <w:divId w:val="1141578823"/>
        </w:trPr>
        <w:tc>
          <w:tcPr>
            <w:tcW w:w="4111" w:type="dxa"/>
          </w:tcPr>
          <w:p w14:paraId="34631487" w14:textId="77777777" w:rsidR="003A20EF" w:rsidRPr="008F6879" w:rsidRDefault="003A20EF" w:rsidP="0096177F">
            <w:pPr>
              <w:spacing w:line="276" w:lineRule="auto"/>
              <w:ind w:left="184"/>
              <w:rPr>
                <w:rFonts w:cstheme="minorHAnsi"/>
              </w:rPr>
            </w:pPr>
            <w:r w:rsidRPr="008F6879">
              <w:rPr>
                <w:rFonts w:cstheme="minorHAnsi"/>
              </w:rPr>
              <w:t>Psychiatric comorbidity</w:t>
            </w:r>
          </w:p>
        </w:tc>
        <w:tc>
          <w:tcPr>
            <w:tcW w:w="3969" w:type="dxa"/>
          </w:tcPr>
          <w:p w14:paraId="58174866"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B2DB806" w14:textId="77777777" w:rsidTr="003A20EF">
        <w:trPr>
          <w:divId w:val="1141578823"/>
        </w:trPr>
        <w:tc>
          <w:tcPr>
            <w:tcW w:w="4111" w:type="dxa"/>
          </w:tcPr>
          <w:p w14:paraId="32E33060" w14:textId="77777777" w:rsidR="003A20EF" w:rsidRPr="008F6879" w:rsidRDefault="003A20EF" w:rsidP="0096177F">
            <w:pPr>
              <w:spacing w:line="276" w:lineRule="auto"/>
              <w:ind w:left="184"/>
              <w:rPr>
                <w:rFonts w:cstheme="minorHAnsi"/>
              </w:rPr>
            </w:pPr>
            <w:r w:rsidRPr="008F6879">
              <w:rPr>
                <w:rFonts w:cstheme="minorHAnsi"/>
              </w:rPr>
              <w:t>Loneliness</w:t>
            </w:r>
          </w:p>
        </w:tc>
        <w:tc>
          <w:tcPr>
            <w:tcW w:w="3969" w:type="dxa"/>
          </w:tcPr>
          <w:p w14:paraId="50C39B68"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69D55A9A" w14:textId="77777777" w:rsidTr="003A20EF">
        <w:trPr>
          <w:divId w:val="1141578823"/>
        </w:trPr>
        <w:tc>
          <w:tcPr>
            <w:tcW w:w="4111" w:type="dxa"/>
          </w:tcPr>
          <w:p w14:paraId="23F9B6D1" w14:textId="77777777" w:rsidR="003A20EF" w:rsidRPr="008F6879" w:rsidRDefault="003A20EF" w:rsidP="0096177F">
            <w:pPr>
              <w:spacing w:line="276" w:lineRule="auto"/>
              <w:ind w:left="184"/>
              <w:rPr>
                <w:rFonts w:cstheme="minorHAnsi"/>
              </w:rPr>
            </w:pPr>
            <w:r w:rsidRPr="008F6879">
              <w:rPr>
                <w:rFonts w:cstheme="minorHAnsi"/>
              </w:rPr>
              <w:t>Trauma experience</w:t>
            </w:r>
          </w:p>
        </w:tc>
        <w:tc>
          <w:tcPr>
            <w:tcW w:w="3969" w:type="dxa"/>
          </w:tcPr>
          <w:p w14:paraId="3DE7347C" w14:textId="77777777" w:rsidR="003A20EF" w:rsidRPr="008F6879" w:rsidRDefault="003A20EF" w:rsidP="0096177F">
            <w:pPr>
              <w:spacing w:line="276" w:lineRule="auto"/>
              <w:jc w:val="center"/>
              <w:rPr>
                <w:rFonts w:cstheme="minorHAnsi"/>
                <w:lang w:val="en-US"/>
              </w:rPr>
            </w:pPr>
            <w:r>
              <w:rPr>
                <w:rFonts w:cstheme="minorHAnsi"/>
                <w:lang w:val="en-US"/>
              </w:rPr>
              <w:t>3</w:t>
            </w:r>
          </w:p>
        </w:tc>
      </w:tr>
      <w:tr w:rsidR="003A20EF" w:rsidRPr="008F6879" w14:paraId="58E676EB" w14:textId="77777777" w:rsidTr="003A20EF">
        <w:trPr>
          <w:divId w:val="1141578823"/>
        </w:trPr>
        <w:tc>
          <w:tcPr>
            <w:tcW w:w="4111" w:type="dxa"/>
          </w:tcPr>
          <w:p w14:paraId="3901B2D1" w14:textId="77777777" w:rsidR="003A20EF" w:rsidRPr="008F6879" w:rsidRDefault="003A20EF" w:rsidP="0096177F">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Pr>
                <w:rFonts w:cstheme="minorHAnsi"/>
              </w:rPr>
              <w:t>s</w:t>
            </w:r>
            <w:r w:rsidRPr="008F6879">
              <w:rPr>
                <w:rFonts w:cstheme="minorHAnsi"/>
                <w:vertAlign w:val="superscript"/>
              </w:rPr>
              <w:t>e</w:t>
            </w:r>
            <w:proofErr w:type="spellEnd"/>
          </w:p>
        </w:tc>
        <w:tc>
          <w:tcPr>
            <w:tcW w:w="3969" w:type="dxa"/>
          </w:tcPr>
          <w:p w14:paraId="1135D2D9"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4E48E052" w14:textId="77777777" w:rsidTr="003A20EF">
        <w:trPr>
          <w:divId w:val="1141578823"/>
        </w:trPr>
        <w:tc>
          <w:tcPr>
            <w:tcW w:w="4111" w:type="dxa"/>
            <w:tcBorders>
              <w:bottom w:val="single" w:sz="4" w:space="0" w:color="auto"/>
            </w:tcBorders>
          </w:tcPr>
          <w:p w14:paraId="1C6CF608" w14:textId="77777777" w:rsidR="003A20EF" w:rsidRPr="008F6879" w:rsidRDefault="003A20EF" w:rsidP="0096177F">
            <w:pPr>
              <w:spacing w:line="276" w:lineRule="auto"/>
              <w:ind w:left="184"/>
              <w:rPr>
                <w:rFonts w:cstheme="minorHAnsi"/>
              </w:rPr>
            </w:pPr>
            <w:r w:rsidRPr="008F6879">
              <w:rPr>
                <w:rFonts w:cstheme="minorHAnsi"/>
              </w:rPr>
              <w:t xml:space="preserve">Not </w:t>
            </w:r>
            <w:r>
              <w:rPr>
                <w:rFonts w:cstheme="minorHAnsi"/>
              </w:rPr>
              <w:t xml:space="preserve">clearly </w:t>
            </w:r>
            <w:r w:rsidRPr="008F6879">
              <w:rPr>
                <w:rFonts w:cstheme="minorHAnsi"/>
              </w:rPr>
              <w:t>specified</w:t>
            </w:r>
          </w:p>
        </w:tc>
        <w:tc>
          <w:tcPr>
            <w:tcW w:w="3969" w:type="dxa"/>
            <w:tcBorders>
              <w:bottom w:val="single" w:sz="4" w:space="0" w:color="auto"/>
            </w:tcBorders>
          </w:tcPr>
          <w:p w14:paraId="1B275086" w14:textId="77777777" w:rsidR="003A20EF" w:rsidRPr="008F6879" w:rsidRDefault="003A20EF" w:rsidP="0096177F">
            <w:pPr>
              <w:spacing w:line="276" w:lineRule="auto"/>
              <w:jc w:val="center"/>
              <w:rPr>
                <w:rFonts w:cstheme="minorHAnsi"/>
                <w:lang w:val="en-US"/>
              </w:rPr>
            </w:pPr>
            <w:r>
              <w:rPr>
                <w:rFonts w:cstheme="minorHAnsi"/>
                <w:lang w:val="en-US"/>
              </w:rPr>
              <w:t>28</w:t>
            </w:r>
          </w:p>
        </w:tc>
      </w:tr>
    </w:tbl>
    <w:p w14:paraId="5CD29A1B" w14:textId="77777777" w:rsidR="003A20EF" w:rsidRPr="008F6879" w:rsidRDefault="003A20EF" w:rsidP="003A20EF">
      <w:pPr>
        <w:spacing w:line="276" w:lineRule="auto"/>
        <w:divId w:val="1141578823"/>
        <w:rPr>
          <w:rFonts w:cstheme="minorHAnsi"/>
          <w:lang w:val="en-US"/>
        </w:rPr>
      </w:pPr>
      <w:r w:rsidRPr="008F6879">
        <w:rPr>
          <w:rFonts w:cstheme="minorHAnsi"/>
          <w:i/>
          <w:lang w:val="en-US"/>
        </w:rPr>
        <w:t>Note</w:t>
      </w:r>
      <w:r w:rsidRPr="008F6879">
        <w:rPr>
          <w:rFonts w:cstheme="minorHAnsi"/>
          <w:lang w:val="en-US"/>
        </w:rPr>
        <w:t xml:space="preserve">. </w:t>
      </w:r>
    </w:p>
    <w:p w14:paraId="166EE25D" w14:textId="77777777" w:rsidR="003A20EF" w:rsidRPr="008F6879" w:rsidRDefault="003A20EF" w:rsidP="003A20EF">
      <w:pPr>
        <w:spacing w:line="276" w:lineRule="auto"/>
        <w:divId w:val="1141578823"/>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36EEDA7C" w14:textId="77777777" w:rsidR="003A20EF" w:rsidRPr="008F6879"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04409294"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3C43EED7"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152E74FE" w14:textId="77777777" w:rsidR="003A20EF"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07750B86" w14:textId="77777777" w:rsidR="0011581F" w:rsidRDefault="0011581F" w:rsidP="0011581F">
      <w:pPr>
        <w:divId w:val="1141578823"/>
        <w:rPr>
          <w:rFonts w:eastAsia="Times New Roman"/>
          <w:lang w:val="en-US"/>
        </w:rPr>
      </w:pPr>
    </w:p>
    <w:p w14:paraId="2A6F95D7" w14:textId="77777777" w:rsidR="004D0E52" w:rsidRDefault="004D0E52" w:rsidP="004D0E52">
      <w:pPr>
        <w:jc w:val="both"/>
        <w:divId w:val="1141578823"/>
      </w:pPr>
      <w:r w:rsidRPr="00BF2F2F">
        <w:rPr>
          <w:b/>
          <w:bCs/>
        </w:rPr>
        <w:t>TABLE 3</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with reintegration outcomes</w:t>
      </w:r>
    </w:p>
    <w:p w14:paraId="15D42B88" w14:textId="77777777" w:rsidR="004D0E52" w:rsidRDefault="004D0E52" w:rsidP="004D0E52">
      <w:pPr>
        <w:jc w:val="both"/>
        <w:divId w:val="1141578823"/>
      </w:pPr>
    </w:p>
    <w:tbl>
      <w:tblPr>
        <w:tblW w:w="0" w:type="auto"/>
        <w:jc w:val="center"/>
        <w:tblCellMar>
          <w:left w:w="60" w:type="dxa"/>
          <w:right w:w="60" w:type="dxa"/>
        </w:tblCellMar>
        <w:tblLook w:val="04A0" w:firstRow="1" w:lastRow="0" w:firstColumn="1" w:lastColumn="0" w:noHBand="0" w:noVBand="1"/>
      </w:tblPr>
      <w:tblGrid>
        <w:gridCol w:w="3966"/>
        <w:gridCol w:w="1134"/>
        <w:gridCol w:w="1276"/>
        <w:gridCol w:w="1134"/>
        <w:gridCol w:w="1134"/>
      </w:tblGrid>
      <w:tr w:rsidR="004D0E52" w:rsidRPr="00397F7E" w14:paraId="6DA45296" w14:textId="77777777" w:rsidTr="004D0E52">
        <w:trPr>
          <w:divId w:val="1141578823"/>
          <w:cantSplit/>
          <w:tblHeader/>
          <w:jc w:val="center"/>
        </w:trPr>
        <w:tc>
          <w:tcPr>
            <w:tcW w:w="3966" w:type="dxa"/>
            <w:tcBorders>
              <w:top w:val="single" w:sz="4" w:space="0" w:color="auto"/>
              <w:left w:val="single" w:sz="2" w:space="0" w:color="D3D3D3"/>
              <w:bottom w:val="single" w:sz="4" w:space="0" w:color="auto"/>
              <w:right w:val="single" w:sz="2" w:space="0" w:color="D3D3D3"/>
            </w:tcBorders>
            <w:hideMark/>
          </w:tcPr>
          <w:p w14:paraId="0796AC65" w14:textId="77777777" w:rsidR="004D0E52" w:rsidRPr="00397F7E" w:rsidRDefault="004D0E52" w:rsidP="0096177F">
            <w:pPr>
              <w:jc w:val="both"/>
              <w:rPr>
                <w:i/>
                <w:iCs/>
              </w:rPr>
            </w:pPr>
            <w:r w:rsidRPr="00397F7E">
              <w:rPr>
                <w:i/>
                <w:iCs/>
              </w:rPr>
              <w:t>Characteristics</w:t>
            </w:r>
          </w:p>
        </w:tc>
        <w:tc>
          <w:tcPr>
            <w:tcW w:w="1134" w:type="dxa"/>
            <w:tcBorders>
              <w:top w:val="single" w:sz="4" w:space="0" w:color="auto"/>
              <w:left w:val="single" w:sz="2" w:space="0" w:color="D3D3D3"/>
              <w:bottom w:val="single" w:sz="4" w:space="0" w:color="auto"/>
              <w:right w:val="nil"/>
            </w:tcBorders>
            <w:hideMark/>
          </w:tcPr>
          <w:p w14:paraId="3A6043B5" w14:textId="77777777" w:rsidR="004D0E52" w:rsidRPr="00397F7E" w:rsidRDefault="004D0E52" w:rsidP="0096177F">
            <w:pPr>
              <w:jc w:val="both"/>
              <w:rPr>
                <w:i/>
                <w:iCs/>
              </w:rPr>
            </w:pPr>
            <w:r w:rsidRPr="00397F7E">
              <w:rPr>
                <w:i/>
                <w:iCs/>
              </w:rPr>
              <w:t>Studies (</w:t>
            </w:r>
            <w:r>
              <w:rPr>
                <w:i/>
                <w:iCs/>
              </w:rPr>
              <w:t>j</w:t>
            </w:r>
            <w:r w:rsidRPr="00397F7E">
              <w:rPr>
                <w:i/>
                <w:iCs/>
              </w:rPr>
              <w:t>)</w:t>
            </w:r>
          </w:p>
        </w:tc>
        <w:tc>
          <w:tcPr>
            <w:tcW w:w="1276" w:type="dxa"/>
            <w:tcBorders>
              <w:top w:val="single" w:sz="4" w:space="0" w:color="auto"/>
              <w:left w:val="nil"/>
              <w:bottom w:val="single" w:sz="4" w:space="0" w:color="auto"/>
              <w:right w:val="nil"/>
            </w:tcBorders>
            <w:hideMark/>
          </w:tcPr>
          <w:p w14:paraId="1A124641" w14:textId="77777777" w:rsidR="004D0E52" w:rsidRPr="00397F7E" w:rsidRDefault="004D0E52" w:rsidP="0096177F">
            <w:pPr>
              <w:jc w:val="both"/>
              <w:rPr>
                <w:i/>
                <w:iCs/>
              </w:rPr>
            </w:pPr>
            <w:r w:rsidRPr="00397F7E">
              <w:rPr>
                <w:i/>
                <w:iCs/>
              </w:rPr>
              <w:t>Effects (</w:t>
            </w:r>
            <w:r>
              <w:rPr>
                <w:i/>
                <w:iCs/>
              </w:rPr>
              <w:t>m</w:t>
            </w:r>
            <w:r w:rsidRPr="00397F7E">
              <w:rPr>
                <w:i/>
                <w:iCs/>
              </w:rPr>
              <w:t>)</w:t>
            </w:r>
          </w:p>
        </w:tc>
        <w:tc>
          <w:tcPr>
            <w:tcW w:w="1134" w:type="dxa"/>
            <w:tcBorders>
              <w:top w:val="single" w:sz="4" w:space="0" w:color="auto"/>
              <w:left w:val="nil"/>
              <w:bottom w:val="single" w:sz="4" w:space="0" w:color="auto"/>
              <w:right w:val="nil"/>
            </w:tcBorders>
            <w:hideMark/>
          </w:tcPr>
          <w:p w14:paraId="4A1DFABD" w14:textId="77777777" w:rsidR="004D0E52" w:rsidRPr="00397F7E" w:rsidRDefault="004D0E52" w:rsidP="0096177F">
            <w:pPr>
              <w:jc w:val="both"/>
              <w:rPr>
                <w:i/>
                <w:iCs/>
              </w:rPr>
            </w:pPr>
            <w:r w:rsidRPr="00397F7E">
              <w:rPr>
                <w:i/>
                <w:iCs/>
              </w:rPr>
              <w:t>% Studies</w:t>
            </w:r>
          </w:p>
        </w:tc>
        <w:tc>
          <w:tcPr>
            <w:tcW w:w="1134" w:type="dxa"/>
            <w:tcBorders>
              <w:top w:val="single" w:sz="4" w:space="0" w:color="auto"/>
              <w:left w:val="nil"/>
              <w:bottom w:val="single" w:sz="4" w:space="0" w:color="auto"/>
              <w:right w:val="single" w:sz="2" w:space="0" w:color="D3D3D3"/>
            </w:tcBorders>
            <w:hideMark/>
          </w:tcPr>
          <w:p w14:paraId="7B28F74E" w14:textId="77777777" w:rsidR="004D0E52" w:rsidRPr="00397F7E" w:rsidRDefault="004D0E52" w:rsidP="0096177F">
            <w:pPr>
              <w:jc w:val="both"/>
              <w:rPr>
                <w:i/>
                <w:iCs/>
              </w:rPr>
            </w:pPr>
            <w:r w:rsidRPr="00397F7E">
              <w:rPr>
                <w:i/>
                <w:iCs/>
              </w:rPr>
              <w:t>% Effects</w:t>
            </w:r>
          </w:p>
        </w:tc>
      </w:tr>
      <w:tr w:rsidR="004D0E52" w:rsidRPr="00397F7E" w14:paraId="4BB5E073" w14:textId="77777777" w:rsidTr="004D0E52">
        <w:trPr>
          <w:divId w:val="1141578823"/>
          <w:cantSplit/>
          <w:jc w:val="center"/>
        </w:trPr>
        <w:tc>
          <w:tcPr>
            <w:tcW w:w="8644"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4012A05" w14:textId="77777777" w:rsidR="004D0E52" w:rsidRPr="00397F7E" w:rsidRDefault="004D0E52" w:rsidP="0096177F">
            <w:pPr>
              <w:jc w:val="both"/>
              <w:rPr>
                <w:b/>
                <w:bCs/>
                <w:sz w:val="22"/>
                <w:szCs w:val="22"/>
              </w:rPr>
            </w:pPr>
            <w:r w:rsidRPr="00397F7E">
              <w:rPr>
                <w:b/>
                <w:bCs/>
                <w:sz w:val="22"/>
                <w:szCs w:val="22"/>
              </w:rPr>
              <w:t>Context</w:t>
            </w:r>
          </w:p>
        </w:tc>
      </w:tr>
      <w:tr w:rsidR="004D0E52" w:rsidRPr="00397F7E" w14:paraId="1686058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70856E" w14:textId="77777777" w:rsidR="004D0E52" w:rsidRPr="00397F7E" w:rsidRDefault="004D0E52" w:rsidP="0096177F">
            <w:pPr>
              <w:ind w:firstLine="82"/>
              <w:jc w:val="both"/>
              <w:rPr>
                <w:sz w:val="22"/>
                <w:szCs w:val="22"/>
              </w:rPr>
            </w:pPr>
            <w:r w:rsidRPr="00397F7E">
              <w:rPr>
                <w:sz w:val="22"/>
                <w:szCs w:val="22"/>
              </w:rPr>
              <w:t>Australia</w:t>
            </w:r>
          </w:p>
        </w:tc>
        <w:tc>
          <w:tcPr>
            <w:tcW w:w="1134" w:type="dxa"/>
            <w:tcBorders>
              <w:top w:val="single" w:sz="2" w:space="0" w:color="FFFFFF"/>
              <w:left w:val="single" w:sz="2" w:space="0" w:color="FFFFFF"/>
              <w:bottom w:val="single" w:sz="2" w:space="0" w:color="FFFFFF"/>
              <w:right w:val="single" w:sz="2" w:space="0" w:color="FFFFFF"/>
            </w:tcBorders>
            <w:hideMark/>
          </w:tcPr>
          <w:p w14:paraId="46BB84C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22E1D2DC" w14:textId="77777777" w:rsidR="004D0E52" w:rsidRPr="00397F7E" w:rsidRDefault="004D0E52" w:rsidP="0096177F">
            <w:pPr>
              <w:jc w:val="both"/>
              <w:rPr>
                <w:sz w:val="22"/>
                <w:szCs w:val="22"/>
              </w:rPr>
            </w:pPr>
            <w:r w:rsidRPr="00E37ED0">
              <w:rPr>
                <w:sz w:val="22"/>
                <w:szCs w:val="22"/>
              </w:rPr>
              <w:t>15</w:t>
            </w:r>
          </w:p>
        </w:tc>
        <w:tc>
          <w:tcPr>
            <w:tcW w:w="1134" w:type="dxa"/>
            <w:tcBorders>
              <w:top w:val="single" w:sz="2" w:space="0" w:color="FFFFFF"/>
              <w:left w:val="single" w:sz="2" w:space="0" w:color="FFFFFF"/>
              <w:bottom w:val="single" w:sz="2" w:space="0" w:color="FFFFFF"/>
              <w:right w:val="single" w:sz="2" w:space="0" w:color="FFFFFF"/>
            </w:tcBorders>
            <w:hideMark/>
          </w:tcPr>
          <w:p w14:paraId="4C631278"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0FC8698D" w14:textId="77777777" w:rsidR="004D0E52" w:rsidRPr="00397F7E" w:rsidRDefault="004D0E52" w:rsidP="0096177F">
            <w:pPr>
              <w:jc w:val="both"/>
              <w:rPr>
                <w:sz w:val="22"/>
                <w:szCs w:val="22"/>
              </w:rPr>
            </w:pPr>
            <w:r w:rsidRPr="00E37ED0">
              <w:rPr>
                <w:sz w:val="22"/>
                <w:szCs w:val="22"/>
              </w:rPr>
              <w:t>7.3</w:t>
            </w:r>
          </w:p>
        </w:tc>
      </w:tr>
      <w:tr w:rsidR="004D0E52" w:rsidRPr="00397F7E" w14:paraId="0E97732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8F4544" w14:textId="77777777" w:rsidR="004D0E52" w:rsidRPr="00397F7E" w:rsidRDefault="004D0E52" w:rsidP="0096177F">
            <w:pPr>
              <w:ind w:firstLine="82"/>
              <w:jc w:val="both"/>
              <w:rPr>
                <w:sz w:val="22"/>
                <w:szCs w:val="22"/>
              </w:rPr>
            </w:pPr>
            <w:r w:rsidRPr="00397F7E">
              <w:rPr>
                <w:sz w:val="22"/>
                <w:szCs w:val="22"/>
              </w:rPr>
              <w:t>Austria</w:t>
            </w:r>
          </w:p>
        </w:tc>
        <w:tc>
          <w:tcPr>
            <w:tcW w:w="1134" w:type="dxa"/>
            <w:tcBorders>
              <w:top w:val="single" w:sz="2" w:space="0" w:color="FFFFFF"/>
              <w:left w:val="single" w:sz="2" w:space="0" w:color="FFFFFF"/>
              <w:bottom w:val="single" w:sz="2" w:space="0" w:color="FFFFFF"/>
              <w:right w:val="single" w:sz="2" w:space="0" w:color="FFFFFF"/>
            </w:tcBorders>
            <w:hideMark/>
          </w:tcPr>
          <w:p w14:paraId="49611C2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2D817423"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511B22"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48ADEEF" w14:textId="77777777" w:rsidR="004D0E52" w:rsidRPr="00397F7E" w:rsidRDefault="004D0E52" w:rsidP="0096177F">
            <w:pPr>
              <w:jc w:val="both"/>
              <w:rPr>
                <w:sz w:val="22"/>
                <w:szCs w:val="22"/>
              </w:rPr>
            </w:pPr>
            <w:r w:rsidRPr="00E37ED0">
              <w:rPr>
                <w:sz w:val="22"/>
                <w:szCs w:val="22"/>
              </w:rPr>
              <w:t>0.5</w:t>
            </w:r>
          </w:p>
        </w:tc>
      </w:tr>
      <w:tr w:rsidR="004D0E52" w:rsidRPr="00397F7E" w14:paraId="5C2592C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28A003" w14:textId="77777777" w:rsidR="004D0E52" w:rsidRPr="00397F7E" w:rsidRDefault="004D0E52" w:rsidP="0096177F">
            <w:pPr>
              <w:ind w:firstLine="82"/>
              <w:jc w:val="both"/>
              <w:rPr>
                <w:sz w:val="22"/>
                <w:szCs w:val="22"/>
              </w:rPr>
            </w:pPr>
            <w:r w:rsidRPr="00397F7E">
              <w:rPr>
                <w:sz w:val="22"/>
                <w:szCs w:val="22"/>
              </w:rPr>
              <w:t>Canada</w:t>
            </w:r>
          </w:p>
        </w:tc>
        <w:tc>
          <w:tcPr>
            <w:tcW w:w="1134" w:type="dxa"/>
            <w:tcBorders>
              <w:top w:val="single" w:sz="2" w:space="0" w:color="FFFFFF"/>
              <w:left w:val="single" w:sz="2" w:space="0" w:color="FFFFFF"/>
              <w:bottom w:val="single" w:sz="2" w:space="0" w:color="FFFFFF"/>
              <w:right w:val="single" w:sz="2" w:space="0" w:color="FFFFFF"/>
            </w:tcBorders>
            <w:hideMark/>
          </w:tcPr>
          <w:p w14:paraId="288F89EE"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25AB2616" w14:textId="77777777" w:rsidR="004D0E52" w:rsidRPr="00397F7E" w:rsidRDefault="004D0E52" w:rsidP="0096177F">
            <w:pPr>
              <w:jc w:val="both"/>
              <w:rPr>
                <w:sz w:val="22"/>
                <w:szCs w:val="22"/>
              </w:rPr>
            </w:pPr>
            <w:r w:rsidRPr="00E37ED0">
              <w:rPr>
                <w:sz w:val="22"/>
                <w:szCs w:val="22"/>
              </w:rPr>
              <w:t>12</w:t>
            </w:r>
          </w:p>
        </w:tc>
        <w:tc>
          <w:tcPr>
            <w:tcW w:w="1134" w:type="dxa"/>
            <w:tcBorders>
              <w:top w:val="single" w:sz="2" w:space="0" w:color="FFFFFF"/>
              <w:left w:val="single" w:sz="2" w:space="0" w:color="FFFFFF"/>
              <w:bottom w:val="single" w:sz="2" w:space="0" w:color="FFFFFF"/>
              <w:right w:val="single" w:sz="2" w:space="0" w:color="FFFFFF"/>
            </w:tcBorders>
            <w:hideMark/>
          </w:tcPr>
          <w:p w14:paraId="31E0DD6E"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1A9B8AB9" w14:textId="77777777" w:rsidR="004D0E52" w:rsidRPr="00397F7E" w:rsidRDefault="004D0E52" w:rsidP="0096177F">
            <w:pPr>
              <w:jc w:val="both"/>
              <w:rPr>
                <w:sz w:val="22"/>
                <w:szCs w:val="22"/>
              </w:rPr>
            </w:pPr>
            <w:r w:rsidRPr="00E37ED0">
              <w:rPr>
                <w:sz w:val="22"/>
                <w:szCs w:val="22"/>
              </w:rPr>
              <w:t>5.9</w:t>
            </w:r>
          </w:p>
        </w:tc>
      </w:tr>
      <w:tr w:rsidR="004D0E52" w:rsidRPr="00397F7E" w14:paraId="2415B9A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7DBA23" w14:textId="77777777" w:rsidR="004D0E52" w:rsidRPr="00397F7E" w:rsidRDefault="004D0E52" w:rsidP="0096177F">
            <w:pPr>
              <w:ind w:firstLine="82"/>
              <w:jc w:val="both"/>
              <w:rPr>
                <w:sz w:val="22"/>
                <w:szCs w:val="22"/>
              </w:rPr>
            </w:pPr>
            <w:r>
              <w:rPr>
                <w:sz w:val="22"/>
                <w:szCs w:val="22"/>
              </w:rPr>
              <w:t>K</w:t>
            </w:r>
            <w:r w:rsidRPr="00397F7E">
              <w:rPr>
                <w:sz w:val="22"/>
                <w:szCs w:val="22"/>
              </w:rPr>
              <w:t>orea</w:t>
            </w:r>
          </w:p>
        </w:tc>
        <w:tc>
          <w:tcPr>
            <w:tcW w:w="1134" w:type="dxa"/>
            <w:tcBorders>
              <w:top w:val="single" w:sz="2" w:space="0" w:color="FFFFFF"/>
              <w:left w:val="single" w:sz="2" w:space="0" w:color="FFFFFF"/>
              <w:bottom w:val="single" w:sz="2" w:space="0" w:color="FFFFFF"/>
              <w:right w:val="single" w:sz="2" w:space="0" w:color="FFFFFF"/>
            </w:tcBorders>
            <w:hideMark/>
          </w:tcPr>
          <w:p w14:paraId="7A5A8742"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03F82B"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795479EF"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38D6D0D1" w14:textId="77777777" w:rsidR="004D0E52" w:rsidRPr="00397F7E" w:rsidRDefault="004D0E52" w:rsidP="0096177F">
            <w:pPr>
              <w:jc w:val="both"/>
              <w:rPr>
                <w:sz w:val="22"/>
                <w:szCs w:val="22"/>
              </w:rPr>
            </w:pPr>
            <w:r w:rsidRPr="00E37ED0">
              <w:rPr>
                <w:sz w:val="22"/>
                <w:szCs w:val="22"/>
              </w:rPr>
              <w:t>0.5</w:t>
            </w:r>
          </w:p>
        </w:tc>
      </w:tr>
      <w:tr w:rsidR="004D0E52" w:rsidRPr="00397F7E" w14:paraId="245CEA4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080A37E" w14:textId="77777777" w:rsidR="004D0E52" w:rsidRPr="00397F7E" w:rsidRDefault="004D0E52" w:rsidP="0096177F">
            <w:pPr>
              <w:ind w:firstLine="82"/>
              <w:jc w:val="both"/>
              <w:rPr>
                <w:sz w:val="22"/>
                <w:szCs w:val="22"/>
              </w:rPr>
            </w:pPr>
            <w:r w:rsidRPr="00397F7E">
              <w:rPr>
                <w:sz w:val="22"/>
                <w:szCs w:val="22"/>
              </w:rPr>
              <w:t>Finland</w:t>
            </w:r>
          </w:p>
        </w:tc>
        <w:tc>
          <w:tcPr>
            <w:tcW w:w="1134" w:type="dxa"/>
            <w:tcBorders>
              <w:top w:val="single" w:sz="2" w:space="0" w:color="FFFFFF"/>
              <w:left w:val="single" w:sz="2" w:space="0" w:color="FFFFFF"/>
              <w:bottom w:val="single" w:sz="2" w:space="0" w:color="FFFFFF"/>
              <w:right w:val="single" w:sz="2" w:space="0" w:color="FFFFFF"/>
            </w:tcBorders>
            <w:hideMark/>
          </w:tcPr>
          <w:p w14:paraId="120D18D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1B7E40D4"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5589C740"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1ADD1F8" w14:textId="77777777" w:rsidR="004D0E52" w:rsidRPr="00397F7E" w:rsidRDefault="004D0E52" w:rsidP="0096177F">
            <w:pPr>
              <w:jc w:val="both"/>
              <w:rPr>
                <w:sz w:val="22"/>
                <w:szCs w:val="22"/>
              </w:rPr>
            </w:pPr>
            <w:r w:rsidRPr="00E37ED0">
              <w:rPr>
                <w:sz w:val="22"/>
                <w:szCs w:val="22"/>
              </w:rPr>
              <w:t>2.4</w:t>
            </w:r>
          </w:p>
        </w:tc>
      </w:tr>
      <w:tr w:rsidR="004D0E52" w:rsidRPr="00397F7E" w14:paraId="129CF1D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93FE02" w14:textId="77777777" w:rsidR="004D0E52" w:rsidRPr="00397F7E" w:rsidRDefault="004D0E52" w:rsidP="0096177F">
            <w:pPr>
              <w:ind w:firstLine="82"/>
              <w:jc w:val="both"/>
              <w:rPr>
                <w:sz w:val="22"/>
                <w:szCs w:val="22"/>
              </w:rPr>
            </w:pPr>
            <w:r w:rsidRPr="00397F7E">
              <w:rPr>
                <w:sz w:val="22"/>
                <w:szCs w:val="22"/>
              </w:rPr>
              <w:t>Germany</w:t>
            </w:r>
          </w:p>
        </w:tc>
        <w:tc>
          <w:tcPr>
            <w:tcW w:w="1134" w:type="dxa"/>
            <w:tcBorders>
              <w:top w:val="single" w:sz="2" w:space="0" w:color="FFFFFF"/>
              <w:left w:val="single" w:sz="2" w:space="0" w:color="FFFFFF"/>
              <w:bottom w:val="single" w:sz="2" w:space="0" w:color="FFFFFF"/>
              <w:right w:val="single" w:sz="2" w:space="0" w:color="FFFFFF"/>
            </w:tcBorders>
            <w:hideMark/>
          </w:tcPr>
          <w:p w14:paraId="17845B43"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4BADC639" w14:textId="77777777" w:rsidR="004D0E52" w:rsidRPr="00397F7E" w:rsidRDefault="004D0E52" w:rsidP="0096177F">
            <w:pPr>
              <w:jc w:val="both"/>
              <w:rPr>
                <w:sz w:val="22"/>
                <w:szCs w:val="22"/>
              </w:rPr>
            </w:pPr>
            <w:r w:rsidRPr="00E37ED0">
              <w:rPr>
                <w:sz w:val="22"/>
                <w:szCs w:val="22"/>
              </w:rPr>
              <w:t>46</w:t>
            </w:r>
          </w:p>
        </w:tc>
        <w:tc>
          <w:tcPr>
            <w:tcW w:w="1134" w:type="dxa"/>
            <w:tcBorders>
              <w:top w:val="single" w:sz="2" w:space="0" w:color="FFFFFF"/>
              <w:left w:val="single" w:sz="2" w:space="0" w:color="FFFFFF"/>
              <w:bottom w:val="single" w:sz="2" w:space="0" w:color="FFFFFF"/>
              <w:right w:val="single" w:sz="2" w:space="0" w:color="FFFFFF"/>
            </w:tcBorders>
            <w:hideMark/>
          </w:tcPr>
          <w:p w14:paraId="649A4AFA"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0E3B4399" w14:textId="77777777" w:rsidR="004D0E52" w:rsidRPr="00397F7E" w:rsidRDefault="004D0E52" w:rsidP="0096177F">
            <w:pPr>
              <w:jc w:val="both"/>
              <w:rPr>
                <w:sz w:val="22"/>
                <w:szCs w:val="22"/>
              </w:rPr>
            </w:pPr>
            <w:r w:rsidRPr="00E37ED0">
              <w:rPr>
                <w:sz w:val="22"/>
                <w:szCs w:val="22"/>
              </w:rPr>
              <w:t>22.4</w:t>
            </w:r>
          </w:p>
        </w:tc>
      </w:tr>
      <w:tr w:rsidR="004D0E52" w:rsidRPr="00397F7E" w14:paraId="610D6EA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9F693DB" w14:textId="77777777" w:rsidR="004D0E52" w:rsidRPr="00397F7E" w:rsidRDefault="004D0E52" w:rsidP="0096177F">
            <w:pPr>
              <w:ind w:firstLine="82"/>
              <w:jc w:val="both"/>
              <w:rPr>
                <w:sz w:val="22"/>
                <w:szCs w:val="22"/>
              </w:rPr>
            </w:pPr>
            <w:r w:rsidRPr="00397F7E">
              <w:rPr>
                <w:sz w:val="22"/>
                <w:szCs w:val="22"/>
              </w:rPr>
              <w:t>Ireland</w:t>
            </w:r>
          </w:p>
        </w:tc>
        <w:tc>
          <w:tcPr>
            <w:tcW w:w="1134" w:type="dxa"/>
            <w:tcBorders>
              <w:top w:val="single" w:sz="2" w:space="0" w:color="FFFFFF"/>
              <w:left w:val="single" w:sz="2" w:space="0" w:color="FFFFFF"/>
              <w:bottom w:val="single" w:sz="2" w:space="0" w:color="FFFFFF"/>
              <w:right w:val="single" w:sz="2" w:space="0" w:color="FFFFFF"/>
            </w:tcBorders>
            <w:hideMark/>
          </w:tcPr>
          <w:p w14:paraId="73930EB9"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BA8CB10" w14:textId="77777777" w:rsidR="004D0E52" w:rsidRPr="00397F7E" w:rsidRDefault="004D0E52" w:rsidP="0096177F">
            <w:pPr>
              <w:jc w:val="both"/>
              <w:rPr>
                <w:sz w:val="22"/>
                <w:szCs w:val="22"/>
              </w:rPr>
            </w:pPr>
            <w:r w:rsidRPr="00E37ED0">
              <w:rPr>
                <w:sz w:val="22"/>
                <w:szCs w:val="22"/>
              </w:rPr>
              <w:t>6</w:t>
            </w:r>
          </w:p>
        </w:tc>
        <w:tc>
          <w:tcPr>
            <w:tcW w:w="1134" w:type="dxa"/>
            <w:tcBorders>
              <w:top w:val="single" w:sz="2" w:space="0" w:color="FFFFFF"/>
              <w:left w:val="single" w:sz="2" w:space="0" w:color="FFFFFF"/>
              <w:bottom w:val="single" w:sz="2" w:space="0" w:color="FFFFFF"/>
              <w:right w:val="single" w:sz="2" w:space="0" w:color="FFFFFF"/>
            </w:tcBorders>
            <w:hideMark/>
          </w:tcPr>
          <w:p w14:paraId="4583086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4EE5CD9A" w14:textId="77777777" w:rsidR="004D0E52" w:rsidRPr="00397F7E" w:rsidRDefault="004D0E52" w:rsidP="0096177F">
            <w:pPr>
              <w:jc w:val="both"/>
              <w:rPr>
                <w:sz w:val="22"/>
                <w:szCs w:val="22"/>
              </w:rPr>
            </w:pPr>
            <w:r w:rsidRPr="00E37ED0">
              <w:rPr>
                <w:sz w:val="22"/>
                <w:szCs w:val="22"/>
              </w:rPr>
              <w:t>2.9</w:t>
            </w:r>
          </w:p>
        </w:tc>
      </w:tr>
      <w:tr w:rsidR="004D0E52" w:rsidRPr="00397F7E" w14:paraId="1795321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B5AD11C" w14:textId="77777777" w:rsidR="004D0E52" w:rsidRPr="00397F7E" w:rsidRDefault="004D0E52" w:rsidP="0096177F">
            <w:pPr>
              <w:ind w:firstLine="82"/>
              <w:jc w:val="both"/>
              <w:rPr>
                <w:sz w:val="22"/>
                <w:szCs w:val="22"/>
              </w:rPr>
            </w:pPr>
            <w:r w:rsidRPr="00397F7E">
              <w:rPr>
                <w:sz w:val="22"/>
                <w:szCs w:val="22"/>
              </w:rPr>
              <w:t>Italy</w:t>
            </w:r>
          </w:p>
        </w:tc>
        <w:tc>
          <w:tcPr>
            <w:tcW w:w="1134" w:type="dxa"/>
            <w:tcBorders>
              <w:top w:val="single" w:sz="2" w:space="0" w:color="FFFFFF"/>
              <w:left w:val="single" w:sz="2" w:space="0" w:color="FFFFFF"/>
              <w:bottom w:val="single" w:sz="2" w:space="0" w:color="FFFFFF"/>
              <w:right w:val="single" w:sz="2" w:space="0" w:color="FFFFFF"/>
            </w:tcBorders>
            <w:hideMark/>
          </w:tcPr>
          <w:p w14:paraId="46151436"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31B52AD1"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0E386D8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5CF2A44" w14:textId="77777777" w:rsidR="004D0E52" w:rsidRPr="00397F7E" w:rsidRDefault="004D0E52" w:rsidP="0096177F">
            <w:pPr>
              <w:jc w:val="both"/>
              <w:rPr>
                <w:sz w:val="22"/>
                <w:szCs w:val="22"/>
              </w:rPr>
            </w:pPr>
            <w:r w:rsidRPr="00E37ED0">
              <w:rPr>
                <w:sz w:val="22"/>
                <w:szCs w:val="22"/>
              </w:rPr>
              <w:t>1.0</w:t>
            </w:r>
          </w:p>
        </w:tc>
      </w:tr>
      <w:tr w:rsidR="004D0E52" w:rsidRPr="00397F7E" w14:paraId="18383B0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AF8FD2" w14:textId="77777777" w:rsidR="004D0E52" w:rsidRPr="00397F7E" w:rsidRDefault="004D0E52" w:rsidP="0096177F">
            <w:pPr>
              <w:ind w:firstLine="82"/>
              <w:jc w:val="both"/>
              <w:rPr>
                <w:sz w:val="22"/>
                <w:szCs w:val="22"/>
              </w:rPr>
            </w:pPr>
            <w:r w:rsidRPr="00397F7E">
              <w:rPr>
                <w:sz w:val="22"/>
                <w:szCs w:val="22"/>
              </w:rPr>
              <w:t>Japan</w:t>
            </w:r>
          </w:p>
        </w:tc>
        <w:tc>
          <w:tcPr>
            <w:tcW w:w="1134" w:type="dxa"/>
            <w:tcBorders>
              <w:top w:val="single" w:sz="2" w:space="0" w:color="FFFFFF"/>
              <w:left w:val="single" w:sz="2" w:space="0" w:color="FFFFFF"/>
              <w:bottom w:val="single" w:sz="2" w:space="0" w:color="FFFFFF"/>
              <w:right w:val="single" w:sz="2" w:space="0" w:color="FFFFFF"/>
            </w:tcBorders>
            <w:hideMark/>
          </w:tcPr>
          <w:p w14:paraId="572D41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3ABABC"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2E1ABFED"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341A3DD" w14:textId="77777777" w:rsidR="004D0E52" w:rsidRPr="00397F7E" w:rsidRDefault="004D0E52" w:rsidP="0096177F">
            <w:pPr>
              <w:jc w:val="both"/>
              <w:rPr>
                <w:sz w:val="22"/>
                <w:szCs w:val="22"/>
              </w:rPr>
            </w:pPr>
            <w:r w:rsidRPr="00E37ED0">
              <w:rPr>
                <w:sz w:val="22"/>
                <w:szCs w:val="22"/>
              </w:rPr>
              <w:t>1.0</w:t>
            </w:r>
          </w:p>
        </w:tc>
      </w:tr>
      <w:tr w:rsidR="004D0E52" w:rsidRPr="00397F7E" w14:paraId="1D1CFAE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03DBBBC" w14:textId="77777777" w:rsidR="004D0E52" w:rsidRPr="00397F7E" w:rsidRDefault="004D0E52" w:rsidP="0096177F">
            <w:pPr>
              <w:ind w:firstLine="82"/>
              <w:jc w:val="both"/>
              <w:rPr>
                <w:sz w:val="22"/>
                <w:szCs w:val="22"/>
              </w:rPr>
            </w:pPr>
            <w:r w:rsidRPr="00397F7E">
              <w:rPr>
                <w:sz w:val="22"/>
                <w:szCs w:val="22"/>
              </w:rPr>
              <w:t>Netherlands</w:t>
            </w:r>
          </w:p>
        </w:tc>
        <w:tc>
          <w:tcPr>
            <w:tcW w:w="1134" w:type="dxa"/>
            <w:tcBorders>
              <w:top w:val="single" w:sz="2" w:space="0" w:color="FFFFFF"/>
              <w:left w:val="single" w:sz="2" w:space="0" w:color="FFFFFF"/>
              <w:bottom w:val="single" w:sz="2" w:space="0" w:color="FFFFFF"/>
              <w:right w:val="single" w:sz="2" w:space="0" w:color="FFFFFF"/>
            </w:tcBorders>
            <w:hideMark/>
          </w:tcPr>
          <w:p w14:paraId="1B57F19E"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17DCF778"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130E6B7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2B3EA3C1" w14:textId="77777777" w:rsidR="004D0E52" w:rsidRPr="00397F7E" w:rsidRDefault="004D0E52" w:rsidP="0096177F">
            <w:pPr>
              <w:jc w:val="both"/>
              <w:rPr>
                <w:sz w:val="22"/>
                <w:szCs w:val="22"/>
              </w:rPr>
            </w:pPr>
            <w:r w:rsidRPr="00E37ED0">
              <w:rPr>
                <w:sz w:val="22"/>
                <w:szCs w:val="22"/>
              </w:rPr>
              <w:t>6.8</w:t>
            </w:r>
          </w:p>
        </w:tc>
      </w:tr>
      <w:tr w:rsidR="004D0E52" w:rsidRPr="00397F7E" w14:paraId="65A0C23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D351CD" w14:textId="77777777" w:rsidR="004D0E52" w:rsidRPr="00397F7E" w:rsidRDefault="004D0E52" w:rsidP="0096177F">
            <w:pPr>
              <w:ind w:firstLine="82"/>
              <w:jc w:val="both"/>
              <w:rPr>
                <w:sz w:val="22"/>
                <w:szCs w:val="22"/>
              </w:rPr>
            </w:pPr>
            <w:r w:rsidRPr="00397F7E">
              <w:rPr>
                <w:sz w:val="22"/>
                <w:szCs w:val="22"/>
              </w:rPr>
              <w:t>Norway</w:t>
            </w:r>
          </w:p>
        </w:tc>
        <w:tc>
          <w:tcPr>
            <w:tcW w:w="1134" w:type="dxa"/>
            <w:tcBorders>
              <w:top w:val="single" w:sz="2" w:space="0" w:color="FFFFFF"/>
              <w:left w:val="single" w:sz="2" w:space="0" w:color="FFFFFF"/>
              <w:bottom w:val="single" w:sz="2" w:space="0" w:color="FFFFFF"/>
              <w:right w:val="single" w:sz="2" w:space="0" w:color="FFFFFF"/>
            </w:tcBorders>
            <w:hideMark/>
          </w:tcPr>
          <w:p w14:paraId="74F62167"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216C570B"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545406C1"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693F813" w14:textId="77777777" w:rsidR="004D0E52" w:rsidRPr="00397F7E" w:rsidRDefault="004D0E52" w:rsidP="0096177F">
            <w:pPr>
              <w:jc w:val="both"/>
              <w:rPr>
                <w:sz w:val="22"/>
                <w:szCs w:val="22"/>
              </w:rPr>
            </w:pPr>
            <w:r w:rsidRPr="00E37ED0">
              <w:rPr>
                <w:sz w:val="22"/>
                <w:szCs w:val="22"/>
              </w:rPr>
              <w:t>1.5</w:t>
            </w:r>
          </w:p>
        </w:tc>
      </w:tr>
      <w:tr w:rsidR="004D0E52" w:rsidRPr="00397F7E" w14:paraId="2ABC831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46FB70" w14:textId="77777777" w:rsidR="004D0E52" w:rsidRPr="00397F7E" w:rsidRDefault="004D0E52" w:rsidP="0096177F">
            <w:pPr>
              <w:ind w:firstLine="82"/>
              <w:jc w:val="both"/>
              <w:rPr>
                <w:sz w:val="22"/>
                <w:szCs w:val="22"/>
              </w:rPr>
            </w:pPr>
            <w:r w:rsidRPr="00397F7E">
              <w:rPr>
                <w:sz w:val="22"/>
                <w:szCs w:val="22"/>
              </w:rPr>
              <w:t>Spain</w:t>
            </w:r>
          </w:p>
        </w:tc>
        <w:tc>
          <w:tcPr>
            <w:tcW w:w="1134" w:type="dxa"/>
            <w:tcBorders>
              <w:top w:val="single" w:sz="2" w:space="0" w:color="FFFFFF"/>
              <w:left w:val="single" w:sz="2" w:space="0" w:color="FFFFFF"/>
              <w:bottom w:val="single" w:sz="2" w:space="0" w:color="FFFFFF"/>
              <w:right w:val="single" w:sz="2" w:space="0" w:color="FFFFFF"/>
            </w:tcBorders>
            <w:hideMark/>
          </w:tcPr>
          <w:p w14:paraId="3528DA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7B53EA31" w14:textId="77777777" w:rsidR="004D0E52" w:rsidRPr="00397F7E" w:rsidRDefault="004D0E52" w:rsidP="0096177F">
            <w:pPr>
              <w:jc w:val="both"/>
              <w:rPr>
                <w:sz w:val="22"/>
                <w:szCs w:val="22"/>
              </w:rPr>
            </w:pPr>
            <w:r w:rsidRPr="00E37ED0">
              <w:rPr>
                <w:sz w:val="22"/>
                <w:szCs w:val="22"/>
              </w:rPr>
              <w:t>35</w:t>
            </w:r>
          </w:p>
        </w:tc>
        <w:tc>
          <w:tcPr>
            <w:tcW w:w="1134" w:type="dxa"/>
            <w:tcBorders>
              <w:top w:val="single" w:sz="2" w:space="0" w:color="FFFFFF"/>
              <w:left w:val="single" w:sz="2" w:space="0" w:color="FFFFFF"/>
              <w:bottom w:val="single" w:sz="2" w:space="0" w:color="FFFFFF"/>
              <w:right w:val="single" w:sz="2" w:space="0" w:color="FFFFFF"/>
            </w:tcBorders>
            <w:hideMark/>
          </w:tcPr>
          <w:p w14:paraId="5D4C5DB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55B563A5" w14:textId="77777777" w:rsidR="004D0E52" w:rsidRPr="00397F7E" w:rsidRDefault="004D0E52" w:rsidP="0096177F">
            <w:pPr>
              <w:jc w:val="both"/>
              <w:rPr>
                <w:sz w:val="22"/>
                <w:szCs w:val="22"/>
              </w:rPr>
            </w:pPr>
            <w:r w:rsidRPr="00E37ED0">
              <w:rPr>
                <w:sz w:val="22"/>
                <w:szCs w:val="22"/>
              </w:rPr>
              <w:t>17.1</w:t>
            </w:r>
          </w:p>
        </w:tc>
      </w:tr>
      <w:tr w:rsidR="004D0E52" w:rsidRPr="00397F7E" w14:paraId="7D8DC5D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FCD9A7" w14:textId="77777777" w:rsidR="004D0E52" w:rsidRPr="00397F7E" w:rsidRDefault="004D0E52" w:rsidP="0096177F">
            <w:pPr>
              <w:ind w:firstLine="82"/>
              <w:jc w:val="both"/>
              <w:rPr>
                <w:sz w:val="22"/>
                <w:szCs w:val="22"/>
              </w:rPr>
            </w:pPr>
            <w:r w:rsidRPr="00397F7E">
              <w:rPr>
                <w:sz w:val="22"/>
                <w:szCs w:val="22"/>
              </w:rPr>
              <w:t>Turkey</w:t>
            </w:r>
          </w:p>
        </w:tc>
        <w:tc>
          <w:tcPr>
            <w:tcW w:w="1134" w:type="dxa"/>
            <w:tcBorders>
              <w:top w:val="single" w:sz="2" w:space="0" w:color="FFFFFF"/>
              <w:left w:val="single" w:sz="2" w:space="0" w:color="FFFFFF"/>
              <w:bottom w:val="single" w:sz="2" w:space="0" w:color="FFFFFF"/>
              <w:right w:val="single" w:sz="2" w:space="0" w:color="FFFFFF"/>
            </w:tcBorders>
            <w:hideMark/>
          </w:tcPr>
          <w:p w14:paraId="2B36912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76BEC9F"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32616CF9"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E9E64CC" w14:textId="77777777" w:rsidR="004D0E52" w:rsidRPr="00397F7E" w:rsidRDefault="004D0E52" w:rsidP="0096177F">
            <w:pPr>
              <w:jc w:val="both"/>
              <w:rPr>
                <w:sz w:val="22"/>
                <w:szCs w:val="22"/>
              </w:rPr>
            </w:pPr>
            <w:r w:rsidRPr="00E37ED0">
              <w:rPr>
                <w:sz w:val="22"/>
                <w:szCs w:val="22"/>
              </w:rPr>
              <w:t>1.0</w:t>
            </w:r>
          </w:p>
        </w:tc>
      </w:tr>
      <w:tr w:rsidR="004D0E52" w:rsidRPr="00397F7E" w14:paraId="79E75A8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2ECB4BC" w14:textId="77777777" w:rsidR="004D0E52" w:rsidRPr="00397F7E" w:rsidRDefault="004D0E52" w:rsidP="0096177F">
            <w:pPr>
              <w:ind w:firstLine="82"/>
              <w:jc w:val="both"/>
              <w:rPr>
                <w:sz w:val="22"/>
                <w:szCs w:val="22"/>
              </w:rPr>
            </w:pPr>
            <w:r w:rsidRPr="00397F7E">
              <w:rPr>
                <w:sz w:val="22"/>
                <w:szCs w:val="22"/>
              </w:rPr>
              <w:lastRenderedPageBreak/>
              <w:t>UK</w:t>
            </w:r>
          </w:p>
        </w:tc>
        <w:tc>
          <w:tcPr>
            <w:tcW w:w="1134" w:type="dxa"/>
            <w:tcBorders>
              <w:top w:val="single" w:sz="2" w:space="0" w:color="FFFFFF"/>
              <w:left w:val="single" w:sz="2" w:space="0" w:color="FFFFFF"/>
              <w:bottom w:val="single" w:sz="2" w:space="0" w:color="FFFFFF"/>
              <w:right w:val="single" w:sz="2" w:space="0" w:color="FFFFFF"/>
            </w:tcBorders>
            <w:hideMark/>
          </w:tcPr>
          <w:p w14:paraId="0DDE571C"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25C0733D"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2" w:space="0" w:color="FFFFFF"/>
              <w:right w:val="single" w:sz="2" w:space="0" w:color="FFFFFF"/>
            </w:tcBorders>
            <w:hideMark/>
          </w:tcPr>
          <w:p w14:paraId="6311A920"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379212C8" w14:textId="77777777" w:rsidR="004D0E52" w:rsidRPr="00397F7E" w:rsidRDefault="004D0E52" w:rsidP="0096177F">
            <w:pPr>
              <w:jc w:val="both"/>
              <w:rPr>
                <w:sz w:val="22"/>
                <w:szCs w:val="22"/>
              </w:rPr>
            </w:pPr>
            <w:r w:rsidRPr="00E37ED0">
              <w:rPr>
                <w:sz w:val="22"/>
                <w:szCs w:val="22"/>
              </w:rPr>
              <w:t>9.3</w:t>
            </w:r>
          </w:p>
        </w:tc>
      </w:tr>
      <w:tr w:rsidR="004D0E52" w:rsidRPr="00397F7E" w14:paraId="5071BCA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B89892C" w14:textId="77777777" w:rsidR="004D0E52" w:rsidRPr="00397F7E" w:rsidRDefault="004D0E52" w:rsidP="0096177F">
            <w:pPr>
              <w:ind w:firstLine="82"/>
              <w:jc w:val="both"/>
              <w:rPr>
                <w:sz w:val="22"/>
                <w:szCs w:val="22"/>
              </w:rPr>
            </w:pPr>
            <w:r w:rsidRPr="00397F7E">
              <w:rPr>
                <w:sz w:val="22"/>
                <w:szCs w:val="22"/>
              </w:rPr>
              <w:t>US</w:t>
            </w:r>
          </w:p>
        </w:tc>
        <w:tc>
          <w:tcPr>
            <w:tcW w:w="1134" w:type="dxa"/>
            <w:tcBorders>
              <w:top w:val="single" w:sz="2" w:space="0" w:color="FFFFFF"/>
              <w:left w:val="single" w:sz="2" w:space="0" w:color="FFFFFF"/>
              <w:bottom w:val="single" w:sz="2" w:space="0" w:color="FFFFFF"/>
              <w:right w:val="single" w:sz="2" w:space="0" w:color="FFFFFF"/>
            </w:tcBorders>
            <w:hideMark/>
          </w:tcPr>
          <w:p w14:paraId="26602E6F" w14:textId="77777777" w:rsidR="004D0E52" w:rsidRPr="00397F7E" w:rsidRDefault="004D0E52" w:rsidP="0096177F">
            <w:pPr>
              <w:jc w:val="both"/>
              <w:rPr>
                <w:sz w:val="22"/>
                <w:szCs w:val="22"/>
              </w:rPr>
            </w:pPr>
            <w:r w:rsidRPr="00E37ED0">
              <w:rPr>
                <w:sz w:val="22"/>
                <w:szCs w:val="22"/>
              </w:rPr>
              <w:t>13</w:t>
            </w:r>
          </w:p>
        </w:tc>
        <w:tc>
          <w:tcPr>
            <w:tcW w:w="1276" w:type="dxa"/>
            <w:tcBorders>
              <w:top w:val="single" w:sz="2" w:space="0" w:color="FFFFFF"/>
              <w:left w:val="single" w:sz="2" w:space="0" w:color="FFFFFF"/>
              <w:bottom w:val="single" w:sz="2" w:space="0" w:color="FFFFFF"/>
              <w:right w:val="single" w:sz="2" w:space="0" w:color="FFFFFF"/>
            </w:tcBorders>
            <w:hideMark/>
          </w:tcPr>
          <w:p w14:paraId="52E21CCF"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7780BCA" w14:textId="77777777" w:rsidR="004D0E52" w:rsidRPr="00397F7E" w:rsidRDefault="004D0E52" w:rsidP="0096177F">
            <w:pPr>
              <w:jc w:val="both"/>
              <w:rPr>
                <w:sz w:val="22"/>
                <w:szCs w:val="22"/>
              </w:rPr>
            </w:pPr>
            <w:r w:rsidRPr="00E37ED0">
              <w:rPr>
                <w:sz w:val="22"/>
                <w:szCs w:val="22"/>
              </w:rPr>
              <w:t>28.3</w:t>
            </w:r>
          </w:p>
        </w:tc>
        <w:tc>
          <w:tcPr>
            <w:tcW w:w="1134" w:type="dxa"/>
            <w:tcBorders>
              <w:top w:val="single" w:sz="2" w:space="0" w:color="FFFFFF"/>
              <w:left w:val="single" w:sz="2" w:space="0" w:color="FFFFFF"/>
              <w:bottom w:val="single" w:sz="2" w:space="0" w:color="FFFFFF"/>
              <w:right w:val="single" w:sz="2" w:space="0" w:color="FFFFFF"/>
            </w:tcBorders>
            <w:hideMark/>
          </w:tcPr>
          <w:p w14:paraId="63690F02" w14:textId="77777777" w:rsidR="004D0E52" w:rsidRPr="00397F7E" w:rsidRDefault="004D0E52" w:rsidP="0096177F">
            <w:pPr>
              <w:jc w:val="both"/>
              <w:rPr>
                <w:sz w:val="22"/>
                <w:szCs w:val="22"/>
              </w:rPr>
            </w:pPr>
            <w:r w:rsidRPr="00E37ED0">
              <w:rPr>
                <w:sz w:val="22"/>
                <w:szCs w:val="22"/>
              </w:rPr>
              <w:t>20.5</w:t>
            </w:r>
          </w:p>
        </w:tc>
      </w:tr>
      <w:tr w:rsidR="004D0E52" w:rsidRPr="00397F7E" w14:paraId="5E4EC18D"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65E64D3" w14:textId="77777777" w:rsidR="004D0E52" w:rsidRPr="00397F7E" w:rsidRDefault="004D0E52" w:rsidP="0096177F">
            <w:pPr>
              <w:jc w:val="both"/>
              <w:rPr>
                <w:b/>
                <w:bCs/>
                <w:sz w:val="22"/>
                <w:szCs w:val="22"/>
              </w:rPr>
            </w:pPr>
            <w:r w:rsidRPr="00397F7E">
              <w:rPr>
                <w:b/>
                <w:bCs/>
                <w:sz w:val="22"/>
                <w:szCs w:val="22"/>
              </w:rPr>
              <w:t>Outcome measure</w:t>
            </w:r>
          </w:p>
        </w:tc>
      </w:tr>
      <w:tr w:rsidR="004D0E52" w:rsidRPr="00397F7E" w14:paraId="5B4BCA0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E642255" w14:textId="77777777" w:rsidR="004D0E52" w:rsidRPr="00397F7E" w:rsidRDefault="004D0E52" w:rsidP="0096177F">
            <w:pPr>
              <w:ind w:firstLine="82"/>
              <w:jc w:val="both"/>
              <w:rPr>
                <w:sz w:val="22"/>
                <w:szCs w:val="22"/>
              </w:rPr>
            </w:pPr>
            <w:r w:rsidRPr="00397F7E">
              <w:rPr>
                <w:sz w:val="22"/>
                <w:szCs w:val="22"/>
              </w:rPr>
              <w:t>Alcohol and drug abuse/misuse</w:t>
            </w:r>
          </w:p>
        </w:tc>
        <w:tc>
          <w:tcPr>
            <w:tcW w:w="1134" w:type="dxa"/>
            <w:tcBorders>
              <w:top w:val="single" w:sz="2" w:space="0" w:color="FFFFFF"/>
              <w:left w:val="single" w:sz="2" w:space="0" w:color="FFFFFF"/>
              <w:bottom w:val="single" w:sz="2" w:space="0" w:color="FFFFFF"/>
              <w:right w:val="single" w:sz="2" w:space="0" w:color="FFFFFF"/>
            </w:tcBorders>
            <w:hideMark/>
          </w:tcPr>
          <w:p w14:paraId="3285BDC5"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4FCDEC75"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29F51FB1"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3BCDA550" w14:textId="77777777" w:rsidR="004D0E52" w:rsidRPr="00397F7E" w:rsidRDefault="004D0E52" w:rsidP="0096177F">
            <w:pPr>
              <w:jc w:val="both"/>
              <w:rPr>
                <w:sz w:val="22"/>
                <w:szCs w:val="22"/>
              </w:rPr>
            </w:pPr>
            <w:r w:rsidRPr="00E37ED0">
              <w:rPr>
                <w:sz w:val="22"/>
                <w:szCs w:val="22"/>
              </w:rPr>
              <w:t>15.6</w:t>
            </w:r>
          </w:p>
        </w:tc>
      </w:tr>
      <w:tr w:rsidR="004D0E52" w:rsidRPr="00397F7E" w14:paraId="0DED424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59136F9" w14:textId="77777777" w:rsidR="004D0E52" w:rsidRPr="00397F7E" w:rsidRDefault="004D0E52" w:rsidP="0096177F">
            <w:pPr>
              <w:ind w:firstLine="82"/>
              <w:jc w:val="both"/>
              <w:rPr>
                <w:sz w:val="22"/>
                <w:szCs w:val="22"/>
              </w:rPr>
            </w:pPr>
            <w:r w:rsidRPr="00397F7E">
              <w:rPr>
                <w:sz w:val="22"/>
                <w:szCs w:val="22"/>
              </w:rPr>
              <w:t>Employment</w:t>
            </w:r>
          </w:p>
        </w:tc>
        <w:tc>
          <w:tcPr>
            <w:tcW w:w="1134" w:type="dxa"/>
            <w:tcBorders>
              <w:top w:val="single" w:sz="2" w:space="0" w:color="FFFFFF"/>
              <w:left w:val="single" w:sz="2" w:space="0" w:color="FFFFFF"/>
              <w:bottom w:val="single" w:sz="2" w:space="0" w:color="FFFFFF"/>
              <w:right w:val="single" w:sz="2" w:space="0" w:color="FFFFFF"/>
            </w:tcBorders>
            <w:hideMark/>
          </w:tcPr>
          <w:p w14:paraId="2EF6A12F"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469260CA"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898019E"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A82FB3D" w14:textId="77777777" w:rsidR="004D0E52" w:rsidRPr="00397F7E" w:rsidRDefault="004D0E52" w:rsidP="0096177F">
            <w:pPr>
              <w:jc w:val="both"/>
              <w:rPr>
                <w:sz w:val="22"/>
                <w:szCs w:val="22"/>
              </w:rPr>
            </w:pPr>
            <w:r w:rsidRPr="00E37ED0">
              <w:rPr>
                <w:sz w:val="22"/>
                <w:szCs w:val="22"/>
              </w:rPr>
              <w:t>1.0</w:t>
            </w:r>
          </w:p>
        </w:tc>
      </w:tr>
      <w:tr w:rsidR="004D0E52" w:rsidRPr="00397F7E" w14:paraId="70F7DC0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2148604" w14:textId="77777777" w:rsidR="004D0E52" w:rsidRPr="00397F7E" w:rsidRDefault="004D0E52" w:rsidP="0096177F">
            <w:pPr>
              <w:ind w:firstLine="82"/>
              <w:jc w:val="both"/>
              <w:rPr>
                <w:sz w:val="22"/>
                <w:szCs w:val="22"/>
              </w:rPr>
            </w:pPr>
            <w:r w:rsidRPr="00397F7E">
              <w:rPr>
                <w:sz w:val="22"/>
                <w:szCs w:val="22"/>
              </w:rPr>
              <w:t>Hope, empowerment &amp; self-efficacy</w:t>
            </w:r>
          </w:p>
        </w:tc>
        <w:tc>
          <w:tcPr>
            <w:tcW w:w="1134" w:type="dxa"/>
            <w:tcBorders>
              <w:top w:val="single" w:sz="2" w:space="0" w:color="FFFFFF"/>
              <w:left w:val="single" w:sz="2" w:space="0" w:color="FFFFFF"/>
              <w:bottom w:val="single" w:sz="2" w:space="0" w:color="FFFFFF"/>
              <w:right w:val="single" w:sz="2" w:space="0" w:color="FFFFFF"/>
            </w:tcBorders>
            <w:hideMark/>
          </w:tcPr>
          <w:p w14:paraId="48663AB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14E68014"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69CC48B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5D0DAECD" w14:textId="77777777" w:rsidR="004D0E52" w:rsidRPr="00397F7E" w:rsidRDefault="004D0E52" w:rsidP="0096177F">
            <w:pPr>
              <w:jc w:val="both"/>
              <w:rPr>
                <w:sz w:val="22"/>
                <w:szCs w:val="22"/>
              </w:rPr>
            </w:pPr>
            <w:r w:rsidRPr="00E37ED0">
              <w:rPr>
                <w:sz w:val="22"/>
                <w:szCs w:val="22"/>
              </w:rPr>
              <w:t>15.6</w:t>
            </w:r>
          </w:p>
        </w:tc>
      </w:tr>
      <w:tr w:rsidR="004D0E52" w:rsidRPr="00397F7E" w14:paraId="5495285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FC074B8" w14:textId="77777777" w:rsidR="004D0E52" w:rsidRPr="00397F7E" w:rsidRDefault="004D0E52" w:rsidP="0096177F">
            <w:pPr>
              <w:ind w:firstLine="82"/>
              <w:jc w:val="both"/>
              <w:rPr>
                <w:sz w:val="22"/>
                <w:szCs w:val="22"/>
              </w:rPr>
            </w:pPr>
            <w:r w:rsidRPr="00397F7E">
              <w:rPr>
                <w:sz w:val="22"/>
                <w:szCs w:val="22"/>
              </w:rPr>
              <w:t>Loneliness</w:t>
            </w:r>
          </w:p>
        </w:tc>
        <w:tc>
          <w:tcPr>
            <w:tcW w:w="1134" w:type="dxa"/>
            <w:tcBorders>
              <w:top w:val="single" w:sz="2" w:space="0" w:color="FFFFFF"/>
              <w:left w:val="single" w:sz="2" w:space="0" w:color="FFFFFF"/>
              <w:bottom w:val="single" w:sz="2" w:space="0" w:color="FFFFFF"/>
              <w:right w:val="single" w:sz="2" w:space="0" w:color="FFFFFF"/>
            </w:tcBorders>
            <w:hideMark/>
          </w:tcPr>
          <w:p w14:paraId="454AAD01"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5CDBEA6F"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7BBD93D0"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2DC9D8E" w14:textId="77777777" w:rsidR="004D0E52" w:rsidRPr="00397F7E" w:rsidRDefault="004D0E52" w:rsidP="0096177F">
            <w:pPr>
              <w:jc w:val="both"/>
              <w:rPr>
                <w:sz w:val="22"/>
                <w:szCs w:val="22"/>
              </w:rPr>
            </w:pPr>
            <w:r w:rsidRPr="00E37ED0">
              <w:rPr>
                <w:sz w:val="22"/>
                <w:szCs w:val="22"/>
              </w:rPr>
              <w:t>2.4</w:t>
            </w:r>
          </w:p>
        </w:tc>
      </w:tr>
      <w:tr w:rsidR="004D0E52" w:rsidRPr="00397F7E" w14:paraId="148508C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938ECE3" w14:textId="77777777" w:rsidR="004D0E52" w:rsidRPr="00397F7E" w:rsidRDefault="004D0E52" w:rsidP="0096177F">
            <w:pPr>
              <w:ind w:firstLine="82"/>
              <w:jc w:val="both"/>
              <w:rPr>
                <w:sz w:val="22"/>
                <w:szCs w:val="22"/>
              </w:rPr>
            </w:pPr>
            <w:r w:rsidRPr="00397F7E">
              <w:rPr>
                <w:sz w:val="22"/>
                <w:szCs w:val="22"/>
              </w:rPr>
              <w:t>Physical health</w:t>
            </w:r>
          </w:p>
        </w:tc>
        <w:tc>
          <w:tcPr>
            <w:tcW w:w="1134" w:type="dxa"/>
            <w:tcBorders>
              <w:top w:val="single" w:sz="2" w:space="0" w:color="FFFFFF"/>
              <w:left w:val="single" w:sz="2" w:space="0" w:color="FFFFFF"/>
              <w:bottom w:val="single" w:sz="2" w:space="0" w:color="FFFFFF"/>
              <w:right w:val="single" w:sz="2" w:space="0" w:color="FFFFFF"/>
            </w:tcBorders>
            <w:hideMark/>
          </w:tcPr>
          <w:p w14:paraId="17E4C0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3DBA7221"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34B91E3A"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CC9606D" w14:textId="77777777" w:rsidR="004D0E52" w:rsidRPr="00397F7E" w:rsidRDefault="004D0E52" w:rsidP="0096177F">
            <w:pPr>
              <w:jc w:val="both"/>
              <w:rPr>
                <w:sz w:val="22"/>
                <w:szCs w:val="22"/>
              </w:rPr>
            </w:pPr>
            <w:r w:rsidRPr="00E37ED0">
              <w:rPr>
                <w:sz w:val="22"/>
                <w:szCs w:val="22"/>
              </w:rPr>
              <w:t>1.5</w:t>
            </w:r>
          </w:p>
        </w:tc>
      </w:tr>
      <w:tr w:rsidR="004D0E52" w:rsidRPr="00397F7E" w14:paraId="4455BC7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EAE38DE" w14:textId="77777777" w:rsidR="004D0E52" w:rsidRPr="00397F7E" w:rsidRDefault="004D0E52" w:rsidP="0096177F">
            <w:pPr>
              <w:ind w:firstLine="82"/>
              <w:jc w:val="both"/>
              <w:rPr>
                <w:sz w:val="22"/>
                <w:szCs w:val="22"/>
              </w:rPr>
            </w:pPr>
            <w:r w:rsidRPr="00397F7E">
              <w:rPr>
                <w:sz w:val="22"/>
                <w:szCs w:val="22"/>
              </w:rPr>
              <w:t>Psychiatric hospitalization</w:t>
            </w:r>
          </w:p>
        </w:tc>
        <w:tc>
          <w:tcPr>
            <w:tcW w:w="1134" w:type="dxa"/>
            <w:tcBorders>
              <w:top w:val="single" w:sz="2" w:space="0" w:color="FFFFFF"/>
              <w:left w:val="single" w:sz="2" w:space="0" w:color="FFFFFF"/>
              <w:bottom w:val="single" w:sz="2" w:space="0" w:color="FFFFFF"/>
              <w:right w:val="single" w:sz="2" w:space="0" w:color="FFFFFF"/>
            </w:tcBorders>
            <w:hideMark/>
          </w:tcPr>
          <w:p w14:paraId="0CC88B8C"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49E26BF"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4241194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6743D05" w14:textId="77777777" w:rsidR="004D0E52" w:rsidRPr="00397F7E" w:rsidRDefault="004D0E52" w:rsidP="0096177F">
            <w:pPr>
              <w:jc w:val="both"/>
              <w:rPr>
                <w:sz w:val="22"/>
                <w:szCs w:val="22"/>
              </w:rPr>
            </w:pPr>
            <w:r w:rsidRPr="00E37ED0">
              <w:rPr>
                <w:sz w:val="22"/>
                <w:szCs w:val="22"/>
              </w:rPr>
              <w:t>0.5</w:t>
            </w:r>
          </w:p>
        </w:tc>
      </w:tr>
      <w:tr w:rsidR="004D0E52" w:rsidRPr="00397F7E" w14:paraId="1FE93DD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2AE370" w14:textId="77777777" w:rsidR="004D0E52" w:rsidRPr="00397F7E" w:rsidRDefault="004D0E52" w:rsidP="0096177F">
            <w:pPr>
              <w:ind w:firstLine="82"/>
              <w:jc w:val="both"/>
              <w:rPr>
                <w:sz w:val="22"/>
                <w:szCs w:val="22"/>
              </w:rPr>
            </w:pPr>
            <w:r w:rsidRPr="00397F7E">
              <w:rPr>
                <w:sz w:val="22"/>
                <w:szCs w:val="22"/>
              </w:rPr>
              <w:t>Self-esteem</w:t>
            </w:r>
          </w:p>
        </w:tc>
        <w:tc>
          <w:tcPr>
            <w:tcW w:w="1134" w:type="dxa"/>
            <w:tcBorders>
              <w:top w:val="single" w:sz="2" w:space="0" w:color="FFFFFF"/>
              <w:left w:val="single" w:sz="2" w:space="0" w:color="FFFFFF"/>
              <w:bottom w:val="single" w:sz="2" w:space="0" w:color="FFFFFF"/>
              <w:right w:val="single" w:sz="2" w:space="0" w:color="FFFFFF"/>
            </w:tcBorders>
            <w:hideMark/>
          </w:tcPr>
          <w:p w14:paraId="106415DC" w14:textId="77777777" w:rsidR="004D0E52" w:rsidRPr="00397F7E" w:rsidRDefault="004D0E52" w:rsidP="0096177F">
            <w:pPr>
              <w:jc w:val="both"/>
              <w:rPr>
                <w:sz w:val="22"/>
                <w:szCs w:val="22"/>
              </w:rPr>
            </w:pPr>
            <w:r w:rsidRPr="00E37ED0">
              <w:rPr>
                <w:sz w:val="22"/>
                <w:szCs w:val="22"/>
              </w:rPr>
              <w:t>5</w:t>
            </w:r>
          </w:p>
        </w:tc>
        <w:tc>
          <w:tcPr>
            <w:tcW w:w="1276" w:type="dxa"/>
            <w:tcBorders>
              <w:top w:val="single" w:sz="2" w:space="0" w:color="FFFFFF"/>
              <w:left w:val="single" w:sz="2" w:space="0" w:color="FFFFFF"/>
              <w:bottom w:val="single" w:sz="2" w:space="0" w:color="FFFFFF"/>
              <w:right w:val="single" w:sz="2" w:space="0" w:color="FFFFFF"/>
            </w:tcBorders>
            <w:hideMark/>
          </w:tcPr>
          <w:p w14:paraId="6AA7480D"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2E83FE3B" w14:textId="77777777" w:rsidR="004D0E52" w:rsidRPr="00397F7E" w:rsidRDefault="004D0E52" w:rsidP="0096177F">
            <w:pPr>
              <w:jc w:val="both"/>
              <w:rPr>
                <w:sz w:val="22"/>
                <w:szCs w:val="22"/>
              </w:rPr>
            </w:pPr>
            <w:r w:rsidRPr="00E37ED0">
              <w:rPr>
                <w:sz w:val="22"/>
                <w:szCs w:val="22"/>
              </w:rPr>
              <w:t>10.9</w:t>
            </w:r>
          </w:p>
        </w:tc>
        <w:tc>
          <w:tcPr>
            <w:tcW w:w="1134" w:type="dxa"/>
            <w:tcBorders>
              <w:top w:val="single" w:sz="2" w:space="0" w:color="FFFFFF"/>
              <w:left w:val="single" w:sz="2" w:space="0" w:color="FFFFFF"/>
              <w:bottom w:val="single" w:sz="2" w:space="0" w:color="FFFFFF"/>
              <w:right w:val="single" w:sz="2" w:space="0" w:color="FFFFFF"/>
            </w:tcBorders>
            <w:hideMark/>
          </w:tcPr>
          <w:p w14:paraId="18BCD94E" w14:textId="77777777" w:rsidR="004D0E52" w:rsidRPr="00397F7E" w:rsidRDefault="004D0E52" w:rsidP="0096177F">
            <w:pPr>
              <w:jc w:val="both"/>
              <w:rPr>
                <w:sz w:val="22"/>
                <w:szCs w:val="22"/>
              </w:rPr>
            </w:pPr>
            <w:r w:rsidRPr="00E37ED0">
              <w:rPr>
                <w:sz w:val="22"/>
                <w:szCs w:val="22"/>
              </w:rPr>
              <w:t>6.8</w:t>
            </w:r>
          </w:p>
        </w:tc>
      </w:tr>
      <w:tr w:rsidR="004D0E52" w:rsidRPr="00397F7E" w14:paraId="4240DEE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F5EC92" w14:textId="77777777" w:rsidR="004D0E52" w:rsidRPr="00397F7E" w:rsidRDefault="004D0E52" w:rsidP="0096177F">
            <w:pPr>
              <w:ind w:firstLine="82"/>
              <w:jc w:val="both"/>
              <w:rPr>
                <w:sz w:val="22"/>
                <w:szCs w:val="22"/>
              </w:rPr>
            </w:pPr>
            <w:r w:rsidRPr="00397F7E">
              <w:rPr>
                <w:sz w:val="22"/>
                <w:szCs w:val="22"/>
              </w:rPr>
              <w:t>Social functioning (degree of impairment)</w:t>
            </w:r>
          </w:p>
        </w:tc>
        <w:tc>
          <w:tcPr>
            <w:tcW w:w="1134" w:type="dxa"/>
            <w:tcBorders>
              <w:top w:val="single" w:sz="2" w:space="0" w:color="FFFFFF"/>
              <w:left w:val="single" w:sz="2" w:space="0" w:color="FFFFFF"/>
              <w:bottom w:val="single" w:sz="2" w:space="0" w:color="FFFFFF"/>
              <w:right w:val="single" w:sz="2" w:space="0" w:color="FFFFFF"/>
            </w:tcBorders>
            <w:hideMark/>
          </w:tcPr>
          <w:p w14:paraId="62816EDC" w14:textId="77777777" w:rsidR="004D0E52" w:rsidRPr="00397F7E" w:rsidRDefault="004D0E52" w:rsidP="0096177F">
            <w:pPr>
              <w:jc w:val="both"/>
              <w:rPr>
                <w:sz w:val="22"/>
                <w:szCs w:val="22"/>
              </w:rPr>
            </w:pPr>
            <w:r w:rsidRPr="00E37ED0">
              <w:rPr>
                <w:sz w:val="22"/>
                <w:szCs w:val="22"/>
              </w:rPr>
              <w:t>17</w:t>
            </w:r>
          </w:p>
        </w:tc>
        <w:tc>
          <w:tcPr>
            <w:tcW w:w="1276" w:type="dxa"/>
            <w:tcBorders>
              <w:top w:val="single" w:sz="2" w:space="0" w:color="FFFFFF"/>
              <w:left w:val="single" w:sz="2" w:space="0" w:color="FFFFFF"/>
              <w:bottom w:val="single" w:sz="2" w:space="0" w:color="FFFFFF"/>
              <w:right w:val="single" w:sz="2" w:space="0" w:color="FFFFFF"/>
            </w:tcBorders>
            <w:hideMark/>
          </w:tcPr>
          <w:p w14:paraId="1A86D540" w14:textId="77777777" w:rsidR="004D0E52" w:rsidRPr="00397F7E" w:rsidRDefault="004D0E52" w:rsidP="0096177F">
            <w:pPr>
              <w:jc w:val="both"/>
              <w:rPr>
                <w:sz w:val="22"/>
                <w:szCs w:val="22"/>
              </w:rPr>
            </w:pPr>
            <w:r w:rsidRPr="00E37ED0">
              <w:rPr>
                <w:sz w:val="22"/>
                <w:szCs w:val="22"/>
              </w:rPr>
              <w:t>48</w:t>
            </w:r>
          </w:p>
        </w:tc>
        <w:tc>
          <w:tcPr>
            <w:tcW w:w="1134" w:type="dxa"/>
            <w:tcBorders>
              <w:top w:val="single" w:sz="2" w:space="0" w:color="FFFFFF"/>
              <w:left w:val="single" w:sz="2" w:space="0" w:color="FFFFFF"/>
              <w:bottom w:val="single" w:sz="2" w:space="0" w:color="FFFFFF"/>
              <w:right w:val="single" w:sz="2" w:space="0" w:color="FFFFFF"/>
            </w:tcBorders>
            <w:hideMark/>
          </w:tcPr>
          <w:p w14:paraId="41AFBE3C" w14:textId="77777777" w:rsidR="004D0E52" w:rsidRPr="00397F7E" w:rsidRDefault="004D0E52" w:rsidP="0096177F">
            <w:pPr>
              <w:jc w:val="both"/>
              <w:rPr>
                <w:sz w:val="22"/>
                <w:szCs w:val="22"/>
              </w:rPr>
            </w:pPr>
            <w:r w:rsidRPr="00E37ED0">
              <w:rPr>
                <w:sz w:val="22"/>
                <w:szCs w:val="22"/>
              </w:rPr>
              <w:t>37.0</w:t>
            </w:r>
          </w:p>
        </w:tc>
        <w:tc>
          <w:tcPr>
            <w:tcW w:w="1134" w:type="dxa"/>
            <w:tcBorders>
              <w:top w:val="single" w:sz="2" w:space="0" w:color="FFFFFF"/>
              <w:left w:val="single" w:sz="2" w:space="0" w:color="FFFFFF"/>
              <w:bottom w:val="single" w:sz="2" w:space="0" w:color="FFFFFF"/>
              <w:right w:val="single" w:sz="2" w:space="0" w:color="FFFFFF"/>
            </w:tcBorders>
            <w:hideMark/>
          </w:tcPr>
          <w:p w14:paraId="0E21D04D" w14:textId="77777777" w:rsidR="004D0E52" w:rsidRPr="00397F7E" w:rsidRDefault="004D0E52" w:rsidP="0096177F">
            <w:pPr>
              <w:jc w:val="both"/>
              <w:rPr>
                <w:sz w:val="22"/>
                <w:szCs w:val="22"/>
              </w:rPr>
            </w:pPr>
            <w:r w:rsidRPr="00E37ED0">
              <w:rPr>
                <w:sz w:val="22"/>
                <w:szCs w:val="22"/>
              </w:rPr>
              <w:t>23.4</w:t>
            </w:r>
          </w:p>
        </w:tc>
      </w:tr>
      <w:tr w:rsidR="004D0E52" w:rsidRPr="00397F7E" w14:paraId="31B66C7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DB44851" w14:textId="77777777" w:rsidR="004D0E52" w:rsidRPr="00397F7E" w:rsidRDefault="004D0E52" w:rsidP="0096177F">
            <w:pPr>
              <w:ind w:firstLine="82"/>
              <w:jc w:val="both"/>
              <w:rPr>
                <w:sz w:val="22"/>
                <w:szCs w:val="22"/>
              </w:rPr>
            </w:pPr>
            <w:r w:rsidRPr="00397F7E">
              <w:rPr>
                <w:sz w:val="22"/>
                <w:szCs w:val="22"/>
              </w:rPr>
              <w:t>Well-being and quality of life</w:t>
            </w:r>
          </w:p>
        </w:tc>
        <w:tc>
          <w:tcPr>
            <w:tcW w:w="1134" w:type="dxa"/>
            <w:tcBorders>
              <w:top w:val="single" w:sz="2" w:space="0" w:color="FFFFFF"/>
              <w:left w:val="single" w:sz="2" w:space="0" w:color="FFFFFF"/>
              <w:bottom w:val="single" w:sz="2" w:space="0" w:color="FFFFFF"/>
              <w:right w:val="single" w:sz="2" w:space="0" w:color="FFFFFF"/>
            </w:tcBorders>
            <w:hideMark/>
          </w:tcPr>
          <w:p w14:paraId="184723B2" w14:textId="77777777" w:rsidR="004D0E52" w:rsidRPr="00397F7E" w:rsidRDefault="004D0E52" w:rsidP="0096177F">
            <w:pPr>
              <w:jc w:val="both"/>
              <w:rPr>
                <w:sz w:val="22"/>
                <w:szCs w:val="22"/>
              </w:rPr>
            </w:pPr>
            <w:r w:rsidRPr="00E37ED0">
              <w:rPr>
                <w:sz w:val="22"/>
                <w:szCs w:val="22"/>
              </w:rPr>
              <w:t>25</w:t>
            </w:r>
          </w:p>
        </w:tc>
        <w:tc>
          <w:tcPr>
            <w:tcW w:w="1276" w:type="dxa"/>
            <w:tcBorders>
              <w:top w:val="single" w:sz="2" w:space="0" w:color="FFFFFF"/>
              <w:left w:val="single" w:sz="2" w:space="0" w:color="FFFFFF"/>
              <w:bottom w:val="single" w:sz="2" w:space="0" w:color="FFFFFF"/>
              <w:right w:val="single" w:sz="2" w:space="0" w:color="FFFFFF"/>
            </w:tcBorders>
            <w:hideMark/>
          </w:tcPr>
          <w:p w14:paraId="7C311616" w14:textId="77777777" w:rsidR="004D0E52" w:rsidRPr="00397F7E" w:rsidRDefault="004D0E52" w:rsidP="0096177F">
            <w:pPr>
              <w:jc w:val="both"/>
              <w:rPr>
                <w:sz w:val="22"/>
                <w:szCs w:val="22"/>
              </w:rPr>
            </w:pPr>
            <w:r w:rsidRPr="00E37ED0">
              <w:rPr>
                <w:sz w:val="22"/>
                <w:szCs w:val="22"/>
              </w:rPr>
              <w:t>68</w:t>
            </w:r>
          </w:p>
        </w:tc>
        <w:tc>
          <w:tcPr>
            <w:tcW w:w="1134" w:type="dxa"/>
            <w:tcBorders>
              <w:top w:val="single" w:sz="2" w:space="0" w:color="FFFFFF"/>
              <w:left w:val="single" w:sz="2" w:space="0" w:color="FFFFFF"/>
              <w:bottom w:val="single" w:sz="2" w:space="0" w:color="FFFFFF"/>
              <w:right w:val="single" w:sz="2" w:space="0" w:color="FFFFFF"/>
            </w:tcBorders>
            <w:hideMark/>
          </w:tcPr>
          <w:p w14:paraId="02295391" w14:textId="77777777" w:rsidR="004D0E52" w:rsidRPr="00397F7E" w:rsidRDefault="004D0E52" w:rsidP="0096177F">
            <w:pPr>
              <w:jc w:val="both"/>
              <w:rPr>
                <w:sz w:val="22"/>
                <w:szCs w:val="22"/>
              </w:rPr>
            </w:pPr>
            <w:r w:rsidRPr="00E37ED0">
              <w:rPr>
                <w:sz w:val="22"/>
                <w:szCs w:val="22"/>
              </w:rPr>
              <w:t>54.3</w:t>
            </w:r>
          </w:p>
        </w:tc>
        <w:tc>
          <w:tcPr>
            <w:tcW w:w="1134" w:type="dxa"/>
            <w:tcBorders>
              <w:top w:val="single" w:sz="2" w:space="0" w:color="FFFFFF"/>
              <w:left w:val="single" w:sz="2" w:space="0" w:color="FFFFFF"/>
              <w:bottom w:val="single" w:sz="2" w:space="0" w:color="FFFFFF"/>
              <w:right w:val="single" w:sz="2" w:space="0" w:color="FFFFFF"/>
            </w:tcBorders>
            <w:hideMark/>
          </w:tcPr>
          <w:p w14:paraId="067781AD" w14:textId="77777777" w:rsidR="004D0E52" w:rsidRPr="00397F7E" w:rsidRDefault="004D0E52" w:rsidP="0096177F">
            <w:pPr>
              <w:jc w:val="both"/>
              <w:rPr>
                <w:sz w:val="22"/>
                <w:szCs w:val="22"/>
              </w:rPr>
            </w:pPr>
            <w:r w:rsidRPr="00E37ED0">
              <w:rPr>
                <w:sz w:val="22"/>
                <w:szCs w:val="22"/>
              </w:rPr>
              <w:t>33.2</w:t>
            </w:r>
          </w:p>
        </w:tc>
      </w:tr>
      <w:tr w:rsidR="004D0E52" w:rsidRPr="00397F7E" w14:paraId="501F44F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E6BFEEB" w14:textId="77777777" w:rsidR="004D0E52" w:rsidRPr="00397F7E" w:rsidRDefault="004D0E52" w:rsidP="0096177F">
            <w:pPr>
              <w:jc w:val="both"/>
              <w:rPr>
                <w:b/>
                <w:bCs/>
                <w:sz w:val="22"/>
                <w:szCs w:val="22"/>
              </w:rPr>
            </w:pPr>
            <w:r w:rsidRPr="00397F7E">
              <w:rPr>
                <w:b/>
                <w:bCs/>
                <w:sz w:val="22"/>
                <w:szCs w:val="22"/>
              </w:rPr>
              <w:t xml:space="preserve">Diagnosis in </w:t>
            </w:r>
            <w:r>
              <w:rPr>
                <w:b/>
                <w:bCs/>
                <w:sz w:val="22"/>
                <w:szCs w:val="22"/>
              </w:rPr>
              <w:t xml:space="preserve">the </w:t>
            </w:r>
            <w:r w:rsidRPr="00397F7E">
              <w:rPr>
                <w:b/>
                <w:bCs/>
                <w:sz w:val="22"/>
                <w:szCs w:val="22"/>
              </w:rPr>
              <w:t>sample</w:t>
            </w:r>
          </w:p>
        </w:tc>
      </w:tr>
      <w:tr w:rsidR="004D0E52" w:rsidRPr="00397F7E" w14:paraId="165C857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AA593BE" w14:textId="77777777" w:rsidR="004D0E52" w:rsidRPr="00397F7E" w:rsidRDefault="004D0E52" w:rsidP="0096177F">
            <w:pPr>
              <w:ind w:firstLine="82"/>
              <w:jc w:val="both"/>
              <w:rPr>
                <w:sz w:val="22"/>
                <w:szCs w:val="22"/>
              </w:rPr>
            </w:pPr>
            <w:r w:rsidRPr="00397F7E">
              <w:rPr>
                <w:sz w:val="22"/>
                <w:szCs w:val="22"/>
              </w:rPr>
              <w:t>Schizophrenia</w:t>
            </w:r>
          </w:p>
        </w:tc>
        <w:tc>
          <w:tcPr>
            <w:tcW w:w="1134" w:type="dxa"/>
            <w:tcBorders>
              <w:top w:val="single" w:sz="2" w:space="0" w:color="FFFFFF"/>
              <w:left w:val="single" w:sz="2" w:space="0" w:color="FFFFFF"/>
              <w:bottom w:val="single" w:sz="2" w:space="0" w:color="FFFFFF"/>
              <w:right w:val="single" w:sz="2" w:space="0" w:color="FFFFFF"/>
            </w:tcBorders>
            <w:hideMark/>
          </w:tcPr>
          <w:p w14:paraId="1D21BBF7"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234A156" w14:textId="77777777" w:rsidR="004D0E52" w:rsidRPr="00397F7E" w:rsidRDefault="004D0E52" w:rsidP="0096177F">
            <w:pPr>
              <w:jc w:val="both"/>
              <w:rPr>
                <w:sz w:val="22"/>
                <w:szCs w:val="22"/>
              </w:rPr>
            </w:pPr>
            <w:r w:rsidRPr="00E37ED0">
              <w:rPr>
                <w:sz w:val="22"/>
                <w:szCs w:val="22"/>
              </w:rPr>
              <w:t>33</w:t>
            </w:r>
          </w:p>
        </w:tc>
        <w:tc>
          <w:tcPr>
            <w:tcW w:w="1134" w:type="dxa"/>
            <w:tcBorders>
              <w:top w:val="single" w:sz="2" w:space="0" w:color="FFFFFF"/>
              <w:left w:val="single" w:sz="2" w:space="0" w:color="FFFFFF"/>
              <w:bottom w:val="single" w:sz="2" w:space="0" w:color="FFFFFF"/>
              <w:right w:val="single" w:sz="2" w:space="0" w:color="FFFFFF"/>
            </w:tcBorders>
            <w:hideMark/>
          </w:tcPr>
          <w:p w14:paraId="281E3955"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2A8A4A98" w14:textId="77777777" w:rsidR="004D0E52" w:rsidRPr="00397F7E" w:rsidRDefault="004D0E52" w:rsidP="0096177F">
            <w:pPr>
              <w:jc w:val="both"/>
              <w:rPr>
                <w:sz w:val="22"/>
                <w:szCs w:val="22"/>
              </w:rPr>
            </w:pPr>
            <w:r w:rsidRPr="00E37ED0">
              <w:rPr>
                <w:sz w:val="22"/>
                <w:szCs w:val="22"/>
              </w:rPr>
              <w:t>16.1</w:t>
            </w:r>
          </w:p>
        </w:tc>
      </w:tr>
      <w:tr w:rsidR="004D0E52" w:rsidRPr="00397F7E" w14:paraId="760759D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678A3FB"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0D37C328" w14:textId="77777777" w:rsidR="004D0E52" w:rsidRPr="00397F7E" w:rsidRDefault="004D0E52" w:rsidP="0096177F">
            <w:pPr>
              <w:jc w:val="both"/>
              <w:rPr>
                <w:sz w:val="22"/>
                <w:szCs w:val="22"/>
              </w:rPr>
            </w:pPr>
            <w:r w:rsidRPr="00E37ED0">
              <w:rPr>
                <w:sz w:val="22"/>
                <w:szCs w:val="22"/>
              </w:rPr>
              <w:t>37</w:t>
            </w:r>
          </w:p>
        </w:tc>
        <w:tc>
          <w:tcPr>
            <w:tcW w:w="1276" w:type="dxa"/>
            <w:tcBorders>
              <w:top w:val="single" w:sz="2" w:space="0" w:color="FFFFFF"/>
              <w:left w:val="single" w:sz="2" w:space="0" w:color="FFFFFF"/>
              <w:bottom w:val="single" w:sz="2" w:space="0" w:color="FFFFFF"/>
              <w:right w:val="single" w:sz="2" w:space="0" w:color="FFFFFF"/>
            </w:tcBorders>
            <w:hideMark/>
          </w:tcPr>
          <w:p w14:paraId="2F468975" w14:textId="77777777" w:rsidR="004D0E52" w:rsidRPr="00397F7E" w:rsidRDefault="004D0E52" w:rsidP="0096177F">
            <w:pPr>
              <w:jc w:val="both"/>
              <w:rPr>
                <w:sz w:val="22"/>
                <w:szCs w:val="22"/>
              </w:rPr>
            </w:pPr>
            <w:r w:rsidRPr="00E37ED0">
              <w:rPr>
                <w:sz w:val="22"/>
                <w:szCs w:val="22"/>
              </w:rPr>
              <w:t>172</w:t>
            </w:r>
          </w:p>
        </w:tc>
        <w:tc>
          <w:tcPr>
            <w:tcW w:w="1134" w:type="dxa"/>
            <w:tcBorders>
              <w:top w:val="single" w:sz="2" w:space="0" w:color="FFFFFF"/>
              <w:left w:val="single" w:sz="2" w:space="0" w:color="FFFFFF"/>
              <w:bottom w:val="single" w:sz="2" w:space="0" w:color="FFFFFF"/>
              <w:right w:val="single" w:sz="2" w:space="0" w:color="FFFFFF"/>
            </w:tcBorders>
            <w:hideMark/>
          </w:tcPr>
          <w:p w14:paraId="4014229F" w14:textId="77777777" w:rsidR="004D0E52" w:rsidRPr="00397F7E" w:rsidRDefault="004D0E52" w:rsidP="0096177F">
            <w:pPr>
              <w:jc w:val="both"/>
              <w:rPr>
                <w:sz w:val="22"/>
                <w:szCs w:val="22"/>
              </w:rPr>
            </w:pPr>
            <w:r w:rsidRPr="00E37ED0">
              <w:rPr>
                <w:sz w:val="22"/>
                <w:szCs w:val="22"/>
              </w:rPr>
              <w:t>80.4</w:t>
            </w:r>
          </w:p>
        </w:tc>
        <w:tc>
          <w:tcPr>
            <w:tcW w:w="1134" w:type="dxa"/>
            <w:tcBorders>
              <w:top w:val="single" w:sz="2" w:space="0" w:color="FFFFFF"/>
              <w:left w:val="single" w:sz="2" w:space="0" w:color="FFFFFF"/>
              <w:bottom w:val="single" w:sz="2" w:space="0" w:color="FFFFFF"/>
              <w:right w:val="single" w:sz="2" w:space="0" w:color="FFFFFF"/>
            </w:tcBorders>
            <w:hideMark/>
          </w:tcPr>
          <w:p w14:paraId="5F8114C9" w14:textId="77777777" w:rsidR="004D0E52" w:rsidRPr="00397F7E" w:rsidRDefault="004D0E52" w:rsidP="0096177F">
            <w:pPr>
              <w:jc w:val="both"/>
              <w:rPr>
                <w:sz w:val="22"/>
                <w:szCs w:val="22"/>
              </w:rPr>
            </w:pPr>
            <w:r w:rsidRPr="00E37ED0">
              <w:rPr>
                <w:sz w:val="22"/>
                <w:szCs w:val="22"/>
              </w:rPr>
              <w:t>83.9</w:t>
            </w:r>
          </w:p>
        </w:tc>
      </w:tr>
      <w:tr w:rsidR="004D0E52" w:rsidRPr="00397F7E" w14:paraId="4207D55F"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30F038C" w14:textId="77777777" w:rsidR="004D0E52" w:rsidRPr="00397F7E" w:rsidRDefault="004D0E52" w:rsidP="0096177F">
            <w:pPr>
              <w:jc w:val="both"/>
              <w:rPr>
                <w:b/>
                <w:bCs/>
                <w:sz w:val="22"/>
                <w:szCs w:val="22"/>
              </w:rPr>
            </w:pPr>
            <w:r w:rsidRPr="00397F7E">
              <w:rPr>
                <w:b/>
                <w:bCs/>
                <w:sz w:val="22"/>
                <w:szCs w:val="22"/>
              </w:rPr>
              <w:t>Intervention type</w:t>
            </w:r>
          </w:p>
        </w:tc>
      </w:tr>
      <w:tr w:rsidR="004D0E52" w:rsidRPr="00397F7E" w14:paraId="636446F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1916A3D" w14:textId="77777777" w:rsidR="004D0E52" w:rsidRPr="00397F7E" w:rsidRDefault="004D0E52" w:rsidP="0096177F">
            <w:pPr>
              <w:ind w:firstLine="82"/>
              <w:jc w:val="both"/>
              <w:rPr>
                <w:sz w:val="22"/>
                <w:szCs w:val="22"/>
              </w:rPr>
            </w:pPr>
            <w:r w:rsidRPr="00397F7E">
              <w:rPr>
                <w:sz w:val="22"/>
                <w:szCs w:val="22"/>
              </w:rPr>
              <w:t>CBT</w:t>
            </w:r>
          </w:p>
        </w:tc>
        <w:tc>
          <w:tcPr>
            <w:tcW w:w="1134" w:type="dxa"/>
            <w:tcBorders>
              <w:top w:val="single" w:sz="2" w:space="0" w:color="FFFFFF"/>
              <w:left w:val="single" w:sz="2" w:space="0" w:color="FFFFFF"/>
              <w:bottom w:val="single" w:sz="2" w:space="0" w:color="FFFFFF"/>
              <w:right w:val="single" w:sz="2" w:space="0" w:color="FFFFFF"/>
            </w:tcBorders>
            <w:hideMark/>
          </w:tcPr>
          <w:p w14:paraId="02A5800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222C51AD" w14:textId="77777777" w:rsidR="004D0E52" w:rsidRPr="00397F7E" w:rsidRDefault="004D0E52" w:rsidP="0096177F">
            <w:pPr>
              <w:jc w:val="both"/>
              <w:rPr>
                <w:sz w:val="22"/>
                <w:szCs w:val="22"/>
              </w:rPr>
            </w:pPr>
            <w:r w:rsidRPr="00E37ED0">
              <w:rPr>
                <w:sz w:val="22"/>
                <w:szCs w:val="22"/>
              </w:rPr>
              <w:t>55</w:t>
            </w:r>
          </w:p>
        </w:tc>
        <w:tc>
          <w:tcPr>
            <w:tcW w:w="1134" w:type="dxa"/>
            <w:tcBorders>
              <w:top w:val="single" w:sz="2" w:space="0" w:color="FFFFFF"/>
              <w:left w:val="single" w:sz="2" w:space="0" w:color="FFFFFF"/>
              <w:bottom w:val="single" w:sz="2" w:space="0" w:color="FFFFFF"/>
              <w:right w:val="single" w:sz="2" w:space="0" w:color="FFFFFF"/>
            </w:tcBorders>
            <w:hideMark/>
          </w:tcPr>
          <w:p w14:paraId="19460CE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2F68D29B" w14:textId="77777777" w:rsidR="004D0E52" w:rsidRPr="00397F7E" w:rsidRDefault="004D0E52" w:rsidP="0096177F">
            <w:pPr>
              <w:jc w:val="both"/>
              <w:rPr>
                <w:sz w:val="22"/>
                <w:szCs w:val="22"/>
              </w:rPr>
            </w:pPr>
            <w:r w:rsidRPr="00E37ED0">
              <w:rPr>
                <w:sz w:val="22"/>
                <w:szCs w:val="22"/>
              </w:rPr>
              <w:t>26.8</w:t>
            </w:r>
          </w:p>
        </w:tc>
      </w:tr>
      <w:tr w:rsidR="004D0E52" w:rsidRPr="00397F7E" w14:paraId="0ED12A3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9047171"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5A80B67E" w14:textId="77777777" w:rsidR="004D0E52" w:rsidRPr="00397F7E" w:rsidRDefault="004D0E52" w:rsidP="0096177F">
            <w:pPr>
              <w:jc w:val="both"/>
              <w:rPr>
                <w:sz w:val="22"/>
                <w:szCs w:val="22"/>
              </w:rPr>
            </w:pPr>
            <w:r w:rsidRPr="00E37ED0">
              <w:rPr>
                <w:sz w:val="22"/>
                <w:szCs w:val="22"/>
              </w:rPr>
              <w:t>35</w:t>
            </w:r>
          </w:p>
        </w:tc>
        <w:tc>
          <w:tcPr>
            <w:tcW w:w="1276" w:type="dxa"/>
            <w:tcBorders>
              <w:top w:val="single" w:sz="2" w:space="0" w:color="FFFFFF"/>
              <w:left w:val="single" w:sz="2" w:space="0" w:color="FFFFFF"/>
              <w:bottom w:val="single" w:sz="2" w:space="0" w:color="FFFFFF"/>
              <w:right w:val="single" w:sz="2" w:space="0" w:color="FFFFFF"/>
            </w:tcBorders>
            <w:hideMark/>
          </w:tcPr>
          <w:p w14:paraId="16E5F3B1" w14:textId="77777777" w:rsidR="004D0E52" w:rsidRPr="00397F7E" w:rsidRDefault="004D0E52" w:rsidP="0096177F">
            <w:pPr>
              <w:jc w:val="both"/>
              <w:rPr>
                <w:sz w:val="22"/>
                <w:szCs w:val="22"/>
              </w:rPr>
            </w:pPr>
            <w:r w:rsidRPr="00E37ED0">
              <w:rPr>
                <w:sz w:val="22"/>
                <w:szCs w:val="22"/>
              </w:rPr>
              <w:t>150</w:t>
            </w:r>
          </w:p>
        </w:tc>
        <w:tc>
          <w:tcPr>
            <w:tcW w:w="1134" w:type="dxa"/>
            <w:tcBorders>
              <w:top w:val="single" w:sz="2" w:space="0" w:color="FFFFFF"/>
              <w:left w:val="single" w:sz="2" w:space="0" w:color="FFFFFF"/>
              <w:bottom w:val="single" w:sz="2" w:space="0" w:color="FFFFFF"/>
              <w:right w:val="single" w:sz="2" w:space="0" w:color="FFFFFF"/>
            </w:tcBorders>
            <w:hideMark/>
          </w:tcPr>
          <w:p w14:paraId="0EC280B4" w14:textId="77777777" w:rsidR="004D0E52" w:rsidRPr="00397F7E" w:rsidRDefault="004D0E52" w:rsidP="0096177F">
            <w:pPr>
              <w:jc w:val="both"/>
              <w:rPr>
                <w:sz w:val="22"/>
                <w:szCs w:val="22"/>
              </w:rPr>
            </w:pPr>
            <w:r w:rsidRPr="00E37ED0">
              <w:rPr>
                <w:sz w:val="22"/>
                <w:szCs w:val="22"/>
              </w:rPr>
              <w:t>76.1</w:t>
            </w:r>
          </w:p>
        </w:tc>
        <w:tc>
          <w:tcPr>
            <w:tcW w:w="1134" w:type="dxa"/>
            <w:tcBorders>
              <w:top w:val="single" w:sz="2" w:space="0" w:color="FFFFFF"/>
              <w:left w:val="single" w:sz="2" w:space="0" w:color="FFFFFF"/>
              <w:bottom w:val="single" w:sz="2" w:space="0" w:color="FFFFFF"/>
              <w:right w:val="single" w:sz="2" w:space="0" w:color="FFFFFF"/>
            </w:tcBorders>
            <w:hideMark/>
          </w:tcPr>
          <w:p w14:paraId="56D04418" w14:textId="77777777" w:rsidR="004D0E52" w:rsidRPr="00397F7E" w:rsidRDefault="004D0E52" w:rsidP="0096177F">
            <w:pPr>
              <w:jc w:val="both"/>
              <w:rPr>
                <w:sz w:val="22"/>
                <w:szCs w:val="22"/>
              </w:rPr>
            </w:pPr>
            <w:r w:rsidRPr="00E37ED0">
              <w:rPr>
                <w:sz w:val="22"/>
                <w:szCs w:val="22"/>
              </w:rPr>
              <w:t>73.2</w:t>
            </w:r>
          </w:p>
        </w:tc>
      </w:tr>
      <w:tr w:rsidR="004D0E52" w:rsidRPr="00397F7E" w14:paraId="0CAEAAC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4DE74A" w14:textId="77777777" w:rsidR="004D0E52" w:rsidRPr="00397F7E" w:rsidRDefault="004D0E52" w:rsidP="0096177F">
            <w:pPr>
              <w:jc w:val="both"/>
              <w:rPr>
                <w:b/>
                <w:bCs/>
                <w:sz w:val="22"/>
                <w:szCs w:val="22"/>
              </w:rPr>
            </w:pPr>
            <w:r w:rsidRPr="00397F7E">
              <w:rPr>
                <w:b/>
                <w:bCs/>
                <w:sz w:val="22"/>
                <w:szCs w:val="22"/>
              </w:rPr>
              <w:t>Preregistration status</w:t>
            </w:r>
          </w:p>
        </w:tc>
      </w:tr>
      <w:tr w:rsidR="004D0E52" w:rsidRPr="00397F7E" w14:paraId="1A9BA87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3DB0E55" w14:textId="77777777" w:rsidR="004D0E52" w:rsidRPr="00397F7E" w:rsidRDefault="004D0E52" w:rsidP="0096177F">
            <w:pPr>
              <w:ind w:firstLine="82"/>
              <w:jc w:val="both"/>
              <w:rPr>
                <w:sz w:val="22"/>
                <w:szCs w:val="22"/>
              </w:rPr>
            </w:pPr>
            <w:r w:rsidRPr="00397F7E">
              <w:rPr>
                <w:sz w:val="22"/>
                <w:szCs w:val="22"/>
              </w:rPr>
              <w:t>Not 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25C18B87"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0D1279CF"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18D7C3C8"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87E915F" w14:textId="77777777" w:rsidR="004D0E52" w:rsidRPr="00397F7E" w:rsidRDefault="004D0E52" w:rsidP="0096177F">
            <w:pPr>
              <w:jc w:val="both"/>
              <w:rPr>
                <w:sz w:val="22"/>
                <w:szCs w:val="22"/>
              </w:rPr>
            </w:pPr>
            <w:r w:rsidRPr="00E37ED0">
              <w:rPr>
                <w:sz w:val="22"/>
                <w:szCs w:val="22"/>
              </w:rPr>
              <w:t>31.7</w:t>
            </w:r>
          </w:p>
        </w:tc>
      </w:tr>
      <w:tr w:rsidR="004D0E52" w:rsidRPr="00397F7E" w14:paraId="6F6AC49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09A33CB" w14:textId="77777777" w:rsidR="004D0E52" w:rsidRPr="00397F7E" w:rsidRDefault="004D0E52" w:rsidP="0096177F">
            <w:pPr>
              <w:ind w:firstLine="82"/>
              <w:jc w:val="both"/>
              <w:rPr>
                <w:sz w:val="22"/>
                <w:szCs w:val="22"/>
              </w:rPr>
            </w:pPr>
            <w:r w:rsidRPr="00397F7E">
              <w:rPr>
                <w:sz w:val="22"/>
                <w:szCs w:val="22"/>
              </w:rPr>
              <w:t>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16C1E1CB"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26FFE391" w14:textId="77777777" w:rsidR="004D0E52" w:rsidRPr="00397F7E" w:rsidRDefault="004D0E52" w:rsidP="0096177F">
            <w:pPr>
              <w:jc w:val="both"/>
              <w:rPr>
                <w:sz w:val="22"/>
                <w:szCs w:val="22"/>
              </w:rPr>
            </w:pPr>
            <w:r w:rsidRPr="00E37ED0">
              <w:rPr>
                <w:sz w:val="22"/>
                <w:szCs w:val="22"/>
              </w:rPr>
              <w:t>140</w:t>
            </w:r>
          </w:p>
        </w:tc>
        <w:tc>
          <w:tcPr>
            <w:tcW w:w="1134" w:type="dxa"/>
            <w:tcBorders>
              <w:top w:val="single" w:sz="2" w:space="0" w:color="FFFFFF"/>
              <w:left w:val="single" w:sz="2" w:space="0" w:color="FFFFFF"/>
              <w:bottom w:val="single" w:sz="2" w:space="0" w:color="FFFFFF"/>
              <w:right w:val="single" w:sz="2" w:space="0" w:color="FFFFFF"/>
            </w:tcBorders>
            <w:hideMark/>
          </w:tcPr>
          <w:p w14:paraId="41C9FBB5"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7CCA13E9" w14:textId="77777777" w:rsidR="004D0E52" w:rsidRPr="00397F7E" w:rsidRDefault="004D0E52" w:rsidP="0096177F">
            <w:pPr>
              <w:jc w:val="both"/>
              <w:rPr>
                <w:sz w:val="22"/>
                <w:szCs w:val="22"/>
              </w:rPr>
            </w:pPr>
            <w:r w:rsidRPr="00E37ED0">
              <w:rPr>
                <w:sz w:val="22"/>
                <w:szCs w:val="22"/>
              </w:rPr>
              <w:t>68.3</w:t>
            </w:r>
          </w:p>
        </w:tc>
      </w:tr>
      <w:tr w:rsidR="004D0E52" w:rsidRPr="00397F7E" w14:paraId="3CDE0E6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E047A8B" w14:textId="77777777" w:rsidR="004D0E52" w:rsidRPr="00397F7E" w:rsidRDefault="004D0E52" w:rsidP="0096177F">
            <w:pPr>
              <w:jc w:val="both"/>
              <w:rPr>
                <w:b/>
                <w:bCs/>
                <w:sz w:val="22"/>
                <w:szCs w:val="22"/>
              </w:rPr>
            </w:pPr>
            <w:r w:rsidRPr="00397F7E">
              <w:rPr>
                <w:b/>
                <w:bCs/>
                <w:sz w:val="22"/>
                <w:szCs w:val="22"/>
              </w:rPr>
              <w:t>Outlet</w:t>
            </w:r>
          </w:p>
        </w:tc>
      </w:tr>
      <w:tr w:rsidR="004D0E52" w:rsidRPr="00397F7E" w14:paraId="4C5EBA7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DDC1CAD" w14:textId="77777777" w:rsidR="004D0E52" w:rsidRPr="00397F7E" w:rsidRDefault="004D0E52" w:rsidP="0096177F">
            <w:pPr>
              <w:ind w:firstLine="82"/>
              <w:jc w:val="both"/>
              <w:rPr>
                <w:sz w:val="22"/>
                <w:szCs w:val="22"/>
              </w:rPr>
            </w:pPr>
            <w:r w:rsidRPr="00397F7E">
              <w:rPr>
                <w:sz w:val="22"/>
                <w:szCs w:val="22"/>
              </w:rPr>
              <w:t>Journal article</w:t>
            </w:r>
          </w:p>
        </w:tc>
        <w:tc>
          <w:tcPr>
            <w:tcW w:w="1134" w:type="dxa"/>
            <w:tcBorders>
              <w:top w:val="single" w:sz="2" w:space="0" w:color="FFFFFF"/>
              <w:left w:val="single" w:sz="2" w:space="0" w:color="FFFFFF"/>
              <w:bottom w:val="single" w:sz="2" w:space="0" w:color="FFFFFF"/>
              <w:right w:val="single" w:sz="2" w:space="0" w:color="FFFFFF"/>
            </w:tcBorders>
            <w:hideMark/>
          </w:tcPr>
          <w:p w14:paraId="7044F1B6"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1FF9BD4B"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4ADFA88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1524647" w14:textId="77777777" w:rsidR="004D0E52" w:rsidRPr="00397F7E" w:rsidRDefault="004D0E52" w:rsidP="0096177F">
            <w:pPr>
              <w:jc w:val="both"/>
              <w:rPr>
                <w:sz w:val="22"/>
                <w:szCs w:val="22"/>
              </w:rPr>
            </w:pPr>
            <w:r w:rsidRPr="00E37ED0">
              <w:rPr>
                <w:sz w:val="22"/>
                <w:szCs w:val="22"/>
              </w:rPr>
              <w:t>100.0</w:t>
            </w:r>
          </w:p>
        </w:tc>
      </w:tr>
      <w:tr w:rsidR="004D0E52" w:rsidRPr="00397F7E" w14:paraId="43C0DC4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924CC5C" w14:textId="77777777" w:rsidR="004D0E52" w:rsidRPr="00397F7E" w:rsidRDefault="004D0E52" w:rsidP="0096177F">
            <w:pPr>
              <w:jc w:val="both"/>
              <w:rPr>
                <w:b/>
                <w:bCs/>
                <w:sz w:val="22"/>
                <w:szCs w:val="22"/>
              </w:rPr>
            </w:pPr>
            <w:r w:rsidRPr="00397F7E">
              <w:rPr>
                <w:b/>
                <w:bCs/>
                <w:sz w:val="22"/>
                <w:szCs w:val="22"/>
              </w:rPr>
              <w:t>Research design</w:t>
            </w:r>
          </w:p>
        </w:tc>
      </w:tr>
      <w:tr w:rsidR="004D0E52" w:rsidRPr="00397F7E" w14:paraId="3739B89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8CEACF6" w14:textId="77777777" w:rsidR="004D0E52" w:rsidRPr="00397F7E" w:rsidRDefault="004D0E52" w:rsidP="0096177F">
            <w:pPr>
              <w:ind w:firstLine="82"/>
              <w:jc w:val="both"/>
              <w:rPr>
                <w:sz w:val="22"/>
                <w:szCs w:val="22"/>
              </w:rPr>
            </w:pPr>
            <w:r w:rsidRPr="00397F7E">
              <w:rPr>
                <w:sz w:val="22"/>
                <w:szCs w:val="22"/>
              </w:rPr>
              <w:t>QES</w:t>
            </w:r>
          </w:p>
        </w:tc>
        <w:tc>
          <w:tcPr>
            <w:tcW w:w="1134" w:type="dxa"/>
            <w:tcBorders>
              <w:top w:val="single" w:sz="2" w:space="0" w:color="FFFFFF"/>
              <w:left w:val="single" w:sz="2" w:space="0" w:color="FFFFFF"/>
              <w:bottom w:val="single" w:sz="2" w:space="0" w:color="FFFFFF"/>
              <w:right w:val="single" w:sz="2" w:space="0" w:color="FFFFFF"/>
            </w:tcBorders>
            <w:hideMark/>
          </w:tcPr>
          <w:p w14:paraId="0BCE432B"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02F38E62" w14:textId="77777777" w:rsidR="004D0E52" w:rsidRPr="00397F7E" w:rsidRDefault="004D0E52" w:rsidP="0096177F">
            <w:pPr>
              <w:jc w:val="both"/>
              <w:rPr>
                <w:sz w:val="22"/>
                <w:szCs w:val="22"/>
              </w:rPr>
            </w:pPr>
            <w:r w:rsidRPr="00E37ED0">
              <w:rPr>
                <w:sz w:val="22"/>
                <w:szCs w:val="22"/>
              </w:rPr>
              <w:t>18</w:t>
            </w:r>
          </w:p>
        </w:tc>
        <w:tc>
          <w:tcPr>
            <w:tcW w:w="1134" w:type="dxa"/>
            <w:tcBorders>
              <w:top w:val="single" w:sz="2" w:space="0" w:color="FFFFFF"/>
              <w:left w:val="single" w:sz="2" w:space="0" w:color="FFFFFF"/>
              <w:bottom w:val="single" w:sz="2" w:space="0" w:color="FFFFFF"/>
              <w:right w:val="single" w:sz="2" w:space="0" w:color="FFFFFF"/>
            </w:tcBorders>
            <w:hideMark/>
          </w:tcPr>
          <w:p w14:paraId="54A9FD33"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18635ED4" w14:textId="77777777" w:rsidR="004D0E52" w:rsidRPr="00397F7E" w:rsidRDefault="004D0E52" w:rsidP="0096177F">
            <w:pPr>
              <w:jc w:val="both"/>
              <w:rPr>
                <w:sz w:val="22"/>
                <w:szCs w:val="22"/>
              </w:rPr>
            </w:pPr>
            <w:r w:rsidRPr="00E37ED0">
              <w:rPr>
                <w:sz w:val="22"/>
                <w:szCs w:val="22"/>
              </w:rPr>
              <w:t>8.8</w:t>
            </w:r>
          </w:p>
        </w:tc>
      </w:tr>
      <w:tr w:rsidR="004D0E52" w:rsidRPr="00397F7E" w14:paraId="0E288B07"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6A6C71" w14:textId="77777777" w:rsidR="004D0E52" w:rsidRDefault="004D0E52" w:rsidP="0096177F">
            <w:pPr>
              <w:ind w:firstLine="82"/>
              <w:jc w:val="both"/>
              <w:rPr>
                <w:sz w:val="22"/>
                <w:szCs w:val="22"/>
              </w:rPr>
            </w:pPr>
            <w:r w:rsidRPr="00397F7E">
              <w:rPr>
                <w:sz w:val="22"/>
                <w:szCs w:val="22"/>
              </w:rPr>
              <w:t>RCT</w:t>
            </w:r>
          </w:p>
          <w:p w14:paraId="59CEF5C1" w14:textId="77777777" w:rsidR="004D0E52" w:rsidRPr="00397F7E" w:rsidRDefault="004D0E52" w:rsidP="0096177F">
            <w:pPr>
              <w:ind w:firstLine="82"/>
              <w:jc w:val="both"/>
              <w:rPr>
                <w:sz w:val="22"/>
                <w:szCs w:val="22"/>
              </w:rPr>
            </w:pPr>
          </w:p>
        </w:tc>
        <w:tc>
          <w:tcPr>
            <w:tcW w:w="1134" w:type="dxa"/>
            <w:tcBorders>
              <w:top w:val="single" w:sz="2" w:space="0" w:color="FFFFFF"/>
              <w:left w:val="single" w:sz="2" w:space="0" w:color="FFFFFF"/>
              <w:bottom w:val="single" w:sz="2" w:space="0" w:color="FFFFFF"/>
              <w:right w:val="single" w:sz="2" w:space="0" w:color="FFFFFF"/>
            </w:tcBorders>
            <w:hideMark/>
          </w:tcPr>
          <w:p w14:paraId="73B6CA9F" w14:textId="77777777" w:rsidR="004D0E52" w:rsidRPr="00397F7E" w:rsidRDefault="004D0E52" w:rsidP="0096177F">
            <w:pPr>
              <w:jc w:val="both"/>
              <w:rPr>
                <w:sz w:val="22"/>
                <w:szCs w:val="22"/>
              </w:rPr>
            </w:pPr>
            <w:r w:rsidRPr="00E37ED0">
              <w:rPr>
                <w:sz w:val="22"/>
                <w:szCs w:val="22"/>
              </w:rPr>
              <w:t>38</w:t>
            </w:r>
          </w:p>
        </w:tc>
        <w:tc>
          <w:tcPr>
            <w:tcW w:w="1276" w:type="dxa"/>
            <w:tcBorders>
              <w:top w:val="single" w:sz="2" w:space="0" w:color="FFFFFF"/>
              <w:left w:val="single" w:sz="2" w:space="0" w:color="FFFFFF"/>
              <w:bottom w:val="single" w:sz="2" w:space="0" w:color="FFFFFF"/>
              <w:right w:val="single" w:sz="2" w:space="0" w:color="FFFFFF"/>
            </w:tcBorders>
            <w:hideMark/>
          </w:tcPr>
          <w:p w14:paraId="468829FA" w14:textId="77777777" w:rsidR="004D0E52" w:rsidRPr="00397F7E" w:rsidRDefault="004D0E52" w:rsidP="0096177F">
            <w:pPr>
              <w:jc w:val="both"/>
              <w:rPr>
                <w:sz w:val="22"/>
                <w:szCs w:val="22"/>
              </w:rPr>
            </w:pPr>
            <w:r w:rsidRPr="00E37ED0">
              <w:rPr>
                <w:sz w:val="22"/>
                <w:szCs w:val="22"/>
              </w:rPr>
              <w:t>187</w:t>
            </w:r>
          </w:p>
        </w:tc>
        <w:tc>
          <w:tcPr>
            <w:tcW w:w="1134" w:type="dxa"/>
            <w:tcBorders>
              <w:top w:val="single" w:sz="2" w:space="0" w:color="FFFFFF"/>
              <w:left w:val="single" w:sz="2" w:space="0" w:color="FFFFFF"/>
              <w:bottom w:val="single" w:sz="2" w:space="0" w:color="FFFFFF"/>
              <w:right w:val="single" w:sz="2" w:space="0" w:color="FFFFFF"/>
            </w:tcBorders>
            <w:hideMark/>
          </w:tcPr>
          <w:p w14:paraId="70BF2B2B" w14:textId="77777777" w:rsidR="004D0E52" w:rsidRPr="00397F7E" w:rsidRDefault="004D0E52" w:rsidP="0096177F">
            <w:pPr>
              <w:jc w:val="both"/>
              <w:rPr>
                <w:sz w:val="22"/>
                <w:szCs w:val="22"/>
              </w:rPr>
            </w:pPr>
            <w:r w:rsidRPr="00E37ED0">
              <w:rPr>
                <w:sz w:val="22"/>
                <w:szCs w:val="22"/>
              </w:rPr>
              <w:t>82.6</w:t>
            </w:r>
          </w:p>
        </w:tc>
        <w:tc>
          <w:tcPr>
            <w:tcW w:w="1134" w:type="dxa"/>
            <w:tcBorders>
              <w:top w:val="single" w:sz="2" w:space="0" w:color="FFFFFF"/>
              <w:left w:val="single" w:sz="2" w:space="0" w:color="FFFFFF"/>
              <w:bottom w:val="single" w:sz="2" w:space="0" w:color="FFFFFF"/>
              <w:right w:val="single" w:sz="2" w:space="0" w:color="FFFFFF"/>
            </w:tcBorders>
            <w:hideMark/>
          </w:tcPr>
          <w:p w14:paraId="70E7F82B" w14:textId="77777777" w:rsidR="004D0E52" w:rsidRPr="00397F7E" w:rsidRDefault="004D0E52" w:rsidP="0096177F">
            <w:pPr>
              <w:jc w:val="both"/>
              <w:rPr>
                <w:sz w:val="22"/>
                <w:szCs w:val="22"/>
              </w:rPr>
            </w:pPr>
            <w:r w:rsidRPr="00E37ED0">
              <w:rPr>
                <w:sz w:val="22"/>
                <w:szCs w:val="22"/>
              </w:rPr>
              <w:t>91.2</w:t>
            </w:r>
          </w:p>
        </w:tc>
      </w:tr>
      <w:tr w:rsidR="004D0E52" w:rsidRPr="00397F7E" w14:paraId="394008AA"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46A3354" w14:textId="77777777" w:rsidR="004D0E52" w:rsidRPr="00397F7E" w:rsidRDefault="004D0E52" w:rsidP="0096177F">
            <w:pPr>
              <w:jc w:val="both"/>
              <w:rPr>
                <w:b/>
                <w:bCs/>
                <w:sz w:val="22"/>
                <w:szCs w:val="22"/>
              </w:rPr>
            </w:pPr>
            <w:r w:rsidRPr="00397F7E">
              <w:rPr>
                <w:b/>
                <w:bCs/>
                <w:sz w:val="22"/>
                <w:szCs w:val="22"/>
              </w:rPr>
              <w:t>Test type</w:t>
            </w:r>
          </w:p>
        </w:tc>
      </w:tr>
      <w:tr w:rsidR="004D0E52" w:rsidRPr="00397F7E" w14:paraId="520C83D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89931DB" w14:textId="77777777" w:rsidR="004D0E52" w:rsidRPr="00397F7E" w:rsidRDefault="004D0E52" w:rsidP="0096177F">
            <w:pPr>
              <w:ind w:firstLine="82"/>
              <w:jc w:val="both"/>
              <w:rPr>
                <w:sz w:val="22"/>
                <w:szCs w:val="22"/>
              </w:rPr>
            </w:pPr>
            <w:r w:rsidRPr="00397F7E">
              <w:rPr>
                <w:sz w:val="22"/>
                <w:szCs w:val="22"/>
              </w:rPr>
              <w:t>Clinician-rated measure</w:t>
            </w:r>
          </w:p>
        </w:tc>
        <w:tc>
          <w:tcPr>
            <w:tcW w:w="1134" w:type="dxa"/>
            <w:tcBorders>
              <w:top w:val="single" w:sz="2" w:space="0" w:color="FFFFFF"/>
              <w:left w:val="single" w:sz="2" w:space="0" w:color="FFFFFF"/>
              <w:bottom w:val="single" w:sz="2" w:space="0" w:color="FFFFFF"/>
              <w:right w:val="single" w:sz="2" w:space="0" w:color="FFFFFF"/>
            </w:tcBorders>
            <w:hideMark/>
          </w:tcPr>
          <w:p w14:paraId="581A7F1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0B898738" w14:textId="77777777" w:rsidR="004D0E52" w:rsidRPr="00397F7E" w:rsidRDefault="004D0E52" w:rsidP="0096177F">
            <w:pPr>
              <w:jc w:val="both"/>
              <w:rPr>
                <w:sz w:val="22"/>
                <w:szCs w:val="22"/>
              </w:rPr>
            </w:pPr>
            <w:r w:rsidRPr="00E37ED0">
              <w:rPr>
                <w:sz w:val="22"/>
                <w:szCs w:val="22"/>
              </w:rPr>
              <w:t>36</w:t>
            </w:r>
          </w:p>
        </w:tc>
        <w:tc>
          <w:tcPr>
            <w:tcW w:w="1134" w:type="dxa"/>
            <w:tcBorders>
              <w:top w:val="single" w:sz="2" w:space="0" w:color="FFFFFF"/>
              <w:left w:val="single" w:sz="2" w:space="0" w:color="FFFFFF"/>
              <w:bottom w:val="single" w:sz="2" w:space="0" w:color="FFFFFF"/>
              <w:right w:val="single" w:sz="2" w:space="0" w:color="FFFFFF"/>
            </w:tcBorders>
            <w:hideMark/>
          </w:tcPr>
          <w:p w14:paraId="3615333B"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665B27A3" w14:textId="77777777" w:rsidR="004D0E52" w:rsidRPr="00397F7E" w:rsidRDefault="004D0E52" w:rsidP="0096177F">
            <w:pPr>
              <w:jc w:val="both"/>
              <w:rPr>
                <w:sz w:val="22"/>
                <w:szCs w:val="22"/>
              </w:rPr>
            </w:pPr>
            <w:r w:rsidRPr="00E37ED0">
              <w:rPr>
                <w:sz w:val="22"/>
                <w:szCs w:val="22"/>
              </w:rPr>
              <w:t>17.6</w:t>
            </w:r>
          </w:p>
        </w:tc>
      </w:tr>
      <w:tr w:rsidR="004D0E52" w:rsidRPr="00397F7E" w14:paraId="27317039"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529961C" w14:textId="77777777" w:rsidR="004D0E52" w:rsidRPr="00397F7E" w:rsidRDefault="004D0E52" w:rsidP="0096177F">
            <w:pPr>
              <w:ind w:firstLine="82"/>
              <w:jc w:val="both"/>
              <w:rPr>
                <w:sz w:val="22"/>
                <w:szCs w:val="22"/>
              </w:rPr>
            </w:pPr>
            <w:r w:rsidRPr="00397F7E">
              <w:rPr>
                <w:sz w:val="22"/>
                <w:szCs w:val="22"/>
              </w:rPr>
              <w:t>Raw events</w:t>
            </w:r>
          </w:p>
        </w:tc>
        <w:tc>
          <w:tcPr>
            <w:tcW w:w="1134" w:type="dxa"/>
            <w:tcBorders>
              <w:top w:val="single" w:sz="2" w:space="0" w:color="FFFFFF"/>
              <w:left w:val="single" w:sz="2" w:space="0" w:color="FFFFFF"/>
              <w:bottom w:val="single" w:sz="2" w:space="0" w:color="FFFFFF"/>
              <w:right w:val="single" w:sz="2" w:space="0" w:color="FFFFFF"/>
            </w:tcBorders>
            <w:hideMark/>
          </w:tcPr>
          <w:p w14:paraId="677077F3"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0B6A5ED"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08709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10D3C4CC" w14:textId="77777777" w:rsidR="004D0E52" w:rsidRPr="00397F7E" w:rsidRDefault="004D0E52" w:rsidP="0096177F">
            <w:pPr>
              <w:jc w:val="both"/>
              <w:rPr>
                <w:sz w:val="22"/>
                <w:szCs w:val="22"/>
              </w:rPr>
            </w:pPr>
            <w:r w:rsidRPr="00E37ED0">
              <w:rPr>
                <w:sz w:val="22"/>
                <w:szCs w:val="22"/>
              </w:rPr>
              <w:t>0.5</w:t>
            </w:r>
          </w:p>
        </w:tc>
      </w:tr>
      <w:tr w:rsidR="004D0E52" w:rsidRPr="00397F7E" w14:paraId="3A845E7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AAF155" w14:textId="77777777" w:rsidR="004D0E52" w:rsidRPr="00397F7E" w:rsidRDefault="004D0E52" w:rsidP="0096177F">
            <w:pPr>
              <w:ind w:firstLine="82"/>
              <w:jc w:val="both"/>
              <w:rPr>
                <w:sz w:val="22"/>
                <w:szCs w:val="22"/>
              </w:rPr>
            </w:pPr>
            <w:r w:rsidRPr="00397F7E">
              <w:rPr>
                <w:sz w:val="22"/>
                <w:szCs w:val="22"/>
              </w:rPr>
              <w:t>Self-reported</w:t>
            </w:r>
          </w:p>
        </w:tc>
        <w:tc>
          <w:tcPr>
            <w:tcW w:w="1134" w:type="dxa"/>
            <w:tcBorders>
              <w:top w:val="single" w:sz="2" w:space="0" w:color="FFFFFF"/>
              <w:left w:val="single" w:sz="2" w:space="0" w:color="FFFFFF"/>
              <w:bottom w:val="single" w:sz="2" w:space="0" w:color="FFFFFF"/>
              <w:right w:val="single" w:sz="2" w:space="0" w:color="FFFFFF"/>
            </w:tcBorders>
            <w:hideMark/>
          </w:tcPr>
          <w:p w14:paraId="6EF90D50" w14:textId="77777777" w:rsidR="004D0E52" w:rsidRPr="00397F7E" w:rsidRDefault="004D0E52" w:rsidP="0096177F">
            <w:pPr>
              <w:jc w:val="both"/>
              <w:rPr>
                <w:sz w:val="22"/>
                <w:szCs w:val="22"/>
              </w:rPr>
            </w:pPr>
            <w:r w:rsidRPr="00E37ED0">
              <w:rPr>
                <w:sz w:val="22"/>
                <w:szCs w:val="22"/>
              </w:rPr>
              <w:t>39</w:t>
            </w:r>
          </w:p>
        </w:tc>
        <w:tc>
          <w:tcPr>
            <w:tcW w:w="1276" w:type="dxa"/>
            <w:tcBorders>
              <w:top w:val="single" w:sz="2" w:space="0" w:color="FFFFFF"/>
              <w:left w:val="single" w:sz="2" w:space="0" w:color="FFFFFF"/>
              <w:bottom w:val="single" w:sz="2" w:space="0" w:color="FFFFFF"/>
              <w:right w:val="single" w:sz="2" w:space="0" w:color="FFFFFF"/>
            </w:tcBorders>
            <w:hideMark/>
          </w:tcPr>
          <w:p w14:paraId="6380A22F" w14:textId="77777777" w:rsidR="004D0E52" w:rsidRPr="00397F7E" w:rsidRDefault="004D0E52" w:rsidP="0096177F">
            <w:pPr>
              <w:jc w:val="both"/>
              <w:rPr>
                <w:sz w:val="22"/>
                <w:szCs w:val="22"/>
              </w:rPr>
            </w:pPr>
            <w:r w:rsidRPr="00E37ED0">
              <w:rPr>
                <w:sz w:val="22"/>
                <w:szCs w:val="22"/>
              </w:rPr>
              <w:t>168</w:t>
            </w:r>
          </w:p>
        </w:tc>
        <w:tc>
          <w:tcPr>
            <w:tcW w:w="1134" w:type="dxa"/>
            <w:tcBorders>
              <w:top w:val="single" w:sz="2" w:space="0" w:color="FFFFFF"/>
              <w:left w:val="single" w:sz="2" w:space="0" w:color="FFFFFF"/>
              <w:bottom w:val="single" w:sz="2" w:space="0" w:color="FFFFFF"/>
              <w:right w:val="single" w:sz="2" w:space="0" w:color="FFFFFF"/>
            </w:tcBorders>
            <w:hideMark/>
          </w:tcPr>
          <w:p w14:paraId="58DAC31C" w14:textId="77777777" w:rsidR="004D0E52" w:rsidRPr="00397F7E" w:rsidRDefault="004D0E52" w:rsidP="0096177F">
            <w:pPr>
              <w:jc w:val="both"/>
              <w:rPr>
                <w:sz w:val="22"/>
                <w:szCs w:val="22"/>
              </w:rPr>
            </w:pPr>
            <w:r w:rsidRPr="00E37ED0">
              <w:rPr>
                <w:sz w:val="22"/>
                <w:szCs w:val="22"/>
              </w:rPr>
              <w:t>84.8</w:t>
            </w:r>
          </w:p>
        </w:tc>
        <w:tc>
          <w:tcPr>
            <w:tcW w:w="1134" w:type="dxa"/>
            <w:tcBorders>
              <w:top w:val="single" w:sz="2" w:space="0" w:color="FFFFFF"/>
              <w:left w:val="single" w:sz="2" w:space="0" w:color="FFFFFF"/>
              <w:bottom w:val="single" w:sz="2" w:space="0" w:color="FFFFFF"/>
              <w:right w:val="single" w:sz="2" w:space="0" w:color="FFFFFF"/>
            </w:tcBorders>
            <w:hideMark/>
          </w:tcPr>
          <w:p w14:paraId="5B7BE170" w14:textId="77777777" w:rsidR="004D0E52" w:rsidRPr="00397F7E" w:rsidRDefault="004D0E52" w:rsidP="0096177F">
            <w:pPr>
              <w:jc w:val="both"/>
              <w:rPr>
                <w:sz w:val="22"/>
                <w:szCs w:val="22"/>
              </w:rPr>
            </w:pPr>
            <w:r w:rsidRPr="00E37ED0">
              <w:rPr>
                <w:sz w:val="22"/>
                <w:szCs w:val="22"/>
              </w:rPr>
              <w:t>82.0</w:t>
            </w:r>
          </w:p>
        </w:tc>
      </w:tr>
      <w:tr w:rsidR="004D0E52" w:rsidRPr="00397F7E" w14:paraId="63296E66"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295188" w14:textId="77777777" w:rsidR="004D0E52" w:rsidRPr="00397F7E" w:rsidRDefault="004D0E52" w:rsidP="0096177F">
            <w:pPr>
              <w:jc w:val="both"/>
              <w:rPr>
                <w:b/>
                <w:bCs/>
                <w:sz w:val="22"/>
                <w:szCs w:val="22"/>
              </w:rPr>
            </w:pPr>
            <w:r w:rsidRPr="00397F7E">
              <w:rPr>
                <w:b/>
                <w:bCs/>
                <w:sz w:val="22"/>
                <w:szCs w:val="22"/>
              </w:rPr>
              <w:t>Analysis strategy</w:t>
            </w:r>
          </w:p>
        </w:tc>
      </w:tr>
      <w:tr w:rsidR="004D0E52" w:rsidRPr="00397F7E" w14:paraId="18A18C7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77D2E66" w14:textId="77777777" w:rsidR="004D0E52" w:rsidRPr="00397F7E" w:rsidRDefault="004D0E52" w:rsidP="0096177F">
            <w:pPr>
              <w:ind w:firstLine="82"/>
              <w:jc w:val="both"/>
              <w:rPr>
                <w:sz w:val="22"/>
                <w:szCs w:val="22"/>
              </w:rPr>
            </w:pPr>
            <w:r w:rsidRPr="00397F7E">
              <w:rPr>
                <w:sz w:val="22"/>
                <w:szCs w:val="22"/>
              </w:rPr>
              <w:t>ITT</w:t>
            </w:r>
          </w:p>
        </w:tc>
        <w:tc>
          <w:tcPr>
            <w:tcW w:w="1134" w:type="dxa"/>
            <w:tcBorders>
              <w:top w:val="single" w:sz="2" w:space="0" w:color="FFFFFF"/>
              <w:left w:val="single" w:sz="2" w:space="0" w:color="FFFFFF"/>
              <w:bottom w:val="single" w:sz="2" w:space="0" w:color="FFFFFF"/>
              <w:right w:val="single" w:sz="2" w:space="0" w:color="FFFFFF"/>
            </w:tcBorders>
            <w:hideMark/>
          </w:tcPr>
          <w:p w14:paraId="2869ECC0"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02AC5899" w14:textId="77777777" w:rsidR="004D0E52" w:rsidRPr="00397F7E" w:rsidRDefault="004D0E52" w:rsidP="0096177F">
            <w:pPr>
              <w:jc w:val="both"/>
              <w:rPr>
                <w:sz w:val="22"/>
                <w:szCs w:val="22"/>
              </w:rPr>
            </w:pPr>
            <w:r w:rsidRPr="00E37ED0">
              <w:rPr>
                <w:sz w:val="22"/>
                <w:szCs w:val="22"/>
              </w:rPr>
              <w:t>108</w:t>
            </w:r>
          </w:p>
        </w:tc>
        <w:tc>
          <w:tcPr>
            <w:tcW w:w="1134" w:type="dxa"/>
            <w:tcBorders>
              <w:top w:val="single" w:sz="2" w:space="0" w:color="FFFFFF"/>
              <w:left w:val="single" w:sz="2" w:space="0" w:color="FFFFFF"/>
              <w:bottom w:val="single" w:sz="2" w:space="0" w:color="FFFFFF"/>
              <w:right w:val="single" w:sz="2" w:space="0" w:color="FFFFFF"/>
            </w:tcBorders>
            <w:hideMark/>
          </w:tcPr>
          <w:p w14:paraId="28CF86B4"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3C6F65CF" w14:textId="77777777" w:rsidR="004D0E52" w:rsidRPr="00397F7E" w:rsidRDefault="004D0E52" w:rsidP="0096177F">
            <w:pPr>
              <w:jc w:val="both"/>
              <w:rPr>
                <w:sz w:val="22"/>
                <w:szCs w:val="22"/>
              </w:rPr>
            </w:pPr>
            <w:r w:rsidRPr="00E37ED0">
              <w:rPr>
                <w:sz w:val="22"/>
                <w:szCs w:val="22"/>
              </w:rPr>
              <w:t>52.7</w:t>
            </w:r>
          </w:p>
        </w:tc>
      </w:tr>
      <w:tr w:rsidR="004D0E52" w:rsidRPr="00397F7E" w14:paraId="11F031F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895A784" w14:textId="77777777" w:rsidR="004D0E52" w:rsidRPr="00397F7E" w:rsidRDefault="004D0E52" w:rsidP="0096177F">
            <w:pPr>
              <w:ind w:firstLine="82"/>
              <w:jc w:val="both"/>
              <w:rPr>
                <w:sz w:val="22"/>
                <w:szCs w:val="22"/>
              </w:rPr>
            </w:pPr>
            <w:r w:rsidRPr="00397F7E">
              <w:rPr>
                <w:sz w:val="22"/>
                <w:szCs w:val="22"/>
              </w:rPr>
              <w:t>TOT</w:t>
            </w:r>
          </w:p>
        </w:tc>
        <w:tc>
          <w:tcPr>
            <w:tcW w:w="1134" w:type="dxa"/>
            <w:tcBorders>
              <w:top w:val="single" w:sz="2" w:space="0" w:color="FFFFFF"/>
              <w:left w:val="single" w:sz="2" w:space="0" w:color="FFFFFF"/>
              <w:bottom w:val="single" w:sz="2" w:space="0" w:color="FFFFFF"/>
              <w:right w:val="single" w:sz="2" w:space="0" w:color="FFFFFF"/>
            </w:tcBorders>
            <w:hideMark/>
          </w:tcPr>
          <w:p w14:paraId="70482BF9"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1BCBD211" w14:textId="77777777" w:rsidR="004D0E52" w:rsidRPr="00397F7E" w:rsidRDefault="004D0E52" w:rsidP="0096177F">
            <w:pPr>
              <w:jc w:val="both"/>
              <w:rPr>
                <w:sz w:val="22"/>
                <w:szCs w:val="22"/>
              </w:rPr>
            </w:pPr>
            <w:r w:rsidRPr="00E37ED0">
              <w:rPr>
                <w:sz w:val="22"/>
                <w:szCs w:val="22"/>
              </w:rPr>
              <w:t>97</w:t>
            </w:r>
          </w:p>
        </w:tc>
        <w:tc>
          <w:tcPr>
            <w:tcW w:w="1134" w:type="dxa"/>
            <w:tcBorders>
              <w:top w:val="single" w:sz="2" w:space="0" w:color="FFFFFF"/>
              <w:left w:val="single" w:sz="2" w:space="0" w:color="FFFFFF"/>
              <w:bottom w:val="single" w:sz="2" w:space="0" w:color="FFFFFF"/>
              <w:right w:val="single" w:sz="2" w:space="0" w:color="FFFFFF"/>
            </w:tcBorders>
            <w:hideMark/>
          </w:tcPr>
          <w:p w14:paraId="75468B26"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E551AC1" w14:textId="77777777" w:rsidR="004D0E52" w:rsidRPr="00397F7E" w:rsidRDefault="004D0E52" w:rsidP="0096177F">
            <w:pPr>
              <w:jc w:val="both"/>
              <w:rPr>
                <w:sz w:val="22"/>
                <w:szCs w:val="22"/>
              </w:rPr>
            </w:pPr>
            <w:r w:rsidRPr="00E37ED0">
              <w:rPr>
                <w:sz w:val="22"/>
                <w:szCs w:val="22"/>
              </w:rPr>
              <w:t>47.3</w:t>
            </w:r>
          </w:p>
        </w:tc>
      </w:tr>
      <w:tr w:rsidR="004D0E52" w:rsidRPr="00397F7E" w14:paraId="51CA8833"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6B967A9" w14:textId="77777777" w:rsidR="004D0E52" w:rsidRPr="00397F7E" w:rsidRDefault="004D0E52" w:rsidP="0096177F">
            <w:pPr>
              <w:jc w:val="both"/>
              <w:rPr>
                <w:b/>
                <w:bCs/>
                <w:sz w:val="22"/>
                <w:szCs w:val="22"/>
              </w:rPr>
            </w:pPr>
            <w:r w:rsidRPr="00397F7E">
              <w:rPr>
                <w:b/>
                <w:bCs/>
                <w:sz w:val="22"/>
                <w:szCs w:val="22"/>
              </w:rPr>
              <w:t>Control group</w:t>
            </w:r>
          </w:p>
        </w:tc>
      </w:tr>
      <w:tr w:rsidR="004D0E52" w:rsidRPr="00397F7E" w14:paraId="4820050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1D7E325" w14:textId="77777777" w:rsidR="004D0E52" w:rsidRPr="00397F7E" w:rsidRDefault="004D0E52" w:rsidP="0096177F">
            <w:pPr>
              <w:ind w:firstLine="82"/>
              <w:jc w:val="both"/>
              <w:rPr>
                <w:sz w:val="22"/>
                <w:szCs w:val="22"/>
              </w:rPr>
            </w:pPr>
            <w:r w:rsidRPr="00397F7E">
              <w:rPr>
                <w:sz w:val="22"/>
                <w:szCs w:val="22"/>
              </w:rPr>
              <w:t>Individual treatment</w:t>
            </w:r>
          </w:p>
        </w:tc>
        <w:tc>
          <w:tcPr>
            <w:tcW w:w="1134" w:type="dxa"/>
            <w:tcBorders>
              <w:top w:val="single" w:sz="2" w:space="0" w:color="FFFFFF"/>
              <w:left w:val="single" w:sz="2" w:space="0" w:color="FFFFFF"/>
              <w:bottom w:val="single" w:sz="2" w:space="0" w:color="FFFFFF"/>
              <w:right w:val="single" w:sz="2" w:space="0" w:color="FFFFFF"/>
            </w:tcBorders>
            <w:hideMark/>
          </w:tcPr>
          <w:p w14:paraId="3231DB62"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3DBA0961" w14:textId="77777777" w:rsidR="004D0E52" w:rsidRPr="00397F7E" w:rsidRDefault="004D0E52" w:rsidP="0096177F">
            <w:pPr>
              <w:jc w:val="both"/>
              <w:rPr>
                <w:sz w:val="22"/>
                <w:szCs w:val="22"/>
              </w:rPr>
            </w:pPr>
            <w:r w:rsidRPr="00E37ED0">
              <w:rPr>
                <w:sz w:val="22"/>
                <w:szCs w:val="22"/>
              </w:rPr>
              <w:t>4</w:t>
            </w:r>
          </w:p>
        </w:tc>
        <w:tc>
          <w:tcPr>
            <w:tcW w:w="1134" w:type="dxa"/>
            <w:tcBorders>
              <w:top w:val="single" w:sz="2" w:space="0" w:color="FFFFFF"/>
              <w:left w:val="single" w:sz="2" w:space="0" w:color="FFFFFF"/>
              <w:bottom w:val="single" w:sz="2" w:space="0" w:color="FFFFFF"/>
              <w:right w:val="single" w:sz="2" w:space="0" w:color="FFFFFF"/>
            </w:tcBorders>
            <w:hideMark/>
          </w:tcPr>
          <w:p w14:paraId="2506B2B8"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0D030694" w14:textId="77777777" w:rsidR="004D0E52" w:rsidRPr="00397F7E" w:rsidRDefault="004D0E52" w:rsidP="0096177F">
            <w:pPr>
              <w:jc w:val="both"/>
              <w:rPr>
                <w:sz w:val="22"/>
                <w:szCs w:val="22"/>
              </w:rPr>
            </w:pPr>
            <w:r w:rsidRPr="00E37ED0">
              <w:rPr>
                <w:sz w:val="22"/>
                <w:szCs w:val="22"/>
              </w:rPr>
              <w:t>2.0</w:t>
            </w:r>
          </w:p>
        </w:tc>
      </w:tr>
      <w:tr w:rsidR="004D0E52" w:rsidRPr="00397F7E" w14:paraId="3386E74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F6EA0C9" w14:textId="77777777" w:rsidR="004D0E52" w:rsidRPr="00397F7E" w:rsidRDefault="004D0E52" w:rsidP="0096177F">
            <w:pPr>
              <w:ind w:firstLine="82"/>
              <w:jc w:val="both"/>
              <w:rPr>
                <w:sz w:val="22"/>
                <w:szCs w:val="22"/>
              </w:rPr>
            </w:pPr>
            <w:r w:rsidRPr="00397F7E">
              <w:rPr>
                <w:sz w:val="22"/>
                <w:szCs w:val="22"/>
              </w:rPr>
              <w:t>TAU</w:t>
            </w:r>
          </w:p>
        </w:tc>
        <w:tc>
          <w:tcPr>
            <w:tcW w:w="1134" w:type="dxa"/>
            <w:tcBorders>
              <w:top w:val="single" w:sz="2" w:space="0" w:color="FFFFFF"/>
              <w:left w:val="single" w:sz="2" w:space="0" w:color="FFFFFF"/>
              <w:bottom w:val="single" w:sz="2" w:space="0" w:color="FFFFFF"/>
              <w:right w:val="single" w:sz="2" w:space="0" w:color="FFFFFF"/>
            </w:tcBorders>
            <w:hideMark/>
          </w:tcPr>
          <w:p w14:paraId="221B096D" w14:textId="77777777" w:rsidR="004D0E52" w:rsidRPr="00397F7E" w:rsidRDefault="004D0E52" w:rsidP="0096177F">
            <w:pPr>
              <w:jc w:val="both"/>
              <w:rPr>
                <w:sz w:val="22"/>
                <w:szCs w:val="22"/>
              </w:rPr>
            </w:pPr>
            <w:r w:rsidRPr="00E37ED0">
              <w:rPr>
                <w:sz w:val="22"/>
                <w:szCs w:val="22"/>
              </w:rPr>
              <w:t>30</w:t>
            </w:r>
          </w:p>
        </w:tc>
        <w:tc>
          <w:tcPr>
            <w:tcW w:w="1276" w:type="dxa"/>
            <w:tcBorders>
              <w:top w:val="single" w:sz="2" w:space="0" w:color="FFFFFF"/>
              <w:left w:val="single" w:sz="2" w:space="0" w:color="FFFFFF"/>
              <w:bottom w:val="single" w:sz="2" w:space="0" w:color="FFFFFF"/>
              <w:right w:val="single" w:sz="2" w:space="0" w:color="FFFFFF"/>
            </w:tcBorders>
            <w:hideMark/>
          </w:tcPr>
          <w:p w14:paraId="02455C3D" w14:textId="77777777" w:rsidR="004D0E52" w:rsidRPr="00397F7E" w:rsidRDefault="004D0E52" w:rsidP="0096177F">
            <w:pPr>
              <w:jc w:val="both"/>
              <w:rPr>
                <w:sz w:val="22"/>
                <w:szCs w:val="22"/>
              </w:rPr>
            </w:pPr>
            <w:r w:rsidRPr="00E37ED0">
              <w:rPr>
                <w:sz w:val="22"/>
                <w:szCs w:val="22"/>
              </w:rPr>
              <w:t>154</w:t>
            </w:r>
          </w:p>
        </w:tc>
        <w:tc>
          <w:tcPr>
            <w:tcW w:w="1134" w:type="dxa"/>
            <w:tcBorders>
              <w:top w:val="single" w:sz="2" w:space="0" w:color="FFFFFF"/>
              <w:left w:val="single" w:sz="2" w:space="0" w:color="FFFFFF"/>
              <w:bottom w:val="single" w:sz="2" w:space="0" w:color="FFFFFF"/>
              <w:right w:val="single" w:sz="2" w:space="0" w:color="FFFFFF"/>
            </w:tcBorders>
            <w:hideMark/>
          </w:tcPr>
          <w:p w14:paraId="39F04822" w14:textId="77777777" w:rsidR="004D0E52" w:rsidRPr="00397F7E" w:rsidRDefault="004D0E52" w:rsidP="0096177F">
            <w:pPr>
              <w:jc w:val="both"/>
              <w:rPr>
                <w:sz w:val="22"/>
                <w:szCs w:val="22"/>
              </w:rPr>
            </w:pPr>
            <w:r w:rsidRPr="00E37ED0">
              <w:rPr>
                <w:sz w:val="22"/>
                <w:szCs w:val="22"/>
              </w:rPr>
              <w:t>65.2</w:t>
            </w:r>
          </w:p>
        </w:tc>
        <w:tc>
          <w:tcPr>
            <w:tcW w:w="1134" w:type="dxa"/>
            <w:tcBorders>
              <w:top w:val="single" w:sz="2" w:space="0" w:color="FFFFFF"/>
              <w:left w:val="single" w:sz="2" w:space="0" w:color="FFFFFF"/>
              <w:bottom w:val="single" w:sz="2" w:space="0" w:color="FFFFFF"/>
              <w:right w:val="single" w:sz="2" w:space="0" w:color="FFFFFF"/>
            </w:tcBorders>
            <w:hideMark/>
          </w:tcPr>
          <w:p w14:paraId="520C0E21" w14:textId="77777777" w:rsidR="004D0E52" w:rsidRPr="00397F7E" w:rsidRDefault="004D0E52" w:rsidP="0096177F">
            <w:pPr>
              <w:jc w:val="both"/>
              <w:rPr>
                <w:sz w:val="22"/>
                <w:szCs w:val="22"/>
              </w:rPr>
            </w:pPr>
            <w:r w:rsidRPr="00E37ED0">
              <w:rPr>
                <w:sz w:val="22"/>
                <w:szCs w:val="22"/>
              </w:rPr>
              <w:t>75.1</w:t>
            </w:r>
          </w:p>
        </w:tc>
      </w:tr>
      <w:tr w:rsidR="004D0E52" w:rsidRPr="00397F7E" w14:paraId="15D08B1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9642A3F" w14:textId="77777777" w:rsidR="004D0E52" w:rsidRPr="00397F7E" w:rsidRDefault="004D0E52" w:rsidP="0096177F">
            <w:pPr>
              <w:ind w:firstLine="82"/>
              <w:jc w:val="both"/>
              <w:rPr>
                <w:sz w:val="22"/>
                <w:szCs w:val="22"/>
              </w:rPr>
            </w:pPr>
            <w:r w:rsidRPr="00397F7E">
              <w:rPr>
                <w:sz w:val="22"/>
                <w:szCs w:val="22"/>
              </w:rPr>
              <w:t>TAU with Waiting-list</w:t>
            </w:r>
          </w:p>
        </w:tc>
        <w:tc>
          <w:tcPr>
            <w:tcW w:w="1134" w:type="dxa"/>
            <w:tcBorders>
              <w:top w:val="single" w:sz="2" w:space="0" w:color="FFFFFF"/>
              <w:left w:val="single" w:sz="2" w:space="0" w:color="FFFFFF"/>
              <w:bottom w:val="single" w:sz="2" w:space="0" w:color="FFFFFF"/>
              <w:right w:val="single" w:sz="2" w:space="0" w:color="FFFFFF"/>
            </w:tcBorders>
            <w:hideMark/>
          </w:tcPr>
          <w:p w14:paraId="72B5925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ABC238B" w14:textId="77777777" w:rsidR="004D0E52" w:rsidRPr="00397F7E" w:rsidRDefault="004D0E52" w:rsidP="0096177F">
            <w:pPr>
              <w:jc w:val="both"/>
              <w:rPr>
                <w:sz w:val="22"/>
                <w:szCs w:val="22"/>
              </w:rPr>
            </w:pPr>
            <w:r w:rsidRPr="00E37ED0">
              <w:rPr>
                <w:sz w:val="22"/>
                <w:szCs w:val="22"/>
              </w:rPr>
              <w:t>34</w:t>
            </w:r>
          </w:p>
        </w:tc>
        <w:tc>
          <w:tcPr>
            <w:tcW w:w="1134" w:type="dxa"/>
            <w:tcBorders>
              <w:top w:val="single" w:sz="2" w:space="0" w:color="FFFFFF"/>
              <w:left w:val="single" w:sz="2" w:space="0" w:color="FFFFFF"/>
              <w:bottom w:val="single" w:sz="2" w:space="0" w:color="FFFFFF"/>
              <w:right w:val="single" w:sz="2" w:space="0" w:color="FFFFFF"/>
            </w:tcBorders>
            <w:hideMark/>
          </w:tcPr>
          <w:p w14:paraId="5EAC62C9"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1656AA50" w14:textId="77777777" w:rsidR="004D0E52" w:rsidRPr="00397F7E" w:rsidRDefault="004D0E52" w:rsidP="0096177F">
            <w:pPr>
              <w:jc w:val="both"/>
              <w:rPr>
                <w:sz w:val="22"/>
                <w:szCs w:val="22"/>
              </w:rPr>
            </w:pPr>
            <w:r w:rsidRPr="00E37ED0">
              <w:rPr>
                <w:sz w:val="22"/>
                <w:szCs w:val="22"/>
              </w:rPr>
              <w:t>16.6</w:t>
            </w:r>
          </w:p>
        </w:tc>
      </w:tr>
      <w:tr w:rsidR="004D0E52" w:rsidRPr="00397F7E" w14:paraId="59D2DA9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C75BF62" w14:textId="77777777" w:rsidR="004D0E52" w:rsidRPr="00397F7E" w:rsidRDefault="004D0E52" w:rsidP="0096177F">
            <w:pPr>
              <w:ind w:firstLine="82"/>
              <w:jc w:val="both"/>
              <w:rPr>
                <w:sz w:val="22"/>
                <w:szCs w:val="22"/>
              </w:rPr>
            </w:pPr>
            <w:r w:rsidRPr="00397F7E">
              <w:rPr>
                <w:sz w:val="22"/>
                <w:szCs w:val="22"/>
              </w:rPr>
              <w:t>Waiting-list only</w:t>
            </w:r>
          </w:p>
        </w:tc>
        <w:tc>
          <w:tcPr>
            <w:tcW w:w="1134" w:type="dxa"/>
            <w:tcBorders>
              <w:top w:val="single" w:sz="2" w:space="0" w:color="FFFFFF"/>
              <w:left w:val="single" w:sz="2" w:space="0" w:color="FFFFFF"/>
              <w:bottom w:val="single" w:sz="2" w:space="0" w:color="FFFFFF"/>
              <w:right w:val="single" w:sz="2" w:space="0" w:color="FFFFFF"/>
            </w:tcBorders>
            <w:hideMark/>
          </w:tcPr>
          <w:p w14:paraId="4C3C095D"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36400AE1" w14:textId="77777777" w:rsidR="004D0E52" w:rsidRPr="00397F7E" w:rsidRDefault="004D0E52" w:rsidP="0096177F">
            <w:pPr>
              <w:jc w:val="both"/>
              <w:rPr>
                <w:sz w:val="22"/>
                <w:szCs w:val="22"/>
              </w:rPr>
            </w:pPr>
            <w:r w:rsidRPr="00E37ED0">
              <w:rPr>
                <w:sz w:val="22"/>
                <w:szCs w:val="22"/>
              </w:rPr>
              <w:t>13</w:t>
            </w:r>
          </w:p>
        </w:tc>
        <w:tc>
          <w:tcPr>
            <w:tcW w:w="1134" w:type="dxa"/>
            <w:tcBorders>
              <w:top w:val="single" w:sz="2" w:space="0" w:color="FFFFFF"/>
              <w:left w:val="single" w:sz="2" w:space="0" w:color="FFFFFF"/>
              <w:bottom w:val="single" w:sz="2" w:space="0" w:color="FFFFFF"/>
              <w:right w:val="single" w:sz="2" w:space="0" w:color="FFFFFF"/>
            </w:tcBorders>
            <w:hideMark/>
          </w:tcPr>
          <w:p w14:paraId="51EE2843"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88B79F7" w14:textId="77777777" w:rsidR="004D0E52" w:rsidRPr="00397F7E" w:rsidRDefault="004D0E52" w:rsidP="0096177F">
            <w:pPr>
              <w:jc w:val="both"/>
              <w:rPr>
                <w:sz w:val="22"/>
                <w:szCs w:val="22"/>
              </w:rPr>
            </w:pPr>
            <w:r w:rsidRPr="00E37ED0">
              <w:rPr>
                <w:sz w:val="22"/>
                <w:szCs w:val="22"/>
              </w:rPr>
              <w:t>6.3</w:t>
            </w:r>
          </w:p>
        </w:tc>
      </w:tr>
      <w:tr w:rsidR="004D0E52" w:rsidRPr="00397F7E" w14:paraId="0E2DEDD0"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188EE0" w14:textId="77777777" w:rsidR="004D0E52" w:rsidRPr="00397F7E" w:rsidRDefault="004D0E52" w:rsidP="0096177F">
            <w:pPr>
              <w:jc w:val="both"/>
              <w:rPr>
                <w:b/>
                <w:bCs/>
                <w:sz w:val="22"/>
                <w:szCs w:val="22"/>
              </w:rPr>
            </w:pPr>
            <w:r w:rsidRPr="00397F7E">
              <w:rPr>
                <w:b/>
                <w:bCs/>
                <w:sz w:val="22"/>
                <w:szCs w:val="22"/>
              </w:rPr>
              <w:t>Overall risk of bias</w:t>
            </w:r>
          </w:p>
        </w:tc>
      </w:tr>
      <w:tr w:rsidR="004D0E52" w:rsidRPr="00397F7E" w14:paraId="5EE26EB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308EE27" w14:textId="77777777" w:rsidR="004D0E52" w:rsidRPr="00397F7E" w:rsidRDefault="004D0E52" w:rsidP="0096177F">
            <w:pPr>
              <w:ind w:firstLine="82"/>
              <w:jc w:val="both"/>
              <w:rPr>
                <w:sz w:val="22"/>
                <w:szCs w:val="22"/>
              </w:rPr>
            </w:pPr>
            <w:r w:rsidRPr="00397F7E">
              <w:rPr>
                <w:sz w:val="22"/>
                <w:szCs w:val="22"/>
              </w:rPr>
              <w:t>Low</w:t>
            </w:r>
          </w:p>
        </w:tc>
        <w:tc>
          <w:tcPr>
            <w:tcW w:w="1134" w:type="dxa"/>
            <w:tcBorders>
              <w:top w:val="single" w:sz="2" w:space="0" w:color="FFFFFF"/>
              <w:left w:val="single" w:sz="2" w:space="0" w:color="FFFFFF"/>
              <w:bottom w:val="single" w:sz="2" w:space="0" w:color="FFFFFF"/>
              <w:right w:val="single" w:sz="2" w:space="0" w:color="FFFFFF"/>
            </w:tcBorders>
            <w:hideMark/>
          </w:tcPr>
          <w:p w14:paraId="58A4FA60" w14:textId="77777777" w:rsidR="004D0E52" w:rsidRPr="00397F7E" w:rsidRDefault="004D0E52" w:rsidP="0096177F">
            <w:pPr>
              <w:jc w:val="both"/>
              <w:rPr>
                <w:sz w:val="22"/>
                <w:szCs w:val="22"/>
              </w:rPr>
            </w:pPr>
            <w:r w:rsidRPr="00E37ED0">
              <w:rPr>
                <w:sz w:val="22"/>
                <w:szCs w:val="22"/>
              </w:rPr>
              <w:t>10</w:t>
            </w:r>
          </w:p>
        </w:tc>
        <w:tc>
          <w:tcPr>
            <w:tcW w:w="1276" w:type="dxa"/>
            <w:tcBorders>
              <w:top w:val="single" w:sz="2" w:space="0" w:color="FFFFFF"/>
              <w:left w:val="single" w:sz="2" w:space="0" w:color="FFFFFF"/>
              <w:bottom w:val="single" w:sz="2" w:space="0" w:color="FFFFFF"/>
              <w:right w:val="single" w:sz="2" w:space="0" w:color="FFFFFF"/>
            </w:tcBorders>
            <w:hideMark/>
          </w:tcPr>
          <w:p w14:paraId="4C261528" w14:textId="77777777" w:rsidR="004D0E52" w:rsidRPr="00397F7E" w:rsidRDefault="004D0E52" w:rsidP="0096177F">
            <w:pPr>
              <w:jc w:val="both"/>
              <w:rPr>
                <w:sz w:val="22"/>
                <w:szCs w:val="22"/>
              </w:rPr>
            </w:pPr>
            <w:r w:rsidRPr="00E37ED0">
              <w:rPr>
                <w:sz w:val="22"/>
                <w:szCs w:val="22"/>
              </w:rPr>
              <w:t>69</w:t>
            </w:r>
          </w:p>
        </w:tc>
        <w:tc>
          <w:tcPr>
            <w:tcW w:w="1134" w:type="dxa"/>
            <w:tcBorders>
              <w:top w:val="single" w:sz="2" w:space="0" w:color="FFFFFF"/>
              <w:left w:val="single" w:sz="2" w:space="0" w:color="FFFFFF"/>
              <w:bottom w:val="single" w:sz="2" w:space="0" w:color="FFFFFF"/>
              <w:right w:val="single" w:sz="2" w:space="0" w:color="FFFFFF"/>
            </w:tcBorders>
            <w:hideMark/>
          </w:tcPr>
          <w:p w14:paraId="6C068907" w14:textId="77777777" w:rsidR="004D0E52" w:rsidRPr="00397F7E" w:rsidRDefault="004D0E52" w:rsidP="0096177F">
            <w:pPr>
              <w:jc w:val="both"/>
              <w:rPr>
                <w:sz w:val="22"/>
                <w:szCs w:val="22"/>
              </w:rPr>
            </w:pPr>
            <w:r w:rsidRPr="00E37ED0">
              <w:rPr>
                <w:sz w:val="22"/>
                <w:szCs w:val="22"/>
              </w:rPr>
              <w:t>21.7</w:t>
            </w:r>
          </w:p>
        </w:tc>
        <w:tc>
          <w:tcPr>
            <w:tcW w:w="1134" w:type="dxa"/>
            <w:tcBorders>
              <w:top w:val="single" w:sz="2" w:space="0" w:color="FFFFFF"/>
              <w:left w:val="single" w:sz="2" w:space="0" w:color="FFFFFF"/>
              <w:bottom w:val="single" w:sz="2" w:space="0" w:color="FFFFFF"/>
              <w:right w:val="single" w:sz="2" w:space="0" w:color="FFFFFF"/>
            </w:tcBorders>
            <w:hideMark/>
          </w:tcPr>
          <w:p w14:paraId="51C3C827" w14:textId="77777777" w:rsidR="004D0E52" w:rsidRPr="00397F7E" w:rsidRDefault="004D0E52" w:rsidP="0096177F">
            <w:pPr>
              <w:jc w:val="both"/>
              <w:rPr>
                <w:sz w:val="22"/>
                <w:szCs w:val="22"/>
              </w:rPr>
            </w:pPr>
            <w:r w:rsidRPr="00E37ED0">
              <w:rPr>
                <w:sz w:val="22"/>
                <w:szCs w:val="22"/>
              </w:rPr>
              <w:t>33.7</w:t>
            </w:r>
          </w:p>
        </w:tc>
      </w:tr>
      <w:tr w:rsidR="004D0E52" w:rsidRPr="00397F7E" w14:paraId="66789D1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FBD2CB5" w14:textId="77777777" w:rsidR="004D0E52" w:rsidRPr="00397F7E" w:rsidRDefault="004D0E52" w:rsidP="0096177F">
            <w:pPr>
              <w:ind w:firstLine="82"/>
              <w:jc w:val="both"/>
              <w:rPr>
                <w:sz w:val="22"/>
                <w:szCs w:val="22"/>
              </w:rPr>
            </w:pPr>
            <w:r w:rsidRPr="00397F7E">
              <w:rPr>
                <w:sz w:val="22"/>
                <w:szCs w:val="22"/>
              </w:rPr>
              <w:t>Some concerns/Moderate</w:t>
            </w:r>
          </w:p>
        </w:tc>
        <w:tc>
          <w:tcPr>
            <w:tcW w:w="1134" w:type="dxa"/>
            <w:tcBorders>
              <w:top w:val="single" w:sz="2" w:space="0" w:color="FFFFFF"/>
              <w:left w:val="single" w:sz="2" w:space="0" w:color="FFFFFF"/>
              <w:bottom w:val="single" w:sz="2" w:space="0" w:color="FFFFFF"/>
              <w:right w:val="single" w:sz="2" w:space="0" w:color="FFFFFF"/>
            </w:tcBorders>
            <w:hideMark/>
          </w:tcPr>
          <w:p w14:paraId="0768DC45" w14:textId="77777777" w:rsidR="004D0E52" w:rsidRPr="00397F7E" w:rsidRDefault="004D0E52" w:rsidP="0096177F">
            <w:pPr>
              <w:jc w:val="both"/>
              <w:rPr>
                <w:sz w:val="22"/>
                <w:szCs w:val="22"/>
              </w:rPr>
            </w:pPr>
            <w:r w:rsidRPr="00E37ED0">
              <w:rPr>
                <w:sz w:val="22"/>
                <w:szCs w:val="22"/>
              </w:rPr>
              <w:t>21</w:t>
            </w:r>
          </w:p>
        </w:tc>
        <w:tc>
          <w:tcPr>
            <w:tcW w:w="1276" w:type="dxa"/>
            <w:tcBorders>
              <w:top w:val="single" w:sz="2" w:space="0" w:color="FFFFFF"/>
              <w:left w:val="single" w:sz="2" w:space="0" w:color="FFFFFF"/>
              <w:bottom w:val="single" w:sz="2" w:space="0" w:color="FFFFFF"/>
              <w:right w:val="single" w:sz="2" w:space="0" w:color="FFFFFF"/>
            </w:tcBorders>
            <w:hideMark/>
          </w:tcPr>
          <w:p w14:paraId="5CD7059A" w14:textId="77777777" w:rsidR="004D0E52" w:rsidRPr="00397F7E" w:rsidRDefault="004D0E52" w:rsidP="0096177F">
            <w:pPr>
              <w:jc w:val="both"/>
              <w:rPr>
                <w:sz w:val="22"/>
                <w:szCs w:val="22"/>
              </w:rPr>
            </w:pPr>
            <w:r w:rsidRPr="00E37ED0">
              <w:rPr>
                <w:sz w:val="22"/>
                <w:szCs w:val="22"/>
              </w:rPr>
              <w:t>94</w:t>
            </w:r>
          </w:p>
        </w:tc>
        <w:tc>
          <w:tcPr>
            <w:tcW w:w="1134" w:type="dxa"/>
            <w:tcBorders>
              <w:top w:val="single" w:sz="2" w:space="0" w:color="FFFFFF"/>
              <w:left w:val="single" w:sz="2" w:space="0" w:color="FFFFFF"/>
              <w:bottom w:val="single" w:sz="2" w:space="0" w:color="FFFFFF"/>
              <w:right w:val="single" w:sz="2" w:space="0" w:color="FFFFFF"/>
            </w:tcBorders>
            <w:hideMark/>
          </w:tcPr>
          <w:p w14:paraId="3FFECA2C" w14:textId="77777777" w:rsidR="004D0E52" w:rsidRPr="00397F7E" w:rsidRDefault="004D0E52" w:rsidP="0096177F">
            <w:pPr>
              <w:jc w:val="both"/>
              <w:rPr>
                <w:sz w:val="22"/>
                <w:szCs w:val="22"/>
              </w:rPr>
            </w:pPr>
            <w:r w:rsidRPr="00E37ED0">
              <w:rPr>
                <w:sz w:val="22"/>
                <w:szCs w:val="22"/>
              </w:rPr>
              <w:t>45.7</w:t>
            </w:r>
          </w:p>
        </w:tc>
        <w:tc>
          <w:tcPr>
            <w:tcW w:w="1134" w:type="dxa"/>
            <w:tcBorders>
              <w:top w:val="single" w:sz="2" w:space="0" w:color="FFFFFF"/>
              <w:left w:val="single" w:sz="2" w:space="0" w:color="FFFFFF"/>
              <w:bottom w:val="single" w:sz="2" w:space="0" w:color="FFFFFF"/>
              <w:right w:val="single" w:sz="2" w:space="0" w:color="FFFFFF"/>
            </w:tcBorders>
            <w:hideMark/>
          </w:tcPr>
          <w:p w14:paraId="2C9EE309" w14:textId="77777777" w:rsidR="004D0E52" w:rsidRPr="00397F7E" w:rsidRDefault="004D0E52" w:rsidP="0096177F">
            <w:pPr>
              <w:jc w:val="both"/>
              <w:rPr>
                <w:sz w:val="22"/>
                <w:szCs w:val="22"/>
              </w:rPr>
            </w:pPr>
            <w:r w:rsidRPr="00E37ED0">
              <w:rPr>
                <w:sz w:val="22"/>
                <w:szCs w:val="22"/>
              </w:rPr>
              <w:t>45.9</w:t>
            </w:r>
          </w:p>
        </w:tc>
      </w:tr>
      <w:tr w:rsidR="004D0E52" w:rsidRPr="00397F7E" w14:paraId="4043CA1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2E9C59" w14:textId="77777777" w:rsidR="004D0E52" w:rsidRPr="00397F7E" w:rsidRDefault="004D0E52" w:rsidP="0096177F">
            <w:pPr>
              <w:ind w:firstLine="82"/>
              <w:jc w:val="both"/>
              <w:rPr>
                <w:sz w:val="22"/>
                <w:szCs w:val="22"/>
              </w:rPr>
            </w:pPr>
            <w:r w:rsidRPr="00397F7E">
              <w:rPr>
                <w:sz w:val="22"/>
                <w:szCs w:val="22"/>
              </w:rPr>
              <w:t>Serious/High</w:t>
            </w:r>
          </w:p>
        </w:tc>
        <w:tc>
          <w:tcPr>
            <w:tcW w:w="1134" w:type="dxa"/>
            <w:tcBorders>
              <w:top w:val="single" w:sz="2" w:space="0" w:color="FFFFFF"/>
              <w:left w:val="single" w:sz="2" w:space="0" w:color="FFFFFF"/>
              <w:bottom w:val="single" w:sz="2" w:space="0" w:color="FFFFFF"/>
              <w:right w:val="single" w:sz="2" w:space="0" w:color="FFFFFF"/>
            </w:tcBorders>
            <w:hideMark/>
          </w:tcPr>
          <w:p w14:paraId="6330CFE2" w14:textId="77777777" w:rsidR="004D0E52" w:rsidRPr="00397F7E" w:rsidRDefault="004D0E52" w:rsidP="0096177F">
            <w:pPr>
              <w:jc w:val="both"/>
              <w:rPr>
                <w:sz w:val="22"/>
                <w:szCs w:val="22"/>
              </w:rPr>
            </w:pPr>
            <w:r w:rsidRPr="00E37ED0">
              <w:rPr>
                <w:sz w:val="22"/>
                <w:szCs w:val="22"/>
              </w:rPr>
              <w:t>16</w:t>
            </w:r>
          </w:p>
        </w:tc>
        <w:tc>
          <w:tcPr>
            <w:tcW w:w="1276" w:type="dxa"/>
            <w:tcBorders>
              <w:top w:val="single" w:sz="2" w:space="0" w:color="FFFFFF"/>
              <w:left w:val="single" w:sz="2" w:space="0" w:color="FFFFFF"/>
              <w:bottom w:val="single" w:sz="2" w:space="0" w:color="FFFFFF"/>
              <w:right w:val="single" w:sz="2" w:space="0" w:color="FFFFFF"/>
            </w:tcBorders>
            <w:hideMark/>
          </w:tcPr>
          <w:p w14:paraId="62A3EADD"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576115A" w14:textId="77777777" w:rsidR="004D0E52" w:rsidRPr="00397F7E" w:rsidRDefault="004D0E52" w:rsidP="0096177F">
            <w:pPr>
              <w:jc w:val="both"/>
              <w:rPr>
                <w:sz w:val="22"/>
                <w:szCs w:val="22"/>
              </w:rPr>
            </w:pPr>
            <w:r w:rsidRPr="00E37ED0">
              <w:rPr>
                <w:sz w:val="22"/>
                <w:szCs w:val="22"/>
              </w:rPr>
              <w:t>34.8</w:t>
            </w:r>
          </w:p>
        </w:tc>
        <w:tc>
          <w:tcPr>
            <w:tcW w:w="1134" w:type="dxa"/>
            <w:tcBorders>
              <w:top w:val="single" w:sz="2" w:space="0" w:color="FFFFFF"/>
              <w:left w:val="single" w:sz="2" w:space="0" w:color="FFFFFF"/>
              <w:bottom w:val="single" w:sz="2" w:space="0" w:color="FFFFFF"/>
              <w:right w:val="single" w:sz="2" w:space="0" w:color="FFFFFF"/>
            </w:tcBorders>
            <w:hideMark/>
          </w:tcPr>
          <w:p w14:paraId="5D848734" w14:textId="77777777" w:rsidR="004D0E52" w:rsidRPr="00397F7E" w:rsidRDefault="004D0E52" w:rsidP="0096177F">
            <w:pPr>
              <w:jc w:val="both"/>
              <w:rPr>
                <w:sz w:val="22"/>
                <w:szCs w:val="22"/>
              </w:rPr>
            </w:pPr>
            <w:r w:rsidRPr="00E37ED0">
              <w:rPr>
                <w:sz w:val="22"/>
                <w:szCs w:val="22"/>
              </w:rPr>
              <w:t>20.5</w:t>
            </w:r>
          </w:p>
        </w:tc>
      </w:tr>
      <w:tr w:rsidR="004D0E52" w:rsidRPr="00397F7E" w14:paraId="280D2F3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03AD3D16" w14:textId="77777777" w:rsidR="004D0E52" w:rsidRPr="00397F7E" w:rsidRDefault="004D0E52" w:rsidP="0096177F">
            <w:pPr>
              <w:jc w:val="both"/>
              <w:rPr>
                <w:b/>
                <w:bCs/>
                <w:sz w:val="22"/>
                <w:szCs w:val="22"/>
              </w:rPr>
            </w:pPr>
            <w:r>
              <w:rPr>
                <w:b/>
                <w:bCs/>
                <w:sz w:val="22"/>
                <w:szCs w:val="22"/>
              </w:rPr>
              <w:t>Timing of measurement</w:t>
            </w:r>
          </w:p>
        </w:tc>
      </w:tr>
      <w:tr w:rsidR="004D0E52" w:rsidRPr="00397F7E" w14:paraId="31A109D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D909A1" w14:textId="77777777" w:rsidR="004D0E52" w:rsidRPr="00397F7E" w:rsidRDefault="004D0E52" w:rsidP="0096177F">
            <w:pPr>
              <w:ind w:firstLine="82"/>
              <w:jc w:val="both"/>
              <w:rPr>
                <w:sz w:val="22"/>
                <w:szCs w:val="22"/>
              </w:rPr>
            </w:pPr>
            <w:r>
              <w:rPr>
                <w:sz w:val="22"/>
                <w:szCs w:val="22"/>
              </w:rPr>
              <w:lastRenderedPageBreak/>
              <w:t>Short-term measure (&lt; 52 weeks)</w:t>
            </w:r>
          </w:p>
        </w:tc>
        <w:tc>
          <w:tcPr>
            <w:tcW w:w="1134" w:type="dxa"/>
            <w:tcBorders>
              <w:top w:val="single" w:sz="2" w:space="0" w:color="FFFFFF"/>
              <w:left w:val="single" w:sz="2" w:space="0" w:color="FFFFFF"/>
              <w:bottom w:val="single" w:sz="2" w:space="0" w:color="FFFFFF"/>
              <w:right w:val="single" w:sz="2" w:space="0" w:color="FFFFFF"/>
            </w:tcBorders>
            <w:hideMark/>
          </w:tcPr>
          <w:p w14:paraId="4D532540"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09C8F832"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7DE657D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8C611AF" w14:textId="77777777" w:rsidR="004D0E52" w:rsidRPr="00397F7E" w:rsidRDefault="004D0E52" w:rsidP="0096177F">
            <w:pPr>
              <w:jc w:val="both"/>
              <w:rPr>
                <w:sz w:val="22"/>
                <w:szCs w:val="22"/>
              </w:rPr>
            </w:pPr>
            <w:r w:rsidRPr="00E37ED0">
              <w:rPr>
                <w:sz w:val="22"/>
                <w:szCs w:val="22"/>
              </w:rPr>
              <w:t>100.0</w:t>
            </w:r>
          </w:p>
        </w:tc>
      </w:tr>
      <w:tr w:rsidR="004D0E52" w:rsidRPr="00397F7E" w14:paraId="62D741B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A045255" w14:textId="77777777" w:rsidR="004D0E52" w:rsidRPr="00397F7E" w:rsidRDefault="004D0E52" w:rsidP="0096177F">
            <w:pPr>
              <w:jc w:val="both"/>
              <w:rPr>
                <w:b/>
                <w:bCs/>
                <w:sz w:val="22"/>
                <w:szCs w:val="22"/>
              </w:rPr>
            </w:pPr>
            <w:r w:rsidRPr="00397F7E">
              <w:rPr>
                <w:b/>
                <w:bCs/>
                <w:sz w:val="22"/>
                <w:szCs w:val="22"/>
              </w:rPr>
              <w:t>Effect size metric</w:t>
            </w:r>
          </w:p>
        </w:tc>
      </w:tr>
      <w:tr w:rsidR="004D0E52" w:rsidRPr="00397F7E" w14:paraId="28C68A8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7003A0E" w14:textId="77777777" w:rsidR="004D0E52" w:rsidRPr="00397F7E" w:rsidRDefault="004D0E52" w:rsidP="0096177F">
            <w:pPr>
              <w:ind w:firstLine="82"/>
              <w:jc w:val="both"/>
              <w:rPr>
                <w:sz w:val="22"/>
                <w:szCs w:val="22"/>
              </w:rPr>
            </w:pPr>
            <w:proofErr w:type="spellStart"/>
            <w:r w:rsidRPr="00397F7E">
              <w:rPr>
                <w:sz w:val="22"/>
                <w:szCs w:val="22"/>
              </w:rPr>
              <w:t>Posttest</w:t>
            </w:r>
            <w:proofErr w:type="spellEnd"/>
            <w:r w:rsidRPr="00397F7E">
              <w:rPr>
                <w:sz w:val="22"/>
                <w:szCs w:val="22"/>
              </w:rPr>
              <w:t xml:space="preserve"> only ES</w:t>
            </w:r>
          </w:p>
        </w:tc>
        <w:tc>
          <w:tcPr>
            <w:tcW w:w="1134" w:type="dxa"/>
            <w:tcBorders>
              <w:top w:val="single" w:sz="2" w:space="0" w:color="FFFFFF"/>
              <w:left w:val="single" w:sz="2" w:space="0" w:color="FFFFFF"/>
              <w:bottom w:val="single" w:sz="2" w:space="0" w:color="FFFFFF"/>
              <w:right w:val="single" w:sz="2" w:space="0" w:color="FFFFFF"/>
            </w:tcBorders>
            <w:hideMark/>
          </w:tcPr>
          <w:p w14:paraId="5EC016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A302B54"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4FAE205"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7BDD5F9" w14:textId="77777777" w:rsidR="004D0E52" w:rsidRPr="00397F7E" w:rsidRDefault="004D0E52" w:rsidP="0096177F">
            <w:pPr>
              <w:jc w:val="both"/>
              <w:rPr>
                <w:sz w:val="22"/>
                <w:szCs w:val="22"/>
              </w:rPr>
            </w:pPr>
            <w:r w:rsidRPr="00E37ED0">
              <w:rPr>
                <w:sz w:val="22"/>
                <w:szCs w:val="22"/>
              </w:rPr>
              <w:t>1.0</w:t>
            </w:r>
          </w:p>
        </w:tc>
      </w:tr>
      <w:tr w:rsidR="004D0E52" w:rsidRPr="00397F7E" w14:paraId="1813C0F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BDF593" w14:textId="77777777" w:rsidR="004D0E52" w:rsidRPr="00397F7E" w:rsidRDefault="004D0E52" w:rsidP="0096177F">
            <w:pPr>
              <w:ind w:firstLine="82"/>
              <w:jc w:val="both"/>
              <w:rPr>
                <w:sz w:val="22"/>
                <w:szCs w:val="22"/>
              </w:rPr>
            </w:pPr>
            <w:r w:rsidRPr="00397F7E">
              <w:rPr>
                <w:sz w:val="22"/>
                <w:szCs w:val="22"/>
              </w:rPr>
              <w:t>Pre-</w:t>
            </w:r>
            <w:proofErr w:type="spellStart"/>
            <w:r w:rsidRPr="00397F7E">
              <w:rPr>
                <w:sz w:val="22"/>
                <w:szCs w:val="22"/>
              </w:rPr>
              <w:t>posttest</w:t>
            </w:r>
            <w:proofErr w:type="spellEnd"/>
            <w:r w:rsidRPr="00397F7E">
              <w:rPr>
                <w:sz w:val="22"/>
                <w:szCs w:val="22"/>
              </w:rPr>
              <w:t>/covariate adj. ES</w:t>
            </w:r>
          </w:p>
        </w:tc>
        <w:tc>
          <w:tcPr>
            <w:tcW w:w="1134" w:type="dxa"/>
            <w:tcBorders>
              <w:top w:val="single" w:sz="2" w:space="0" w:color="FFFFFF"/>
              <w:left w:val="single" w:sz="2" w:space="0" w:color="FFFFFF"/>
              <w:bottom w:val="single" w:sz="2" w:space="0" w:color="FFFFFF"/>
              <w:right w:val="single" w:sz="2" w:space="0" w:color="FFFFFF"/>
            </w:tcBorders>
            <w:hideMark/>
          </w:tcPr>
          <w:p w14:paraId="0982E4A5" w14:textId="77777777" w:rsidR="004D0E52" w:rsidRPr="00397F7E" w:rsidRDefault="004D0E52" w:rsidP="0096177F">
            <w:pPr>
              <w:jc w:val="both"/>
              <w:rPr>
                <w:sz w:val="22"/>
                <w:szCs w:val="22"/>
              </w:rPr>
            </w:pPr>
            <w:r w:rsidRPr="00E37ED0">
              <w:rPr>
                <w:sz w:val="22"/>
                <w:szCs w:val="22"/>
              </w:rPr>
              <w:t>45</w:t>
            </w:r>
          </w:p>
        </w:tc>
        <w:tc>
          <w:tcPr>
            <w:tcW w:w="1276" w:type="dxa"/>
            <w:tcBorders>
              <w:top w:val="single" w:sz="2" w:space="0" w:color="FFFFFF"/>
              <w:left w:val="single" w:sz="2" w:space="0" w:color="FFFFFF"/>
              <w:bottom w:val="single" w:sz="2" w:space="0" w:color="FFFFFF"/>
              <w:right w:val="single" w:sz="2" w:space="0" w:color="FFFFFF"/>
            </w:tcBorders>
            <w:hideMark/>
          </w:tcPr>
          <w:p w14:paraId="7D8A320E" w14:textId="77777777" w:rsidR="004D0E52" w:rsidRPr="00397F7E" w:rsidRDefault="004D0E52" w:rsidP="0096177F">
            <w:pPr>
              <w:jc w:val="both"/>
              <w:rPr>
                <w:sz w:val="22"/>
                <w:szCs w:val="22"/>
              </w:rPr>
            </w:pPr>
            <w:r w:rsidRPr="00E37ED0">
              <w:rPr>
                <w:sz w:val="22"/>
                <w:szCs w:val="22"/>
              </w:rPr>
              <w:t>203</w:t>
            </w:r>
          </w:p>
        </w:tc>
        <w:tc>
          <w:tcPr>
            <w:tcW w:w="1134" w:type="dxa"/>
            <w:tcBorders>
              <w:top w:val="single" w:sz="2" w:space="0" w:color="FFFFFF"/>
              <w:left w:val="single" w:sz="2" w:space="0" w:color="FFFFFF"/>
              <w:bottom w:val="single" w:sz="2" w:space="0" w:color="FFFFFF"/>
              <w:right w:val="single" w:sz="2" w:space="0" w:color="FFFFFF"/>
            </w:tcBorders>
            <w:hideMark/>
          </w:tcPr>
          <w:p w14:paraId="39AF320E" w14:textId="77777777" w:rsidR="004D0E52" w:rsidRPr="00397F7E" w:rsidRDefault="004D0E52" w:rsidP="0096177F">
            <w:pPr>
              <w:jc w:val="both"/>
              <w:rPr>
                <w:sz w:val="22"/>
                <w:szCs w:val="22"/>
              </w:rPr>
            </w:pPr>
            <w:r w:rsidRPr="00E37ED0">
              <w:rPr>
                <w:sz w:val="22"/>
                <w:szCs w:val="22"/>
              </w:rPr>
              <w:t>97.8</w:t>
            </w:r>
          </w:p>
        </w:tc>
        <w:tc>
          <w:tcPr>
            <w:tcW w:w="1134" w:type="dxa"/>
            <w:tcBorders>
              <w:top w:val="single" w:sz="2" w:space="0" w:color="FFFFFF"/>
              <w:left w:val="single" w:sz="2" w:space="0" w:color="FFFFFF"/>
              <w:bottom w:val="single" w:sz="2" w:space="0" w:color="FFFFFF"/>
              <w:right w:val="single" w:sz="2" w:space="0" w:color="FFFFFF"/>
            </w:tcBorders>
            <w:hideMark/>
          </w:tcPr>
          <w:p w14:paraId="11201D61" w14:textId="77777777" w:rsidR="004D0E52" w:rsidRPr="00397F7E" w:rsidRDefault="004D0E52" w:rsidP="0096177F">
            <w:pPr>
              <w:jc w:val="both"/>
              <w:rPr>
                <w:sz w:val="22"/>
                <w:szCs w:val="22"/>
              </w:rPr>
            </w:pPr>
            <w:r w:rsidRPr="00E37ED0">
              <w:rPr>
                <w:sz w:val="22"/>
                <w:szCs w:val="22"/>
              </w:rPr>
              <w:t>99.0</w:t>
            </w:r>
          </w:p>
        </w:tc>
      </w:tr>
      <w:tr w:rsidR="004D0E52" w:rsidRPr="00397F7E" w14:paraId="4987D57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8DFB74D" w14:textId="77777777" w:rsidR="004D0E52" w:rsidRPr="00397F7E" w:rsidRDefault="004D0E52" w:rsidP="0096177F">
            <w:pPr>
              <w:jc w:val="both"/>
              <w:rPr>
                <w:b/>
                <w:bCs/>
                <w:sz w:val="22"/>
                <w:szCs w:val="22"/>
              </w:rPr>
            </w:pPr>
            <w:r w:rsidRPr="00397F7E">
              <w:rPr>
                <w:b/>
                <w:bCs/>
                <w:sz w:val="22"/>
                <w:szCs w:val="22"/>
              </w:rPr>
              <w:t>Handles multilevel structure</w:t>
            </w:r>
          </w:p>
        </w:tc>
      </w:tr>
      <w:tr w:rsidR="004D0E52" w:rsidRPr="00397F7E" w14:paraId="280EF74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145366" w14:textId="77777777" w:rsidR="004D0E52" w:rsidRPr="00397F7E" w:rsidRDefault="004D0E52" w:rsidP="0096177F">
            <w:pPr>
              <w:ind w:firstLine="82"/>
              <w:jc w:val="both"/>
              <w:rPr>
                <w:sz w:val="22"/>
                <w:szCs w:val="22"/>
              </w:rPr>
            </w:pPr>
            <w:r w:rsidRPr="00397F7E">
              <w:rPr>
                <w:sz w:val="22"/>
                <w:szCs w:val="22"/>
              </w:rPr>
              <w:t>No</w:t>
            </w:r>
          </w:p>
        </w:tc>
        <w:tc>
          <w:tcPr>
            <w:tcW w:w="1134" w:type="dxa"/>
            <w:tcBorders>
              <w:top w:val="single" w:sz="2" w:space="0" w:color="FFFFFF"/>
              <w:left w:val="single" w:sz="2" w:space="0" w:color="FFFFFF"/>
              <w:bottom w:val="single" w:sz="2" w:space="0" w:color="FFFFFF"/>
              <w:right w:val="single" w:sz="2" w:space="0" w:color="FFFFFF"/>
            </w:tcBorders>
            <w:hideMark/>
          </w:tcPr>
          <w:p w14:paraId="55D059DA" w14:textId="77777777" w:rsidR="004D0E52" w:rsidRPr="00397F7E" w:rsidRDefault="004D0E52" w:rsidP="0096177F">
            <w:pPr>
              <w:jc w:val="both"/>
              <w:rPr>
                <w:sz w:val="22"/>
                <w:szCs w:val="22"/>
              </w:rPr>
            </w:pPr>
            <w:r w:rsidRPr="00E37ED0">
              <w:rPr>
                <w:sz w:val="22"/>
                <w:szCs w:val="22"/>
              </w:rPr>
              <w:t>43</w:t>
            </w:r>
          </w:p>
        </w:tc>
        <w:tc>
          <w:tcPr>
            <w:tcW w:w="1276" w:type="dxa"/>
            <w:tcBorders>
              <w:top w:val="single" w:sz="2" w:space="0" w:color="FFFFFF"/>
              <w:left w:val="single" w:sz="2" w:space="0" w:color="FFFFFF"/>
              <w:bottom w:val="single" w:sz="2" w:space="0" w:color="FFFFFF"/>
              <w:right w:val="single" w:sz="2" w:space="0" w:color="FFFFFF"/>
            </w:tcBorders>
            <w:hideMark/>
          </w:tcPr>
          <w:p w14:paraId="3513EC51" w14:textId="77777777" w:rsidR="004D0E52" w:rsidRPr="00397F7E" w:rsidRDefault="004D0E52" w:rsidP="0096177F">
            <w:pPr>
              <w:jc w:val="both"/>
              <w:rPr>
                <w:sz w:val="22"/>
                <w:szCs w:val="22"/>
              </w:rPr>
            </w:pPr>
            <w:r w:rsidRPr="00E37ED0">
              <w:rPr>
                <w:sz w:val="22"/>
                <w:szCs w:val="22"/>
              </w:rPr>
              <w:t>186</w:t>
            </w:r>
          </w:p>
        </w:tc>
        <w:tc>
          <w:tcPr>
            <w:tcW w:w="1134" w:type="dxa"/>
            <w:tcBorders>
              <w:top w:val="single" w:sz="2" w:space="0" w:color="FFFFFF"/>
              <w:left w:val="single" w:sz="2" w:space="0" w:color="FFFFFF"/>
              <w:bottom w:val="single" w:sz="2" w:space="0" w:color="FFFFFF"/>
              <w:right w:val="single" w:sz="2" w:space="0" w:color="FFFFFF"/>
            </w:tcBorders>
            <w:hideMark/>
          </w:tcPr>
          <w:p w14:paraId="585DBD62" w14:textId="77777777" w:rsidR="004D0E52" w:rsidRPr="00397F7E" w:rsidRDefault="004D0E52" w:rsidP="0096177F">
            <w:pPr>
              <w:jc w:val="both"/>
              <w:rPr>
                <w:sz w:val="22"/>
                <w:szCs w:val="22"/>
              </w:rPr>
            </w:pPr>
            <w:r w:rsidRPr="00E37ED0">
              <w:rPr>
                <w:sz w:val="22"/>
                <w:szCs w:val="22"/>
              </w:rPr>
              <w:t>93.5</w:t>
            </w:r>
          </w:p>
        </w:tc>
        <w:tc>
          <w:tcPr>
            <w:tcW w:w="1134" w:type="dxa"/>
            <w:tcBorders>
              <w:top w:val="single" w:sz="2" w:space="0" w:color="FFFFFF"/>
              <w:left w:val="single" w:sz="2" w:space="0" w:color="FFFFFF"/>
              <w:bottom w:val="single" w:sz="2" w:space="0" w:color="FFFFFF"/>
              <w:right w:val="single" w:sz="2" w:space="0" w:color="FFFFFF"/>
            </w:tcBorders>
            <w:hideMark/>
          </w:tcPr>
          <w:p w14:paraId="1F375044" w14:textId="77777777" w:rsidR="004D0E52" w:rsidRPr="00397F7E" w:rsidRDefault="004D0E52" w:rsidP="0096177F">
            <w:pPr>
              <w:jc w:val="both"/>
              <w:rPr>
                <w:sz w:val="22"/>
                <w:szCs w:val="22"/>
              </w:rPr>
            </w:pPr>
            <w:r w:rsidRPr="00E37ED0">
              <w:rPr>
                <w:sz w:val="22"/>
                <w:szCs w:val="22"/>
              </w:rPr>
              <w:t>90.7</w:t>
            </w:r>
          </w:p>
        </w:tc>
      </w:tr>
      <w:tr w:rsidR="004D0E52" w:rsidRPr="00397F7E" w14:paraId="75E70711" w14:textId="77777777" w:rsidTr="004D0E52">
        <w:trPr>
          <w:divId w:val="1141578823"/>
          <w:cantSplit/>
          <w:jc w:val="center"/>
        </w:trPr>
        <w:tc>
          <w:tcPr>
            <w:tcW w:w="3966" w:type="dxa"/>
            <w:tcBorders>
              <w:top w:val="single" w:sz="2" w:space="0" w:color="FFFFFF"/>
              <w:left w:val="single" w:sz="2" w:space="0" w:color="FFFFFF"/>
              <w:bottom w:val="single" w:sz="4" w:space="0" w:color="auto"/>
              <w:right w:val="single" w:sz="2" w:space="0" w:color="FFFFFF"/>
            </w:tcBorders>
            <w:hideMark/>
          </w:tcPr>
          <w:p w14:paraId="61303514" w14:textId="77777777" w:rsidR="004D0E52" w:rsidRPr="00397F7E" w:rsidRDefault="004D0E52" w:rsidP="0096177F">
            <w:pPr>
              <w:ind w:firstLine="82"/>
              <w:jc w:val="both"/>
              <w:rPr>
                <w:sz w:val="22"/>
                <w:szCs w:val="22"/>
              </w:rPr>
            </w:pPr>
            <w:r w:rsidRPr="00397F7E">
              <w:rPr>
                <w:sz w:val="22"/>
                <w:szCs w:val="22"/>
              </w:rPr>
              <w:t>Yes</w:t>
            </w:r>
          </w:p>
        </w:tc>
        <w:tc>
          <w:tcPr>
            <w:tcW w:w="1134" w:type="dxa"/>
            <w:tcBorders>
              <w:top w:val="single" w:sz="2" w:space="0" w:color="FFFFFF"/>
              <w:left w:val="single" w:sz="2" w:space="0" w:color="FFFFFF"/>
              <w:bottom w:val="single" w:sz="4" w:space="0" w:color="auto"/>
              <w:right w:val="single" w:sz="2" w:space="0" w:color="FFFFFF"/>
            </w:tcBorders>
            <w:hideMark/>
          </w:tcPr>
          <w:p w14:paraId="11713083"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4" w:space="0" w:color="auto"/>
              <w:right w:val="single" w:sz="2" w:space="0" w:color="FFFFFF"/>
            </w:tcBorders>
            <w:hideMark/>
          </w:tcPr>
          <w:p w14:paraId="3E5EC8D0"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4" w:space="0" w:color="auto"/>
              <w:right w:val="single" w:sz="2" w:space="0" w:color="FFFFFF"/>
            </w:tcBorders>
            <w:hideMark/>
          </w:tcPr>
          <w:p w14:paraId="554AA861"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4" w:space="0" w:color="auto"/>
              <w:right w:val="single" w:sz="2" w:space="0" w:color="FFFFFF"/>
            </w:tcBorders>
            <w:hideMark/>
          </w:tcPr>
          <w:p w14:paraId="2C2A82C2" w14:textId="77777777" w:rsidR="004D0E52" w:rsidRPr="00397F7E" w:rsidRDefault="004D0E52" w:rsidP="0096177F">
            <w:pPr>
              <w:jc w:val="both"/>
              <w:rPr>
                <w:sz w:val="22"/>
                <w:szCs w:val="22"/>
              </w:rPr>
            </w:pPr>
            <w:r w:rsidRPr="00E37ED0">
              <w:rPr>
                <w:sz w:val="22"/>
                <w:szCs w:val="22"/>
              </w:rPr>
              <w:t>9.3</w:t>
            </w:r>
          </w:p>
        </w:tc>
      </w:tr>
    </w:tbl>
    <w:p w14:paraId="3B071907" w14:textId="6ADBE91B" w:rsidR="004D0E52" w:rsidRPr="00397F7E" w:rsidRDefault="004D0E52" w:rsidP="004D0E52">
      <w:pPr>
        <w:ind w:left="621"/>
        <w:jc w:val="both"/>
        <w:divId w:val="1141578823"/>
        <w:rPr>
          <w:sz w:val="20"/>
          <w:szCs w:val="20"/>
        </w:rPr>
      </w:pP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 (non-</w:t>
      </w:r>
      <w:r>
        <w:rPr>
          <w:sz w:val="18"/>
        </w:rPr>
        <w:t xml:space="preserve">   </w:t>
      </w:r>
      <w:r w:rsidRPr="00B5620C">
        <w:rPr>
          <w:sz w:val="18"/>
        </w:rPr>
        <w:t>randomized); RCT = Randomized Controlled Trial; TAU = Treatment as usual</w:t>
      </w:r>
      <w:r>
        <w:rPr>
          <w:sz w:val="18"/>
        </w:rPr>
        <w:t>; CBT = cognitive behavioral therapy</w:t>
      </w:r>
    </w:p>
    <w:p w14:paraId="637F658E" w14:textId="77777777" w:rsidR="004D0E52" w:rsidRDefault="004D0E52" w:rsidP="0011581F">
      <w:pPr>
        <w:divId w:val="1141578823"/>
        <w:rPr>
          <w:rFonts w:eastAsia="Times New Roman"/>
        </w:rPr>
      </w:pPr>
    </w:p>
    <w:p w14:paraId="03769D37" w14:textId="77777777" w:rsidR="0096177F" w:rsidRPr="004D0E52" w:rsidRDefault="0096177F" w:rsidP="0011581F">
      <w:pPr>
        <w:divId w:val="1141578823"/>
        <w:rPr>
          <w:rFonts w:eastAsia="Times New Roman"/>
        </w:rPr>
      </w:pPr>
    </w:p>
    <w:p w14:paraId="51ABC29C" w14:textId="78D3A7DE" w:rsidR="0096177F" w:rsidRDefault="005D19A4" w:rsidP="0011581F">
      <w:pPr>
        <w:divId w:val="1141578823"/>
        <w:rPr>
          <w:rFonts w:eastAsia="Times New Roman"/>
          <w:lang w:val="en-US"/>
        </w:rPr>
        <w:sectPr w:rsidR="0096177F">
          <w:footerReference w:type="default" r:id="rId42"/>
          <w:pgSz w:w="12240" w:h="15840"/>
          <w:pgMar w:top="1440" w:right="1440" w:bottom="1440" w:left="1440" w:header="708" w:footer="708" w:gutter="0"/>
          <w:cols w:space="708"/>
          <w:docGrid w:linePitch="360"/>
        </w:sectPr>
      </w:pPr>
      <w:r w:rsidRPr="005D19A4">
        <w:rPr>
          <w:rFonts w:eastAsia="Times New Roman"/>
          <w:noProof/>
          <w:lang w:val="en-US"/>
        </w:rPr>
        <w:lastRenderedPageBreak/>
        <mc:AlternateContent>
          <mc:Choice Requires="wps">
            <w:drawing>
              <wp:anchor distT="45720" distB="45720" distL="114300" distR="114300" simplePos="0" relativeHeight="251668480" behindDoc="0" locked="0" layoutInCell="1" allowOverlap="1" wp14:anchorId="475F1553" wp14:editId="0F417AE8">
                <wp:simplePos x="0" y="0"/>
                <wp:positionH relativeFrom="page">
                  <wp:posOffset>802640</wp:posOffset>
                </wp:positionH>
                <wp:positionV relativeFrom="paragraph">
                  <wp:posOffset>929640</wp:posOffset>
                </wp:positionV>
                <wp:extent cx="6660515" cy="4895850"/>
                <wp:effectExtent l="6033"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660515" cy="4895850"/>
                        </a:xfrm>
                        <a:prstGeom prst="rect">
                          <a:avLst/>
                        </a:prstGeom>
                        <a:solidFill>
                          <a:srgbClr val="FFFFFF"/>
                        </a:solidFill>
                        <a:ln w="9525">
                          <a:noFill/>
                          <a:miter lim="800000"/>
                          <a:headEnd/>
                          <a:tailEnd/>
                        </a:ln>
                      </wps:spPr>
                      <wps:txb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5D19A4" w14:paraId="5D78F7A3" w14:textId="77777777" w:rsidTr="00B20AB0">
                              <w:trPr>
                                <w:cantSplit/>
                                <w:tblHeader/>
                              </w:trPr>
                              <w:tc>
                                <w:tcPr>
                                  <w:tcW w:w="3544" w:type="dxa"/>
                                  <w:tcBorders>
                                    <w:top w:val="single" w:sz="4" w:space="0" w:color="auto"/>
                                    <w:left w:val="single" w:sz="2" w:space="0" w:color="D3D3D3"/>
                                    <w:bottom w:val="single" w:sz="4" w:space="0" w:color="auto"/>
                                    <w:right w:val="single" w:sz="0" w:space="0" w:color="D3D3D3"/>
                                  </w:tcBorders>
                                </w:tcPr>
                                <w:p w14:paraId="6F8FF2B5" w14:textId="77777777" w:rsidR="005D19A4" w:rsidRPr="004C150C" w:rsidRDefault="005D19A4" w:rsidP="005D19A4">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005F09BC" w14:textId="77777777" w:rsidR="005D19A4" w:rsidRPr="004C150C" w:rsidRDefault="005D19A4" w:rsidP="005D19A4">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59052E10" w14:textId="77777777" w:rsidR="005D19A4" w:rsidRPr="004C150C" w:rsidRDefault="005D19A4" w:rsidP="005D19A4">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36C50191" w14:textId="77777777" w:rsidR="005D19A4" w:rsidRPr="0017747B" w:rsidRDefault="005D19A4" w:rsidP="005D19A4">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ED9F32A" w14:textId="77777777" w:rsidR="005D19A4" w:rsidRPr="0017747B" w:rsidRDefault="005D19A4" w:rsidP="005D19A4">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4A5263C8" w14:textId="77777777" w:rsidR="005D19A4" w:rsidRPr="0017747B" w:rsidRDefault="005D19A4" w:rsidP="005D19A4">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55CABB1C" w14:textId="77777777" w:rsidR="005D19A4" w:rsidRPr="0017747B" w:rsidRDefault="005D19A4" w:rsidP="005D19A4">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5D19A4" w14:paraId="20B36189" w14:textId="77777777" w:rsidTr="00B20AB0">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04C11996" w14:textId="77777777" w:rsidR="005D19A4" w:rsidRPr="004C150C" w:rsidRDefault="005D19A4" w:rsidP="005D19A4">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EFF3C25" w14:textId="77777777" w:rsidR="005D19A4" w:rsidRPr="004C150C" w:rsidRDefault="005D19A4" w:rsidP="005D19A4">
                                  <w:pPr>
                                    <w:keepNext/>
                                    <w:spacing w:after="60"/>
                                    <w:rPr>
                                      <w:rFonts w:ascii="Times New Roman" w:hAnsi="Times New Roman" w:cs="Times New Roman"/>
                                      <w:b/>
                                      <w:bCs/>
                                      <w:sz w:val="22"/>
                                      <w:szCs w:val="22"/>
                                    </w:rPr>
                                  </w:pPr>
                                </w:p>
                              </w:tc>
                            </w:tr>
                            <w:tr w:rsidR="005D19A4" w14:paraId="1F1B456F"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CB1959F"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3C5A7D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0C59E7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85D9C5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2A429BC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585EFEA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4F5C32F2"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5D19A4" w14:paraId="71636EE1"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74436CCB"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9B18DC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B99B43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2A43592"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10A7D85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122435B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122D5D5D"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5D19A4" w14:paraId="0D8A616D"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EA1B37D"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6C6F7EB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C5D87E1"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B328233"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5BB9D8F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3C527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3D9162D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5D19A4" w14:paraId="2D909ACB"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0C83B5D"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6C9A0B11"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CA7726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6EDDA51F"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8149B42"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59951CB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487AE42E"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5D19A4" w14:paraId="12D9F524"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F8F2EAC"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2FE368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7D7FB6A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78F3967"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3C99ED5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783258D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3E886D68"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5D19A4" w14:paraId="425DF4FC"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4E9E2F0F"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2580292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0B729F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D2959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22C0C08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57A6E79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39105371"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5D19A4" w14:paraId="687AED03"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298C46B5" w14:textId="77777777" w:rsidR="005D19A4" w:rsidRPr="004C150C" w:rsidRDefault="005D19A4" w:rsidP="005D19A4">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05815B7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E9E58D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BC318EF"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76A040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7CDFC00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ED625F5"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5D19A4" w14:paraId="442BA17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4EE37118"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067679D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0A2DEC7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1ED4D777"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665AA1F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3E050B6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62933380"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5D19A4" w14:paraId="09DBD15F" w14:textId="77777777" w:rsidTr="00B20AB0">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58DE6EFB"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68546CB9" w14:textId="77777777" w:rsidR="005D19A4" w:rsidRPr="004C150C" w:rsidRDefault="005D19A4" w:rsidP="005D19A4">
                                  <w:pPr>
                                    <w:keepNext/>
                                    <w:spacing w:after="60"/>
                                    <w:rPr>
                                      <w:rFonts w:ascii="Times New Roman" w:hAnsi="Times New Roman" w:cs="Times New Roman"/>
                                      <w:b/>
                                      <w:bCs/>
                                      <w:sz w:val="22"/>
                                      <w:szCs w:val="22"/>
                                    </w:rPr>
                                  </w:pPr>
                                </w:p>
                              </w:tc>
                            </w:tr>
                            <w:tr w:rsidR="005D19A4" w14:paraId="5D9679B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50FBED05"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6BC0CBE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E5B5D1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7210400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4746D1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3189AF3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0A14DE07"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5D19A4" w14:paraId="49E23A7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70C89D79"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5B4E210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F56870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1586DDD4"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71F8D00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7151775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5D5CBD97"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5D19A4" w14:paraId="189449EA"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6EA0E06"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5C28BC6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21D03B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C8FD13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44592C5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C07539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01E61A2"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5D19A4" w14:paraId="5875A287" w14:textId="77777777" w:rsidTr="00B20AB0">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0BE4431E"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4EEF96B6" w14:textId="77777777" w:rsidR="005D19A4" w:rsidRPr="004C150C" w:rsidRDefault="005D19A4" w:rsidP="005D19A4">
                                  <w:pPr>
                                    <w:keepNext/>
                                    <w:spacing w:after="60"/>
                                    <w:rPr>
                                      <w:rFonts w:ascii="Times New Roman" w:hAnsi="Times New Roman" w:cs="Times New Roman"/>
                                      <w:b/>
                                      <w:bCs/>
                                      <w:sz w:val="22"/>
                                      <w:szCs w:val="22"/>
                                    </w:rPr>
                                  </w:pPr>
                                </w:p>
                              </w:tc>
                            </w:tr>
                            <w:tr w:rsidR="005D19A4" w14:paraId="1EE2DF03"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33E8E9CA"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095DAE92"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9FED5C0"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05B2839"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4230E1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FE14EA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193D1C3"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5D19A4" w14:paraId="3C6A78EE"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0924046"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5B875A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086CDB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E8FCA96"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0D5BA32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0F8F859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1005751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5D19A4" w14:paraId="2C015E52" w14:textId="77777777" w:rsidTr="00B20AB0">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BAE206B"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421EA088" w14:textId="77777777" w:rsidR="005D19A4" w:rsidRPr="004C150C" w:rsidRDefault="005D19A4" w:rsidP="005D19A4">
                                  <w:pPr>
                                    <w:keepNext/>
                                    <w:spacing w:after="60"/>
                                    <w:rPr>
                                      <w:rFonts w:ascii="Times New Roman" w:hAnsi="Times New Roman" w:cs="Times New Roman"/>
                                      <w:b/>
                                      <w:bCs/>
                                      <w:sz w:val="22"/>
                                      <w:szCs w:val="22"/>
                                    </w:rPr>
                                  </w:pPr>
                                </w:p>
                              </w:tc>
                            </w:tr>
                            <w:tr w:rsidR="005D19A4" w14:paraId="00AA1CC3" w14:textId="77777777" w:rsidTr="00B20AB0">
                              <w:trPr>
                                <w:cantSplit/>
                              </w:trPr>
                              <w:tc>
                                <w:tcPr>
                                  <w:tcW w:w="3544" w:type="dxa"/>
                                  <w:tcBorders>
                                    <w:top w:val="single" w:sz="2" w:space="0" w:color="D3D3D3"/>
                                    <w:left w:val="single" w:sz="2" w:space="0" w:color="D3D3D3"/>
                                    <w:bottom w:val="single" w:sz="4" w:space="0" w:color="auto"/>
                                    <w:right w:val="single" w:sz="2" w:space="0" w:color="D3D3D3"/>
                                  </w:tcBorders>
                                </w:tcPr>
                                <w:p w14:paraId="4B8C2C41" w14:textId="77777777" w:rsidR="005D19A4" w:rsidRPr="008B3DBE" w:rsidRDefault="005D19A4" w:rsidP="005D19A4">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5B8AA9D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71A3142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1848A443"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35D2697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6425E7B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D37CC6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191E09EF" w14:textId="77777777" w:rsidR="005D19A4" w:rsidRPr="00A737D5" w:rsidRDefault="005D19A4" w:rsidP="005D19A4">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F1553" id="_x0000_s1051" type="#_x0000_t202" style="position:absolute;margin-left:63.2pt;margin-top:73.2pt;width:524.45pt;height:385.5pt;rotation:-90;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fhvGgIAAA4EAAAOAAAAZHJzL2Uyb0RvYy54bWysU8GO2yAQvVfqPyDujeMoThMrzmqbbapK&#10;222lbT8AYxyjYoYCib39+g6TKIm2t6ocEMPAY957w/pu7A07Kh802IrnkylnykpotN1X/Mf33bsl&#10;ZyEK2wgDVlX8RQV+t3n7Zj24Us2gA9MozxDEhnJwFe9idGWWBdmpXoQJOGUx2YLvRcTQ77PGiwHR&#10;e5PNptNFNoBvnAepQsDdh1OSbwi/bZWMX9s2qMhMxbG2SLOnuU5ztlmLcu+F67Q8lyH+oYpeaIuP&#10;XqAeRBTs4PVfUL2WHgK0cSKhz6BttVTEAdnk01dsnjvhFHFBcYK7yBT+H6x8Oj67b57F8QOMaCCR&#10;CO4R5M/ALGw7Yffq3nsYOiUafDhPkmWDC+X5apI6lCGB1MMXaNBkcYhAQGPre+YBVc8X6BYO2kba&#10;DB9DP14uHqgxMombi8ViWuQFZxJz8+WqWBbkUibKhJY0dj7ETwp6lhYV92gywYrjY4ipuuuRdDyA&#10;0c1OG0OB39db49lRYEPsaBChV8eMZUPFV8WsIGQL6T71Sq8jNqzRfcWXJ0a0ndT5aBtaR6HNaY2V&#10;GHuWKyl00iqO9ch0g6IU6e0kXw3NCwpIUqEs+KGQWAf+N2cDNmfFw6+D8Ioz89miCat8Pk/dTMG8&#10;eD/DwN9m6tuMsBKhKh45Oy23kX5A0sPCPZrVatLtWsm5Zmw6kvP8QVJX38Z06vqNN38AAAD//wMA&#10;UEsDBBQABgAIAAAAIQAJrZvh4QAAAAsBAAAPAAAAZHJzL2Rvd25yZXYueG1sTI9LT8MwEITvSPwH&#10;a5G4IGrTh4EQp0IVD/WCREFIvbnxkkTE6yh228CvZ3OC085qRrPf5svBt+KAfWwCGbiaKBBIZXAN&#10;VQbe3x4vb0DEZMnZNhAa+MYIy+L0JLeZC0d6xcMmVYJLKGbWQJ1Sl0kZyxq9jZPQIbH3GXpvE699&#10;JV1vj1zuWzlVSktvG+ILte1wVWP5tdl7A9fPL3qbVv6n2T6p9e3DhV938w9jzs+G+zsQCYf0F4YR&#10;n9GhYKZd2JOLojUw1Ys5R7mMx+irmWa1G9VCz0AWufz/Q/ELAAD//wMAUEsBAi0AFAAGAAgAAAAh&#10;ALaDOJL+AAAA4QEAABMAAAAAAAAAAAAAAAAAAAAAAFtDb250ZW50X1R5cGVzXS54bWxQSwECLQAU&#10;AAYACAAAACEAOP0h/9YAAACUAQAACwAAAAAAAAAAAAAAAAAvAQAAX3JlbHMvLnJlbHNQSwECLQAU&#10;AAYACAAAACEAUdX4bxoCAAAOBAAADgAAAAAAAAAAAAAAAAAuAgAAZHJzL2Uyb0RvYy54bWxQSwEC&#10;LQAUAAYACAAAACEACa2b4eEAAAALAQAADwAAAAAAAAAAAAAAAAB0BAAAZHJzL2Rvd25yZXYueG1s&#10;UEsFBgAAAAAEAAQA8wAAAIIFAAAAAA==&#10;" stroked="f">
                <v:textbo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5D19A4" w14:paraId="5D78F7A3" w14:textId="77777777" w:rsidTr="00B20AB0">
                        <w:trPr>
                          <w:cantSplit/>
                          <w:tblHeader/>
                        </w:trPr>
                        <w:tc>
                          <w:tcPr>
                            <w:tcW w:w="3544" w:type="dxa"/>
                            <w:tcBorders>
                              <w:top w:val="single" w:sz="4" w:space="0" w:color="auto"/>
                              <w:left w:val="single" w:sz="2" w:space="0" w:color="D3D3D3"/>
                              <w:bottom w:val="single" w:sz="4" w:space="0" w:color="auto"/>
                              <w:right w:val="single" w:sz="0" w:space="0" w:color="D3D3D3"/>
                            </w:tcBorders>
                          </w:tcPr>
                          <w:p w14:paraId="6F8FF2B5" w14:textId="77777777" w:rsidR="005D19A4" w:rsidRPr="004C150C" w:rsidRDefault="005D19A4" w:rsidP="005D19A4">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005F09BC" w14:textId="77777777" w:rsidR="005D19A4" w:rsidRPr="004C150C" w:rsidRDefault="005D19A4" w:rsidP="005D19A4">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59052E10" w14:textId="77777777" w:rsidR="005D19A4" w:rsidRPr="004C150C" w:rsidRDefault="005D19A4" w:rsidP="005D19A4">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36C50191" w14:textId="77777777" w:rsidR="005D19A4" w:rsidRPr="0017747B" w:rsidRDefault="005D19A4" w:rsidP="005D19A4">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ED9F32A" w14:textId="77777777" w:rsidR="005D19A4" w:rsidRPr="0017747B" w:rsidRDefault="005D19A4" w:rsidP="005D19A4">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4A5263C8" w14:textId="77777777" w:rsidR="005D19A4" w:rsidRPr="0017747B" w:rsidRDefault="005D19A4" w:rsidP="005D19A4">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55CABB1C" w14:textId="77777777" w:rsidR="005D19A4" w:rsidRPr="0017747B" w:rsidRDefault="005D19A4" w:rsidP="005D19A4">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5D19A4" w14:paraId="20B36189" w14:textId="77777777" w:rsidTr="00B20AB0">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04C11996" w14:textId="77777777" w:rsidR="005D19A4" w:rsidRPr="004C150C" w:rsidRDefault="005D19A4" w:rsidP="005D19A4">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EFF3C25" w14:textId="77777777" w:rsidR="005D19A4" w:rsidRPr="004C150C" w:rsidRDefault="005D19A4" w:rsidP="005D19A4">
                            <w:pPr>
                              <w:keepNext/>
                              <w:spacing w:after="60"/>
                              <w:rPr>
                                <w:rFonts w:ascii="Times New Roman" w:hAnsi="Times New Roman" w:cs="Times New Roman"/>
                                <w:b/>
                                <w:bCs/>
                                <w:sz w:val="22"/>
                                <w:szCs w:val="22"/>
                              </w:rPr>
                            </w:pPr>
                          </w:p>
                        </w:tc>
                      </w:tr>
                      <w:tr w:rsidR="005D19A4" w14:paraId="1F1B456F"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CB1959F"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3C5A7D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0C59E7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85D9C5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2A429BC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585EFEA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4F5C32F2"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5D19A4" w14:paraId="71636EE1"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74436CCB"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9B18DC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B99B43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2A43592"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10A7D85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122435B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122D5D5D"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5D19A4" w14:paraId="0D8A616D"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EA1B37D"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6C6F7EB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C5D87E1"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B328233"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5BB9D8F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3C527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3D9162D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5D19A4" w14:paraId="2D909ACB"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0C83B5D"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6C9A0B11"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CA7726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6EDDA51F"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8149B42"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59951CB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487AE42E"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5D19A4" w14:paraId="12D9F524"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1F8F2EAC"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2FE368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7D7FB6A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78F3967"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3C99ED5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783258D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3E886D68"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5D19A4" w14:paraId="425DF4FC"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4E9E2F0F"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2580292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0B729F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D2959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22C0C08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57A6E79D"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39105371"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5D19A4" w14:paraId="687AED03"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298C46B5" w14:textId="77777777" w:rsidR="005D19A4" w:rsidRPr="004C150C" w:rsidRDefault="005D19A4" w:rsidP="005D19A4">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05815B7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E9E58D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BC318EF"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76A040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7CDFC003"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ED625F5"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5D19A4" w14:paraId="442BA17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4EE37118"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067679D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0A2DEC7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1ED4D777"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665AA1F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3E050B6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62933380"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5D19A4" w14:paraId="09DBD15F" w14:textId="77777777" w:rsidTr="00B20AB0">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58DE6EFB"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68546CB9" w14:textId="77777777" w:rsidR="005D19A4" w:rsidRPr="004C150C" w:rsidRDefault="005D19A4" w:rsidP="005D19A4">
                            <w:pPr>
                              <w:keepNext/>
                              <w:spacing w:after="60"/>
                              <w:rPr>
                                <w:rFonts w:ascii="Times New Roman" w:hAnsi="Times New Roman" w:cs="Times New Roman"/>
                                <w:b/>
                                <w:bCs/>
                                <w:sz w:val="22"/>
                                <w:szCs w:val="22"/>
                              </w:rPr>
                            </w:pPr>
                          </w:p>
                        </w:tc>
                      </w:tr>
                      <w:tr w:rsidR="005D19A4" w14:paraId="5D9679B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50FBED05"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6BC0CBE7"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E5B5D1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7210400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4746D15"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3189AF3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0A14DE07"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5D19A4" w14:paraId="49E23A79"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70C89D79"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5B4E210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F56870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1586DDD4"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71F8D00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7151775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5D5CBD97"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5D19A4" w14:paraId="189449EA"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6EA0E06"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5C28BC6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21D03BB8"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C8FD131"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44592C5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C075396"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01E61A2"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5D19A4" w14:paraId="5875A287" w14:textId="77777777" w:rsidTr="00B20AB0">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0BE4431E"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4EEF96B6" w14:textId="77777777" w:rsidR="005D19A4" w:rsidRPr="004C150C" w:rsidRDefault="005D19A4" w:rsidP="005D19A4">
                            <w:pPr>
                              <w:keepNext/>
                              <w:spacing w:after="60"/>
                              <w:rPr>
                                <w:rFonts w:ascii="Times New Roman" w:hAnsi="Times New Roman" w:cs="Times New Roman"/>
                                <w:b/>
                                <w:bCs/>
                                <w:sz w:val="22"/>
                                <w:szCs w:val="22"/>
                              </w:rPr>
                            </w:pPr>
                          </w:p>
                        </w:tc>
                      </w:tr>
                      <w:tr w:rsidR="005D19A4" w14:paraId="1EE2DF03"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33E8E9CA"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095DAE92"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9FED5C0"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05B2839"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4230E1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FE14EAA"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193D1C3"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5D19A4" w14:paraId="3C6A78EE" w14:textId="77777777" w:rsidTr="00B20AB0">
                        <w:trPr>
                          <w:cantSplit/>
                        </w:trPr>
                        <w:tc>
                          <w:tcPr>
                            <w:tcW w:w="3544" w:type="dxa"/>
                            <w:tcBorders>
                              <w:top w:val="single" w:sz="0" w:space="0" w:color="D3D3D3"/>
                              <w:left w:val="single" w:sz="0" w:space="0" w:color="D3D3D3"/>
                              <w:bottom w:val="single" w:sz="0" w:space="0" w:color="D3D3D3"/>
                              <w:right w:val="single" w:sz="0" w:space="0" w:color="D3D3D3"/>
                            </w:tcBorders>
                          </w:tcPr>
                          <w:p w14:paraId="00924046" w14:textId="77777777" w:rsidR="005D19A4" w:rsidRPr="004C150C" w:rsidRDefault="005D19A4" w:rsidP="005D19A4">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5B875A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086CDBF"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E8FCA96"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0D5BA32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0F8F859C"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1005751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5D19A4" w14:paraId="2C015E52" w14:textId="77777777" w:rsidTr="00B20AB0">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BAE206B" w14:textId="77777777" w:rsidR="005D19A4" w:rsidRPr="0017747B" w:rsidRDefault="005D19A4" w:rsidP="005D19A4">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421EA088" w14:textId="77777777" w:rsidR="005D19A4" w:rsidRPr="004C150C" w:rsidRDefault="005D19A4" w:rsidP="005D19A4">
                            <w:pPr>
                              <w:keepNext/>
                              <w:spacing w:after="60"/>
                              <w:rPr>
                                <w:rFonts w:ascii="Times New Roman" w:hAnsi="Times New Roman" w:cs="Times New Roman"/>
                                <w:b/>
                                <w:bCs/>
                                <w:sz w:val="22"/>
                                <w:szCs w:val="22"/>
                              </w:rPr>
                            </w:pPr>
                          </w:p>
                        </w:tc>
                      </w:tr>
                      <w:tr w:rsidR="005D19A4" w14:paraId="00AA1CC3" w14:textId="77777777" w:rsidTr="00B20AB0">
                        <w:trPr>
                          <w:cantSplit/>
                        </w:trPr>
                        <w:tc>
                          <w:tcPr>
                            <w:tcW w:w="3544" w:type="dxa"/>
                            <w:tcBorders>
                              <w:top w:val="single" w:sz="2" w:space="0" w:color="D3D3D3"/>
                              <w:left w:val="single" w:sz="2" w:space="0" w:color="D3D3D3"/>
                              <w:bottom w:val="single" w:sz="4" w:space="0" w:color="auto"/>
                              <w:right w:val="single" w:sz="2" w:space="0" w:color="D3D3D3"/>
                            </w:tcBorders>
                          </w:tcPr>
                          <w:p w14:paraId="4B8C2C41" w14:textId="77777777" w:rsidR="005D19A4" w:rsidRPr="008B3DBE" w:rsidRDefault="005D19A4" w:rsidP="005D19A4">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5B8AA9D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71A31424"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1848A443" w14:textId="77777777" w:rsidR="005D19A4" w:rsidRPr="0017747B" w:rsidRDefault="005D19A4" w:rsidP="005D19A4">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35D2697E"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6425E7BB" w14:textId="77777777" w:rsidR="005D19A4" w:rsidRPr="004C150C"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D37CC6C" w14:textId="77777777" w:rsidR="005D19A4" w:rsidRPr="001E5766" w:rsidRDefault="005D19A4" w:rsidP="005D19A4">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191E09EF" w14:textId="77777777" w:rsidR="005D19A4" w:rsidRPr="00A737D5" w:rsidRDefault="005D19A4" w:rsidP="005D19A4">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v:textbox>
                <w10:wrap type="square" anchorx="page"/>
              </v:shape>
            </w:pict>
          </mc:Fallback>
        </mc:AlternateContent>
      </w:r>
    </w:p>
    <w:p w14:paraId="3EB29BA2" w14:textId="77777777" w:rsidR="008B7A11" w:rsidRDefault="008B7A11" w:rsidP="008B7A11">
      <w:pPr>
        <w:ind w:firstLine="471"/>
        <w:jc w:val="both"/>
      </w:pPr>
      <w:r w:rsidRPr="00BF2F2F">
        <w:rPr>
          <w:b/>
          <w:bCs/>
        </w:rPr>
        <w:lastRenderedPageBreak/>
        <w:t xml:space="preserve">TABLE </w:t>
      </w:r>
      <w:r>
        <w:rPr>
          <w:b/>
          <w:bCs/>
        </w:rPr>
        <w:t>5</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for mental health outcomes</w:t>
      </w:r>
    </w:p>
    <w:p w14:paraId="65096127" w14:textId="77777777" w:rsidR="008B7A11" w:rsidRDefault="008B7A11" w:rsidP="008B7A11">
      <w:pPr>
        <w:jc w:val="both"/>
      </w:pPr>
    </w:p>
    <w:tbl>
      <w:tblPr>
        <w:tblW w:w="8628" w:type="dxa"/>
        <w:jc w:val="center"/>
        <w:tblCellMar>
          <w:left w:w="60" w:type="dxa"/>
          <w:right w:w="60" w:type="dxa"/>
        </w:tblCellMar>
        <w:tblLook w:val="04A0" w:firstRow="1" w:lastRow="0" w:firstColumn="1" w:lastColumn="0" w:noHBand="0" w:noVBand="1"/>
      </w:tblPr>
      <w:tblGrid>
        <w:gridCol w:w="3258"/>
        <w:gridCol w:w="1229"/>
        <w:gridCol w:w="1311"/>
        <w:gridCol w:w="1337"/>
        <w:gridCol w:w="1493"/>
      </w:tblGrid>
      <w:tr w:rsidR="008B7A11" w:rsidRPr="00EF3B79" w14:paraId="01BA2292" w14:textId="77777777" w:rsidTr="00B20AB0">
        <w:trPr>
          <w:cantSplit/>
          <w:trHeight w:val="290"/>
          <w:tblHeader/>
          <w:jc w:val="center"/>
        </w:trPr>
        <w:tc>
          <w:tcPr>
            <w:tcW w:w="3258" w:type="dxa"/>
            <w:tcBorders>
              <w:top w:val="single" w:sz="4" w:space="0" w:color="auto"/>
              <w:left w:val="single" w:sz="2" w:space="0" w:color="D3D3D3"/>
              <w:bottom w:val="single" w:sz="4" w:space="0" w:color="auto"/>
              <w:right w:val="single" w:sz="2" w:space="0" w:color="D3D3D3"/>
            </w:tcBorders>
            <w:hideMark/>
          </w:tcPr>
          <w:p w14:paraId="33E10410" w14:textId="77777777" w:rsidR="008B7A11" w:rsidRPr="00EF3B79" w:rsidRDefault="008B7A11" w:rsidP="00B20AB0">
            <w:pPr>
              <w:tabs>
                <w:tab w:val="left" w:pos="-60"/>
              </w:tabs>
              <w:ind w:hanging="60"/>
              <w:rPr>
                <w:i/>
                <w:iCs/>
              </w:rPr>
            </w:pPr>
            <w:r w:rsidRPr="00EF3B79">
              <w:rPr>
                <w:i/>
                <w:iCs/>
              </w:rPr>
              <w:t>Characteristics</w:t>
            </w:r>
          </w:p>
        </w:tc>
        <w:tc>
          <w:tcPr>
            <w:tcW w:w="1229" w:type="dxa"/>
            <w:tcBorders>
              <w:top w:val="single" w:sz="4" w:space="0" w:color="auto"/>
              <w:left w:val="single" w:sz="2" w:space="0" w:color="D3D3D3"/>
              <w:bottom w:val="single" w:sz="4" w:space="0" w:color="auto"/>
              <w:right w:val="nil"/>
            </w:tcBorders>
            <w:hideMark/>
          </w:tcPr>
          <w:p w14:paraId="5A65AD0E" w14:textId="77777777" w:rsidR="008B7A11" w:rsidRPr="00EF3B79" w:rsidRDefault="008B7A11" w:rsidP="00B20AB0">
            <w:pPr>
              <w:tabs>
                <w:tab w:val="left" w:pos="795"/>
              </w:tabs>
              <w:rPr>
                <w:i/>
                <w:iCs/>
              </w:rPr>
            </w:pPr>
            <w:r w:rsidRPr="00EF3B79">
              <w:rPr>
                <w:i/>
                <w:iCs/>
              </w:rPr>
              <w:t>Studies (</w:t>
            </w:r>
            <w:r>
              <w:rPr>
                <w:i/>
                <w:iCs/>
              </w:rPr>
              <w:t>j</w:t>
            </w:r>
            <w:r w:rsidRPr="00EF3B79">
              <w:rPr>
                <w:i/>
                <w:iCs/>
              </w:rPr>
              <w:t>)</w:t>
            </w:r>
          </w:p>
        </w:tc>
        <w:tc>
          <w:tcPr>
            <w:tcW w:w="1311" w:type="dxa"/>
            <w:tcBorders>
              <w:top w:val="single" w:sz="4" w:space="0" w:color="auto"/>
              <w:left w:val="nil"/>
              <w:bottom w:val="single" w:sz="4" w:space="0" w:color="auto"/>
              <w:right w:val="nil"/>
            </w:tcBorders>
            <w:hideMark/>
          </w:tcPr>
          <w:p w14:paraId="09ACEAB9" w14:textId="77777777" w:rsidR="008B7A11" w:rsidRPr="00EF3B79" w:rsidRDefault="008B7A11" w:rsidP="00B20AB0">
            <w:pPr>
              <w:tabs>
                <w:tab w:val="left" w:pos="795"/>
              </w:tabs>
              <w:rPr>
                <w:i/>
                <w:iCs/>
              </w:rPr>
            </w:pPr>
            <w:r w:rsidRPr="00EF3B79">
              <w:rPr>
                <w:i/>
                <w:iCs/>
              </w:rPr>
              <w:t>Effects (</w:t>
            </w:r>
            <w:r>
              <w:rPr>
                <w:i/>
                <w:iCs/>
              </w:rPr>
              <w:t>k</w:t>
            </w:r>
            <w:r w:rsidRPr="00EF3B79">
              <w:rPr>
                <w:i/>
                <w:iCs/>
              </w:rPr>
              <w:t>)</w:t>
            </w:r>
          </w:p>
        </w:tc>
        <w:tc>
          <w:tcPr>
            <w:tcW w:w="1337" w:type="dxa"/>
            <w:tcBorders>
              <w:top w:val="single" w:sz="4" w:space="0" w:color="auto"/>
              <w:left w:val="nil"/>
              <w:bottom w:val="single" w:sz="4" w:space="0" w:color="auto"/>
              <w:right w:val="nil"/>
            </w:tcBorders>
            <w:hideMark/>
          </w:tcPr>
          <w:p w14:paraId="49B57F9E" w14:textId="77777777" w:rsidR="008B7A11" w:rsidRPr="00EF3B79" w:rsidRDefault="008B7A11" w:rsidP="00B20AB0">
            <w:pPr>
              <w:tabs>
                <w:tab w:val="left" w:pos="795"/>
              </w:tabs>
              <w:rPr>
                <w:i/>
                <w:iCs/>
              </w:rPr>
            </w:pPr>
            <w:r w:rsidRPr="00EF3B79">
              <w:rPr>
                <w:i/>
                <w:iCs/>
              </w:rPr>
              <w:t>% Studies</w:t>
            </w:r>
          </w:p>
        </w:tc>
        <w:tc>
          <w:tcPr>
            <w:tcW w:w="1493" w:type="dxa"/>
            <w:tcBorders>
              <w:top w:val="single" w:sz="4" w:space="0" w:color="auto"/>
              <w:left w:val="nil"/>
              <w:bottom w:val="single" w:sz="4" w:space="0" w:color="auto"/>
              <w:right w:val="single" w:sz="2" w:space="0" w:color="D3D3D3"/>
            </w:tcBorders>
            <w:hideMark/>
          </w:tcPr>
          <w:p w14:paraId="52EDA405" w14:textId="77777777" w:rsidR="008B7A11" w:rsidRPr="00EF3B79" w:rsidRDefault="008B7A11" w:rsidP="00B20AB0">
            <w:pPr>
              <w:tabs>
                <w:tab w:val="left" w:pos="795"/>
              </w:tabs>
              <w:rPr>
                <w:i/>
                <w:iCs/>
              </w:rPr>
            </w:pPr>
            <w:r w:rsidRPr="00EF3B79">
              <w:rPr>
                <w:i/>
                <w:iCs/>
              </w:rPr>
              <w:t>% Effects</w:t>
            </w:r>
          </w:p>
        </w:tc>
      </w:tr>
      <w:tr w:rsidR="008B7A11" w:rsidRPr="00EF3B79" w14:paraId="3C5A35F7" w14:textId="77777777" w:rsidTr="00B20AB0">
        <w:trPr>
          <w:cantSplit/>
          <w:trHeight w:val="309"/>
          <w:jc w:val="center"/>
        </w:trPr>
        <w:tc>
          <w:tcPr>
            <w:tcW w:w="8628"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CCCEAD8" w14:textId="77777777" w:rsidR="008B7A11" w:rsidRPr="00EF3B79" w:rsidRDefault="008B7A11" w:rsidP="00B20AB0">
            <w:pPr>
              <w:tabs>
                <w:tab w:val="left" w:pos="795"/>
              </w:tabs>
              <w:rPr>
                <w:b/>
                <w:bCs/>
                <w:sz w:val="22"/>
                <w:szCs w:val="22"/>
              </w:rPr>
            </w:pPr>
            <w:r w:rsidRPr="00EF3B79">
              <w:rPr>
                <w:b/>
                <w:bCs/>
                <w:sz w:val="22"/>
                <w:szCs w:val="22"/>
              </w:rPr>
              <w:t>Context</w:t>
            </w:r>
          </w:p>
        </w:tc>
      </w:tr>
      <w:tr w:rsidR="008B7A11" w:rsidRPr="00EF3B79" w14:paraId="15953DB0" w14:textId="77777777" w:rsidTr="00B20AB0">
        <w:trPr>
          <w:cantSplit/>
          <w:trHeight w:val="249"/>
          <w:jc w:val="center"/>
        </w:trPr>
        <w:tc>
          <w:tcPr>
            <w:tcW w:w="3258" w:type="dxa"/>
            <w:tcBorders>
              <w:top w:val="single" w:sz="2" w:space="0" w:color="FFFFFF"/>
              <w:left w:val="single" w:sz="2" w:space="0" w:color="FFFFFF"/>
              <w:bottom w:val="single" w:sz="2" w:space="0" w:color="FFFFFF"/>
              <w:right w:val="single" w:sz="2" w:space="0" w:color="FFFFFF"/>
            </w:tcBorders>
            <w:hideMark/>
          </w:tcPr>
          <w:p w14:paraId="6BD518DF" w14:textId="77777777" w:rsidR="008B7A11" w:rsidRPr="00EF3B79" w:rsidRDefault="008B7A11" w:rsidP="00B20AB0">
            <w:pPr>
              <w:tabs>
                <w:tab w:val="left" w:pos="795"/>
              </w:tabs>
              <w:rPr>
                <w:sz w:val="22"/>
                <w:szCs w:val="22"/>
              </w:rPr>
            </w:pPr>
            <w:r w:rsidRPr="00EF3B79">
              <w:rPr>
                <w:sz w:val="22"/>
                <w:szCs w:val="22"/>
              </w:rPr>
              <w:t>Australia</w:t>
            </w:r>
          </w:p>
        </w:tc>
        <w:tc>
          <w:tcPr>
            <w:tcW w:w="1229" w:type="dxa"/>
            <w:tcBorders>
              <w:top w:val="single" w:sz="2" w:space="0" w:color="FFFFFF"/>
              <w:left w:val="single" w:sz="2" w:space="0" w:color="FFFFFF"/>
              <w:bottom w:val="single" w:sz="2" w:space="0" w:color="FFFFFF"/>
              <w:right w:val="single" w:sz="2" w:space="0" w:color="FFFFFF"/>
            </w:tcBorders>
            <w:hideMark/>
          </w:tcPr>
          <w:p w14:paraId="6928228A"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43C1E7F7" w14:textId="77777777" w:rsidR="008B7A11" w:rsidRPr="00EF3B79" w:rsidRDefault="008B7A11" w:rsidP="00B20AB0">
            <w:pPr>
              <w:tabs>
                <w:tab w:val="left" w:pos="795"/>
              </w:tabs>
              <w:rPr>
                <w:sz w:val="22"/>
                <w:szCs w:val="22"/>
              </w:rPr>
            </w:pPr>
            <w:r w:rsidRPr="007A704D">
              <w:rPr>
                <w:sz w:val="22"/>
                <w:szCs w:val="22"/>
              </w:rPr>
              <w:t>22</w:t>
            </w:r>
          </w:p>
        </w:tc>
        <w:tc>
          <w:tcPr>
            <w:tcW w:w="1337" w:type="dxa"/>
            <w:tcBorders>
              <w:top w:val="single" w:sz="2" w:space="0" w:color="FFFFFF"/>
              <w:left w:val="single" w:sz="2" w:space="0" w:color="FFFFFF"/>
              <w:bottom w:val="single" w:sz="2" w:space="0" w:color="FFFFFF"/>
              <w:right w:val="single" w:sz="2" w:space="0" w:color="FFFFFF"/>
            </w:tcBorders>
            <w:hideMark/>
          </w:tcPr>
          <w:p w14:paraId="00ECD4C9"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8ABE5A2" w14:textId="77777777" w:rsidR="008B7A11" w:rsidRPr="00EF3B79" w:rsidRDefault="008B7A11" w:rsidP="00B20AB0">
            <w:pPr>
              <w:tabs>
                <w:tab w:val="left" w:pos="795"/>
              </w:tabs>
              <w:rPr>
                <w:sz w:val="22"/>
                <w:szCs w:val="22"/>
              </w:rPr>
            </w:pPr>
            <w:r w:rsidRPr="007A704D">
              <w:rPr>
                <w:sz w:val="22"/>
                <w:szCs w:val="22"/>
              </w:rPr>
              <w:t>15.3</w:t>
            </w:r>
          </w:p>
        </w:tc>
      </w:tr>
      <w:tr w:rsidR="008B7A11" w:rsidRPr="00EF3B79" w14:paraId="46D32644" w14:textId="77777777" w:rsidTr="00B20AB0">
        <w:trPr>
          <w:cantSplit/>
          <w:trHeight w:val="153"/>
          <w:jc w:val="center"/>
        </w:trPr>
        <w:tc>
          <w:tcPr>
            <w:tcW w:w="3258" w:type="dxa"/>
            <w:tcBorders>
              <w:top w:val="single" w:sz="2" w:space="0" w:color="FFFFFF"/>
              <w:left w:val="single" w:sz="2" w:space="0" w:color="FFFFFF"/>
              <w:bottom w:val="single" w:sz="2" w:space="0" w:color="FFFFFF"/>
              <w:right w:val="single" w:sz="2" w:space="0" w:color="FFFFFF"/>
            </w:tcBorders>
            <w:hideMark/>
          </w:tcPr>
          <w:p w14:paraId="196C5302" w14:textId="77777777" w:rsidR="008B7A11" w:rsidRPr="00EF3B79" w:rsidRDefault="008B7A11" w:rsidP="00B20AB0">
            <w:pPr>
              <w:tabs>
                <w:tab w:val="left" w:pos="795"/>
              </w:tabs>
              <w:rPr>
                <w:sz w:val="22"/>
                <w:szCs w:val="22"/>
              </w:rPr>
            </w:pPr>
            <w:r w:rsidRPr="00EF3B79">
              <w:rPr>
                <w:sz w:val="22"/>
                <w:szCs w:val="22"/>
              </w:rPr>
              <w:t>Austria</w:t>
            </w:r>
          </w:p>
        </w:tc>
        <w:tc>
          <w:tcPr>
            <w:tcW w:w="1229" w:type="dxa"/>
            <w:tcBorders>
              <w:top w:val="single" w:sz="2" w:space="0" w:color="FFFFFF"/>
              <w:left w:val="single" w:sz="2" w:space="0" w:color="FFFFFF"/>
              <w:bottom w:val="single" w:sz="2" w:space="0" w:color="FFFFFF"/>
              <w:right w:val="single" w:sz="2" w:space="0" w:color="FFFFFF"/>
            </w:tcBorders>
            <w:hideMark/>
          </w:tcPr>
          <w:p w14:paraId="6BB9293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96DF423"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4A3BAEEB"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6EB23CCB"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3A6D0D6E" w14:textId="77777777" w:rsidTr="00B20AB0">
        <w:trPr>
          <w:cantSplit/>
          <w:trHeight w:val="158"/>
          <w:jc w:val="center"/>
        </w:trPr>
        <w:tc>
          <w:tcPr>
            <w:tcW w:w="3258" w:type="dxa"/>
            <w:tcBorders>
              <w:top w:val="single" w:sz="2" w:space="0" w:color="FFFFFF"/>
              <w:left w:val="single" w:sz="2" w:space="0" w:color="FFFFFF"/>
              <w:bottom w:val="single" w:sz="2" w:space="0" w:color="FFFFFF"/>
              <w:right w:val="single" w:sz="2" w:space="0" w:color="FFFFFF"/>
            </w:tcBorders>
            <w:hideMark/>
          </w:tcPr>
          <w:p w14:paraId="2D6FD58C" w14:textId="77777777" w:rsidR="008B7A11" w:rsidRPr="00EF3B79" w:rsidRDefault="008B7A11" w:rsidP="00B20AB0">
            <w:pPr>
              <w:tabs>
                <w:tab w:val="left" w:pos="795"/>
              </w:tabs>
              <w:rPr>
                <w:sz w:val="22"/>
                <w:szCs w:val="22"/>
              </w:rPr>
            </w:pPr>
            <w:r w:rsidRPr="00EF3B79">
              <w:rPr>
                <w:sz w:val="22"/>
                <w:szCs w:val="22"/>
              </w:rPr>
              <w:t>Canada</w:t>
            </w:r>
          </w:p>
        </w:tc>
        <w:tc>
          <w:tcPr>
            <w:tcW w:w="1229" w:type="dxa"/>
            <w:tcBorders>
              <w:top w:val="single" w:sz="2" w:space="0" w:color="FFFFFF"/>
              <w:left w:val="single" w:sz="2" w:space="0" w:color="FFFFFF"/>
              <w:bottom w:val="single" w:sz="2" w:space="0" w:color="FFFFFF"/>
              <w:right w:val="single" w:sz="2" w:space="0" w:color="FFFFFF"/>
            </w:tcBorders>
            <w:hideMark/>
          </w:tcPr>
          <w:p w14:paraId="36602358"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138A563"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152D8635"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E825E6C"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50360BC0" w14:textId="77777777" w:rsidTr="00B20AB0">
        <w:trPr>
          <w:cantSplit/>
          <w:trHeight w:val="178"/>
          <w:jc w:val="center"/>
        </w:trPr>
        <w:tc>
          <w:tcPr>
            <w:tcW w:w="3258" w:type="dxa"/>
            <w:tcBorders>
              <w:top w:val="single" w:sz="2" w:space="0" w:color="FFFFFF"/>
              <w:left w:val="single" w:sz="2" w:space="0" w:color="FFFFFF"/>
              <w:bottom w:val="single" w:sz="2" w:space="0" w:color="FFFFFF"/>
              <w:right w:val="single" w:sz="2" w:space="0" w:color="FFFFFF"/>
            </w:tcBorders>
            <w:hideMark/>
          </w:tcPr>
          <w:p w14:paraId="04A917A5" w14:textId="77777777" w:rsidR="008B7A11" w:rsidRPr="00EF3B79" w:rsidRDefault="008B7A11" w:rsidP="00B20AB0">
            <w:pPr>
              <w:tabs>
                <w:tab w:val="left" w:pos="795"/>
              </w:tabs>
              <w:rPr>
                <w:sz w:val="22"/>
                <w:szCs w:val="22"/>
              </w:rPr>
            </w:pPr>
            <w:r>
              <w:rPr>
                <w:sz w:val="22"/>
                <w:szCs w:val="22"/>
              </w:rPr>
              <w:t>K</w:t>
            </w:r>
            <w:r w:rsidRPr="00EF3B79">
              <w:rPr>
                <w:sz w:val="22"/>
                <w:szCs w:val="22"/>
              </w:rPr>
              <w:t>orea</w:t>
            </w:r>
          </w:p>
        </w:tc>
        <w:tc>
          <w:tcPr>
            <w:tcW w:w="1229" w:type="dxa"/>
            <w:tcBorders>
              <w:top w:val="single" w:sz="2" w:space="0" w:color="FFFFFF"/>
              <w:left w:val="single" w:sz="2" w:space="0" w:color="FFFFFF"/>
              <w:bottom w:val="single" w:sz="2" w:space="0" w:color="FFFFFF"/>
              <w:right w:val="single" w:sz="2" w:space="0" w:color="FFFFFF"/>
            </w:tcBorders>
            <w:hideMark/>
          </w:tcPr>
          <w:p w14:paraId="65FCD0E2"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2EE653EE"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552EA588"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9912499"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6DC1596A" w14:textId="77777777" w:rsidTr="00B20AB0">
        <w:trPr>
          <w:cantSplit/>
          <w:trHeight w:val="185"/>
          <w:jc w:val="center"/>
        </w:trPr>
        <w:tc>
          <w:tcPr>
            <w:tcW w:w="3258" w:type="dxa"/>
            <w:tcBorders>
              <w:top w:val="single" w:sz="2" w:space="0" w:color="FFFFFF"/>
              <w:left w:val="single" w:sz="2" w:space="0" w:color="FFFFFF"/>
              <w:bottom w:val="single" w:sz="2" w:space="0" w:color="FFFFFF"/>
              <w:right w:val="single" w:sz="2" w:space="0" w:color="FFFFFF"/>
            </w:tcBorders>
            <w:hideMark/>
          </w:tcPr>
          <w:p w14:paraId="446D9C7E" w14:textId="77777777" w:rsidR="008B7A11" w:rsidRPr="00EF3B79" w:rsidRDefault="008B7A11" w:rsidP="00B20AB0">
            <w:pPr>
              <w:tabs>
                <w:tab w:val="left" w:pos="795"/>
              </w:tabs>
              <w:rPr>
                <w:sz w:val="22"/>
                <w:szCs w:val="22"/>
              </w:rPr>
            </w:pPr>
            <w:r w:rsidRPr="00EF3B79">
              <w:rPr>
                <w:sz w:val="22"/>
                <w:szCs w:val="22"/>
              </w:rPr>
              <w:t>Finland</w:t>
            </w:r>
          </w:p>
        </w:tc>
        <w:tc>
          <w:tcPr>
            <w:tcW w:w="1229" w:type="dxa"/>
            <w:tcBorders>
              <w:top w:val="single" w:sz="2" w:space="0" w:color="FFFFFF"/>
              <w:left w:val="single" w:sz="2" w:space="0" w:color="FFFFFF"/>
              <w:bottom w:val="single" w:sz="2" w:space="0" w:color="FFFFFF"/>
              <w:right w:val="single" w:sz="2" w:space="0" w:color="FFFFFF"/>
            </w:tcBorders>
            <w:hideMark/>
          </w:tcPr>
          <w:p w14:paraId="3C195C2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3F0F77F"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3E5386DF"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569FAA5"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99176A8"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2D9030AB" w14:textId="77777777" w:rsidR="008B7A11" w:rsidRPr="00EF3B79" w:rsidRDefault="008B7A11" w:rsidP="00B20AB0">
            <w:pPr>
              <w:tabs>
                <w:tab w:val="left" w:pos="795"/>
              </w:tabs>
              <w:rPr>
                <w:sz w:val="22"/>
                <w:szCs w:val="22"/>
              </w:rPr>
            </w:pPr>
            <w:r w:rsidRPr="00EF3B79">
              <w:rPr>
                <w:sz w:val="22"/>
                <w:szCs w:val="22"/>
              </w:rPr>
              <w:t>Germany</w:t>
            </w:r>
          </w:p>
        </w:tc>
        <w:tc>
          <w:tcPr>
            <w:tcW w:w="1229" w:type="dxa"/>
            <w:tcBorders>
              <w:top w:val="single" w:sz="2" w:space="0" w:color="FFFFFF"/>
              <w:left w:val="single" w:sz="2" w:space="0" w:color="FFFFFF"/>
              <w:bottom w:val="single" w:sz="2" w:space="0" w:color="FFFFFF"/>
              <w:right w:val="single" w:sz="2" w:space="0" w:color="FFFFFF"/>
            </w:tcBorders>
            <w:hideMark/>
          </w:tcPr>
          <w:p w14:paraId="0FA7DF06" w14:textId="77777777" w:rsidR="008B7A11" w:rsidRPr="00EF3B79" w:rsidRDefault="008B7A11" w:rsidP="00B20AB0">
            <w:pPr>
              <w:tabs>
                <w:tab w:val="left" w:pos="795"/>
              </w:tabs>
              <w:rPr>
                <w:sz w:val="22"/>
                <w:szCs w:val="22"/>
              </w:rPr>
            </w:pPr>
            <w:r w:rsidRPr="007A704D">
              <w:rPr>
                <w:sz w:val="22"/>
                <w:szCs w:val="22"/>
              </w:rPr>
              <w:t>4</w:t>
            </w:r>
          </w:p>
        </w:tc>
        <w:tc>
          <w:tcPr>
            <w:tcW w:w="1311" w:type="dxa"/>
            <w:tcBorders>
              <w:top w:val="single" w:sz="2" w:space="0" w:color="FFFFFF"/>
              <w:left w:val="single" w:sz="2" w:space="0" w:color="FFFFFF"/>
              <w:bottom w:val="single" w:sz="2" w:space="0" w:color="FFFFFF"/>
              <w:right w:val="single" w:sz="2" w:space="0" w:color="FFFFFF"/>
            </w:tcBorders>
            <w:hideMark/>
          </w:tcPr>
          <w:p w14:paraId="3623A6EC"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0C778FD" w14:textId="77777777" w:rsidR="008B7A11" w:rsidRPr="00EF3B79" w:rsidRDefault="008B7A11" w:rsidP="00B20AB0">
            <w:pPr>
              <w:tabs>
                <w:tab w:val="left" w:pos="795"/>
              </w:tabs>
              <w:rPr>
                <w:sz w:val="22"/>
                <w:szCs w:val="22"/>
              </w:rPr>
            </w:pPr>
            <w:r w:rsidRPr="007A704D">
              <w:rPr>
                <w:sz w:val="22"/>
                <w:szCs w:val="22"/>
              </w:rPr>
              <w:t>9.5</w:t>
            </w:r>
          </w:p>
        </w:tc>
        <w:tc>
          <w:tcPr>
            <w:tcW w:w="1493" w:type="dxa"/>
            <w:tcBorders>
              <w:top w:val="single" w:sz="2" w:space="0" w:color="FFFFFF"/>
              <w:left w:val="single" w:sz="2" w:space="0" w:color="FFFFFF"/>
              <w:bottom w:val="single" w:sz="2" w:space="0" w:color="FFFFFF"/>
              <w:right w:val="single" w:sz="2" w:space="0" w:color="FFFFFF"/>
            </w:tcBorders>
            <w:hideMark/>
          </w:tcPr>
          <w:p w14:paraId="4F793FC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145DFFD7" w14:textId="77777777" w:rsidTr="00B20AB0">
        <w:trPr>
          <w:cantSplit/>
          <w:trHeight w:val="210"/>
          <w:jc w:val="center"/>
        </w:trPr>
        <w:tc>
          <w:tcPr>
            <w:tcW w:w="3258" w:type="dxa"/>
            <w:tcBorders>
              <w:top w:val="single" w:sz="2" w:space="0" w:color="FFFFFF"/>
              <w:left w:val="single" w:sz="2" w:space="0" w:color="FFFFFF"/>
              <w:bottom w:val="single" w:sz="2" w:space="0" w:color="FFFFFF"/>
              <w:right w:val="single" w:sz="2" w:space="0" w:color="FFFFFF"/>
            </w:tcBorders>
            <w:hideMark/>
          </w:tcPr>
          <w:p w14:paraId="5C820D68" w14:textId="77777777" w:rsidR="008B7A11" w:rsidRPr="00EF3B79" w:rsidRDefault="008B7A11" w:rsidP="00B20AB0">
            <w:pPr>
              <w:tabs>
                <w:tab w:val="left" w:pos="795"/>
              </w:tabs>
              <w:rPr>
                <w:sz w:val="22"/>
                <w:szCs w:val="22"/>
              </w:rPr>
            </w:pPr>
            <w:r w:rsidRPr="00EF3B79">
              <w:rPr>
                <w:sz w:val="22"/>
                <w:szCs w:val="22"/>
              </w:rPr>
              <w:t>Ireland</w:t>
            </w:r>
          </w:p>
        </w:tc>
        <w:tc>
          <w:tcPr>
            <w:tcW w:w="1229" w:type="dxa"/>
            <w:tcBorders>
              <w:top w:val="single" w:sz="2" w:space="0" w:color="FFFFFF"/>
              <w:left w:val="single" w:sz="2" w:space="0" w:color="FFFFFF"/>
              <w:bottom w:val="single" w:sz="2" w:space="0" w:color="FFFFFF"/>
              <w:right w:val="single" w:sz="2" w:space="0" w:color="FFFFFF"/>
            </w:tcBorders>
            <w:hideMark/>
          </w:tcPr>
          <w:p w14:paraId="04492AB9"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5F8A9D1" w14:textId="77777777" w:rsidR="008B7A11" w:rsidRPr="00EF3B79" w:rsidRDefault="008B7A11" w:rsidP="00B20AB0">
            <w:pPr>
              <w:tabs>
                <w:tab w:val="left" w:pos="795"/>
              </w:tabs>
              <w:rPr>
                <w:sz w:val="22"/>
                <w:szCs w:val="22"/>
              </w:rPr>
            </w:pPr>
            <w:r w:rsidRPr="007A704D">
              <w:rPr>
                <w:sz w:val="22"/>
                <w:szCs w:val="22"/>
              </w:rPr>
              <w:t>6</w:t>
            </w:r>
          </w:p>
        </w:tc>
        <w:tc>
          <w:tcPr>
            <w:tcW w:w="1337" w:type="dxa"/>
            <w:tcBorders>
              <w:top w:val="single" w:sz="2" w:space="0" w:color="FFFFFF"/>
              <w:left w:val="single" w:sz="2" w:space="0" w:color="FFFFFF"/>
              <w:bottom w:val="single" w:sz="2" w:space="0" w:color="FFFFFF"/>
              <w:right w:val="single" w:sz="2" w:space="0" w:color="FFFFFF"/>
            </w:tcBorders>
            <w:hideMark/>
          </w:tcPr>
          <w:p w14:paraId="2F9769A7"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5EBD0462" w14:textId="77777777" w:rsidR="008B7A11" w:rsidRPr="00EF3B79" w:rsidRDefault="008B7A11" w:rsidP="00B20AB0">
            <w:pPr>
              <w:tabs>
                <w:tab w:val="left" w:pos="795"/>
              </w:tabs>
              <w:rPr>
                <w:sz w:val="22"/>
                <w:szCs w:val="22"/>
              </w:rPr>
            </w:pPr>
            <w:r w:rsidRPr="007A704D">
              <w:rPr>
                <w:sz w:val="22"/>
                <w:szCs w:val="22"/>
              </w:rPr>
              <w:t>4.2</w:t>
            </w:r>
          </w:p>
        </w:tc>
      </w:tr>
      <w:tr w:rsidR="008B7A11" w:rsidRPr="00EF3B79" w14:paraId="2485ED6E" w14:textId="77777777" w:rsidTr="00B20AB0">
        <w:trPr>
          <w:cantSplit/>
          <w:trHeight w:val="89"/>
          <w:jc w:val="center"/>
        </w:trPr>
        <w:tc>
          <w:tcPr>
            <w:tcW w:w="3258" w:type="dxa"/>
            <w:tcBorders>
              <w:top w:val="single" w:sz="2" w:space="0" w:color="FFFFFF"/>
              <w:left w:val="single" w:sz="2" w:space="0" w:color="FFFFFF"/>
              <w:bottom w:val="single" w:sz="2" w:space="0" w:color="FFFFFF"/>
              <w:right w:val="single" w:sz="2" w:space="0" w:color="FFFFFF"/>
            </w:tcBorders>
            <w:hideMark/>
          </w:tcPr>
          <w:p w14:paraId="752CA595" w14:textId="77777777" w:rsidR="008B7A11" w:rsidRPr="00EF3B79" w:rsidRDefault="008B7A11" w:rsidP="00B20AB0">
            <w:pPr>
              <w:tabs>
                <w:tab w:val="left" w:pos="795"/>
              </w:tabs>
              <w:rPr>
                <w:sz w:val="22"/>
                <w:szCs w:val="22"/>
              </w:rPr>
            </w:pPr>
            <w:r w:rsidRPr="00EF3B79">
              <w:rPr>
                <w:sz w:val="22"/>
                <w:szCs w:val="22"/>
              </w:rPr>
              <w:t>Italy</w:t>
            </w:r>
          </w:p>
        </w:tc>
        <w:tc>
          <w:tcPr>
            <w:tcW w:w="1229" w:type="dxa"/>
            <w:tcBorders>
              <w:top w:val="single" w:sz="2" w:space="0" w:color="FFFFFF"/>
              <w:left w:val="single" w:sz="2" w:space="0" w:color="FFFFFF"/>
              <w:bottom w:val="single" w:sz="2" w:space="0" w:color="FFFFFF"/>
              <w:right w:val="single" w:sz="2" w:space="0" w:color="FFFFFF"/>
            </w:tcBorders>
            <w:hideMark/>
          </w:tcPr>
          <w:p w14:paraId="4CD93419"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43B07D5F"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64C67AA1"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D5B5984"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77C23EC2" w14:textId="77777777" w:rsidTr="00B20AB0">
        <w:trPr>
          <w:cantSplit/>
          <w:trHeight w:val="237"/>
          <w:jc w:val="center"/>
        </w:trPr>
        <w:tc>
          <w:tcPr>
            <w:tcW w:w="3258" w:type="dxa"/>
            <w:tcBorders>
              <w:top w:val="single" w:sz="2" w:space="0" w:color="FFFFFF"/>
              <w:left w:val="single" w:sz="2" w:space="0" w:color="FFFFFF"/>
              <w:bottom w:val="single" w:sz="2" w:space="0" w:color="FFFFFF"/>
              <w:right w:val="single" w:sz="2" w:space="0" w:color="FFFFFF"/>
            </w:tcBorders>
            <w:hideMark/>
          </w:tcPr>
          <w:p w14:paraId="40F24B95" w14:textId="77777777" w:rsidR="008B7A11" w:rsidRPr="00EF3B79" w:rsidRDefault="008B7A11" w:rsidP="00B20AB0">
            <w:pPr>
              <w:tabs>
                <w:tab w:val="left" w:pos="795"/>
              </w:tabs>
              <w:rPr>
                <w:sz w:val="22"/>
                <w:szCs w:val="22"/>
              </w:rPr>
            </w:pPr>
            <w:r w:rsidRPr="00EF3B79">
              <w:rPr>
                <w:sz w:val="22"/>
                <w:szCs w:val="22"/>
              </w:rPr>
              <w:t>Japan</w:t>
            </w:r>
          </w:p>
        </w:tc>
        <w:tc>
          <w:tcPr>
            <w:tcW w:w="1229" w:type="dxa"/>
            <w:tcBorders>
              <w:top w:val="single" w:sz="2" w:space="0" w:color="FFFFFF"/>
              <w:left w:val="single" w:sz="2" w:space="0" w:color="FFFFFF"/>
              <w:bottom w:val="single" w:sz="2" w:space="0" w:color="FFFFFF"/>
              <w:right w:val="single" w:sz="2" w:space="0" w:color="FFFFFF"/>
            </w:tcBorders>
            <w:hideMark/>
          </w:tcPr>
          <w:p w14:paraId="2A4A7CEE"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6A77C39"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62554E4D"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DA9D7A1"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7D855A40"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1EEA1AB" w14:textId="77777777" w:rsidR="008B7A11" w:rsidRPr="00EF3B79" w:rsidRDefault="008B7A11" w:rsidP="00B20AB0">
            <w:pPr>
              <w:tabs>
                <w:tab w:val="left" w:pos="795"/>
              </w:tabs>
              <w:rPr>
                <w:sz w:val="22"/>
                <w:szCs w:val="22"/>
              </w:rPr>
            </w:pPr>
            <w:r w:rsidRPr="00EF3B79">
              <w:rPr>
                <w:sz w:val="22"/>
                <w:szCs w:val="22"/>
              </w:rPr>
              <w:t>Netherlands</w:t>
            </w:r>
          </w:p>
        </w:tc>
        <w:tc>
          <w:tcPr>
            <w:tcW w:w="1229" w:type="dxa"/>
            <w:tcBorders>
              <w:top w:val="single" w:sz="2" w:space="0" w:color="FFFFFF"/>
              <w:left w:val="single" w:sz="2" w:space="0" w:color="FFFFFF"/>
              <w:bottom w:val="single" w:sz="2" w:space="0" w:color="FFFFFF"/>
              <w:right w:val="single" w:sz="2" w:space="0" w:color="FFFFFF"/>
            </w:tcBorders>
            <w:hideMark/>
          </w:tcPr>
          <w:p w14:paraId="6ABD0D7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1B9665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70970917"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D44A54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6476206C"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FE431C5" w14:textId="77777777" w:rsidR="008B7A11" w:rsidRPr="00EF3B79" w:rsidRDefault="008B7A11" w:rsidP="00B20AB0">
            <w:pPr>
              <w:tabs>
                <w:tab w:val="left" w:pos="795"/>
              </w:tabs>
              <w:rPr>
                <w:sz w:val="22"/>
                <w:szCs w:val="22"/>
              </w:rPr>
            </w:pPr>
            <w:r w:rsidRPr="00EF3B79">
              <w:rPr>
                <w:sz w:val="22"/>
                <w:szCs w:val="22"/>
              </w:rPr>
              <w:t>Norway</w:t>
            </w:r>
          </w:p>
        </w:tc>
        <w:tc>
          <w:tcPr>
            <w:tcW w:w="1229" w:type="dxa"/>
            <w:tcBorders>
              <w:top w:val="single" w:sz="2" w:space="0" w:color="FFFFFF"/>
              <w:left w:val="single" w:sz="2" w:space="0" w:color="FFFFFF"/>
              <w:bottom w:val="single" w:sz="2" w:space="0" w:color="FFFFFF"/>
              <w:right w:val="single" w:sz="2" w:space="0" w:color="FFFFFF"/>
            </w:tcBorders>
            <w:hideMark/>
          </w:tcPr>
          <w:p w14:paraId="705661C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CF10773"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05B794A2"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ECDB3C3"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7D567AC9" w14:textId="77777777" w:rsidTr="00B20AB0">
        <w:trPr>
          <w:cantSplit/>
          <w:trHeight w:val="141"/>
          <w:jc w:val="center"/>
        </w:trPr>
        <w:tc>
          <w:tcPr>
            <w:tcW w:w="3258" w:type="dxa"/>
            <w:tcBorders>
              <w:top w:val="single" w:sz="2" w:space="0" w:color="FFFFFF"/>
              <w:left w:val="single" w:sz="2" w:space="0" w:color="FFFFFF"/>
              <w:bottom w:val="single" w:sz="2" w:space="0" w:color="FFFFFF"/>
              <w:right w:val="single" w:sz="2" w:space="0" w:color="FFFFFF"/>
            </w:tcBorders>
            <w:hideMark/>
          </w:tcPr>
          <w:p w14:paraId="22C6AE52" w14:textId="77777777" w:rsidR="008B7A11" w:rsidRPr="00EF3B79" w:rsidRDefault="008B7A11" w:rsidP="00B20AB0">
            <w:pPr>
              <w:tabs>
                <w:tab w:val="left" w:pos="795"/>
              </w:tabs>
              <w:rPr>
                <w:sz w:val="22"/>
                <w:szCs w:val="22"/>
              </w:rPr>
            </w:pPr>
            <w:r w:rsidRPr="00EF3B79">
              <w:rPr>
                <w:sz w:val="22"/>
                <w:szCs w:val="22"/>
              </w:rPr>
              <w:t>Spain</w:t>
            </w:r>
          </w:p>
        </w:tc>
        <w:tc>
          <w:tcPr>
            <w:tcW w:w="1229" w:type="dxa"/>
            <w:tcBorders>
              <w:top w:val="single" w:sz="2" w:space="0" w:color="FFFFFF"/>
              <w:left w:val="single" w:sz="2" w:space="0" w:color="FFFFFF"/>
              <w:bottom w:val="single" w:sz="2" w:space="0" w:color="FFFFFF"/>
              <w:right w:val="single" w:sz="2" w:space="0" w:color="FFFFFF"/>
            </w:tcBorders>
            <w:hideMark/>
          </w:tcPr>
          <w:p w14:paraId="3B1A468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A104823"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5DAC4F2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3665E031"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0004B9BA" w14:textId="77777777" w:rsidTr="00B20AB0">
        <w:trPr>
          <w:cantSplit/>
          <w:trHeight w:val="147"/>
          <w:jc w:val="center"/>
        </w:trPr>
        <w:tc>
          <w:tcPr>
            <w:tcW w:w="3258" w:type="dxa"/>
            <w:tcBorders>
              <w:top w:val="single" w:sz="2" w:space="0" w:color="FFFFFF"/>
              <w:left w:val="single" w:sz="2" w:space="0" w:color="FFFFFF"/>
              <w:bottom w:val="single" w:sz="2" w:space="0" w:color="FFFFFF"/>
              <w:right w:val="single" w:sz="2" w:space="0" w:color="FFFFFF"/>
            </w:tcBorders>
            <w:hideMark/>
          </w:tcPr>
          <w:p w14:paraId="79B159B1" w14:textId="77777777" w:rsidR="008B7A11" w:rsidRPr="00EF3B79" w:rsidRDefault="008B7A11" w:rsidP="00B20AB0">
            <w:pPr>
              <w:tabs>
                <w:tab w:val="left" w:pos="795"/>
              </w:tabs>
              <w:rPr>
                <w:sz w:val="22"/>
                <w:szCs w:val="22"/>
              </w:rPr>
            </w:pPr>
            <w:r w:rsidRPr="00EF3B79">
              <w:rPr>
                <w:sz w:val="22"/>
                <w:szCs w:val="22"/>
              </w:rPr>
              <w:t>Turkey</w:t>
            </w:r>
          </w:p>
        </w:tc>
        <w:tc>
          <w:tcPr>
            <w:tcW w:w="1229" w:type="dxa"/>
            <w:tcBorders>
              <w:top w:val="single" w:sz="2" w:space="0" w:color="FFFFFF"/>
              <w:left w:val="single" w:sz="2" w:space="0" w:color="FFFFFF"/>
              <w:bottom w:val="single" w:sz="2" w:space="0" w:color="FFFFFF"/>
              <w:right w:val="single" w:sz="2" w:space="0" w:color="FFFFFF"/>
            </w:tcBorders>
            <w:hideMark/>
          </w:tcPr>
          <w:p w14:paraId="23CAD21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6E985E8"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37C2E3CF"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4AAA3D7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5F86B8F5"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55D096" w14:textId="77777777" w:rsidR="008B7A11" w:rsidRPr="00EF3B79" w:rsidRDefault="008B7A11" w:rsidP="00B20AB0">
            <w:pPr>
              <w:tabs>
                <w:tab w:val="left" w:pos="795"/>
              </w:tabs>
              <w:rPr>
                <w:sz w:val="22"/>
                <w:szCs w:val="22"/>
              </w:rPr>
            </w:pPr>
            <w:r w:rsidRPr="00EF3B79">
              <w:rPr>
                <w:sz w:val="22"/>
                <w:szCs w:val="22"/>
              </w:rPr>
              <w:t>UK</w:t>
            </w:r>
          </w:p>
        </w:tc>
        <w:tc>
          <w:tcPr>
            <w:tcW w:w="1229" w:type="dxa"/>
            <w:tcBorders>
              <w:top w:val="single" w:sz="2" w:space="0" w:color="FFFFFF"/>
              <w:left w:val="single" w:sz="2" w:space="0" w:color="FFFFFF"/>
              <w:bottom w:val="single" w:sz="2" w:space="0" w:color="FFFFFF"/>
              <w:right w:val="single" w:sz="2" w:space="0" w:color="FFFFFF"/>
            </w:tcBorders>
            <w:hideMark/>
          </w:tcPr>
          <w:p w14:paraId="072FF74B"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562EAFB1"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58170306"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05DBE256"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2125B34" w14:textId="77777777" w:rsidTr="00B20AB0">
        <w:trPr>
          <w:cantSplit/>
          <w:trHeight w:val="15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72864A" w14:textId="77777777" w:rsidR="008B7A11" w:rsidRPr="00EF3B79" w:rsidRDefault="008B7A11" w:rsidP="00B20AB0">
            <w:pPr>
              <w:tabs>
                <w:tab w:val="left" w:pos="795"/>
              </w:tabs>
              <w:rPr>
                <w:sz w:val="22"/>
                <w:szCs w:val="22"/>
              </w:rPr>
            </w:pPr>
            <w:r w:rsidRPr="00EF3B79">
              <w:rPr>
                <w:sz w:val="22"/>
                <w:szCs w:val="22"/>
              </w:rPr>
              <w:t>US</w:t>
            </w:r>
          </w:p>
        </w:tc>
        <w:tc>
          <w:tcPr>
            <w:tcW w:w="1229" w:type="dxa"/>
            <w:tcBorders>
              <w:top w:val="single" w:sz="2" w:space="0" w:color="FFFFFF"/>
              <w:left w:val="single" w:sz="2" w:space="0" w:color="FFFFFF"/>
              <w:bottom w:val="single" w:sz="2" w:space="0" w:color="FFFFFF"/>
              <w:right w:val="single" w:sz="2" w:space="0" w:color="FFFFFF"/>
            </w:tcBorders>
            <w:hideMark/>
          </w:tcPr>
          <w:p w14:paraId="1A96A551"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2050E580" w14:textId="77777777" w:rsidR="008B7A11" w:rsidRPr="00EF3B79" w:rsidRDefault="008B7A11" w:rsidP="00B20AB0">
            <w:pPr>
              <w:tabs>
                <w:tab w:val="left" w:pos="795"/>
              </w:tabs>
              <w:rPr>
                <w:sz w:val="22"/>
                <w:szCs w:val="22"/>
              </w:rPr>
            </w:pPr>
            <w:r w:rsidRPr="007A704D">
              <w:rPr>
                <w:sz w:val="22"/>
                <w:szCs w:val="22"/>
              </w:rPr>
              <w:t>30</w:t>
            </w:r>
          </w:p>
        </w:tc>
        <w:tc>
          <w:tcPr>
            <w:tcW w:w="1337" w:type="dxa"/>
            <w:tcBorders>
              <w:top w:val="single" w:sz="2" w:space="0" w:color="FFFFFF"/>
              <w:left w:val="single" w:sz="2" w:space="0" w:color="FFFFFF"/>
              <w:bottom w:val="single" w:sz="2" w:space="0" w:color="FFFFFF"/>
              <w:right w:val="single" w:sz="2" w:space="0" w:color="FFFFFF"/>
            </w:tcBorders>
            <w:hideMark/>
          </w:tcPr>
          <w:p w14:paraId="5A812781"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27D56F0F" w14:textId="77777777" w:rsidR="008B7A11" w:rsidRPr="00EF3B79" w:rsidRDefault="008B7A11" w:rsidP="00B20AB0">
            <w:pPr>
              <w:tabs>
                <w:tab w:val="left" w:pos="795"/>
              </w:tabs>
              <w:rPr>
                <w:sz w:val="22"/>
                <w:szCs w:val="22"/>
              </w:rPr>
            </w:pPr>
            <w:r w:rsidRPr="007A704D">
              <w:rPr>
                <w:sz w:val="22"/>
                <w:szCs w:val="22"/>
              </w:rPr>
              <w:t>20.8</w:t>
            </w:r>
          </w:p>
        </w:tc>
      </w:tr>
      <w:tr w:rsidR="008B7A11" w:rsidRPr="00EF3B79" w14:paraId="56BDE5E7" w14:textId="77777777" w:rsidTr="00B20AB0">
        <w:trPr>
          <w:cantSplit/>
          <w:trHeight w:val="96"/>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41C20A" w14:textId="77777777" w:rsidR="008B7A11" w:rsidRPr="00EF3B79" w:rsidRDefault="008B7A11" w:rsidP="00B20AB0">
            <w:pPr>
              <w:tabs>
                <w:tab w:val="left" w:pos="795"/>
              </w:tabs>
              <w:rPr>
                <w:b/>
                <w:bCs/>
                <w:sz w:val="22"/>
                <w:szCs w:val="22"/>
              </w:rPr>
            </w:pPr>
            <w:r w:rsidRPr="00EF3B79">
              <w:rPr>
                <w:b/>
                <w:bCs/>
                <w:sz w:val="22"/>
                <w:szCs w:val="22"/>
              </w:rPr>
              <w:t>Outcome measure</w:t>
            </w:r>
          </w:p>
        </w:tc>
      </w:tr>
      <w:tr w:rsidR="008B7A11" w:rsidRPr="00EF3B79" w14:paraId="6FFF84ED" w14:textId="77777777" w:rsidTr="00B20AB0">
        <w:trPr>
          <w:cantSplit/>
          <w:trHeight w:val="7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29BAD0" w14:textId="77777777" w:rsidR="008B7A11" w:rsidRPr="00EF3B79" w:rsidRDefault="008B7A11" w:rsidP="00B20AB0">
            <w:pPr>
              <w:tabs>
                <w:tab w:val="left" w:pos="795"/>
              </w:tabs>
              <w:rPr>
                <w:sz w:val="22"/>
                <w:szCs w:val="22"/>
              </w:rPr>
            </w:pPr>
            <w:r w:rsidRPr="00EF3B79">
              <w:rPr>
                <w:sz w:val="22"/>
                <w:szCs w:val="22"/>
              </w:rPr>
              <w:t>Anxiety</w:t>
            </w:r>
          </w:p>
        </w:tc>
        <w:tc>
          <w:tcPr>
            <w:tcW w:w="1229" w:type="dxa"/>
            <w:tcBorders>
              <w:top w:val="single" w:sz="2" w:space="0" w:color="FFFFFF"/>
              <w:left w:val="single" w:sz="2" w:space="0" w:color="FFFFFF"/>
              <w:bottom w:val="single" w:sz="2" w:space="0" w:color="FFFFFF"/>
              <w:right w:val="single" w:sz="2" w:space="0" w:color="FFFFFF"/>
            </w:tcBorders>
            <w:hideMark/>
          </w:tcPr>
          <w:p w14:paraId="31F0ACFB"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7928F6D7"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3929842"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9E7E316"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29A4CF25" w14:textId="77777777" w:rsidTr="00B20AB0">
        <w:trPr>
          <w:cantSplit/>
          <w:trHeight w:val="221"/>
          <w:jc w:val="center"/>
        </w:trPr>
        <w:tc>
          <w:tcPr>
            <w:tcW w:w="3258" w:type="dxa"/>
            <w:tcBorders>
              <w:top w:val="single" w:sz="2" w:space="0" w:color="FFFFFF"/>
              <w:left w:val="single" w:sz="2" w:space="0" w:color="FFFFFF"/>
              <w:bottom w:val="single" w:sz="2" w:space="0" w:color="FFFFFF"/>
              <w:right w:val="single" w:sz="2" w:space="0" w:color="FFFFFF"/>
            </w:tcBorders>
            <w:hideMark/>
          </w:tcPr>
          <w:p w14:paraId="389B724E" w14:textId="77777777" w:rsidR="008B7A11" w:rsidRPr="00EF3B79" w:rsidRDefault="008B7A11" w:rsidP="00B20AB0">
            <w:pPr>
              <w:tabs>
                <w:tab w:val="left" w:pos="795"/>
              </w:tabs>
              <w:rPr>
                <w:sz w:val="22"/>
                <w:szCs w:val="22"/>
              </w:rPr>
            </w:pPr>
            <w:r w:rsidRPr="00EF3B79">
              <w:rPr>
                <w:sz w:val="22"/>
                <w:szCs w:val="22"/>
              </w:rPr>
              <w:t>Depression</w:t>
            </w:r>
          </w:p>
        </w:tc>
        <w:tc>
          <w:tcPr>
            <w:tcW w:w="1229" w:type="dxa"/>
            <w:tcBorders>
              <w:top w:val="single" w:sz="2" w:space="0" w:color="FFFFFF"/>
              <w:left w:val="single" w:sz="2" w:space="0" w:color="FFFFFF"/>
              <w:bottom w:val="single" w:sz="2" w:space="0" w:color="FFFFFF"/>
              <w:right w:val="single" w:sz="2" w:space="0" w:color="FFFFFF"/>
            </w:tcBorders>
            <w:hideMark/>
          </w:tcPr>
          <w:p w14:paraId="3E7CFE11"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5C2BA2F2" w14:textId="77777777" w:rsidR="008B7A11" w:rsidRPr="00EF3B79" w:rsidRDefault="008B7A11" w:rsidP="00B20AB0">
            <w:pPr>
              <w:tabs>
                <w:tab w:val="left" w:pos="795"/>
              </w:tabs>
              <w:rPr>
                <w:sz w:val="22"/>
                <w:szCs w:val="22"/>
              </w:rPr>
            </w:pPr>
            <w:r w:rsidRPr="007A704D">
              <w:rPr>
                <w:sz w:val="22"/>
                <w:szCs w:val="22"/>
              </w:rPr>
              <w:t>37</w:t>
            </w:r>
          </w:p>
        </w:tc>
        <w:tc>
          <w:tcPr>
            <w:tcW w:w="1337" w:type="dxa"/>
            <w:tcBorders>
              <w:top w:val="single" w:sz="2" w:space="0" w:color="FFFFFF"/>
              <w:left w:val="single" w:sz="2" w:space="0" w:color="FFFFFF"/>
              <w:bottom w:val="single" w:sz="2" w:space="0" w:color="FFFFFF"/>
              <w:right w:val="single" w:sz="2" w:space="0" w:color="FFFFFF"/>
            </w:tcBorders>
            <w:hideMark/>
          </w:tcPr>
          <w:p w14:paraId="111716C7"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3DD1833F" w14:textId="77777777" w:rsidR="008B7A11" w:rsidRPr="00EF3B79" w:rsidRDefault="008B7A11" w:rsidP="00B20AB0">
            <w:pPr>
              <w:tabs>
                <w:tab w:val="left" w:pos="795"/>
              </w:tabs>
              <w:rPr>
                <w:sz w:val="22"/>
                <w:szCs w:val="22"/>
              </w:rPr>
            </w:pPr>
            <w:r w:rsidRPr="007A704D">
              <w:rPr>
                <w:sz w:val="22"/>
                <w:szCs w:val="22"/>
              </w:rPr>
              <w:t>25.7</w:t>
            </w:r>
          </w:p>
        </w:tc>
      </w:tr>
      <w:tr w:rsidR="008B7A11" w:rsidRPr="00EF3B79" w14:paraId="75DC0D1A" w14:textId="77777777" w:rsidTr="00B20AB0">
        <w:trPr>
          <w:cantSplit/>
          <w:trHeight w:val="99"/>
          <w:jc w:val="center"/>
        </w:trPr>
        <w:tc>
          <w:tcPr>
            <w:tcW w:w="3258" w:type="dxa"/>
            <w:tcBorders>
              <w:top w:val="single" w:sz="2" w:space="0" w:color="FFFFFF"/>
              <w:left w:val="single" w:sz="2" w:space="0" w:color="FFFFFF"/>
              <w:bottom w:val="single" w:sz="2" w:space="0" w:color="FFFFFF"/>
              <w:right w:val="single" w:sz="2" w:space="0" w:color="FFFFFF"/>
            </w:tcBorders>
            <w:hideMark/>
          </w:tcPr>
          <w:p w14:paraId="32AB8E51" w14:textId="77777777" w:rsidR="008B7A11" w:rsidRPr="00EF3B79" w:rsidRDefault="008B7A11" w:rsidP="00B20AB0">
            <w:pPr>
              <w:tabs>
                <w:tab w:val="left" w:pos="795"/>
              </w:tabs>
              <w:rPr>
                <w:sz w:val="22"/>
                <w:szCs w:val="22"/>
              </w:rPr>
            </w:pPr>
            <w:r w:rsidRPr="00EF3B79">
              <w:rPr>
                <w:sz w:val="22"/>
                <w:szCs w:val="22"/>
              </w:rPr>
              <w:t>General mental health</w:t>
            </w:r>
          </w:p>
        </w:tc>
        <w:tc>
          <w:tcPr>
            <w:tcW w:w="1229" w:type="dxa"/>
            <w:tcBorders>
              <w:top w:val="single" w:sz="2" w:space="0" w:color="FFFFFF"/>
              <w:left w:val="single" w:sz="2" w:space="0" w:color="FFFFFF"/>
              <w:bottom w:val="single" w:sz="2" w:space="0" w:color="FFFFFF"/>
              <w:right w:val="single" w:sz="2" w:space="0" w:color="FFFFFF"/>
            </w:tcBorders>
            <w:hideMark/>
          </w:tcPr>
          <w:p w14:paraId="7A7F8506" w14:textId="77777777" w:rsidR="008B7A11" w:rsidRPr="00EF3B79" w:rsidRDefault="008B7A11" w:rsidP="00B20AB0">
            <w:pPr>
              <w:tabs>
                <w:tab w:val="left" w:pos="795"/>
              </w:tabs>
              <w:rPr>
                <w:sz w:val="22"/>
                <w:szCs w:val="22"/>
              </w:rPr>
            </w:pPr>
            <w:r w:rsidRPr="007A704D">
              <w:rPr>
                <w:sz w:val="22"/>
                <w:szCs w:val="22"/>
              </w:rPr>
              <w:t>29</w:t>
            </w:r>
          </w:p>
        </w:tc>
        <w:tc>
          <w:tcPr>
            <w:tcW w:w="1311" w:type="dxa"/>
            <w:tcBorders>
              <w:top w:val="single" w:sz="2" w:space="0" w:color="FFFFFF"/>
              <w:left w:val="single" w:sz="2" w:space="0" w:color="FFFFFF"/>
              <w:bottom w:val="single" w:sz="2" w:space="0" w:color="FFFFFF"/>
              <w:right w:val="single" w:sz="2" w:space="0" w:color="FFFFFF"/>
            </w:tcBorders>
            <w:hideMark/>
          </w:tcPr>
          <w:p w14:paraId="091F41F3" w14:textId="77777777" w:rsidR="008B7A11" w:rsidRPr="00EF3B79" w:rsidRDefault="008B7A11" w:rsidP="00B20AB0">
            <w:pPr>
              <w:tabs>
                <w:tab w:val="left" w:pos="795"/>
              </w:tabs>
              <w:rPr>
                <w:sz w:val="22"/>
                <w:szCs w:val="22"/>
              </w:rPr>
            </w:pPr>
            <w:r w:rsidRPr="007A704D">
              <w:rPr>
                <w:sz w:val="22"/>
                <w:szCs w:val="22"/>
              </w:rPr>
              <w:t>72</w:t>
            </w:r>
          </w:p>
        </w:tc>
        <w:tc>
          <w:tcPr>
            <w:tcW w:w="1337" w:type="dxa"/>
            <w:tcBorders>
              <w:top w:val="single" w:sz="2" w:space="0" w:color="FFFFFF"/>
              <w:left w:val="single" w:sz="2" w:space="0" w:color="FFFFFF"/>
              <w:bottom w:val="single" w:sz="2" w:space="0" w:color="FFFFFF"/>
              <w:right w:val="single" w:sz="2" w:space="0" w:color="FFFFFF"/>
            </w:tcBorders>
            <w:hideMark/>
          </w:tcPr>
          <w:p w14:paraId="0F31CA0B" w14:textId="77777777" w:rsidR="008B7A11" w:rsidRPr="00EF3B79" w:rsidRDefault="008B7A11" w:rsidP="00B20AB0">
            <w:pPr>
              <w:tabs>
                <w:tab w:val="left" w:pos="795"/>
              </w:tabs>
              <w:rPr>
                <w:sz w:val="22"/>
                <w:szCs w:val="22"/>
              </w:rPr>
            </w:pPr>
            <w:r w:rsidRPr="007A704D">
              <w:rPr>
                <w:sz w:val="22"/>
                <w:szCs w:val="22"/>
              </w:rPr>
              <w:t>69.0</w:t>
            </w:r>
          </w:p>
        </w:tc>
        <w:tc>
          <w:tcPr>
            <w:tcW w:w="1493" w:type="dxa"/>
            <w:tcBorders>
              <w:top w:val="single" w:sz="2" w:space="0" w:color="FFFFFF"/>
              <w:left w:val="single" w:sz="2" w:space="0" w:color="FFFFFF"/>
              <w:bottom w:val="single" w:sz="2" w:space="0" w:color="FFFFFF"/>
              <w:right w:val="single" w:sz="2" w:space="0" w:color="FFFFFF"/>
            </w:tcBorders>
            <w:hideMark/>
          </w:tcPr>
          <w:p w14:paraId="0420B568" w14:textId="77777777" w:rsidR="008B7A11" w:rsidRPr="00EF3B79" w:rsidRDefault="008B7A11" w:rsidP="00B20AB0">
            <w:pPr>
              <w:tabs>
                <w:tab w:val="left" w:pos="795"/>
              </w:tabs>
              <w:rPr>
                <w:sz w:val="22"/>
                <w:szCs w:val="22"/>
              </w:rPr>
            </w:pPr>
            <w:r w:rsidRPr="007A704D">
              <w:rPr>
                <w:sz w:val="22"/>
                <w:szCs w:val="22"/>
              </w:rPr>
              <w:t>50.0</w:t>
            </w:r>
          </w:p>
        </w:tc>
      </w:tr>
      <w:tr w:rsidR="008B7A11" w:rsidRPr="00EF3B79" w14:paraId="28042E90" w14:textId="77777777" w:rsidTr="00B20AB0">
        <w:trPr>
          <w:cantSplit/>
          <w:trHeight w:val="304"/>
          <w:jc w:val="center"/>
        </w:trPr>
        <w:tc>
          <w:tcPr>
            <w:tcW w:w="3258" w:type="dxa"/>
            <w:tcBorders>
              <w:top w:val="single" w:sz="2" w:space="0" w:color="FFFFFF"/>
              <w:left w:val="single" w:sz="2" w:space="0" w:color="FFFFFF"/>
              <w:bottom w:val="single" w:sz="2" w:space="0" w:color="FFFFFF"/>
              <w:right w:val="single" w:sz="2" w:space="0" w:color="FFFFFF"/>
            </w:tcBorders>
            <w:hideMark/>
          </w:tcPr>
          <w:p w14:paraId="15EF92BD" w14:textId="77777777" w:rsidR="008B7A11" w:rsidRPr="00EF3B79" w:rsidRDefault="008B7A11" w:rsidP="00B20AB0">
            <w:pPr>
              <w:tabs>
                <w:tab w:val="left" w:pos="795"/>
              </w:tabs>
              <w:rPr>
                <w:sz w:val="22"/>
                <w:szCs w:val="22"/>
              </w:rPr>
            </w:pPr>
            <w:r w:rsidRPr="00EF3B79">
              <w:rPr>
                <w:sz w:val="22"/>
                <w:szCs w:val="22"/>
              </w:rPr>
              <w:t>Symptoms of psychosis</w:t>
            </w:r>
          </w:p>
        </w:tc>
        <w:tc>
          <w:tcPr>
            <w:tcW w:w="1229" w:type="dxa"/>
            <w:tcBorders>
              <w:top w:val="single" w:sz="2" w:space="0" w:color="FFFFFF"/>
              <w:left w:val="single" w:sz="2" w:space="0" w:color="FFFFFF"/>
              <w:bottom w:val="single" w:sz="2" w:space="0" w:color="FFFFFF"/>
              <w:right w:val="single" w:sz="2" w:space="0" w:color="FFFFFF"/>
            </w:tcBorders>
            <w:hideMark/>
          </w:tcPr>
          <w:p w14:paraId="22DD0C8B"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1536E699"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76393499"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0BA3DA8E"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62D1043F" w14:textId="77777777" w:rsidTr="00B20AB0">
        <w:trPr>
          <w:cantSplit/>
          <w:trHeight w:val="260"/>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37B0DE6" w14:textId="77777777" w:rsidR="008B7A11" w:rsidRPr="00EF3B79" w:rsidRDefault="008B7A11" w:rsidP="00B20AB0">
            <w:pPr>
              <w:tabs>
                <w:tab w:val="left" w:pos="795"/>
              </w:tabs>
              <w:rPr>
                <w:b/>
                <w:bCs/>
                <w:sz w:val="22"/>
                <w:szCs w:val="22"/>
              </w:rPr>
            </w:pPr>
            <w:r w:rsidRPr="00EF3B79">
              <w:rPr>
                <w:b/>
                <w:bCs/>
                <w:sz w:val="22"/>
                <w:szCs w:val="22"/>
              </w:rPr>
              <w:t>Diagnosis in sample</w:t>
            </w:r>
          </w:p>
        </w:tc>
      </w:tr>
      <w:tr w:rsidR="008B7A11" w:rsidRPr="00EF3B79" w14:paraId="20828F72"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79CE0F9" w14:textId="77777777" w:rsidR="008B7A11" w:rsidRPr="00EF3B79" w:rsidRDefault="008B7A11" w:rsidP="00B20AB0">
            <w:pPr>
              <w:tabs>
                <w:tab w:val="left" w:pos="795"/>
              </w:tabs>
              <w:rPr>
                <w:sz w:val="22"/>
                <w:szCs w:val="22"/>
              </w:rPr>
            </w:pPr>
            <w:r w:rsidRPr="00EF3B79">
              <w:rPr>
                <w:sz w:val="22"/>
                <w:szCs w:val="22"/>
              </w:rPr>
              <w:t>Schizophrenia</w:t>
            </w:r>
          </w:p>
        </w:tc>
        <w:tc>
          <w:tcPr>
            <w:tcW w:w="1229" w:type="dxa"/>
            <w:tcBorders>
              <w:top w:val="single" w:sz="2" w:space="0" w:color="FFFFFF"/>
              <w:left w:val="single" w:sz="2" w:space="0" w:color="FFFFFF"/>
              <w:bottom w:val="single" w:sz="2" w:space="0" w:color="FFFFFF"/>
              <w:right w:val="single" w:sz="2" w:space="0" w:color="FFFFFF"/>
            </w:tcBorders>
            <w:hideMark/>
          </w:tcPr>
          <w:p w14:paraId="286F5C24"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532EA6F2"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FC771E6"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6169522E"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703AFC39" w14:textId="77777777" w:rsidTr="00B20AB0">
        <w:trPr>
          <w:cantSplit/>
          <w:trHeight w:val="263"/>
          <w:jc w:val="center"/>
        </w:trPr>
        <w:tc>
          <w:tcPr>
            <w:tcW w:w="3258" w:type="dxa"/>
            <w:tcBorders>
              <w:top w:val="single" w:sz="2" w:space="0" w:color="FFFFFF"/>
              <w:left w:val="single" w:sz="2" w:space="0" w:color="FFFFFF"/>
              <w:bottom w:val="single" w:sz="2" w:space="0" w:color="FFFFFF"/>
              <w:right w:val="single" w:sz="2" w:space="0" w:color="FFFFFF"/>
            </w:tcBorders>
            <w:hideMark/>
          </w:tcPr>
          <w:p w14:paraId="4BC5CEFF"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7EA2EA85" w14:textId="77777777" w:rsidR="008B7A11" w:rsidRPr="00EF3B79" w:rsidRDefault="008B7A11" w:rsidP="00B20AB0">
            <w:pPr>
              <w:tabs>
                <w:tab w:val="left" w:pos="795"/>
              </w:tabs>
              <w:rPr>
                <w:sz w:val="22"/>
                <w:szCs w:val="22"/>
              </w:rPr>
            </w:pPr>
            <w:r w:rsidRPr="007A704D">
              <w:rPr>
                <w:sz w:val="22"/>
                <w:szCs w:val="22"/>
              </w:rPr>
              <w:t>35</w:t>
            </w:r>
          </w:p>
        </w:tc>
        <w:tc>
          <w:tcPr>
            <w:tcW w:w="1311" w:type="dxa"/>
            <w:tcBorders>
              <w:top w:val="single" w:sz="2" w:space="0" w:color="FFFFFF"/>
              <w:left w:val="single" w:sz="2" w:space="0" w:color="FFFFFF"/>
              <w:bottom w:val="single" w:sz="2" w:space="0" w:color="FFFFFF"/>
              <w:right w:val="single" w:sz="2" w:space="0" w:color="FFFFFF"/>
            </w:tcBorders>
            <w:hideMark/>
          </w:tcPr>
          <w:p w14:paraId="4B0BE102" w14:textId="77777777" w:rsidR="008B7A11" w:rsidRPr="00EF3B79" w:rsidRDefault="008B7A11" w:rsidP="00B20AB0">
            <w:pPr>
              <w:tabs>
                <w:tab w:val="left" w:pos="795"/>
              </w:tabs>
              <w:rPr>
                <w:sz w:val="22"/>
                <w:szCs w:val="22"/>
              </w:rPr>
            </w:pPr>
            <w:r w:rsidRPr="007A704D">
              <w:rPr>
                <w:sz w:val="22"/>
                <w:szCs w:val="22"/>
              </w:rPr>
              <w:t>130</w:t>
            </w:r>
          </w:p>
        </w:tc>
        <w:tc>
          <w:tcPr>
            <w:tcW w:w="1337" w:type="dxa"/>
            <w:tcBorders>
              <w:top w:val="single" w:sz="2" w:space="0" w:color="FFFFFF"/>
              <w:left w:val="single" w:sz="2" w:space="0" w:color="FFFFFF"/>
              <w:bottom w:val="single" w:sz="2" w:space="0" w:color="FFFFFF"/>
              <w:right w:val="single" w:sz="2" w:space="0" w:color="FFFFFF"/>
            </w:tcBorders>
            <w:hideMark/>
          </w:tcPr>
          <w:p w14:paraId="21C3EAC3" w14:textId="77777777" w:rsidR="008B7A11" w:rsidRPr="00EF3B79" w:rsidRDefault="008B7A11" w:rsidP="00B20AB0">
            <w:pPr>
              <w:tabs>
                <w:tab w:val="left" w:pos="795"/>
              </w:tabs>
              <w:rPr>
                <w:sz w:val="22"/>
                <w:szCs w:val="22"/>
              </w:rPr>
            </w:pPr>
            <w:r w:rsidRPr="007A704D">
              <w:rPr>
                <w:sz w:val="22"/>
                <w:szCs w:val="22"/>
              </w:rPr>
              <w:t>83.3</w:t>
            </w:r>
          </w:p>
        </w:tc>
        <w:tc>
          <w:tcPr>
            <w:tcW w:w="1493" w:type="dxa"/>
            <w:tcBorders>
              <w:top w:val="single" w:sz="2" w:space="0" w:color="FFFFFF"/>
              <w:left w:val="single" w:sz="2" w:space="0" w:color="FFFFFF"/>
              <w:bottom w:val="single" w:sz="2" w:space="0" w:color="FFFFFF"/>
              <w:right w:val="single" w:sz="2" w:space="0" w:color="FFFFFF"/>
            </w:tcBorders>
            <w:hideMark/>
          </w:tcPr>
          <w:p w14:paraId="7411F6EE" w14:textId="77777777" w:rsidR="008B7A11" w:rsidRPr="00EF3B79" w:rsidRDefault="008B7A11" w:rsidP="00B20AB0">
            <w:pPr>
              <w:tabs>
                <w:tab w:val="left" w:pos="795"/>
              </w:tabs>
              <w:rPr>
                <w:sz w:val="22"/>
                <w:szCs w:val="22"/>
              </w:rPr>
            </w:pPr>
            <w:r w:rsidRPr="007A704D">
              <w:rPr>
                <w:sz w:val="22"/>
                <w:szCs w:val="22"/>
              </w:rPr>
              <w:t>90.3</w:t>
            </w:r>
          </w:p>
        </w:tc>
      </w:tr>
      <w:tr w:rsidR="008B7A11" w:rsidRPr="00EF3B79" w14:paraId="50C41272" w14:textId="77777777" w:rsidTr="00B20AB0">
        <w:trPr>
          <w:cantSplit/>
          <w:trHeight w:val="204"/>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21EB08FA" w14:textId="77777777" w:rsidR="008B7A11" w:rsidRPr="00EF3B79" w:rsidRDefault="008B7A11" w:rsidP="00B20AB0">
            <w:pPr>
              <w:tabs>
                <w:tab w:val="left" w:pos="795"/>
              </w:tabs>
              <w:rPr>
                <w:b/>
                <w:bCs/>
                <w:sz w:val="22"/>
                <w:szCs w:val="22"/>
              </w:rPr>
            </w:pPr>
            <w:r w:rsidRPr="00EF3B79">
              <w:rPr>
                <w:b/>
                <w:bCs/>
                <w:sz w:val="22"/>
                <w:szCs w:val="22"/>
              </w:rPr>
              <w:t>Intervention type</w:t>
            </w:r>
          </w:p>
        </w:tc>
      </w:tr>
      <w:tr w:rsidR="008B7A11" w:rsidRPr="00EF3B79" w14:paraId="6733DE30"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D047F07" w14:textId="77777777" w:rsidR="008B7A11" w:rsidRPr="00EF3B79" w:rsidRDefault="008B7A11" w:rsidP="00B20AB0">
            <w:pPr>
              <w:tabs>
                <w:tab w:val="left" w:pos="795"/>
              </w:tabs>
              <w:rPr>
                <w:sz w:val="22"/>
                <w:szCs w:val="22"/>
              </w:rPr>
            </w:pPr>
            <w:r w:rsidRPr="00EF3B79">
              <w:rPr>
                <w:sz w:val="22"/>
                <w:szCs w:val="22"/>
              </w:rPr>
              <w:t>CBT</w:t>
            </w:r>
          </w:p>
        </w:tc>
        <w:tc>
          <w:tcPr>
            <w:tcW w:w="1229" w:type="dxa"/>
            <w:tcBorders>
              <w:top w:val="single" w:sz="2" w:space="0" w:color="FFFFFF"/>
              <w:left w:val="single" w:sz="2" w:space="0" w:color="FFFFFF"/>
              <w:bottom w:val="single" w:sz="2" w:space="0" w:color="FFFFFF"/>
              <w:right w:val="single" w:sz="2" w:space="0" w:color="FFFFFF"/>
            </w:tcBorders>
            <w:hideMark/>
          </w:tcPr>
          <w:p w14:paraId="0089DA55" w14:textId="77777777" w:rsidR="008B7A11" w:rsidRPr="00EF3B79" w:rsidRDefault="008B7A11" w:rsidP="00B20AB0">
            <w:pPr>
              <w:tabs>
                <w:tab w:val="left" w:pos="795"/>
              </w:tabs>
              <w:rPr>
                <w:sz w:val="22"/>
                <w:szCs w:val="22"/>
              </w:rPr>
            </w:pPr>
            <w:r w:rsidRPr="007A704D">
              <w:rPr>
                <w:sz w:val="22"/>
                <w:szCs w:val="22"/>
              </w:rPr>
              <w:t>12</w:t>
            </w:r>
          </w:p>
        </w:tc>
        <w:tc>
          <w:tcPr>
            <w:tcW w:w="1311" w:type="dxa"/>
            <w:tcBorders>
              <w:top w:val="single" w:sz="2" w:space="0" w:color="FFFFFF"/>
              <w:left w:val="single" w:sz="2" w:space="0" w:color="FFFFFF"/>
              <w:bottom w:val="single" w:sz="2" w:space="0" w:color="FFFFFF"/>
              <w:right w:val="single" w:sz="2" w:space="0" w:color="FFFFFF"/>
            </w:tcBorders>
            <w:hideMark/>
          </w:tcPr>
          <w:p w14:paraId="4389977D" w14:textId="77777777" w:rsidR="008B7A11" w:rsidRPr="00EF3B79" w:rsidRDefault="008B7A11" w:rsidP="00B20AB0">
            <w:pPr>
              <w:tabs>
                <w:tab w:val="left" w:pos="795"/>
              </w:tabs>
              <w:rPr>
                <w:sz w:val="22"/>
                <w:szCs w:val="22"/>
              </w:rPr>
            </w:pPr>
            <w:r w:rsidRPr="007A704D">
              <w:rPr>
                <w:sz w:val="22"/>
                <w:szCs w:val="22"/>
              </w:rPr>
              <w:t>49</w:t>
            </w:r>
          </w:p>
        </w:tc>
        <w:tc>
          <w:tcPr>
            <w:tcW w:w="1337" w:type="dxa"/>
            <w:tcBorders>
              <w:top w:val="single" w:sz="2" w:space="0" w:color="FFFFFF"/>
              <w:left w:val="single" w:sz="2" w:space="0" w:color="FFFFFF"/>
              <w:bottom w:val="single" w:sz="2" w:space="0" w:color="FFFFFF"/>
              <w:right w:val="single" w:sz="2" w:space="0" w:color="FFFFFF"/>
            </w:tcBorders>
            <w:hideMark/>
          </w:tcPr>
          <w:p w14:paraId="1085817D" w14:textId="77777777" w:rsidR="008B7A11" w:rsidRPr="00EF3B79" w:rsidRDefault="008B7A11" w:rsidP="00B20AB0">
            <w:pPr>
              <w:tabs>
                <w:tab w:val="left" w:pos="795"/>
              </w:tabs>
              <w:rPr>
                <w:sz w:val="22"/>
                <w:szCs w:val="22"/>
              </w:rPr>
            </w:pPr>
            <w:r w:rsidRPr="007A704D">
              <w:rPr>
                <w:sz w:val="22"/>
                <w:szCs w:val="22"/>
              </w:rPr>
              <w:t>28.6</w:t>
            </w:r>
          </w:p>
        </w:tc>
        <w:tc>
          <w:tcPr>
            <w:tcW w:w="1493" w:type="dxa"/>
            <w:tcBorders>
              <w:top w:val="single" w:sz="2" w:space="0" w:color="FFFFFF"/>
              <w:left w:val="single" w:sz="2" w:space="0" w:color="FFFFFF"/>
              <w:bottom w:val="single" w:sz="2" w:space="0" w:color="FFFFFF"/>
              <w:right w:val="single" w:sz="2" w:space="0" w:color="FFFFFF"/>
            </w:tcBorders>
            <w:hideMark/>
          </w:tcPr>
          <w:p w14:paraId="6CC546A3" w14:textId="77777777" w:rsidR="008B7A11" w:rsidRPr="00EF3B79" w:rsidRDefault="008B7A11" w:rsidP="00B20AB0">
            <w:pPr>
              <w:tabs>
                <w:tab w:val="left" w:pos="795"/>
              </w:tabs>
              <w:rPr>
                <w:sz w:val="22"/>
                <w:szCs w:val="22"/>
              </w:rPr>
            </w:pPr>
            <w:r w:rsidRPr="007A704D">
              <w:rPr>
                <w:sz w:val="22"/>
                <w:szCs w:val="22"/>
              </w:rPr>
              <w:t>34.0</w:t>
            </w:r>
          </w:p>
        </w:tc>
      </w:tr>
      <w:tr w:rsidR="008B7A11" w:rsidRPr="00EF3B79" w14:paraId="6EC12B68" w14:textId="77777777" w:rsidTr="00B20AB0">
        <w:trPr>
          <w:cantSplit/>
          <w:trHeight w:val="207"/>
          <w:jc w:val="center"/>
        </w:trPr>
        <w:tc>
          <w:tcPr>
            <w:tcW w:w="3258" w:type="dxa"/>
            <w:tcBorders>
              <w:top w:val="single" w:sz="2" w:space="0" w:color="FFFFFF"/>
              <w:left w:val="single" w:sz="2" w:space="0" w:color="FFFFFF"/>
              <w:bottom w:val="single" w:sz="2" w:space="0" w:color="FFFFFF"/>
              <w:right w:val="single" w:sz="2" w:space="0" w:color="FFFFFF"/>
            </w:tcBorders>
            <w:hideMark/>
          </w:tcPr>
          <w:p w14:paraId="4BDFC4C2"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628C20D7" w14:textId="77777777" w:rsidR="008B7A11" w:rsidRPr="00EF3B79" w:rsidRDefault="008B7A11" w:rsidP="00B20AB0">
            <w:pPr>
              <w:tabs>
                <w:tab w:val="left" w:pos="795"/>
              </w:tabs>
              <w:rPr>
                <w:sz w:val="22"/>
                <w:szCs w:val="22"/>
              </w:rPr>
            </w:pPr>
            <w:r w:rsidRPr="007A704D">
              <w:rPr>
                <w:sz w:val="22"/>
                <w:szCs w:val="22"/>
              </w:rPr>
              <w:t>31</w:t>
            </w:r>
          </w:p>
        </w:tc>
        <w:tc>
          <w:tcPr>
            <w:tcW w:w="1311" w:type="dxa"/>
            <w:tcBorders>
              <w:top w:val="single" w:sz="2" w:space="0" w:color="FFFFFF"/>
              <w:left w:val="single" w:sz="2" w:space="0" w:color="FFFFFF"/>
              <w:bottom w:val="single" w:sz="2" w:space="0" w:color="FFFFFF"/>
              <w:right w:val="single" w:sz="2" w:space="0" w:color="FFFFFF"/>
            </w:tcBorders>
            <w:hideMark/>
          </w:tcPr>
          <w:p w14:paraId="34D4B431" w14:textId="77777777" w:rsidR="008B7A11" w:rsidRPr="00EF3B79" w:rsidRDefault="008B7A11" w:rsidP="00B20AB0">
            <w:pPr>
              <w:tabs>
                <w:tab w:val="left" w:pos="795"/>
              </w:tabs>
              <w:rPr>
                <w:sz w:val="22"/>
                <w:szCs w:val="22"/>
              </w:rPr>
            </w:pPr>
            <w:r w:rsidRPr="007A704D">
              <w:rPr>
                <w:sz w:val="22"/>
                <w:szCs w:val="22"/>
              </w:rPr>
              <w:t>95</w:t>
            </w:r>
          </w:p>
        </w:tc>
        <w:tc>
          <w:tcPr>
            <w:tcW w:w="1337" w:type="dxa"/>
            <w:tcBorders>
              <w:top w:val="single" w:sz="2" w:space="0" w:color="FFFFFF"/>
              <w:left w:val="single" w:sz="2" w:space="0" w:color="FFFFFF"/>
              <w:bottom w:val="single" w:sz="2" w:space="0" w:color="FFFFFF"/>
              <w:right w:val="single" w:sz="2" w:space="0" w:color="FFFFFF"/>
            </w:tcBorders>
            <w:hideMark/>
          </w:tcPr>
          <w:p w14:paraId="5F119EB4" w14:textId="77777777" w:rsidR="008B7A11" w:rsidRPr="00EF3B79" w:rsidRDefault="008B7A11" w:rsidP="00B20AB0">
            <w:pPr>
              <w:tabs>
                <w:tab w:val="left" w:pos="795"/>
              </w:tabs>
              <w:rPr>
                <w:sz w:val="22"/>
                <w:szCs w:val="22"/>
              </w:rPr>
            </w:pPr>
            <w:r w:rsidRPr="007A704D">
              <w:rPr>
                <w:sz w:val="22"/>
                <w:szCs w:val="22"/>
              </w:rPr>
              <w:t>73.8</w:t>
            </w:r>
          </w:p>
        </w:tc>
        <w:tc>
          <w:tcPr>
            <w:tcW w:w="1493" w:type="dxa"/>
            <w:tcBorders>
              <w:top w:val="single" w:sz="2" w:space="0" w:color="FFFFFF"/>
              <w:left w:val="single" w:sz="2" w:space="0" w:color="FFFFFF"/>
              <w:bottom w:val="single" w:sz="2" w:space="0" w:color="FFFFFF"/>
              <w:right w:val="single" w:sz="2" w:space="0" w:color="FFFFFF"/>
            </w:tcBorders>
            <w:hideMark/>
          </w:tcPr>
          <w:p w14:paraId="4202569A" w14:textId="77777777" w:rsidR="008B7A11" w:rsidRPr="00EF3B79" w:rsidRDefault="008B7A11" w:rsidP="00B20AB0">
            <w:pPr>
              <w:tabs>
                <w:tab w:val="left" w:pos="795"/>
              </w:tabs>
              <w:rPr>
                <w:sz w:val="22"/>
                <w:szCs w:val="22"/>
              </w:rPr>
            </w:pPr>
            <w:r w:rsidRPr="007A704D">
              <w:rPr>
                <w:sz w:val="22"/>
                <w:szCs w:val="22"/>
              </w:rPr>
              <w:t>66.0</w:t>
            </w:r>
          </w:p>
        </w:tc>
      </w:tr>
      <w:tr w:rsidR="008B7A11" w:rsidRPr="00EF3B79" w14:paraId="596A4150" w14:textId="77777777" w:rsidTr="00B20AB0">
        <w:trPr>
          <w:cantSplit/>
          <w:trHeight w:val="38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AB3058" w14:textId="77777777" w:rsidR="008B7A11" w:rsidRPr="00EF3B79" w:rsidRDefault="008B7A11" w:rsidP="00B20AB0">
            <w:pPr>
              <w:tabs>
                <w:tab w:val="left" w:pos="795"/>
              </w:tabs>
              <w:rPr>
                <w:b/>
                <w:bCs/>
                <w:sz w:val="22"/>
                <w:szCs w:val="22"/>
              </w:rPr>
            </w:pPr>
            <w:r w:rsidRPr="00EF3B79">
              <w:rPr>
                <w:b/>
                <w:bCs/>
                <w:sz w:val="22"/>
                <w:szCs w:val="22"/>
              </w:rPr>
              <w:t>Preregistration status</w:t>
            </w:r>
          </w:p>
        </w:tc>
      </w:tr>
      <w:tr w:rsidR="008B7A11" w:rsidRPr="00EF3B79" w14:paraId="239E2900"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5C586D62" w14:textId="77777777" w:rsidR="008B7A11" w:rsidRPr="00EF3B79" w:rsidRDefault="008B7A11" w:rsidP="00B20AB0">
            <w:pPr>
              <w:tabs>
                <w:tab w:val="left" w:pos="795"/>
              </w:tabs>
              <w:rPr>
                <w:sz w:val="22"/>
                <w:szCs w:val="22"/>
              </w:rPr>
            </w:pPr>
            <w:r w:rsidRPr="00EF3B79">
              <w:rPr>
                <w:sz w:val="22"/>
                <w:szCs w:val="22"/>
              </w:rPr>
              <w:t>Not 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476921D7" w14:textId="77777777" w:rsidR="008B7A11" w:rsidRPr="00EF3B79" w:rsidRDefault="008B7A11" w:rsidP="00B20AB0">
            <w:pPr>
              <w:tabs>
                <w:tab w:val="left" w:pos="795"/>
              </w:tabs>
              <w:rPr>
                <w:sz w:val="22"/>
                <w:szCs w:val="22"/>
              </w:rPr>
            </w:pPr>
            <w:r w:rsidRPr="007A704D">
              <w:rPr>
                <w:sz w:val="22"/>
                <w:szCs w:val="22"/>
              </w:rPr>
              <w:t>22</w:t>
            </w:r>
          </w:p>
        </w:tc>
        <w:tc>
          <w:tcPr>
            <w:tcW w:w="1311" w:type="dxa"/>
            <w:tcBorders>
              <w:top w:val="single" w:sz="2" w:space="0" w:color="FFFFFF"/>
              <w:left w:val="single" w:sz="2" w:space="0" w:color="FFFFFF"/>
              <w:bottom w:val="single" w:sz="2" w:space="0" w:color="FFFFFF"/>
              <w:right w:val="single" w:sz="2" w:space="0" w:color="FFFFFF"/>
            </w:tcBorders>
            <w:hideMark/>
          </w:tcPr>
          <w:p w14:paraId="27441BC2" w14:textId="77777777" w:rsidR="008B7A11" w:rsidRPr="00EF3B79" w:rsidRDefault="008B7A11" w:rsidP="00B20AB0">
            <w:pPr>
              <w:tabs>
                <w:tab w:val="left" w:pos="795"/>
              </w:tabs>
              <w:rPr>
                <w:sz w:val="22"/>
                <w:szCs w:val="22"/>
              </w:rPr>
            </w:pPr>
            <w:r w:rsidRPr="007A704D">
              <w:rPr>
                <w:sz w:val="22"/>
                <w:szCs w:val="22"/>
              </w:rPr>
              <w:t>62</w:t>
            </w:r>
          </w:p>
        </w:tc>
        <w:tc>
          <w:tcPr>
            <w:tcW w:w="1337" w:type="dxa"/>
            <w:tcBorders>
              <w:top w:val="single" w:sz="2" w:space="0" w:color="FFFFFF"/>
              <w:left w:val="single" w:sz="2" w:space="0" w:color="FFFFFF"/>
              <w:bottom w:val="single" w:sz="2" w:space="0" w:color="FFFFFF"/>
              <w:right w:val="single" w:sz="2" w:space="0" w:color="FFFFFF"/>
            </w:tcBorders>
            <w:hideMark/>
          </w:tcPr>
          <w:p w14:paraId="7AE9B578" w14:textId="77777777" w:rsidR="008B7A11" w:rsidRPr="00EF3B79" w:rsidRDefault="008B7A11" w:rsidP="00B20AB0">
            <w:pPr>
              <w:tabs>
                <w:tab w:val="left" w:pos="795"/>
              </w:tabs>
              <w:rPr>
                <w:sz w:val="22"/>
                <w:szCs w:val="22"/>
              </w:rPr>
            </w:pPr>
            <w:r w:rsidRPr="007A704D">
              <w:rPr>
                <w:sz w:val="22"/>
                <w:szCs w:val="22"/>
              </w:rPr>
              <w:t>52.4</w:t>
            </w:r>
          </w:p>
        </w:tc>
        <w:tc>
          <w:tcPr>
            <w:tcW w:w="1493" w:type="dxa"/>
            <w:tcBorders>
              <w:top w:val="single" w:sz="2" w:space="0" w:color="FFFFFF"/>
              <w:left w:val="single" w:sz="2" w:space="0" w:color="FFFFFF"/>
              <w:bottom w:val="single" w:sz="2" w:space="0" w:color="FFFFFF"/>
              <w:right w:val="single" w:sz="2" w:space="0" w:color="FFFFFF"/>
            </w:tcBorders>
            <w:hideMark/>
          </w:tcPr>
          <w:p w14:paraId="72E3AE2F" w14:textId="77777777" w:rsidR="008B7A11" w:rsidRPr="00EF3B79" w:rsidRDefault="008B7A11" w:rsidP="00B20AB0">
            <w:pPr>
              <w:tabs>
                <w:tab w:val="left" w:pos="795"/>
              </w:tabs>
              <w:rPr>
                <w:sz w:val="22"/>
                <w:szCs w:val="22"/>
              </w:rPr>
            </w:pPr>
            <w:r w:rsidRPr="007A704D">
              <w:rPr>
                <w:sz w:val="22"/>
                <w:szCs w:val="22"/>
              </w:rPr>
              <w:t>43.1</w:t>
            </w:r>
          </w:p>
        </w:tc>
      </w:tr>
      <w:tr w:rsidR="008B7A11" w:rsidRPr="00EF3B79" w14:paraId="3B57291E" w14:textId="77777777" w:rsidTr="00B20AB0">
        <w:trPr>
          <w:cantSplit/>
          <w:trHeight w:val="173"/>
          <w:jc w:val="center"/>
        </w:trPr>
        <w:tc>
          <w:tcPr>
            <w:tcW w:w="3258" w:type="dxa"/>
            <w:tcBorders>
              <w:top w:val="single" w:sz="2" w:space="0" w:color="FFFFFF"/>
              <w:left w:val="single" w:sz="2" w:space="0" w:color="FFFFFF"/>
              <w:bottom w:val="single" w:sz="2" w:space="0" w:color="FFFFFF"/>
              <w:right w:val="single" w:sz="2" w:space="0" w:color="FFFFFF"/>
            </w:tcBorders>
            <w:hideMark/>
          </w:tcPr>
          <w:p w14:paraId="0597BC72" w14:textId="77777777" w:rsidR="008B7A11" w:rsidRPr="00EF3B79" w:rsidRDefault="008B7A11" w:rsidP="00B20AB0">
            <w:pPr>
              <w:tabs>
                <w:tab w:val="left" w:pos="795"/>
              </w:tabs>
              <w:rPr>
                <w:sz w:val="22"/>
                <w:szCs w:val="22"/>
              </w:rPr>
            </w:pPr>
            <w:r w:rsidRPr="00EF3B79">
              <w:rPr>
                <w:sz w:val="22"/>
                <w:szCs w:val="22"/>
              </w:rPr>
              <w:t>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292513EB"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E79E22F" w14:textId="77777777" w:rsidR="008B7A11" w:rsidRPr="00EF3B79" w:rsidRDefault="008B7A11" w:rsidP="00B20AB0">
            <w:pPr>
              <w:tabs>
                <w:tab w:val="left" w:pos="795"/>
              </w:tabs>
              <w:rPr>
                <w:sz w:val="22"/>
                <w:szCs w:val="22"/>
              </w:rPr>
            </w:pPr>
            <w:r w:rsidRPr="007A704D">
              <w:rPr>
                <w:sz w:val="22"/>
                <w:szCs w:val="22"/>
              </w:rPr>
              <w:t>82</w:t>
            </w:r>
          </w:p>
        </w:tc>
        <w:tc>
          <w:tcPr>
            <w:tcW w:w="1337" w:type="dxa"/>
            <w:tcBorders>
              <w:top w:val="single" w:sz="2" w:space="0" w:color="FFFFFF"/>
              <w:left w:val="single" w:sz="2" w:space="0" w:color="FFFFFF"/>
              <w:bottom w:val="single" w:sz="2" w:space="0" w:color="FFFFFF"/>
              <w:right w:val="single" w:sz="2" w:space="0" w:color="FFFFFF"/>
            </w:tcBorders>
            <w:hideMark/>
          </w:tcPr>
          <w:p w14:paraId="74E6E74F"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5944B16B" w14:textId="77777777" w:rsidR="008B7A11" w:rsidRPr="00EF3B79" w:rsidRDefault="008B7A11" w:rsidP="00B20AB0">
            <w:pPr>
              <w:tabs>
                <w:tab w:val="left" w:pos="795"/>
              </w:tabs>
              <w:rPr>
                <w:sz w:val="22"/>
                <w:szCs w:val="22"/>
              </w:rPr>
            </w:pPr>
            <w:r w:rsidRPr="007A704D">
              <w:rPr>
                <w:sz w:val="22"/>
                <w:szCs w:val="22"/>
              </w:rPr>
              <w:t>56.9</w:t>
            </w:r>
          </w:p>
        </w:tc>
      </w:tr>
      <w:tr w:rsidR="008B7A11" w:rsidRPr="00EF3B79" w14:paraId="0A17FA66"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9D1362C" w14:textId="77777777" w:rsidR="008B7A11" w:rsidRPr="00EF3B79" w:rsidRDefault="008B7A11" w:rsidP="00B20AB0">
            <w:pPr>
              <w:tabs>
                <w:tab w:val="left" w:pos="795"/>
              </w:tabs>
              <w:rPr>
                <w:b/>
                <w:bCs/>
                <w:sz w:val="22"/>
                <w:szCs w:val="22"/>
              </w:rPr>
            </w:pPr>
            <w:r w:rsidRPr="00EF3B79">
              <w:rPr>
                <w:b/>
                <w:bCs/>
                <w:sz w:val="22"/>
                <w:szCs w:val="22"/>
              </w:rPr>
              <w:t>Outlet</w:t>
            </w:r>
          </w:p>
        </w:tc>
      </w:tr>
      <w:tr w:rsidR="008B7A11" w:rsidRPr="00EF3B79" w14:paraId="107857AE" w14:textId="77777777" w:rsidTr="00B20AB0">
        <w:trPr>
          <w:cantSplit/>
          <w:trHeight w:val="271"/>
          <w:jc w:val="center"/>
        </w:trPr>
        <w:tc>
          <w:tcPr>
            <w:tcW w:w="3258" w:type="dxa"/>
            <w:tcBorders>
              <w:top w:val="single" w:sz="2" w:space="0" w:color="FFFFFF"/>
              <w:left w:val="single" w:sz="2" w:space="0" w:color="FFFFFF"/>
              <w:bottom w:val="single" w:sz="2" w:space="0" w:color="FFFFFF"/>
              <w:right w:val="single" w:sz="2" w:space="0" w:color="FFFFFF"/>
            </w:tcBorders>
            <w:hideMark/>
          </w:tcPr>
          <w:p w14:paraId="54EDC84F" w14:textId="77777777" w:rsidR="008B7A11" w:rsidRPr="00EF3B79" w:rsidRDefault="008B7A11" w:rsidP="00B20AB0">
            <w:pPr>
              <w:tabs>
                <w:tab w:val="left" w:pos="795"/>
              </w:tabs>
              <w:rPr>
                <w:sz w:val="22"/>
                <w:szCs w:val="22"/>
              </w:rPr>
            </w:pPr>
            <w:r w:rsidRPr="00EF3B79">
              <w:rPr>
                <w:sz w:val="22"/>
                <w:szCs w:val="22"/>
              </w:rPr>
              <w:t>Journal article</w:t>
            </w:r>
          </w:p>
        </w:tc>
        <w:tc>
          <w:tcPr>
            <w:tcW w:w="1229" w:type="dxa"/>
            <w:tcBorders>
              <w:top w:val="single" w:sz="2" w:space="0" w:color="FFFFFF"/>
              <w:left w:val="single" w:sz="2" w:space="0" w:color="FFFFFF"/>
              <w:bottom w:val="single" w:sz="2" w:space="0" w:color="FFFFFF"/>
              <w:right w:val="single" w:sz="2" w:space="0" w:color="FFFFFF"/>
            </w:tcBorders>
            <w:hideMark/>
          </w:tcPr>
          <w:p w14:paraId="412A73D0"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14A9C8BC"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5086836D"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536CD01A"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6A1905F1"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3C866B4" w14:textId="77777777" w:rsidR="008B7A11" w:rsidRPr="00EF3B79" w:rsidRDefault="008B7A11" w:rsidP="00B20AB0">
            <w:pPr>
              <w:tabs>
                <w:tab w:val="left" w:pos="795"/>
              </w:tabs>
              <w:rPr>
                <w:b/>
                <w:bCs/>
                <w:sz w:val="22"/>
                <w:szCs w:val="22"/>
              </w:rPr>
            </w:pPr>
            <w:r w:rsidRPr="00EF3B79">
              <w:rPr>
                <w:b/>
                <w:bCs/>
                <w:sz w:val="22"/>
                <w:szCs w:val="22"/>
              </w:rPr>
              <w:t>Research design</w:t>
            </w:r>
          </w:p>
        </w:tc>
      </w:tr>
      <w:tr w:rsidR="008B7A11" w:rsidRPr="00EF3B79" w14:paraId="250BC557"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D05E6CF" w14:textId="77777777" w:rsidR="008B7A11" w:rsidRPr="00EF3B79" w:rsidRDefault="008B7A11" w:rsidP="00B20AB0">
            <w:pPr>
              <w:tabs>
                <w:tab w:val="left" w:pos="795"/>
              </w:tabs>
              <w:rPr>
                <w:sz w:val="22"/>
                <w:szCs w:val="22"/>
              </w:rPr>
            </w:pPr>
            <w:r w:rsidRPr="00EF3B79">
              <w:rPr>
                <w:sz w:val="22"/>
                <w:szCs w:val="22"/>
              </w:rPr>
              <w:t>QES</w:t>
            </w:r>
          </w:p>
        </w:tc>
        <w:tc>
          <w:tcPr>
            <w:tcW w:w="1229" w:type="dxa"/>
            <w:tcBorders>
              <w:top w:val="single" w:sz="2" w:space="0" w:color="FFFFFF"/>
              <w:left w:val="single" w:sz="2" w:space="0" w:color="FFFFFF"/>
              <w:bottom w:val="single" w:sz="2" w:space="0" w:color="FFFFFF"/>
              <w:right w:val="single" w:sz="2" w:space="0" w:color="FFFFFF"/>
            </w:tcBorders>
            <w:hideMark/>
          </w:tcPr>
          <w:p w14:paraId="4674817E" w14:textId="77777777" w:rsidR="008B7A11" w:rsidRPr="00EF3B79" w:rsidRDefault="008B7A11" w:rsidP="00B20AB0">
            <w:pPr>
              <w:tabs>
                <w:tab w:val="left" w:pos="795"/>
              </w:tabs>
              <w:rPr>
                <w:sz w:val="22"/>
                <w:szCs w:val="22"/>
              </w:rPr>
            </w:pPr>
            <w:r w:rsidRPr="007A704D">
              <w:rPr>
                <w:sz w:val="22"/>
                <w:szCs w:val="22"/>
              </w:rPr>
              <w:t>8</w:t>
            </w:r>
          </w:p>
        </w:tc>
        <w:tc>
          <w:tcPr>
            <w:tcW w:w="1311" w:type="dxa"/>
            <w:tcBorders>
              <w:top w:val="single" w:sz="2" w:space="0" w:color="FFFFFF"/>
              <w:left w:val="single" w:sz="2" w:space="0" w:color="FFFFFF"/>
              <w:bottom w:val="single" w:sz="2" w:space="0" w:color="FFFFFF"/>
              <w:right w:val="single" w:sz="2" w:space="0" w:color="FFFFFF"/>
            </w:tcBorders>
            <w:hideMark/>
          </w:tcPr>
          <w:p w14:paraId="7E98A6FF" w14:textId="77777777" w:rsidR="008B7A11" w:rsidRPr="00EF3B79" w:rsidRDefault="008B7A11" w:rsidP="00B20AB0">
            <w:pPr>
              <w:tabs>
                <w:tab w:val="left" w:pos="795"/>
              </w:tabs>
              <w:rPr>
                <w:sz w:val="22"/>
                <w:szCs w:val="22"/>
              </w:rPr>
            </w:pPr>
            <w:r w:rsidRPr="007A704D">
              <w:rPr>
                <w:sz w:val="22"/>
                <w:szCs w:val="22"/>
              </w:rPr>
              <w:t>17</w:t>
            </w:r>
          </w:p>
        </w:tc>
        <w:tc>
          <w:tcPr>
            <w:tcW w:w="1337" w:type="dxa"/>
            <w:tcBorders>
              <w:top w:val="single" w:sz="2" w:space="0" w:color="FFFFFF"/>
              <w:left w:val="single" w:sz="2" w:space="0" w:color="FFFFFF"/>
              <w:bottom w:val="single" w:sz="2" w:space="0" w:color="FFFFFF"/>
              <w:right w:val="single" w:sz="2" w:space="0" w:color="FFFFFF"/>
            </w:tcBorders>
            <w:hideMark/>
          </w:tcPr>
          <w:p w14:paraId="414B77E0" w14:textId="77777777" w:rsidR="008B7A11" w:rsidRPr="00EF3B79" w:rsidRDefault="008B7A11" w:rsidP="00B20AB0">
            <w:pPr>
              <w:tabs>
                <w:tab w:val="left" w:pos="795"/>
              </w:tabs>
              <w:rPr>
                <w:sz w:val="22"/>
                <w:szCs w:val="22"/>
              </w:rPr>
            </w:pPr>
            <w:r w:rsidRPr="007A704D">
              <w:rPr>
                <w:sz w:val="22"/>
                <w:szCs w:val="22"/>
              </w:rPr>
              <w:t>19.0</w:t>
            </w:r>
          </w:p>
        </w:tc>
        <w:tc>
          <w:tcPr>
            <w:tcW w:w="1493" w:type="dxa"/>
            <w:tcBorders>
              <w:top w:val="single" w:sz="2" w:space="0" w:color="FFFFFF"/>
              <w:left w:val="single" w:sz="2" w:space="0" w:color="FFFFFF"/>
              <w:bottom w:val="single" w:sz="2" w:space="0" w:color="FFFFFF"/>
              <w:right w:val="single" w:sz="2" w:space="0" w:color="FFFFFF"/>
            </w:tcBorders>
            <w:hideMark/>
          </w:tcPr>
          <w:p w14:paraId="0742B44E" w14:textId="77777777" w:rsidR="008B7A11" w:rsidRPr="00EF3B79" w:rsidRDefault="008B7A11" w:rsidP="00B20AB0">
            <w:pPr>
              <w:tabs>
                <w:tab w:val="left" w:pos="795"/>
              </w:tabs>
              <w:rPr>
                <w:sz w:val="22"/>
                <w:szCs w:val="22"/>
              </w:rPr>
            </w:pPr>
            <w:r w:rsidRPr="007A704D">
              <w:rPr>
                <w:sz w:val="22"/>
                <w:szCs w:val="22"/>
              </w:rPr>
              <w:t>11.8</w:t>
            </w:r>
          </w:p>
        </w:tc>
      </w:tr>
      <w:tr w:rsidR="008B7A11" w:rsidRPr="00EF3B79" w14:paraId="0DB5C677"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4F9E6C80" w14:textId="77777777" w:rsidR="008B7A11" w:rsidRPr="00EF3B79" w:rsidRDefault="008B7A11" w:rsidP="00B20AB0">
            <w:pPr>
              <w:tabs>
                <w:tab w:val="left" w:pos="795"/>
              </w:tabs>
              <w:rPr>
                <w:sz w:val="22"/>
                <w:szCs w:val="22"/>
              </w:rPr>
            </w:pPr>
            <w:r w:rsidRPr="00EF3B79">
              <w:rPr>
                <w:sz w:val="22"/>
                <w:szCs w:val="22"/>
              </w:rPr>
              <w:t>RCT</w:t>
            </w:r>
          </w:p>
        </w:tc>
        <w:tc>
          <w:tcPr>
            <w:tcW w:w="1229" w:type="dxa"/>
            <w:tcBorders>
              <w:top w:val="single" w:sz="2" w:space="0" w:color="FFFFFF"/>
              <w:left w:val="single" w:sz="2" w:space="0" w:color="FFFFFF"/>
              <w:bottom w:val="single" w:sz="2" w:space="0" w:color="FFFFFF"/>
              <w:right w:val="single" w:sz="2" w:space="0" w:color="FFFFFF"/>
            </w:tcBorders>
            <w:hideMark/>
          </w:tcPr>
          <w:p w14:paraId="0BB558CC" w14:textId="77777777" w:rsidR="008B7A11" w:rsidRPr="00EF3B79" w:rsidRDefault="008B7A11" w:rsidP="00B20AB0">
            <w:pPr>
              <w:tabs>
                <w:tab w:val="left" w:pos="795"/>
              </w:tabs>
              <w:rPr>
                <w:sz w:val="22"/>
                <w:szCs w:val="22"/>
              </w:rPr>
            </w:pPr>
            <w:r w:rsidRPr="007A704D">
              <w:rPr>
                <w:sz w:val="22"/>
                <w:szCs w:val="22"/>
              </w:rPr>
              <w:t>34</w:t>
            </w:r>
          </w:p>
        </w:tc>
        <w:tc>
          <w:tcPr>
            <w:tcW w:w="1311" w:type="dxa"/>
            <w:tcBorders>
              <w:top w:val="single" w:sz="2" w:space="0" w:color="FFFFFF"/>
              <w:left w:val="single" w:sz="2" w:space="0" w:color="FFFFFF"/>
              <w:bottom w:val="single" w:sz="2" w:space="0" w:color="FFFFFF"/>
              <w:right w:val="single" w:sz="2" w:space="0" w:color="FFFFFF"/>
            </w:tcBorders>
            <w:hideMark/>
          </w:tcPr>
          <w:p w14:paraId="471C4BF9" w14:textId="77777777" w:rsidR="008B7A11" w:rsidRPr="00EF3B79" w:rsidRDefault="008B7A11" w:rsidP="00B20AB0">
            <w:pPr>
              <w:tabs>
                <w:tab w:val="left" w:pos="795"/>
              </w:tabs>
              <w:rPr>
                <w:sz w:val="22"/>
                <w:szCs w:val="22"/>
              </w:rPr>
            </w:pPr>
            <w:r w:rsidRPr="007A704D">
              <w:rPr>
                <w:sz w:val="22"/>
                <w:szCs w:val="22"/>
              </w:rPr>
              <w:t>127</w:t>
            </w:r>
          </w:p>
        </w:tc>
        <w:tc>
          <w:tcPr>
            <w:tcW w:w="1337" w:type="dxa"/>
            <w:tcBorders>
              <w:top w:val="single" w:sz="2" w:space="0" w:color="FFFFFF"/>
              <w:left w:val="single" w:sz="2" w:space="0" w:color="FFFFFF"/>
              <w:bottom w:val="single" w:sz="2" w:space="0" w:color="FFFFFF"/>
              <w:right w:val="single" w:sz="2" w:space="0" w:color="FFFFFF"/>
            </w:tcBorders>
            <w:hideMark/>
          </w:tcPr>
          <w:p w14:paraId="239B5C56" w14:textId="77777777" w:rsidR="008B7A11" w:rsidRPr="00EF3B79" w:rsidRDefault="008B7A11" w:rsidP="00B20AB0">
            <w:pPr>
              <w:tabs>
                <w:tab w:val="left" w:pos="795"/>
              </w:tabs>
              <w:rPr>
                <w:sz w:val="22"/>
                <w:szCs w:val="22"/>
              </w:rPr>
            </w:pPr>
            <w:r w:rsidRPr="007A704D">
              <w:rPr>
                <w:sz w:val="22"/>
                <w:szCs w:val="22"/>
              </w:rPr>
              <w:t>81.0</w:t>
            </w:r>
          </w:p>
        </w:tc>
        <w:tc>
          <w:tcPr>
            <w:tcW w:w="1493" w:type="dxa"/>
            <w:tcBorders>
              <w:top w:val="single" w:sz="2" w:space="0" w:color="FFFFFF"/>
              <w:left w:val="single" w:sz="2" w:space="0" w:color="FFFFFF"/>
              <w:bottom w:val="single" w:sz="2" w:space="0" w:color="FFFFFF"/>
              <w:right w:val="single" w:sz="2" w:space="0" w:color="FFFFFF"/>
            </w:tcBorders>
            <w:hideMark/>
          </w:tcPr>
          <w:p w14:paraId="1A3210A8" w14:textId="77777777" w:rsidR="008B7A11" w:rsidRPr="00EF3B79" w:rsidRDefault="008B7A11" w:rsidP="00B20AB0">
            <w:pPr>
              <w:tabs>
                <w:tab w:val="left" w:pos="795"/>
              </w:tabs>
              <w:rPr>
                <w:sz w:val="22"/>
                <w:szCs w:val="22"/>
              </w:rPr>
            </w:pPr>
            <w:r w:rsidRPr="007A704D">
              <w:rPr>
                <w:sz w:val="22"/>
                <w:szCs w:val="22"/>
              </w:rPr>
              <w:t>88.2</w:t>
            </w:r>
          </w:p>
        </w:tc>
      </w:tr>
      <w:tr w:rsidR="008B7A11" w:rsidRPr="00EF3B79" w14:paraId="2E614EE9" w14:textId="77777777" w:rsidTr="00B20AB0">
        <w:trPr>
          <w:cantSplit/>
          <w:trHeight w:val="30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18B7702" w14:textId="77777777" w:rsidR="008B7A11" w:rsidRPr="00EF3B79" w:rsidRDefault="008B7A11" w:rsidP="00B20AB0">
            <w:pPr>
              <w:tabs>
                <w:tab w:val="left" w:pos="795"/>
              </w:tabs>
              <w:rPr>
                <w:b/>
                <w:bCs/>
                <w:sz w:val="22"/>
                <w:szCs w:val="22"/>
              </w:rPr>
            </w:pPr>
            <w:r w:rsidRPr="00EF3B79">
              <w:rPr>
                <w:b/>
                <w:bCs/>
                <w:sz w:val="22"/>
                <w:szCs w:val="22"/>
              </w:rPr>
              <w:t>Test type</w:t>
            </w:r>
          </w:p>
        </w:tc>
      </w:tr>
      <w:tr w:rsidR="008B7A11" w:rsidRPr="00EF3B79" w14:paraId="5B33F13E"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661D098C" w14:textId="77777777" w:rsidR="008B7A11" w:rsidRPr="00EF3B79" w:rsidRDefault="008B7A11" w:rsidP="00B20AB0">
            <w:pPr>
              <w:tabs>
                <w:tab w:val="left" w:pos="795"/>
              </w:tabs>
              <w:rPr>
                <w:sz w:val="22"/>
                <w:szCs w:val="22"/>
              </w:rPr>
            </w:pPr>
            <w:r w:rsidRPr="00EF3B79">
              <w:rPr>
                <w:sz w:val="22"/>
                <w:szCs w:val="22"/>
              </w:rPr>
              <w:t>Clinician-rated measure</w:t>
            </w:r>
          </w:p>
        </w:tc>
        <w:tc>
          <w:tcPr>
            <w:tcW w:w="1229" w:type="dxa"/>
            <w:tcBorders>
              <w:top w:val="single" w:sz="2" w:space="0" w:color="FFFFFF"/>
              <w:left w:val="single" w:sz="2" w:space="0" w:color="FFFFFF"/>
              <w:bottom w:val="single" w:sz="2" w:space="0" w:color="FFFFFF"/>
              <w:right w:val="single" w:sz="2" w:space="0" w:color="FFFFFF"/>
            </w:tcBorders>
            <w:hideMark/>
          </w:tcPr>
          <w:p w14:paraId="030435F3" w14:textId="77777777" w:rsidR="008B7A11" w:rsidRPr="00EF3B79" w:rsidRDefault="008B7A11" w:rsidP="00B20AB0">
            <w:pPr>
              <w:tabs>
                <w:tab w:val="left" w:pos="795"/>
              </w:tabs>
              <w:rPr>
                <w:sz w:val="22"/>
                <w:szCs w:val="22"/>
              </w:rPr>
            </w:pPr>
            <w:r w:rsidRPr="007A704D">
              <w:rPr>
                <w:sz w:val="22"/>
                <w:szCs w:val="22"/>
              </w:rPr>
              <w:t>14</w:t>
            </w:r>
          </w:p>
        </w:tc>
        <w:tc>
          <w:tcPr>
            <w:tcW w:w="1311" w:type="dxa"/>
            <w:tcBorders>
              <w:top w:val="single" w:sz="2" w:space="0" w:color="FFFFFF"/>
              <w:left w:val="single" w:sz="2" w:space="0" w:color="FFFFFF"/>
              <w:bottom w:val="single" w:sz="2" w:space="0" w:color="FFFFFF"/>
              <w:right w:val="single" w:sz="2" w:space="0" w:color="FFFFFF"/>
            </w:tcBorders>
            <w:hideMark/>
          </w:tcPr>
          <w:p w14:paraId="539668F1" w14:textId="77777777" w:rsidR="008B7A11" w:rsidRPr="00EF3B79" w:rsidRDefault="008B7A11" w:rsidP="00B20AB0">
            <w:pPr>
              <w:tabs>
                <w:tab w:val="left" w:pos="795"/>
              </w:tabs>
              <w:rPr>
                <w:sz w:val="22"/>
                <w:szCs w:val="22"/>
              </w:rPr>
            </w:pPr>
            <w:r w:rsidRPr="007A704D">
              <w:rPr>
                <w:sz w:val="22"/>
                <w:szCs w:val="22"/>
              </w:rPr>
              <w:t>41</w:t>
            </w:r>
          </w:p>
        </w:tc>
        <w:tc>
          <w:tcPr>
            <w:tcW w:w="1337" w:type="dxa"/>
            <w:tcBorders>
              <w:top w:val="single" w:sz="2" w:space="0" w:color="FFFFFF"/>
              <w:left w:val="single" w:sz="2" w:space="0" w:color="FFFFFF"/>
              <w:bottom w:val="single" w:sz="2" w:space="0" w:color="FFFFFF"/>
              <w:right w:val="single" w:sz="2" w:space="0" w:color="FFFFFF"/>
            </w:tcBorders>
            <w:hideMark/>
          </w:tcPr>
          <w:p w14:paraId="4C44D233" w14:textId="77777777" w:rsidR="008B7A11" w:rsidRPr="00EF3B79" w:rsidRDefault="008B7A11" w:rsidP="00B20AB0">
            <w:pPr>
              <w:tabs>
                <w:tab w:val="left" w:pos="795"/>
              </w:tabs>
              <w:rPr>
                <w:sz w:val="22"/>
                <w:szCs w:val="22"/>
              </w:rPr>
            </w:pPr>
            <w:r w:rsidRPr="007A704D">
              <w:rPr>
                <w:sz w:val="22"/>
                <w:szCs w:val="22"/>
              </w:rPr>
              <w:t>33.3</w:t>
            </w:r>
          </w:p>
        </w:tc>
        <w:tc>
          <w:tcPr>
            <w:tcW w:w="1493" w:type="dxa"/>
            <w:tcBorders>
              <w:top w:val="single" w:sz="2" w:space="0" w:color="FFFFFF"/>
              <w:left w:val="single" w:sz="2" w:space="0" w:color="FFFFFF"/>
              <w:bottom w:val="single" w:sz="2" w:space="0" w:color="FFFFFF"/>
              <w:right w:val="single" w:sz="2" w:space="0" w:color="FFFFFF"/>
            </w:tcBorders>
            <w:hideMark/>
          </w:tcPr>
          <w:p w14:paraId="0740C78C" w14:textId="77777777" w:rsidR="008B7A11" w:rsidRPr="00EF3B79" w:rsidRDefault="008B7A11" w:rsidP="00B20AB0">
            <w:pPr>
              <w:tabs>
                <w:tab w:val="left" w:pos="795"/>
              </w:tabs>
              <w:rPr>
                <w:sz w:val="22"/>
                <w:szCs w:val="22"/>
              </w:rPr>
            </w:pPr>
            <w:r w:rsidRPr="007A704D">
              <w:rPr>
                <w:sz w:val="22"/>
                <w:szCs w:val="22"/>
              </w:rPr>
              <w:t>28.5</w:t>
            </w:r>
          </w:p>
        </w:tc>
      </w:tr>
      <w:tr w:rsidR="008B7A11" w:rsidRPr="00EF3B79" w14:paraId="78DD6855" w14:textId="77777777" w:rsidTr="00B20AB0">
        <w:trPr>
          <w:cantSplit/>
          <w:trHeight w:val="402"/>
          <w:jc w:val="center"/>
        </w:trPr>
        <w:tc>
          <w:tcPr>
            <w:tcW w:w="3258" w:type="dxa"/>
            <w:tcBorders>
              <w:top w:val="single" w:sz="2" w:space="0" w:color="FFFFFF"/>
              <w:left w:val="single" w:sz="2" w:space="0" w:color="FFFFFF"/>
              <w:bottom w:val="single" w:sz="2" w:space="0" w:color="FFFFFF"/>
              <w:right w:val="single" w:sz="2" w:space="0" w:color="FFFFFF"/>
            </w:tcBorders>
            <w:hideMark/>
          </w:tcPr>
          <w:p w14:paraId="72BAB7E1" w14:textId="77777777" w:rsidR="008B7A11" w:rsidRPr="00EF3B79" w:rsidRDefault="008B7A11" w:rsidP="00B20AB0">
            <w:pPr>
              <w:tabs>
                <w:tab w:val="left" w:pos="795"/>
              </w:tabs>
              <w:rPr>
                <w:sz w:val="22"/>
                <w:szCs w:val="22"/>
              </w:rPr>
            </w:pPr>
            <w:r w:rsidRPr="00EF3B79">
              <w:rPr>
                <w:sz w:val="22"/>
                <w:szCs w:val="22"/>
              </w:rPr>
              <w:t>Self-reported</w:t>
            </w:r>
          </w:p>
        </w:tc>
        <w:tc>
          <w:tcPr>
            <w:tcW w:w="1229" w:type="dxa"/>
            <w:tcBorders>
              <w:top w:val="single" w:sz="2" w:space="0" w:color="FFFFFF"/>
              <w:left w:val="single" w:sz="2" w:space="0" w:color="FFFFFF"/>
              <w:bottom w:val="single" w:sz="2" w:space="0" w:color="FFFFFF"/>
              <w:right w:val="single" w:sz="2" w:space="0" w:color="FFFFFF"/>
            </w:tcBorders>
            <w:hideMark/>
          </w:tcPr>
          <w:p w14:paraId="002D2336" w14:textId="77777777" w:rsidR="008B7A11" w:rsidRPr="00EF3B79" w:rsidRDefault="008B7A11" w:rsidP="00B20AB0">
            <w:pPr>
              <w:tabs>
                <w:tab w:val="left" w:pos="795"/>
              </w:tabs>
              <w:rPr>
                <w:sz w:val="22"/>
                <w:szCs w:val="22"/>
              </w:rPr>
            </w:pPr>
            <w:r w:rsidRPr="007A704D">
              <w:rPr>
                <w:sz w:val="22"/>
                <w:szCs w:val="22"/>
              </w:rPr>
              <w:t>33</w:t>
            </w:r>
          </w:p>
        </w:tc>
        <w:tc>
          <w:tcPr>
            <w:tcW w:w="1311" w:type="dxa"/>
            <w:tcBorders>
              <w:top w:val="single" w:sz="2" w:space="0" w:color="FFFFFF"/>
              <w:left w:val="single" w:sz="2" w:space="0" w:color="FFFFFF"/>
              <w:bottom w:val="single" w:sz="2" w:space="0" w:color="FFFFFF"/>
              <w:right w:val="single" w:sz="2" w:space="0" w:color="FFFFFF"/>
            </w:tcBorders>
            <w:hideMark/>
          </w:tcPr>
          <w:p w14:paraId="5EAC7474" w14:textId="77777777" w:rsidR="008B7A11" w:rsidRPr="00EF3B79" w:rsidRDefault="008B7A11" w:rsidP="00B20AB0">
            <w:pPr>
              <w:tabs>
                <w:tab w:val="left" w:pos="795"/>
              </w:tabs>
              <w:rPr>
                <w:sz w:val="22"/>
                <w:szCs w:val="22"/>
              </w:rPr>
            </w:pPr>
            <w:r w:rsidRPr="007A704D">
              <w:rPr>
                <w:sz w:val="22"/>
                <w:szCs w:val="22"/>
              </w:rPr>
              <w:t>103</w:t>
            </w:r>
          </w:p>
        </w:tc>
        <w:tc>
          <w:tcPr>
            <w:tcW w:w="1337" w:type="dxa"/>
            <w:tcBorders>
              <w:top w:val="single" w:sz="2" w:space="0" w:color="FFFFFF"/>
              <w:left w:val="single" w:sz="2" w:space="0" w:color="FFFFFF"/>
              <w:bottom w:val="single" w:sz="2" w:space="0" w:color="FFFFFF"/>
              <w:right w:val="single" w:sz="2" w:space="0" w:color="FFFFFF"/>
            </w:tcBorders>
            <w:hideMark/>
          </w:tcPr>
          <w:p w14:paraId="18FC7BEF" w14:textId="77777777" w:rsidR="008B7A11" w:rsidRPr="00EF3B79" w:rsidRDefault="008B7A11" w:rsidP="00B20AB0">
            <w:pPr>
              <w:tabs>
                <w:tab w:val="left" w:pos="795"/>
              </w:tabs>
              <w:rPr>
                <w:sz w:val="22"/>
                <w:szCs w:val="22"/>
              </w:rPr>
            </w:pPr>
            <w:r w:rsidRPr="007A704D">
              <w:rPr>
                <w:sz w:val="22"/>
                <w:szCs w:val="22"/>
              </w:rPr>
              <w:t>78.6</w:t>
            </w:r>
          </w:p>
        </w:tc>
        <w:tc>
          <w:tcPr>
            <w:tcW w:w="1493" w:type="dxa"/>
            <w:tcBorders>
              <w:top w:val="single" w:sz="2" w:space="0" w:color="FFFFFF"/>
              <w:left w:val="single" w:sz="2" w:space="0" w:color="FFFFFF"/>
              <w:bottom w:val="single" w:sz="2" w:space="0" w:color="FFFFFF"/>
              <w:right w:val="single" w:sz="2" w:space="0" w:color="FFFFFF"/>
            </w:tcBorders>
            <w:hideMark/>
          </w:tcPr>
          <w:p w14:paraId="292B3001" w14:textId="77777777" w:rsidR="008B7A11" w:rsidRPr="00EF3B79" w:rsidRDefault="008B7A11" w:rsidP="00B20AB0">
            <w:pPr>
              <w:tabs>
                <w:tab w:val="left" w:pos="795"/>
              </w:tabs>
              <w:rPr>
                <w:sz w:val="22"/>
                <w:szCs w:val="22"/>
              </w:rPr>
            </w:pPr>
            <w:r w:rsidRPr="007A704D">
              <w:rPr>
                <w:sz w:val="22"/>
                <w:szCs w:val="22"/>
              </w:rPr>
              <w:t>71.5</w:t>
            </w:r>
          </w:p>
        </w:tc>
      </w:tr>
      <w:tr w:rsidR="008B7A11" w:rsidRPr="00EF3B79" w14:paraId="37729B42" w14:textId="77777777" w:rsidTr="00B20AB0">
        <w:trPr>
          <w:cantSplit/>
          <w:trHeight w:val="23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0F87A24" w14:textId="77777777" w:rsidR="008B7A11" w:rsidRPr="00EF3B79" w:rsidRDefault="008B7A11" w:rsidP="00B20AB0">
            <w:pPr>
              <w:tabs>
                <w:tab w:val="left" w:pos="795"/>
              </w:tabs>
              <w:rPr>
                <w:b/>
                <w:bCs/>
                <w:sz w:val="22"/>
                <w:szCs w:val="22"/>
              </w:rPr>
            </w:pPr>
            <w:r w:rsidRPr="00EF3B79">
              <w:rPr>
                <w:b/>
                <w:bCs/>
                <w:sz w:val="22"/>
                <w:szCs w:val="22"/>
              </w:rPr>
              <w:t>Analysis strategy</w:t>
            </w:r>
          </w:p>
        </w:tc>
      </w:tr>
      <w:tr w:rsidR="008B7A11" w:rsidRPr="00EF3B79" w14:paraId="1308B483"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42BB0732" w14:textId="77777777" w:rsidR="008B7A11" w:rsidRPr="00EF3B79" w:rsidRDefault="008B7A11" w:rsidP="00B20AB0">
            <w:pPr>
              <w:tabs>
                <w:tab w:val="left" w:pos="795"/>
              </w:tabs>
              <w:rPr>
                <w:sz w:val="22"/>
                <w:szCs w:val="22"/>
              </w:rPr>
            </w:pPr>
            <w:r w:rsidRPr="00EF3B79">
              <w:rPr>
                <w:sz w:val="22"/>
                <w:szCs w:val="22"/>
              </w:rPr>
              <w:t>ITT</w:t>
            </w:r>
          </w:p>
        </w:tc>
        <w:tc>
          <w:tcPr>
            <w:tcW w:w="1229" w:type="dxa"/>
            <w:tcBorders>
              <w:top w:val="single" w:sz="2" w:space="0" w:color="FFFFFF"/>
              <w:left w:val="single" w:sz="2" w:space="0" w:color="FFFFFF"/>
              <w:bottom w:val="single" w:sz="2" w:space="0" w:color="FFFFFF"/>
              <w:right w:val="single" w:sz="2" w:space="0" w:color="FFFFFF"/>
            </w:tcBorders>
            <w:hideMark/>
          </w:tcPr>
          <w:p w14:paraId="1C0FE94D" w14:textId="77777777" w:rsidR="008B7A11" w:rsidRPr="00EF3B79" w:rsidRDefault="008B7A11" w:rsidP="00B20AB0">
            <w:pPr>
              <w:tabs>
                <w:tab w:val="left" w:pos="795"/>
              </w:tabs>
              <w:rPr>
                <w:sz w:val="22"/>
                <w:szCs w:val="22"/>
              </w:rPr>
            </w:pPr>
            <w:r w:rsidRPr="007A704D">
              <w:rPr>
                <w:sz w:val="22"/>
                <w:szCs w:val="22"/>
              </w:rPr>
              <w:t>18</w:t>
            </w:r>
          </w:p>
        </w:tc>
        <w:tc>
          <w:tcPr>
            <w:tcW w:w="1311" w:type="dxa"/>
            <w:tcBorders>
              <w:top w:val="single" w:sz="2" w:space="0" w:color="FFFFFF"/>
              <w:left w:val="single" w:sz="2" w:space="0" w:color="FFFFFF"/>
              <w:bottom w:val="single" w:sz="2" w:space="0" w:color="FFFFFF"/>
              <w:right w:val="single" w:sz="2" w:space="0" w:color="FFFFFF"/>
            </w:tcBorders>
            <w:hideMark/>
          </w:tcPr>
          <w:p w14:paraId="2975E42C" w14:textId="77777777" w:rsidR="008B7A11" w:rsidRPr="00EF3B79" w:rsidRDefault="008B7A11" w:rsidP="00B20AB0">
            <w:pPr>
              <w:tabs>
                <w:tab w:val="left" w:pos="795"/>
              </w:tabs>
              <w:rPr>
                <w:sz w:val="22"/>
                <w:szCs w:val="22"/>
              </w:rPr>
            </w:pPr>
            <w:r w:rsidRPr="007A704D">
              <w:rPr>
                <w:sz w:val="22"/>
                <w:szCs w:val="22"/>
              </w:rPr>
              <w:t>69</w:t>
            </w:r>
          </w:p>
        </w:tc>
        <w:tc>
          <w:tcPr>
            <w:tcW w:w="1337" w:type="dxa"/>
            <w:tcBorders>
              <w:top w:val="single" w:sz="2" w:space="0" w:color="FFFFFF"/>
              <w:left w:val="single" w:sz="2" w:space="0" w:color="FFFFFF"/>
              <w:bottom w:val="single" w:sz="2" w:space="0" w:color="FFFFFF"/>
              <w:right w:val="single" w:sz="2" w:space="0" w:color="FFFFFF"/>
            </w:tcBorders>
            <w:hideMark/>
          </w:tcPr>
          <w:p w14:paraId="2ABF447A" w14:textId="77777777" w:rsidR="008B7A11" w:rsidRPr="00EF3B79" w:rsidRDefault="008B7A11" w:rsidP="00B20AB0">
            <w:pPr>
              <w:tabs>
                <w:tab w:val="left" w:pos="795"/>
              </w:tabs>
              <w:rPr>
                <w:sz w:val="22"/>
                <w:szCs w:val="22"/>
              </w:rPr>
            </w:pPr>
            <w:r w:rsidRPr="007A704D">
              <w:rPr>
                <w:sz w:val="22"/>
                <w:szCs w:val="22"/>
              </w:rPr>
              <w:t>42.9</w:t>
            </w:r>
          </w:p>
        </w:tc>
        <w:tc>
          <w:tcPr>
            <w:tcW w:w="1493" w:type="dxa"/>
            <w:tcBorders>
              <w:top w:val="single" w:sz="2" w:space="0" w:color="FFFFFF"/>
              <w:left w:val="single" w:sz="2" w:space="0" w:color="FFFFFF"/>
              <w:bottom w:val="single" w:sz="2" w:space="0" w:color="FFFFFF"/>
              <w:right w:val="single" w:sz="2" w:space="0" w:color="FFFFFF"/>
            </w:tcBorders>
            <w:hideMark/>
          </w:tcPr>
          <w:p w14:paraId="06B2C3A8" w14:textId="77777777" w:rsidR="008B7A11" w:rsidRPr="00EF3B79" w:rsidRDefault="008B7A11" w:rsidP="00B20AB0">
            <w:pPr>
              <w:tabs>
                <w:tab w:val="left" w:pos="795"/>
              </w:tabs>
              <w:rPr>
                <w:sz w:val="22"/>
                <w:szCs w:val="22"/>
              </w:rPr>
            </w:pPr>
            <w:r w:rsidRPr="007A704D">
              <w:rPr>
                <w:sz w:val="22"/>
                <w:szCs w:val="22"/>
              </w:rPr>
              <w:t>47.9</w:t>
            </w:r>
          </w:p>
        </w:tc>
      </w:tr>
      <w:tr w:rsidR="008B7A11" w:rsidRPr="00EF3B79" w14:paraId="50128DC3" w14:textId="77777777" w:rsidTr="00B20AB0">
        <w:trPr>
          <w:cantSplit/>
          <w:trHeight w:val="25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01CD12" w14:textId="77777777" w:rsidR="008B7A11" w:rsidRPr="00EF3B79" w:rsidRDefault="008B7A11" w:rsidP="00B20AB0">
            <w:pPr>
              <w:tabs>
                <w:tab w:val="left" w:pos="795"/>
              </w:tabs>
              <w:rPr>
                <w:sz w:val="22"/>
                <w:szCs w:val="22"/>
              </w:rPr>
            </w:pPr>
            <w:r w:rsidRPr="00EF3B79">
              <w:rPr>
                <w:sz w:val="22"/>
                <w:szCs w:val="22"/>
              </w:rPr>
              <w:lastRenderedPageBreak/>
              <w:t>TOT</w:t>
            </w:r>
          </w:p>
        </w:tc>
        <w:tc>
          <w:tcPr>
            <w:tcW w:w="1229" w:type="dxa"/>
            <w:tcBorders>
              <w:top w:val="single" w:sz="2" w:space="0" w:color="FFFFFF"/>
              <w:left w:val="single" w:sz="2" w:space="0" w:color="FFFFFF"/>
              <w:bottom w:val="single" w:sz="2" w:space="0" w:color="FFFFFF"/>
              <w:right w:val="single" w:sz="2" w:space="0" w:color="FFFFFF"/>
            </w:tcBorders>
            <w:hideMark/>
          </w:tcPr>
          <w:p w14:paraId="70251051" w14:textId="77777777" w:rsidR="008B7A11" w:rsidRPr="00EF3B79" w:rsidRDefault="008B7A11" w:rsidP="00B20AB0">
            <w:pPr>
              <w:tabs>
                <w:tab w:val="left" w:pos="795"/>
              </w:tabs>
              <w:rPr>
                <w:sz w:val="22"/>
                <w:szCs w:val="22"/>
              </w:rPr>
            </w:pPr>
            <w:r w:rsidRPr="007A704D">
              <w:rPr>
                <w:sz w:val="22"/>
                <w:szCs w:val="22"/>
              </w:rPr>
              <w:t>24</w:t>
            </w:r>
          </w:p>
        </w:tc>
        <w:tc>
          <w:tcPr>
            <w:tcW w:w="1311" w:type="dxa"/>
            <w:tcBorders>
              <w:top w:val="single" w:sz="2" w:space="0" w:color="FFFFFF"/>
              <w:left w:val="single" w:sz="2" w:space="0" w:color="FFFFFF"/>
              <w:bottom w:val="single" w:sz="2" w:space="0" w:color="FFFFFF"/>
              <w:right w:val="single" w:sz="2" w:space="0" w:color="FFFFFF"/>
            </w:tcBorders>
            <w:hideMark/>
          </w:tcPr>
          <w:p w14:paraId="58EFD907" w14:textId="77777777" w:rsidR="008B7A11" w:rsidRPr="00EF3B79" w:rsidRDefault="008B7A11" w:rsidP="00B20AB0">
            <w:pPr>
              <w:tabs>
                <w:tab w:val="left" w:pos="795"/>
              </w:tabs>
              <w:rPr>
                <w:sz w:val="22"/>
                <w:szCs w:val="22"/>
              </w:rPr>
            </w:pPr>
            <w:r w:rsidRPr="007A704D">
              <w:rPr>
                <w:sz w:val="22"/>
                <w:szCs w:val="22"/>
              </w:rPr>
              <w:t>75</w:t>
            </w:r>
          </w:p>
        </w:tc>
        <w:tc>
          <w:tcPr>
            <w:tcW w:w="1337" w:type="dxa"/>
            <w:tcBorders>
              <w:top w:val="single" w:sz="2" w:space="0" w:color="FFFFFF"/>
              <w:left w:val="single" w:sz="2" w:space="0" w:color="FFFFFF"/>
              <w:bottom w:val="single" w:sz="2" w:space="0" w:color="FFFFFF"/>
              <w:right w:val="single" w:sz="2" w:space="0" w:color="FFFFFF"/>
            </w:tcBorders>
            <w:hideMark/>
          </w:tcPr>
          <w:p w14:paraId="0465C713" w14:textId="77777777" w:rsidR="008B7A11" w:rsidRPr="00EF3B79" w:rsidRDefault="008B7A11" w:rsidP="00B20AB0">
            <w:pPr>
              <w:tabs>
                <w:tab w:val="left" w:pos="795"/>
              </w:tabs>
              <w:rPr>
                <w:sz w:val="22"/>
                <w:szCs w:val="22"/>
              </w:rPr>
            </w:pPr>
            <w:r w:rsidRPr="007A704D">
              <w:rPr>
                <w:sz w:val="22"/>
                <w:szCs w:val="22"/>
              </w:rPr>
              <w:t>57.1</w:t>
            </w:r>
          </w:p>
        </w:tc>
        <w:tc>
          <w:tcPr>
            <w:tcW w:w="1493" w:type="dxa"/>
            <w:tcBorders>
              <w:top w:val="single" w:sz="2" w:space="0" w:color="FFFFFF"/>
              <w:left w:val="single" w:sz="2" w:space="0" w:color="FFFFFF"/>
              <w:bottom w:val="single" w:sz="2" w:space="0" w:color="FFFFFF"/>
              <w:right w:val="single" w:sz="2" w:space="0" w:color="FFFFFF"/>
            </w:tcBorders>
            <w:hideMark/>
          </w:tcPr>
          <w:p w14:paraId="4F92DC19" w14:textId="77777777" w:rsidR="008B7A11" w:rsidRPr="00EF3B79" w:rsidRDefault="008B7A11" w:rsidP="00B20AB0">
            <w:pPr>
              <w:tabs>
                <w:tab w:val="left" w:pos="795"/>
              </w:tabs>
              <w:rPr>
                <w:sz w:val="22"/>
                <w:szCs w:val="22"/>
              </w:rPr>
            </w:pPr>
            <w:r w:rsidRPr="007A704D">
              <w:rPr>
                <w:sz w:val="22"/>
                <w:szCs w:val="22"/>
              </w:rPr>
              <w:t>52.1</w:t>
            </w:r>
          </w:p>
        </w:tc>
      </w:tr>
      <w:tr w:rsidR="008B7A11" w:rsidRPr="00EF3B79" w14:paraId="7D09F544" w14:textId="77777777" w:rsidTr="00B20AB0">
        <w:trPr>
          <w:cantSplit/>
          <w:trHeight w:val="209"/>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2D55425" w14:textId="77777777" w:rsidR="008B7A11" w:rsidRPr="00EF3B79" w:rsidRDefault="008B7A11" w:rsidP="00B20AB0">
            <w:pPr>
              <w:tabs>
                <w:tab w:val="left" w:pos="795"/>
              </w:tabs>
              <w:rPr>
                <w:b/>
                <w:bCs/>
                <w:sz w:val="22"/>
                <w:szCs w:val="22"/>
              </w:rPr>
            </w:pPr>
            <w:r w:rsidRPr="00EF3B79">
              <w:rPr>
                <w:b/>
                <w:bCs/>
                <w:sz w:val="22"/>
                <w:szCs w:val="22"/>
              </w:rPr>
              <w:t>Control group</w:t>
            </w:r>
          </w:p>
        </w:tc>
      </w:tr>
      <w:tr w:rsidR="008B7A11" w:rsidRPr="00EF3B79" w14:paraId="7C2D7FB2" w14:textId="77777777" w:rsidTr="00B20AB0">
        <w:trPr>
          <w:cantSplit/>
          <w:trHeight w:val="270"/>
          <w:jc w:val="center"/>
        </w:trPr>
        <w:tc>
          <w:tcPr>
            <w:tcW w:w="3258" w:type="dxa"/>
            <w:tcBorders>
              <w:top w:val="single" w:sz="2" w:space="0" w:color="FFFFFF"/>
              <w:left w:val="single" w:sz="2" w:space="0" w:color="FFFFFF"/>
              <w:bottom w:val="single" w:sz="2" w:space="0" w:color="FFFFFF"/>
              <w:right w:val="single" w:sz="2" w:space="0" w:color="FFFFFF"/>
            </w:tcBorders>
            <w:hideMark/>
          </w:tcPr>
          <w:p w14:paraId="02132C37" w14:textId="77777777" w:rsidR="008B7A11" w:rsidRPr="00EF3B79" w:rsidRDefault="008B7A11" w:rsidP="00B20AB0">
            <w:pPr>
              <w:tabs>
                <w:tab w:val="left" w:pos="795"/>
              </w:tabs>
              <w:rPr>
                <w:sz w:val="22"/>
                <w:szCs w:val="22"/>
              </w:rPr>
            </w:pPr>
            <w:r w:rsidRPr="00EF3B79">
              <w:rPr>
                <w:sz w:val="22"/>
                <w:szCs w:val="22"/>
              </w:rPr>
              <w:t>Individual treatment</w:t>
            </w:r>
          </w:p>
        </w:tc>
        <w:tc>
          <w:tcPr>
            <w:tcW w:w="1229" w:type="dxa"/>
            <w:tcBorders>
              <w:top w:val="single" w:sz="2" w:space="0" w:color="FFFFFF"/>
              <w:left w:val="single" w:sz="2" w:space="0" w:color="FFFFFF"/>
              <w:bottom w:val="single" w:sz="2" w:space="0" w:color="FFFFFF"/>
              <w:right w:val="single" w:sz="2" w:space="0" w:color="FFFFFF"/>
            </w:tcBorders>
            <w:hideMark/>
          </w:tcPr>
          <w:p w14:paraId="3493ECDC"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9F27437"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5561269D"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B133D90"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FE7B247" w14:textId="77777777" w:rsidTr="00B20AB0">
        <w:trPr>
          <w:cantSplit/>
          <w:trHeight w:val="133"/>
          <w:jc w:val="center"/>
        </w:trPr>
        <w:tc>
          <w:tcPr>
            <w:tcW w:w="3258" w:type="dxa"/>
            <w:tcBorders>
              <w:top w:val="single" w:sz="2" w:space="0" w:color="FFFFFF"/>
              <w:left w:val="single" w:sz="2" w:space="0" w:color="FFFFFF"/>
              <w:bottom w:val="single" w:sz="2" w:space="0" w:color="FFFFFF"/>
              <w:right w:val="single" w:sz="2" w:space="0" w:color="FFFFFF"/>
            </w:tcBorders>
            <w:hideMark/>
          </w:tcPr>
          <w:p w14:paraId="7888CD51" w14:textId="77777777" w:rsidR="008B7A11" w:rsidRPr="00EF3B79" w:rsidRDefault="008B7A11" w:rsidP="00B20AB0">
            <w:pPr>
              <w:tabs>
                <w:tab w:val="left" w:pos="795"/>
              </w:tabs>
              <w:rPr>
                <w:sz w:val="22"/>
                <w:szCs w:val="22"/>
              </w:rPr>
            </w:pPr>
            <w:r w:rsidRPr="00EF3B79">
              <w:rPr>
                <w:sz w:val="22"/>
                <w:szCs w:val="22"/>
              </w:rPr>
              <w:t>TAU</w:t>
            </w:r>
          </w:p>
        </w:tc>
        <w:tc>
          <w:tcPr>
            <w:tcW w:w="1229" w:type="dxa"/>
            <w:tcBorders>
              <w:top w:val="single" w:sz="2" w:space="0" w:color="FFFFFF"/>
              <w:left w:val="single" w:sz="2" w:space="0" w:color="FFFFFF"/>
              <w:bottom w:val="single" w:sz="2" w:space="0" w:color="FFFFFF"/>
              <w:right w:val="single" w:sz="2" w:space="0" w:color="FFFFFF"/>
            </w:tcBorders>
            <w:hideMark/>
          </w:tcPr>
          <w:p w14:paraId="33398DCB" w14:textId="77777777" w:rsidR="008B7A11" w:rsidRPr="00EF3B79" w:rsidRDefault="008B7A11" w:rsidP="00B20AB0">
            <w:pPr>
              <w:tabs>
                <w:tab w:val="left" w:pos="795"/>
              </w:tabs>
              <w:rPr>
                <w:sz w:val="22"/>
                <w:szCs w:val="22"/>
              </w:rPr>
            </w:pPr>
            <w:r w:rsidRPr="007A704D">
              <w:rPr>
                <w:sz w:val="22"/>
                <w:szCs w:val="22"/>
              </w:rPr>
              <w:t>28</w:t>
            </w:r>
          </w:p>
        </w:tc>
        <w:tc>
          <w:tcPr>
            <w:tcW w:w="1311" w:type="dxa"/>
            <w:tcBorders>
              <w:top w:val="single" w:sz="2" w:space="0" w:color="FFFFFF"/>
              <w:left w:val="single" w:sz="2" w:space="0" w:color="FFFFFF"/>
              <w:bottom w:val="single" w:sz="2" w:space="0" w:color="FFFFFF"/>
              <w:right w:val="single" w:sz="2" w:space="0" w:color="FFFFFF"/>
            </w:tcBorders>
            <w:hideMark/>
          </w:tcPr>
          <w:p w14:paraId="420177D7" w14:textId="77777777" w:rsidR="008B7A11" w:rsidRPr="00EF3B79" w:rsidRDefault="008B7A11" w:rsidP="00B20AB0">
            <w:pPr>
              <w:tabs>
                <w:tab w:val="left" w:pos="795"/>
              </w:tabs>
              <w:rPr>
                <w:sz w:val="22"/>
                <w:szCs w:val="22"/>
              </w:rPr>
            </w:pPr>
            <w:r w:rsidRPr="007A704D">
              <w:rPr>
                <w:sz w:val="22"/>
                <w:szCs w:val="22"/>
              </w:rPr>
              <w:t>108</w:t>
            </w:r>
          </w:p>
        </w:tc>
        <w:tc>
          <w:tcPr>
            <w:tcW w:w="1337" w:type="dxa"/>
            <w:tcBorders>
              <w:top w:val="single" w:sz="2" w:space="0" w:color="FFFFFF"/>
              <w:left w:val="single" w:sz="2" w:space="0" w:color="FFFFFF"/>
              <w:bottom w:val="single" w:sz="2" w:space="0" w:color="FFFFFF"/>
              <w:right w:val="single" w:sz="2" w:space="0" w:color="FFFFFF"/>
            </w:tcBorders>
            <w:hideMark/>
          </w:tcPr>
          <w:p w14:paraId="4D5F5DCE" w14:textId="77777777" w:rsidR="008B7A11" w:rsidRPr="00EF3B79" w:rsidRDefault="008B7A11" w:rsidP="00B20AB0">
            <w:pPr>
              <w:tabs>
                <w:tab w:val="left" w:pos="795"/>
              </w:tabs>
              <w:rPr>
                <w:sz w:val="22"/>
                <w:szCs w:val="22"/>
              </w:rPr>
            </w:pPr>
            <w:r w:rsidRPr="007A704D">
              <w:rPr>
                <w:sz w:val="22"/>
                <w:szCs w:val="22"/>
              </w:rPr>
              <w:t>66.7</w:t>
            </w:r>
          </w:p>
        </w:tc>
        <w:tc>
          <w:tcPr>
            <w:tcW w:w="1493" w:type="dxa"/>
            <w:tcBorders>
              <w:top w:val="single" w:sz="2" w:space="0" w:color="FFFFFF"/>
              <w:left w:val="single" w:sz="2" w:space="0" w:color="FFFFFF"/>
              <w:bottom w:val="single" w:sz="2" w:space="0" w:color="FFFFFF"/>
              <w:right w:val="single" w:sz="2" w:space="0" w:color="FFFFFF"/>
            </w:tcBorders>
            <w:hideMark/>
          </w:tcPr>
          <w:p w14:paraId="5E9E747C" w14:textId="77777777" w:rsidR="008B7A11" w:rsidRPr="00EF3B79" w:rsidRDefault="008B7A11" w:rsidP="00B20AB0">
            <w:pPr>
              <w:tabs>
                <w:tab w:val="left" w:pos="795"/>
              </w:tabs>
              <w:rPr>
                <w:sz w:val="22"/>
                <w:szCs w:val="22"/>
              </w:rPr>
            </w:pPr>
            <w:r w:rsidRPr="007A704D">
              <w:rPr>
                <w:sz w:val="22"/>
                <w:szCs w:val="22"/>
              </w:rPr>
              <w:t>75.0</w:t>
            </w:r>
          </w:p>
        </w:tc>
      </w:tr>
      <w:tr w:rsidR="008B7A11" w:rsidRPr="00EF3B79" w14:paraId="019B78B5" w14:textId="77777777" w:rsidTr="00B20AB0">
        <w:trPr>
          <w:cantSplit/>
          <w:trHeight w:val="281"/>
          <w:jc w:val="center"/>
        </w:trPr>
        <w:tc>
          <w:tcPr>
            <w:tcW w:w="3258" w:type="dxa"/>
            <w:tcBorders>
              <w:top w:val="single" w:sz="2" w:space="0" w:color="FFFFFF"/>
              <w:left w:val="single" w:sz="2" w:space="0" w:color="FFFFFF"/>
              <w:bottom w:val="single" w:sz="2" w:space="0" w:color="FFFFFF"/>
              <w:right w:val="single" w:sz="2" w:space="0" w:color="FFFFFF"/>
            </w:tcBorders>
            <w:hideMark/>
          </w:tcPr>
          <w:p w14:paraId="76AF49F2" w14:textId="77777777" w:rsidR="008B7A11" w:rsidRPr="00EF3B79" w:rsidRDefault="008B7A11" w:rsidP="00B20AB0">
            <w:pPr>
              <w:tabs>
                <w:tab w:val="left" w:pos="795"/>
              </w:tabs>
              <w:rPr>
                <w:sz w:val="22"/>
                <w:szCs w:val="22"/>
              </w:rPr>
            </w:pPr>
            <w:r w:rsidRPr="00EF3B79">
              <w:rPr>
                <w:sz w:val="22"/>
                <w:szCs w:val="22"/>
              </w:rPr>
              <w:t>TAU with Waiting-list</w:t>
            </w:r>
          </w:p>
        </w:tc>
        <w:tc>
          <w:tcPr>
            <w:tcW w:w="1229" w:type="dxa"/>
            <w:tcBorders>
              <w:top w:val="single" w:sz="2" w:space="0" w:color="FFFFFF"/>
              <w:left w:val="single" w:sz="2" w:space="0" w:color="FFFFFF"/>
              <w:bottom w:val="single" w:sz="2" w:space="0" w:color="FFFFFF"/>
              <w:right w:val="single" w:sz="2" w:space="0" w:color="FFFFFF"/>
            </w:tcBorders>
            <w:hideMark/>
          </w:tcPr>
          <w:p w14:paraId="3DB4C85E"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5B7796F0"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5E65865"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40D9E10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36F78394" w14:textId="77777777" w:rsidTr="00B20AB0">
        <w:trPr>
          <w:cantSplit/>
          <w:trHeight w:val="219"/>
          <w:jc w:val="center"/>
        </w:trPr>
        <w:tc>
          <w:tcPr>
            <w:tcW w:w="3258" w:type="dxa"/>
            <w:tcBorders>
              <w:top w:val="single" w:sz="2" w:space="0" w:color="FFFFFF"/>
              <w:left w:val="single" w:sz="2" w:space="0" w:color="FFFFFF"/>
              <w:bottom w:val="single" w:sz="2" w:space="0" w:color="FFFFFF"/>
              <w:right w:val="single" w:sz="2" w:space="0" w:color="FFFFFF"/>
            </w:tcBorders>
            <w:hideMark/>
          </w:tcPr>
          <w:p w14:paraId="44726815" w14:textId="77777777" w:rsidR="008B7A11" w:rsidRPr="00EF3B79" w:rsidRDefault="008B7A11" w:rsidP="00B20AB0">
            <w:pPr>
              <w:tabs>
                <w:tab w:val="left" w:pos="795"/>
              </w:tabs>
              <w:rPr>
                <w:sz w:val="22"/>
                <w:szCs w:val="22"/>
              </w:rPr>
            </w:pPr>
            <w:r w:rsidRPr="00EF3B79">
              <w:rPr>
                <w:sz w:val="22"/>
                <w:szCs w:val="22"/>
              </w:rPr>
              <w:t>Waiting-list only</w:t>
            </w:r>
          </w:p>
        </w:tc>
        <w:tc>
          <w:tcPr>
            <w:tcW w:w="1229" w:type="dxa"/>
            <w:tcBorders>
              <w:top w:val="single" w:sz="2" w:space="0" w:color="FFFFFF"/>
              <w:left w:val="single" w:sz="2" w:space="0" w:color="FFFFFF"/>
              <w:bottom w:val="single" w:sz="2" w:space="0" w:color="FFFFFF"/>
              <w:right w:val="single" w:sz="2" w:space="0" w:color="FFFFFF"/>
            </w:tcBorders>
            <w:hideMark/>
          </w:tcPr>
          <w:p w14:paraId="740FCD89"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1D4CF942"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2D030F73"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69748AA3"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B75CC29" w14:textId="77777777" w:rsidTr="00B20AB0">
        <w:trPr>
          <w:cantSplit/>
          <w:trHeight w:val="185"/>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07FA1FA" w14:textId="77777777" w:rsidR="008B7A11" w:rsidRPr="00EF3B79" w:rsidRDefault="008B7A11" w:rsidP="00B20AB0">
            <w:pPr>
              <w:tabs>
                <w:tab w:val="left" w:pos="795"/>
              </w:tabs>
              <w:rPr>
                <w:b/>
                <w:bCs/>
                <w:sz w:val="22"/>
                <w:szCs w:val="22"/>
              </w:rPr>
            </w:pPr>
            <w:r w:rsidRPr="00EF3B79">
              <w:rPr>
                <w:b/>
                <w:bCs/>
                <w:sz w:val="22"/>
                <w:szCs w:val="22"/>
              </w:rPr>
              <w:t>Overall risk of bias</w:t>
            </w:r>
          </w:p>
        </w:tc>
      </w:tr>
      <w:tr w:rsidR="008B7A11" w:rsidRPr="00EF3B79" w14:paraId="47D3E8EA" w14:textId="77777777" w:rsidTr="00B20AB0">
        <w:trPr>
          <w:cantSplit/>
          <w:trHeight w:val="134"/>
          <w:jc w:val="center"/>
        </w:trPr>
        <w:tc>
          <w:tcPr>
            <w:tcW w:w="3258" w:type="dxa"/>
            <w:tcBorders>
              <w:top w:val="single" w:sz="2" w:space="0" w:color="FFFFFF"/>
              <w:left w:val="single" w:sz="2" w:space="0" w:color="FFFFFF"/>
              <w:bottom w:val="single" w:sz="2" w:space="0" w:color="FFFFFF"/>
              <w:right w:val="single" w:sz="2" w:space="0" w:color="FFFFFF"/>
            </w:tcBorders>
            <w:hideMark/>
          </w:tcPr>
          <w:p w14:paraId="012620A8" w14:textId="77777777" w:rsidR="008B7A11" w:rsidRPr="00EF3B79" w:rsidRDefault="008B7A11" w:rsidP="00B20AB0">
            <w:pPr>
              <w:tabs>
                <w:tab w:val="left" w:pos="795"/>
              </w:tabs>
              <w:rPr>
                <w:sz w:val="22"/>
                <w:szCs w:val="22"/>
              </w:rPr>
            </w:pPr>
            <w:r w:rsidRPr="00EF3B79">
              <w:rPr>
                <w:sz w:val="22"/>
                <w:szCs w:val="22"/>
              </w:rPr>
              <w:t>Low</w:t>
            </w:r>
          </w:p>
        </w:tc>
        <w:tc>
          <w:tcPr>
            <w:tcW w:w="1229" w:type="dxa"/>
            <w:tcBorders>
              <w:top w:val="single" w:sz="2" w:space="0" w:color="FFFFFF"/>
              <w:left w:val="single" w:sz="2" w:space="0" w:color="FFFFFF"/>
              <w:bottom w:val="single" w:sz="2" w:space="0" w:color="FFFFFF"/>
              <w:right w:val="single" w:sz="2" w:space="0" w:color="FFFFFF"/>
            </w:tcBorders>
            <w:hideMark/>
          </w:tcPr>
          <w:p w14:paraId="2EBF85C1" w14:textId="77777777" w:rsidR="008B7A11" w:rsidRPr="00EF3B79" w:rsidRDefault="008B7A11" w:rsidP="00B20AB0">
            <w:pPr>
              <w:tabs>
                <w:tab w:val="left" w:pos="795"/>
              </w:tabs>
              <w:rPr>
                <w:sz w:val="22"/>
                <w:szCs w:val="22"/>
              </w:rPr>
            </w:pPr>
            <w:r w:rsidRPr="007A704D">
              <w:rPr>
                <w:sz w:val="22"/>
                <w:szCs w:val="22"/>
              </w:rPr>
              <w:t>10</w:t>
            </w:r>
          </w:p>
        </w:tc>
        <w:tc>
          <w:tcPr>
            <w:tcW w:w="1311" w:type="dxa"/>
            <w:tcBorders>
              <w:top w:val="single" w:sz="2" w:space="0" w:color="FFFFFF"/>
              <w:left w:val="single" w:sz="2" w:space="0" w:color="FFFFFF"/>
              <w:bottom w:val="single" w:sz="2" w:space="0" w:color="FFFFFF"/>
              <w:right w:val="single" w:sz="2" w:space="0" w:color="FFFFFF"/>
            </w:tcBorders>
            <w:hideMark/>
          </w:tcPr>
          <w:p w14:paraId="047B03DA" w14:textId="77777777" w:rsidR="008B7A11" w:rsidRPr="00EF3B79" w:rsidRDefault="008B7A11" w:rsidP="00B20AB0">
            <w:pPr>
              <w:tabs>
                <w:tab w:val="left" w:pos="795"/>
              </w:tabs>
              <w:rPr>
                <w:sz w:val="22"/>
                <w:szCs w:val="22"/>
              </w:rPr>
            </w:pPr>
            <w:r w:rsidRPr="007A704D">
              <w:rPr>
                <w:sz w:val="22"/>
                <w:szCs w:val="22"/>
              </w:rPr>
              <w:t>36</w:t>
            </w:r>
          </w:p>
        </w:tc>
        <w:tc>
          <w:tcPr>
            <w:tcW w:w="1337" w:type="dxa"/>
            <w:tcBorders>
              <w:top w:val="single" w:sz="2" w:space="0" w:color="FFFFFF"/>
              <w:left w:val="single" w:sz="2" w:space="0" w:color="FFFFFF"/>
              <w:bottom w:val="single" w:sz="2" w:space="0" w:color="FFFFFF"/>
              <w:right w:val="single" w:sz="2" w:space="0" w:color="FFFFFF"/>
            </w:tcBorders>
            <w:hideMark/>
          </w:tcPr>
          <w:p w14:paraId="7E4F6CCA" w14:textId="77777777" w:rsidR="008B7A11" w:rsidRPr="00EF3B79" w:rsidRDefault="008B7A11" w:rsidP="00B20AB0">
            <w:pPr>
              <w:tabs>
                <w:tab w:val="left" w:pos="795"/>
              </w:tabs>
              <w:rPr>
                <w:sz w:val="22"/>
                <w:szCs w:val="22"/>
              </w:rPr>
            </w:pPr>
            <w:r w:rsidRPr="007A704D">
              <w:rPr>
                <w:sz w:val="22"/>
                <w:szCs w:val="22"/>
              </w:rPr>
              <w:t>23.8</w:t>
            </w:r>
          </w:p>
        </w:tc>
        <w:tc>
          <w:tcPr>
            <w:tcW w:w="1493" w:type="dxa"/>
            <w:tcBorders>
              <w:top w:val="single" w:sz="2" w:space="0" w:color="FFFFFF"/>
              <w:left w:val="single" w:sz="2" w:space="0" w:color="FFFFFF"/>
              <w:bottom w:val="single" w:sz="2" w:space="0" w:color="FFFFFF"/>
              <w:right w:val="single" w:sz="2" w:space="0" w:color="FFFFFF"/>
            </w:tcBorders>
            <w:hideMark/>
          </w:tcPr>
          <w:p w14:paraId="480D787B" w14:textId="77777777" w:rsidR="008B7A11" w:rsidRPr="00EF3B79" w:rsidRDefault="008B7A11" w:rsidP="00B20AB0">
            <w:pPr>
              <w:tabs>
                <w:tab w:val="left" w:pos="795"/>
              </w:tabs>
              <w:rPr>
                <w:sz w:val="22"/>
                <w:szCs w:val="22"/>
              </w:rPr>
            </w:pPr>
            <w:r w:rsidRPr="007A704D">
              <w:rPr>
                <w:sz w:val="22"/>
                <w:szCs w:val="22"/>
              </w:rPr>
              <w:t>25.0</w:t>
            </w:r>
          </w:p>
        </w:tc>
      </w:tr>
      <w:tr w:rsidR="008B7A11" w:rsidRPr="00EF3B79" w14:paraId="1CA2E6A2" w14:textId="77777777" w:rsidTr="00B20AB0">
        <w:trPr>
          <w:cantSplit/>
          <w:trHeight w:val="191"/>
          <w:jc w:val="center"/>
        </w:trPr>
        <w:tc>
          <w:tcPr>
            <w:tcW w:w="3258" w:type="dxa"/>
            <w:tcBorders>
              <w:top w:val="single" w:sz="2" w:space="0" w:color="FFFFFF"/>
              <w:left w:val="single" w:sz="2" w:space="0" w:color="FFFFFF"/>
              <w:bottom w:val="single" w:sz="2" w:space="0" w:color="FFFFFF"/>
              <w:right w:val="single" w:sz="2" w:space="0" w:color="FFFFFF"/>
            </w:tcBorders>
            <w:hideMark/>
          </w:tcPr>
          <w:p w14:paraId="279B37DE" w14:textId="77777777" w:rsidR="008B7A11" w:rsidRPr="00EF3B79" w:rsidRDefault="008B7A11" w:rsidP="00B20AB0">
            <w:pPr>
              <w:tabs>
                <w:tab w:val="left" w:pos="795"/>
              </w:tabs>
              <w:rPr>
                <w:sz w:val="22"/>
                <w:szCs w:val="22"/>
              </w:rPr>
            </w:pPr>
            <w:r w:rsidRPr="00EF3B79">
              <w:rPr>
                <w:sz w:val="22"/>
                <w:szCs w:val="22"/>
              </w:rPr>
              <w:t>Some concerns/Moderate</w:t>
            </w:r>
          </w:p>
        </w:tc>
        <w:tc>
          <w:tcPr>
            <w:tcW w:w="1229" w:type="dxa"/>
            <w:tcBorders>
              <w:top w:val="single" w:sz="2" w:space="0" w:color="FFFFFF"/>
              <w:left w:val="single" w:sz="2" w:space="0" w:color="FFFFFF"/>
              <w:bottom w:val="single" w:sz="2" w:space="0" w:color="FFFFFF"/>
              <w:right w:val="single" w:sz="2" w:space="0" w:color="FFFFFF"/>
            </w:tcBorders>
            <w:hideMark/>
          </w:tcPr>
          <w:p w14:paraId="08BB17D8"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C8E64EE" w14:textId="77777777" w:rsidR="008B7A11" w:rsidRPr="00EF3B79" w:rsidRDefault="008B7A11" w:rsidP="00B20AB0">
            <w:pPr>
              <w:tabs>
                <w:tab w:val="left" w:pos="795"/>
              </w:tabs>
              <w:rPr>
                <w:sz w:val="22"/>
                <w:szCs w:val="22"/>
              </w:rPr>
            </w:pPr>
            <w:r w:rsidRPr="007A704D">
              <w:rPr>
                <w:sz w:val="22"/>
                <w:szCs w:val="22"/>
              </w:rPr>
              <w:t>79</w:t>
            </w:r>
          </w:p>
        </w:tc>
        <w:tc>
          <w:tcPr>
            <w:tcW w:w="1337" w:type="dxa"/>
            <w:tcBorders>
              <w:top w:val="single" w:sz="2" w:space="0" w:color="FFFFFF"/>
              <w:left w:val="single" w:sz="2" w:space="0" w:color="FFFFFF"/>
              <w:bottom w:val="single" w:sz="2" w:space="0" w:color="FFFFFF"/>
              <w:right w:val="single" w:sz="2" w:space="0" w:color="FFFFFF"/>
            </w:tcBorders>
            <w:hideMark/>
          </w:tcPr>
          <w:p w14:paraId="4DC2BF6C"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43367E95" w14:textId="77777777" w:rsidR="008B7A11" w:rsidRPr="00EF3B79" w:rsidRDefault="008B7A11" w:rsidP="00B20AB0">
            <w:pPr>
              <w:tabs>
                <w:tab w:val="left" w:pos="795"/>
              </w:tabs>
              <w:rPr>
                <w:sz w:val="22"/>
                <w:szCs w:val="22"/>
              </w:rPr>
            </w:pPr>
            <w:r w:rsidRPr="007A704D">
              <w:rPr>
                <w:sz w:val="22"/>
                <w:szCs w:val="22"/>
              </w:rPr>
              <w:t>54.9</w:t>
            </w:r>
          </w:p>
        </w:tc>
      </w:tr>
      <w:tr w:rsidR="008B7A11" w:rsidRPr="00EF3B79" w14:paraId="2960BFF9" w14:textId="77777777" w:rsidTr="00B20AB0">
        <w:trPr>
          <w:cantSplit/>
          <w:trHeight w:val="235"/>
          <w:jc w:val="center"/>
        </w:trPr>
        <w:tc>
          <w:tcPr>
            <w:tcW w:w="3258" w:type="dxa"/>
            <w:tcBorders>
              <w:top w:val="single" w:sz="2" w:space="0" w:color="FFFFFF"/>
              <w:left w:val="single" w:sz="2" w:space="0" w:color="FFFFFF"/>
              <w:bottom w:val="single" w:sz="2" w:space="0" w:color="FFFFFF"/>
              <w:right w:val="single" w:sz="2" w:space="0" w:color="FFFFFF"/>
            </w:tcBorders>
            <w:hideMark/>
          </w:tcPr>
          <w:p w14:paraId="307699C9" w14:textId="77777777" w:rsidR="008B7A11" w:rsidRPr="00EF3B79" w:rsidRDefault="008B7A11" w:rsidP="00B20AB0">
            <w:pPr>
              <w:tabs>
                <w:tab w:val="left" w:pos="795"/>
              </w:tabs>
              <w:rPr>
                <w:sz w:val="22"/>
                <w:szCs w:val="22"/>
              </w:rPr>
            </w:pPr>
            <w:r w:rsidRPr="00EF3B79">
              <w:rPr>
                <w:sz w:val="22"/>
                <w:szCs w:val="22"/>
              </w:rPr>
              <w:t>Serious/High</w:t>
            </w:r>
          </w:p>
        </w:tc>
        <w:tc>
          <w:tcPr>
            <w:tcW w:w="1229" w:type="dxa"/>
            <w:tcBorders>
              <w:top w:val="single" w:sz="2" w:space="0" w:color="FFFFFF"/>
              <w:left w:val="single" w:sz="2" w:space="0" w:color="FFFFFF"/>
              <w:bottom w:val="single" w:sz="2" w:space="0" w:color="FFFFFF"/>
              <w:right w:val="single" w:sz="2" w:space="0" w:color="FFFFFF"/>
            </w:tcBorders>
            <w:hideMark/>
          </w:tcPr>
          <w:p w14:paraId="50F6920E" w14:textId="77777777" w:rsidR="008B7A11" w:rsidRPr="00EF3B79" w:rsidRDefault="008B7A11" w:rsidP="00B20AB0">
            <w:pPr>
              <w:tabs>
                <w:tab w:val="left" w:pos="795"/>
              </w:tabs>
              <w:rPr>
                <w:sz w:val="22"/>
                <w:szCs w:val="22"/>
              </w:rPr>
            </w:pPr>
            <w:r w:rsidRPr="007A704D">
              <w:rPr>
                <w:sz w:val="22"/>
                <w:szCs w:val="22"/>
              </w:rPr>
              <w:t>13</w:t>
            </w:r>
          </w:p>
        </w:tc>
        <w:tc>
          <w:tcPr>
            <w:tcW w:w="1311" w:type="dxa"/>
            <w:tcBorders>
              <w:top w:val="single" w:sz="2" w:space="0" w:color="FFFFFF"/>
              <w:left w:val="single" w:sz="2" w:space="0" w:color="FFFFFF"/>
              <w:bottom w:val="single" w:sz="2" w:space="0" w:color="FFFFFF"/>
              <w:right w:val="single" w:sz="2" w:space="0" w:color="FFFFFF"/>
            </w:tcBorders>
            <w:hideMark/>
          </w:tcPr>
          <w:p w14:paraId="1E4DFB5B" w14:textId="77777777" w:rsidR="008B7A11" w:rsidRPr="00EF3B79" w:rsidRDefault="008B7A11" w:rsidP="00B20AB0">
            <w:pPr>
              <w:tabs>
                <w:tab w:val="left" w:pos="795"/>
              </w:tabs>
              <w:rPr>
                <w:sz w:val="22"/>
                <w:szCs w:val="22"/>
              </w:rPr>
            </w:pPr>
            <w:r w:rsidRPr="007A704D">
              <w:rPr>
                <w:sz w:val="22"/>
                <w:szCs w:val="22"/>
              </w:rPr>
              <w:t>29</w:t>
            </w:r>
          </w:p>
        </w:tc>
        <w:tc>
          <w:tcPr>
            <w:tcW w:w="1337" w:type="dxa"/>
            <w:tcBorders>
              <w:top w:val="single" w:sz="2" w:space="0" w:color="FFFFFF"/>
              <w:left w:val="single" w:sz="2" w:space="0" w:color="FFFFFF"/>
              <w:bottom w:val="single" w:sz="2" w:space="0" w:color="FFFFFF"/>
              <w:right w:val="single" w:sz="2" w:space="0" w:color="FFFFFF"/>
            </w:tcBorders>
            <w:hideMark/>
          </w:tcPr>
          <w:p w14:paraId="30B0847D" w14:textId="77777777" w:rsidR="008B7A11" w:rsidRPr="00EF3B79" w:rsidRDefault="008B7A11" w:rsidP="00B20AB0">
            <w:pPr>
              <w:tabs>
                <w:tab w:val="left" w:pos="795"/>
              </w:tabs>
              <w:rPr>
                <w:sz w:val="22"/>
                <w:szCs w:val="22"/>
              </w:rPr>
            </w:pPr>
            <w:r w:rsidRPr="007A704D">
              <w:rPr>
                <w:sz w:val="22"/>
                <w:szCs w:val="22"/>
              </w:rPr>
              <w:t>31.0</w:t>
            </w:r>
          </w:p>
        </w:tc>
        <w:tc>
          <w:tcPr>
            <w:tcW w:w="1493" w:type="dxa"/>
            <w:tcBorders>
              <w:top w:val="single" w:sz="2" w:space="0" w:color="FFFFFF"/>
              <w:left w:val="single" w:sz="2" w:space="0" w:color="FFFFFF"/>
              <w:bottom w:val="single" w:sz="2" w:space="0" w:color="FFFFFF"/>
              <w:right w:val="single" w:sz="2" w:space="0" w:color="FFFFFF"/>
            </w:tcBorders>
            <w:hideMark/>
          </w:tcPr>
          <w:p w14:paraId="7ED76C40" w14:textId="77777777" w:rsidR="008B7A11" w:rsidRPr="00EF3B79" w:rsidRDefault="008B7A11" w:rsidP="00B20AB0">
            <w:pPr>
              <w:tabs>
                <w:tab w:val="left" w:pos="795"/>
              </w:tabs>
              <w:rPr>
                <w:sz w:val="22"/>
                <w:szCs w:val="22"/>
              </w:rPr>
            </w:pPr>
            <w:r w:rsidRPr="007A704D">
              <w:rPr>
                <w:sz w:val="22"/>
                <w:szCs w:val="22"/>
              </w:rPr>
              <w:t>20.1</w:t>
            </w:r>
          </w:p>
        </w:tc>
      </w:tr>
      <w:tr w:rsidR="008B7A11" w:rsidRPr="00EF3B79" w14:paraId="57028B40"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7FB17C82" w14:textId="77777777" w:rsidR="008B7A11" w:rsidRPr="00EF3B79" w:rsidRDefault="008B7A11" w:rsidP="00B20AB0">
            <w:pPr>
              <w:tabs>
                <w:tab w:val="left" w:pos="795"/>
              </w:tabs>
              <w:rPr>
                <w:b/>
                <w:bCs/>
                <w:sz w:val="22"/>
                <w:szCs w:val="22"/>
              </w:rPr>
            </w:pPr>
            <w:r>
              <w:rPr>
                <w:b/>
                <w:bCs/>
                <w:sz w:val="22"/>
                <w:szCs w:val="22"/>
              </w:rPr>
              <w:t>Timing of measurement</w:t>
            </w:r>
          </w:p>
        </w:tc>
      </w:tr>
      <w:tr w:rsidR="008B7A11" w:rsidRPr="00EF3B79" w14:paraId="0F0C4C09"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tbl>
            <w:tblPr>
              <w:tblW w:w="8502" w:type="dxa"/>
              <w:jc w:val="center"/>
              <w:tblCellMar>
                <w:left w:w="60" w:type="dxa"/>
                <w:right w:w="60" w:type="dxa"/>
              </w:tblCellMar>
              <w:tblLook w:val="04A0" w:firstRow="1" w:lastRow="0" w:firstColumn="1" w:lastColumn="0" w:noHBand="0" w:noVBand="1"/>
            </w:tblPr>
            <w:tblGrid>
              <w:gridCol w:w="3190"/>
              <w:gridCol w:w="1202"/>
              <w:gridCol w:w="1275"/>
              <w:gridCol w:w="1276"/>
              <w:gridCol w:w="1559"/>
            </w:tblGrid>
            <w:tr w:rsidR="008B7A11" w:rsidRPr="00EF3B79" w14:paraId="53306FC1" w14:textId="77777777" w:rsidTr="00B20AB0">
              <w:trPr>
                <w:cantSplit/>
                <w:trHeight w:val="193"/>
                <w:jc w:val="center"/>
              </w:trPr>
              <w:tc>
                <w:tcPr>
                  <w:tcW w:w="3190" w:type="dxa"/>
                  <w:tcBorders>
                    <w:top w:val="single" w:sz="2" w:space="0" w:color="FFFFFF"/>
                    <w:left w:val="single" w:sz="2" w:space="0" w:color="FFFFFF"/>
                    <w:bottom w:val="single" w:sz="2" w:space="0" w:color="FFFFFF"/>
                    <w:right w:val="single" w:sz="2" w:space="0" w:color="FFFFFF"/>
                  </w:tcBorders>
                  <w:hideMark/>
                </w:tcPr>
                <w:p w14:paraId="17A4F231" w14:textId="77777777" w:rsidR="008B7A11" w:rsidRPr="00EF3B79" w:rsidRDefault="008B7A11" w:rsidP="00B20AB0">
                  <w:pPr>
                    <w:tabs>
                      <w:tab w:val="left" w:pos="795"/>
                    </w:tabs>
                    <w:rPr>
                      <w:sz w:val="22"/>
                      <w:szCs w:val="22"/>
                    </w:rPr>
                  </w:pPr>
                  <w:r>
                    <w:rPr>
                      <w:sz w:val="22"/>
                      <w:szCs w:val="22"/>
                    </w:rPr>
                    <w:t>Short-term measure (&lt; 52 weeks)</w:t>
                  </w:r>
                </w:p>
              </w:tc>
              <w:tc>
                <w:tcPr>
                  <w:tcW w:w="1202" w:type="dxa"/>
                  <w:tcBorders>
                    <w:top w:val="single" w:sz="2" w:space="0" w:color="FFFFFF"/>
                    <w:left w:val="single" w:sz="2" w:space="0" w:color="FFFFFF"/>
                    <w:bottom w:val="single" w:sz="2" w:space="0" w:color="FFFFFF"/>
                    <w:right w:val="single" w:sz="2" w:space="0" w:color="FFFFFF"/>
                  </w:tcBorders>
                  <w:hideMark/>
                </w:tcPr>
                <w:p w14:paraId="2DEBF068" w14:textId="77777777" w:rsidR="008B7A11" w:rsidRPr="00EF3B79" w:rsidRDefault="008B7A11" w:rsidP="00B20AB0">
                  <w:pPr>
                    <w:tabs>
                      <w:tab w:val="left" w:pos="795"/>
                    </w:tabs>
                    <w:rPr>
                      <w:sz w:val="22"/>
                      <w:szCs w:val="22"/>
                    </w:rPr>
                  </w:pPr>
                  <w:r w:rsidRPr="007A704D">
                    <w:rPr>
                      <w:sz w:val="22"/>
                      <w:szCs w:val="22"/>
                    </w:rPr>
                    <w:t>42</w:t>
                  </w:r>
                </w:p>
              </w:tc>
              <w:tc>
                <w:tcPr>
                  <w:tcW w:w="1275" w:type="dxa"/>
                  <w:tcBorders>
                    <w:top w:val="single" w:sz="2" w:space="0" w:color="FFFFFF"/>
                    <w:left w:val="single" w:sz="2" w:space="0" w:color="FFFFFF"/>
                    <w:bottom w:val="single" w:sz="2" w:space="0" w:color="FFFFFF"/>
                    <w:right w:val="single" w:sz="2" w:space="0" w:color="FFFFFF"/>
                  </w:tcBorders>
                  <w:hideMark/>
                </w:tcPr>
                <w:p w14:paraId="4F729EDF" w14:textId="77777777" w:rsidR="008B7A11" w:rsidRPr="00EF3B79" w:rsidRDefault="008B7A11" w:rsidP="00B20AB0">
                  <w:pPr>
                    <w:tabs>
                      <w:tab w:val="left" w:pos="795"/>
                    </w:tabs>
                    <w:rPr>
                      <w:sz w:val="22"/>
                      <w:szCs w:val="22"/>
                    </w:rPr>
                  </w:pPr>
                  <w:r w:rsidRPr="007A704D">
                    <w:rPr>
                      <w:sz w:val="22"/>
                      <w:szCs w:val="22"/>
                    </w:rPr>
                    <w:t>144</w:t>
                  </w:r>
                </w:p>
              </w:tc>
              <w:tc>
                <w:tcPr>
                  <w:tcW w:w="1276" w:type="dxa"/>
                  <w:tcBorders>
                    <w:top w:val="single" w:sz="2" w:space="0" w:color="FFFFFF"/>
                    <w:left w:val="single" w:sz="2" w:space="0" w:color="FFFFFF"/>
                    <w:bottom w:val="single" w:sz="2" w:space="0" w:color="FFFFFF"/>
                    <w:right w:val="single" w:sz="2" w:space="0" w:color="FFFFFF"/>
                  </w:tcBorders>
                  <w:hideMark/>
                </w:tcPr>
                <w:p w14:paraId="7B45A9B9" w14:textId="77777777" w:rsidR="008B7A11" w:rsidRPr="00EF3B79" w:rsidRDefault="008B7A11" w:rsidP="00B20AB0">
                  <w:pPr>
                    <w:tabs>
                      <w:tab w:val="left" w:pos="795"/>
                    </w:tabs>
                    <w:rPr>
                      <w:sz w:val="22"/>
                      <w:szCs w:val="22"/>
                    </w:rPr>
                  </w:pPr>
                  <w:r w:rsidRPr="007A704D">
                    <w:rPr>
                      <w:sz w:val="22"/>
                      <w:szCs w:val="22"/>
                    </w:rPr>
                    <w:t>100.0</w:t>
                  </w:r>
                </w:p>
              </w:tc>
              <w:tc>
                <w:tcPr>
                  <w:tcW w:w="1559" w:type="dxa"/>
                  <w:tcBorders>
                    <w:top w:val="single" w:sz="2" w:space="0" w:color="FFFFFF"/>
                    <w:left w:val="single" w:sz="2" w:space="0" w:color="FFFFFF"/>
                    <w:bottom w:val="single" w:sz="2" w:space="0" w:color="FFFFFF"/>
                    <w:right w:val="single" w:sz="2" w:space="0" w:color="FFFFFF"/>
                  </w:tcBorders>
                  <w:hideMark/>
                </w:tcPr>
                <w:p w14:paraId="3A8D20CF" w14:textId="77777777" w:rsidR="008B7A11" w:rsidRPr="00EF3B79" w:rsidRDefault="008B7A11" w:rsidP="00B20AB0">
                  <w:pPr>
                    <w:tabs>
                      <w:tab w:val="left" w:pos="795"/>
                    </w:tabs>
                    <w:rPr>
                      <w:sz w:val="22"/>
                      <w:szCs w:val="22"/>
                    </w:rPr>
                  </w:pPr>
                  <w:r w:rsidRPr="007A704D">
                    <w:rPr>
                      <w:sz w:val="22"/>
                      <w:szCs w:val="22"/>
                    </w:rPr>
                    <w:t>100.0</w:t>
                  </w:r>
                </w:p>
              </w:tc>
            </w:tr>
          </w:tbl>
          <w:p w14:paraId="043C0EB1" w14:textId="77777777" w:rsidR="008B7A11" w:rsidRPr="00EF3B79" w:rsidRDefault="008B7A11" w:rsidP="00B20AB0">
            <w:pPr>
              <w:tabs>
                <w:tab w:val="left" w:pos="795"/>
              </w:tabs>
              <w:rPr>
                <w:b/>
                <w:bCs/>
                <w:sz w:val="22"/>
                <w:szCs w:val="22"/>
              </w:rPr>
            </w:pPr>
          </w:p>
        </w:tc>
      </w:tr>
      <w:tr w:rsidR="008B7A11" w:rsidRPr="00EF3B79" w14:paraId="1C1D6C97"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5CD9D6E" w14:textId="77777777" w:rsidR="008B7A11" w:rsidRPr="00EF3B79" w:rsidRDefault="008B7A11" w:rsidP="00B20AB0">
            <w:pPr>
              <w:tabs>
                <w:tab w:val="left" w:pos="795"/>
              </w:tabs>
              <w:rPr>
                <w:b/>
                <w:bCs/>
                <w:sz w:val="22"/>
                <w:szCs w:val="22"/>
              </w:rPr>
            </w:pPr>
            <w:r w:rsidRPr="00EF3B79">
              <w:rPr>
                <w:b/>
                <w:bCs/>
                <w:sz w:val="22"/>
                <w:szCs w:val="22"/>
              </w:rPr>
              <w:t>Effect size metric</w:t>
            </w:r>
          </w:p>
        </w:tc>
      </w:tr>
      <w:tr w:rsidR="008B7A11" w:rsidRPr="00EF3B79" w14:paraId="5B25D68E"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2FDB985A" w14:textId="77777777" w:rsidR="008B7A11" w:rsidRPr="00EF3B79" w:rsidRDefault="008B7A11" w:rsidP="00B20AB0">
            <w:pPr>
              <w:tabs>
                <w:tab w:val="left" w:pos="795"/>
              </w:tabs>
              <w:rPr>
                <w:sz w:val="22"/>
                <w:szCs w:val="22"/>
              </w:rPr>
            </w:pPr>
            <w:r w:rsidRPr="00EF3B79">
              <w:rPr>
                <w:sz w:val="22"/>
                <w:szCs w:val="22"/>
              </w:rPr>
              <w:t>Pre-</w:t>
            </w:r>
            <w:proofErr w:type="spellStart"/>
            <w:r w:rsidRPr="00EF3B79">
              <w:rPr>
                <w:sz w:val="22"/>
                <w:szCs w:val="22"/>
              </w:rPr>
              <w:t>posttest</w:t>
            </w:r>
            <w:proofErr w:type="spellEnd"/>
            <w:r w:rsidRPr="00EF3B79">
              <w:rPr>
                <w:sz w:val="22"/>
                <w:szCs w:val="22"/>
              </w:rPr>
              <w:t xml:space="preserve"> adj. ES</w:t>
            </w:r>
          </w:p>
        </w:tc>
        <w:tc>
          <w:tcPr>
            <w:tcW w:w="1229" w:type="dxa"/>
            <w:tcBorders>
              <w:top w:val="single" w:sz="2" w:space="0" w:color="FFFFFF"/>
              <w:left w:val="single" w:sz="2" w:space="0" w:color="FFFFFF"/>
              <w:bottom w:val="single" w:sz="2" w:space="0" w:color="FFFFFF"/>
              <w:right w:val="single" w:sz="2" w:space="0" w:color="FFFFFF"/>
            </w:tcBorders>
            <w:hideMark/>
          </w:tcPr>
          <w:p w14:paraId="167070B7"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72A0E2E9"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212DFAF5"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7C015BA5"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32DC9619" w14:textId="77777777" w:rsidTr="00B20AB0">
        <w:trPr>
          <w:cantSplit/>
          <w:trHeight w:val="26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A4EB1D" w14:textId="77777777" w:rsidR="008B7A11" w:rsidRPr="00EF3B79" w:rsidRDefault="008B7A11" w:rsidP="00B20AB0">
            <w:pPr>
              <w:tabs>
                <w:tab w:val="left" w:pos="795"/>
              </w:tabs>
              <w:rPr>
                <w:b/>
                <w:bCs/>
                <w:sz w:val="22"/>
                <w:szCs w:val="22"/>
              </w:rPr>
            </w:pPr>
            <w:r w:rsidRPr="00EF3B79">
              <w:rPr>
                <w:b/>
                <w:bCs/>
                <w:sz w:val="22"/>
                <w:szCs w:val="22"/>
              </w:rPr>
              <w:t>Handles multilevel structure</w:t>
            </w:r>
          </w:p>
        </w:tc>
      </w:tr>
      <w:tr w:rsidR="008B7A11" w:rsidRPr="00EF3B79" w14:paraId="2A76845A"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376F966" w14:textId="77777777" w:rsidR="008B7A11" w:rsidRPr="00EF3B79" w:rsidRDefault="008B7A11" w:rsidP="00B20AB0">
            <w:pPr>
              <w:tabs>
                <w:tab w:val="left" w:pos="795"/>
              </w:tabs>
              <w:rPr>
                <w:sz w:val="22"/>
                <w:szCs w:val="22"/>
              </w:rPr>
            </w:pPr>
            <w:r w:rsidRPr="00EF3B79">
              <w:rPr>
                <w:sz w:val="22"/>
                <w:szCs w:val="22"/>
              </w:rPr>
              <w:t>No</w:t>
            </w:r>
          </w:p>
        </w:tc>
        <w:tc>
          <w:tcPr>
            <w:tcW w:w="1229" w:type="dxa"/>
            <w:tcBorders>
              <w:top w:val="single" w:sz="2" w:space="0" w:color="FFFFFF"/>
              <w:left w:val="single" w:sz="2" w:space="0" w:color="FFFFFF"/>
              <w:bottom w:val="single" w:sz="2" w:space="0" w:color="FFFFFF"/>
              <w:right w:val="single" w:sz="2" w:space="0" w:color="FFFFFF"/>
            </w:tcBorders>
            <w:hideMark/>
          </w:tcPr>
          <w:p w14:paraId="164AA05D" w14:textId="77777777" w:rsidR="008B7A11" w:rsidRPr="00EF3B79" w:rsidRDefault="008B7A11" w:rsidP="00B20AB0">
            <w:pPr>
              <w:tabs>
                <w:tab w:val="left" w:pos="795"/>
              </w:tabs>
              <w:rPr>
                <w:sz w:val="22"/>
                <w:szCs w:val="22"/>
              </w:rPr>
            </w:pPr>
            <w:r w:rsidRPr="007A704D">
              <w:rPr>
                <w:sz w:val="22"/>
                <w:szCs w:val="22"/>
              </w:rPr>
              <w:t>40</w:t>
            </w:r>
          </w:p>
        </w:tc>
        <w:tc>
          <w:tcPr>
            <w:tcW w:w="1311" w:type="dxa"/>
            <w:tcBorders>
              <w:top w:val="single" w:sz="2" w:space="0" w:color="FFFFFF"/>
              <w:left w:val="single" w:sz="2" w:space="0" w:color="FFFFFF"/>
              <w:bottom w:val="single" w:sz="2" w:space="0" w:color="FFFFFF"/>
              <w:right w:val="single" w:sz="2" w:space="0" w:color="FFFFFF"/>
            </w:tcBorders>
            <w:hideMark/>
          </w:tcPr>
          <w:p w14:paraId="47F6CF40" w14:textId="77777777" w:rsidR="008B7A11" w:rsidRPr="00EF3B79" w:rsidRDefault="008B7A11" w:rsidP="00B20AB0">
            <w:pPr>
              <w:tabs>
                <w:tab w:val="left" w:pos="795"/>
              </w:tabs>
              <w:rPr>
                <w:sz w:val="22"/>
                <w:szCs w:val="22"/>
              </w:rPr>
            </w:pPr>
            <w:r w:rsidRPr="007A704D">
              <w:rPr>
                <w:sz w:val="22"/>
                <w:szCs w:val="22"/>
              </w:rPr>
              <w:t>140</w:t>
            </w:r>
          </w:p>
        </w:tc>
        <w:tc>
          <w:tcPr>
            <w:tcW w:w="1337" w:type="dxa"/>
            <w:tcBorders>
              <w:top w:val="single" w:sz="2" w:space="0" w:color="FFFFFF"/>
              <w:left w:val="single" w:sz="2" w:space="0" w:color="FFFFFF"/>
              <w:bottom w:val="single" w:sz="2" w:space="0" w:color="FFFFFF"/>
              <w:right w:val="single" w:sz="2" w:space="0" w:color="FFFFFF"/>
            </w:tcBorders>
            <w:hideMark/>
          </w:tcPr>
          <w:p w14:paraId="62799E51" w14:textId="77777777" w:rsidR="008B7A11" w:rsidRPr="00EF3B79" w:rsidRDefault="008B7A11" w:rsidP="00B20AB0">
            <w:pPr>
              <w:tabs>
                <w:tab w:val="left" w:pos="795"/>
              </w:tabs>
              <w:rPr>
                <w:sz w:val="22"/>
                <w:szCs w:val="22"/>
              </w:rPr>
            </w:pPr>
            <w:r w:rsidRPr="007A704D">
              <w:rPr>
                <w:sz w:val="22"/>
                <w:szCs w:val="22"/>
              </w:rPr>
              <w:t>95.2</w:t>
            </w:r>
          </w:p>
        </w:tc>
        <w:tc>
          <w:tcPr>
            <w:tcW w:w="1493" w:type="dxa"/>
            <w:tcBorders>
              <w:top w:val="single" w:sz="2" w:space="0" w:color="FFFFFF"/>
              <w:left w:val="single" w:sz="2" w:space="0" w:color="FFFFFF"/>
              <w:bottom w:val="single" w:sz="2" w:space="0" w:color="FFFFFF"/>
              <w:right w:val="single" w:sz="2" w:space="0" w:color="FFFFFF"/>
            </w:tcBorders>
            <w:hideMark/>
          </w:tcPr>
          <w:p w14:paraId="6EBB81FC" w14:textId="77777777" w:rsidR="008B7A11" w:rsidRPr="00EF3B79" w:rsidRDefault="008B7A11" w:rsidP="00B20AB0">
            <w:pPr>
              <w:tabs>
                <w:tab w:val="left" w:pos="795"/>
              </w:tabs>
              <w:rPr>
                <w:sz w:val="22"/>
                <w:szCs w:val="22"/>
              </w:rPr>
            </w:pPr>
            <w:r w:rsidRPr="007A704D">
              <w:rPr>
                <w:sz w:val="22"/>
                <w:szCs w:val="22"/>
              </w:rPr>
              <w:t>97.2</w:t>
            </w:r>
          </w:p>
        </w:tc>
      </w:tr>
      <w:tr w:rsidR="008B7A11" w:rsidRPr="00EF3B79" w14:paraId="000C4076" w14:textId="77777777" w:rsidTr="00B20AB0">
        <w:trPr>
          <w:cantSplit/>
          <w:trHeight w:val="271"/>
          <w:jc w:val="center"/>
        </w:trPr>
        <w:tc>
          <w:tcPr>
            <w:tcW w:w="3258" w:type="dxa"/>
            <w:tcBorders>
              <w:top w:val="single" w:sz="2" w:space="0" w:color="FFFFFF"/>
              <w:left w:val="single" w:sz="2" w:space="0" w:color="FFFFFF"/>
              <w:bottom w:val="single" w:sz="4" w:space="0" w:color="auto"/>
              <w:right w:val="single" w:sz="2" w:space="0" w:color="FFFFFF"/>
            </w:tcBorders>
            <w:hideMark/>
          </w:tcPr>
          <w:p w14:paraId="1FC04870" w14:textId="77777777" w:rsidR="008B7A11" w:rsidRPr="00EF3B79" w:rsidRDefault="008B7A11" w:rsidP="00B20AB0">
            <w:pPr>
              <w:tabs>
                <w:tab w:val="left" w:pos="795"/>
              </w:tabs>
              <w:rPr>
                <w:sz w:val="22"/>
                <w:szCs w:val="22"/>
              </w:rPr>
            </w:pPr>
            <w:r w:rsidRPr="00EF3B79">
              <w:rPr>
                <w:sz w:val="22"/>
                <w:szCs w:val="22"/>
              </w:rPr>
              <w:t>Yes</w:t>
            </w:r>
          </w:p>
        </w:tc>
        <w:tc>
          <w:tcPr>
            <w:tcW w:w="1229" w:type="dxa"/>
            <w:tcBorders>
              <w:top w:val="single" w:sz="2" w:space="0" w:color="FFFFFF"/>
              <w:left w:val="single" w:sz="2" w:space="0" w:color="FFFFFF"/>
              <w:bottom w:val="single" w:sz="4" w:space="0" w:color="auto"/>
              <w:right w:val="single" w:sz="2" w:space="0" w:color="FFFFFF"/>
            </w:tcBorders>
            <w:hideMark/>
          </w:tcPr>
          <w:p w14:paraId="2EA7BF1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4" w:space="0" w:color="auto"/>
              <w:right w:val="single" w:sz="2" w:space="0" w:color="FFFFFF"/>
            </w:tcBorders>
            <w:hideMark/>
          </w:tcPr>
          <w:p w14:paraId="7459A28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4" w:space="0" w:color="auto"/>
              <w:right w:val="single" w:sz="2" w:space="0" w:color="FFFFFF"/>
            </w:tcBorders>
            <w:hideMark/>
          </w:tcPr>
          <w:p w14:paraId="2DBBF29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4" w:space="0" w:color="auto"/>
              <w:right w:val="single" w:sz="2" w:space="0" w:color="FFFFFF"/>
            </w:tcBorders>
            <w:hideMark/>
          </w:tcPr>
          <w:p w14:paraId="1E56B937" w14:textId="77777777" w:rsidR="008B7A11" w:rsidRPr="00EF3B79" w:rsidRDefault="008B7A11" w:rsidP="00B20AB0">
            <w:pPr>
              <w:tabs>
                <w:tab w:val="left" w:pos="795"/>
              </w:tabs>
              <w:rPr>
                <w:sz w:val="22"/>
                <w:szCs w:val="22"/>
              </w:rPr>
            </w:pPr>
            <w:r w:rsidRPr="007A704D">
              <w:rPr>
                <w:sz w:val="22"/>
                <w:szCs w:val="22"/>
              </w:rPr>
              <w:t>2.8</w:t>
            </w:r>
          </w:p>
        </w:tc>
      </w:tr>
    </w:tbl>
    <w:p w14:paraId="71119B4C" w14:textId="6E067004" w:rsidR="008B7A11" w:rsidRPr="00A737D5" w:rsidRDefault="008B7A11" w:rsidP="008B7A11">
      <w:pPr>
        <w:tabs>
          <w:tab w:val="left" w:pos="851"/>
        </w:tabs>
        <w:ind w:left="284"/>
        <w:rPr>
          <w:sz w:val="18"/>
        </w:rPr>
      </w:pPr>
      <w:r>
        <w:rPr>
          <w:i/>
          <w:iCs/>
          <w:sz w:val="20"/>
          <w:szCs w:val="20"/>
        </w:rPr>
        <w:t xml:space="preserve"> </w:t>
      </w: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w:t>
      </w:r>
      <w:r>
        <w:rPr>
          <w:sz w:val="18"/>
        </w:rPr>
        <w:t xml:space="preserve"> </w:t>
      </w:r>
      <w:r w:rsidRPr="00B5620C">
        <w:rPr>
          <w:sz w:val="18"/>
        </w:rPr>
        <w:t>(non-randomized); RCT = Randomized Controlled Trial; TAU = Treatment as usual</w:t>
      </w:r>
      <w:r>
        <w:rPr>
          <w:sz w:val="18"/>
        </w:rPr>
        <w:t>; CBT = cognitive behavioral therapy.</w:t>
      </w:r>
    </w:p>
    <w:p w14:paraId="4B7FA7CC" w14:textId="59A5B50F" w:rsidR="008B7A11" w:rsidRDefault="008B7A11">
      <w:r>
        <w:br w:type="page"/>
      </w:r>
    </w:p>
    <w:p w14:paraId="451FF93C" w14:textId="41357143" w:rsidR="008B7A11" w:rsidRDefault="008B7A11" w:rsidP="008B7A11">
      <w:pPr>
        <w:tabs>
          <w:tab w:val="left" w:pos="795"/>
        </w:tabs>
      </w:pPr>
    </w:p>
    <w:p w14:paraId="116D5557" w14:textId="3A46ECE9" w:rsidR="008B7A11" w:rsidRDefault="005C2A57">
      <w:pPr>
        <w:rPr>
          <w:rFonts w:eastAsia="Times New Roman"/>
          <w:lang w:val="en-US"/>
        </w:rPr>
      </w:pPr>
      <w:r>
        <w:rPr>
          <w:noProof/>
        </w:rPr>
        <mc:AlternateContent>
          <mc:Choice Requires="wps">
            <w:drawing>
              <wp:anchor distT="45720" distB="45720" distL="114300" distR="114300" simplePos="0" relativeHeight="251670528" behindDoc="0" locked="0" layoutInCell="1" allowOverlap="1" wp14:anchorId="5D35C129" wp14:editId="1BD2C72C">
                <wp:simplePos x="0" y="0"/>
                <wp:positionH relativeFrom="column">
                  <wp:posOffset>-246380</wp:posOffset>
                </wp:positionH>
                <wp:positionV relativeFrom="paragraph">
                  <wp:posOffset>788670</wp:posOffset>
                </wp:positionV>
                <wp:extent cx="6812915" cy="4891405"/>
                <wp:effectExtent l="8255"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12915" cy="4891405"/>
                        </a:xfrm>
                        <a:prstGeom prst="rect">
                          <a:avLst/>
                        </a:prstGeom>
                        <a:solidFill>
                          <a:srgbClr val="FFFFFF"/>
                        </a:solidFill>
                        <a:ln w="9525">
                          <a:noFill/>
                          <a:miter lim="800000"/>
                          <a:headEnd/>
                          <a:tailEnd/>
                        </a:ln>
                      </wps:spPr>
                      <wps:txb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5C2A57" w14:paraId="3A116FEA" w14:textId="77777777" w:rsidTr="00B20AB0">
                              <w:trPr>
                                <w:cantSplit/>
                                <w:tblHeader/>
                              </w:trPr>
                              <w:tc>
                                <w:tcPr>
                                  <w:tcW w:w="3592" w:type="dxa"/>
                                  <w:tcBorders>
                                    <w:top w:val="single" w:sz="4" w:space="0" w:color="auto"/>
                                    <w:left w:val="single" w:sz="2" w:space="0" w:color="D3D3D3"/>
                                    <w:bottom w:val="single" w:sz="4" w:space="0" w:color="auto"/>
                                    <w:right w:val="single" w:sz="0" w:space="0" w:color="D3D3D3"/>
                                  </w:tcBorders>
                                </w:tcPr>
                                <w:p w14:paraId="47FB135C" w14:textId="77777777" w:rsidR="005C2A57" w:rsidRPr="004C150C" w:rsidRDefault="005C2A57" w:rsidP="005C2A5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6229D26" w14:textId="77777777" w:rsidR="005C2A57" w:rsidRPr="004C150C" w:rsidRDefault="005C2A57" w:rsidP="005C2A5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78F35D6B" w14:textId="77777777" w:rsidR="005C2A57" w:rsidRPr="004C150C" w:rsidRDefault="005C2A57" w:rsidP="005C2A5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B53CEEE" w14:textId="77777777" w:rsidR="005C2A57" w:rsidRPr="00C51938" w:rsidRDefault="005C2A57" w:rsidP="005C2A5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49363A15" w14:textId="77777777" w:rsidR="005C2A57" w:rsidRPr="00C51938" w:rsidRDefault="005C2A57" w:rsidP="005C2A5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405F0541" w14:textId="77777777" w:rsidR="005C2A57" w:rsidRPr="00C51938" w:rsidRDefault="005C2A57" w:rsidP="005C2A5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8596F59" w14:textId="77777777" w:rsidR="005C2A57" w:rsidRPr="00C51938" w:rsidRDefault="005C2A57" w:rsidP="005C2A5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5C2A57" w14:paraId="04A6A75A" w14:textId="77777777" w:rsidTr="00B20AB0">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49FF41E5" w14:textId="77777777" w:rsidR="005C2A57" w:rsidRPr="004C150C" w:rsidRDefault="005C2A57" w:rsidP="005C2A5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608FB885" w14:textId="77777777" w:rsidR="005C2A57" w:rsidRPr="004C150C" w:rsidRDefault="005C2A57" w:rsidP="005C2A57">
                                  <w:pPr>
                                    <w:keepNext/>
                                    <w:spacing w:after="60"/>
                                    <w:rPr>
                                      <w:rFonts w:ascii="Times New Roman" w:hAnsi="Times New Roman" w:cs="Times New Roman"/>
                                      <w:b/>
                                      <w:bCs/>
                                      <w:sz w:val="22"/>
                                      <w:szCs w:val="22"/>
                                    </w:rPr>
                                  </w:pPr>
                                </w:p>
                              </w:tc>
                            </w:tr>
                            <w:tr w:rsidR="005C2A57" w14:paraId="1AB56A2D"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86EE3CB"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212589C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823AFD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C1DEAC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2C4B10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3EC93AF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48E8814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5C2A57" w14:paraId="695787A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CB6F5D9"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20253D5"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E56EF9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8324C33"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2CA1F9E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5CFDB1D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0B9B8C0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5C2A57" w14:paraId="0FD0F290"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DFB60AA"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0FB83B8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9D0F88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0DBDD6A"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DC9FB1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68B22AB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61DC9B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5C2A57" w14:paraId="270CDFC0"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DF639CE"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4A14763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E0808C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5458A3D"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7D53F1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0AE25C0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28F0558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5C2A57" w14:paraId="5F291609"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3F090D5"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2EF10B2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046A85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1B5207E"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7CAC6A9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7D824DD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0AF11E6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5C2A57" w14:paraId="1A99866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463F3A53"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02AD60F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06CA86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859A16"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7753BF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178999C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14DDC34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5C2A57" w14:paraId="4327B811"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EC546A8" w14:textId="77777777" w:rsidR="005C2A57" w:rsidRPr="004C150C" w:rsidRDefault="005C2A57" w:rsidP="005C2A5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4134417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CC0796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EFE31F8"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8CFD0D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278C52A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4D4AA1A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5C2A57" w14:paraId="5847419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65CD3373"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0C3BA35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66F6DF6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27E6651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4CC0ECEF"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204E74E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CE780D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5C2A57" w14:paraId="750DEA80" w14:textId="77777777" w:rsidTr="00B20AB0">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40AB9385"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11473D78" w14:textId="77777777" w:rsidR="005C2A57" w:rsidRPr="00D42BBF" w:rsidRDefault="005C2A57" w:rsidP="005C2A57">
                                  <w:pPr>
                                    <w:keepNext/>
                                    <w:spacing w:after="60"/>
                                    <w:rPr>
                                      <w:rFonts w:ascii="Times New Roman" w:hAnsi="Times New Roman" w:cs="Times New Roman"/>
                                      <w:b/>
                                      <w:bCs/>
                                      <w:sz w:val="22"/>
                                      <w:szCs w:val="22"/>
                                    </w:rPr>
                                  </w:pPr>
                                </w:p>
                              </w:tc>
                            </w:tr>
                            <w:tr w:rsidR="005C2A57" w14:paraId="7CD758BF"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1EA1C66"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7D503E1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0A6B95D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C5FE851"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66604064"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15933BC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4C69405F"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5C2A57" w14:paraId="57CA7FC5"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6C74883A"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4D9B083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4F9601AA"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48CAA3A2"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20F465A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EB9AE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1BA3038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5C2A57" w14:paraId="21D30F4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E9497D7"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7591BC7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2F8054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FEEA1B3"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70BE1914"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47D5184A"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5511AAD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5C2A57" w14:paraId="33D90B11" w14:textId="77777777" w:rsidTr="00B20AB0">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38FD3011"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6429D4E4" w14:textId="77777777" w:rsidR="005C2A57" w:rsidRPr="00D42BBF" w:rsidRDefault="005C2A57" w:rsidP="005C2A57">
                                  <w:pPr>
                                    <w:keepNext/>
                                    <w:spacing w:after="60"/>
                                    <w:rPr>
                                      <w:rFonts w:ascii="Times New Roman" w:hAnsi="Times New Roman" w:cs="Times New Roman"/>
                                      <w:b/>
                                      <w:bCs/>
                                      <w:sz w:val="22"/>
                                      <w:szCs w:val="22"/>
                                    </w:rPr>
                                  </w:pPr>
                                </w:p>
                              </w:tc>
                            </w:tr>
                            <w:tr w:rsidR="005C2A57" w14:paraId="703589B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288A55A8"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E04D6A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AAB056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0DFC1B1D"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1BA8EC6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A81B5C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1D26AFD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5C2A57" w14:paraId="1769F58C"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0F07EC1"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353B8D2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8A2DF3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B5B31B4"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648E9A9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4DCE32C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7A7FE465"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5C2A57" w14:paraId="01C9BC51" w14:textId="77777777" w:rsidTr="00B20AB0">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56FDC344"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6038E583" w14:textId="77777777" w:rsidR="005C2A57" w:rsidRPr="00D42BBF" w:rsidRDefault="005C2A57" w:rsidP="005C2A57">
                                  <w:pPr>
                                    <w:keepNext/>
                                    <w:spacing w:after="60"/>
                                    <w:rPr>
                                      <w:rFonts w:ascii="Times New Roman" w:hAnsi="Times New Roman" w:cs="Times New Roman"/>
                                      <w:b/>
                                      <w:bCs/>
                                      <w:sz w:val="22"/>
                                      <w:szCs w:val="22"/>
                                    </w:rPr>
                                  </w:pPr>
                                </w:p>
                              </w:tc>
                            </w:tr>
                            <w:tr w:rsidR="005C2A57" w14:paraId="01C9EF2C" w14:textId="77777777" w:rsidTr="00B20AB0">
                              <w:trPr>
                                <w:cantSplit/>
                              </w:trPr>
                              <w:tc>
                                <w:tcPr>
                                  <w:tcW w:w="3592" w:type="dxa"/>
                                  <w:tcBorders>
                                    <w:top w:val="single" w:sz="2" w:space="0" w:color="D3D3D3"/>
                                    <w:left w:val="single" w:sz="2" w:space="0" w:color="D3D3D3"/>
                                    <w:bottom w:val="single" w:sz="4" w:space="0" w:color="auto"/>
                                    <w:right w:val="single" w:sz="2" w:space="0" w:color="D3D3D3"/>
                                  </w:tcBorders>
                                </w:tcPr>
                                <w:p w14:paraId="334A2E37" w14:textId="77777777" w:rsidR="005C2A57" w:rsidRPr="008B3DBE" w:rsidRDefault="005C2A57" w:rsidP="005C2A5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FDBD61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6FB00BB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4FBF290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7395C39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37D4DB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091B925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AE91D1D" w14:textId="77777777" w:rsidR="005C2A57" w:rsidRPr="00A737D5" w:rsidRDefault="005C2A57" w:rsidP="005C2A5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5C129" id="_x0000_s1052" type="#_x0000_t202" style="position:absolute;margin-left:-19.4pt;margin-top:62.1pt;width:536.45pt;height:385.15pt;rotation:-90;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CzAGQIAAA4EAAAOAAAAZHJzL2Uyb0RvYy54bWysk1GP0zAMx9+R+A5R3lnXaRtbte507BhC&#10;Og6kgw+QpukakcbBydYenx4nq7YBb4g+RHGc/m3/7Gzuhs6wk0KvwZY8n0w5U1ZCre2h5N++7t+s&#10;OPNB2FoYsKrkL8rzu+3rV5veFWoGLZhaISMR64velbwNwRVZ5mWrOuEn4JQlZwPYiUAmHrIaRU/q&#10;nclm0+ky6wFrhyCV93T6cHbybdJvGiXD56bxKjBTcsotpBXTWsU1225EcUDhWi3HNMQ/ZNEJbSno&#10;RepBBMGOqP+S6rRE8NCEiYQug6bRUqUaqJp8+kc1z61wKtVCcLy7YPL/T1Y+nZ7dF2RheAcDNTAV&#10;4d0jyO+eWdi1wh7UPSL0rRI1Bc4jsqx3vhh/jah94aNI1X+CmposjgGS0NBgxxCIer6kbtGXjqls&#10;RsGoHy+XHqghMEmHy1U+W+cLziT55qt1Pp8uUkhRRLXI2KEPHxR0LG5KjtTkJCtOjz7E7K5X4nUP&#10;Rtd7bUwy8FDtDLKToIHYp29U/+2asawv+XoxWyRlC/H/NCudDjSwRnclX50rSseRzntbp30Q2pz3&#10;lImxI65I6MwqDNXAdB2hxNgRXwX1CwFMqAgLPSgqrAX8yVlPw1ly/+MoUHFmPlpqAlGZx2lOxnzx&#10;dkYG3nqqW4+wkqRKHjg7b3chvYDIw8I9NavRids1kzFnGrqEc3wgcapv7XTr+oy3vwAAAP//AwBQ&#10;SwMEFAAGAAgAAAAhAMmr6aDjAAAADAEAAA8AAABkcnMvZG93bnJldi54bWxMj81Lw0AUxO+C/8Py&#10;BC/S7ib0I8ZsihQ/6EWwitDbNvtMgtm3Ibtto399nyc9DjPM/KZYja4TRxxC60lDMlUgkCpvW6o1&#10;vL89TjIQIRqypvOEGr4xwKq8vChMbv2JXvG4jbXgEgq50dDE2OdShqpBZ8LU90jsffrBmchyqKUd&#10;zInLXSdTpRbSmZZ4oTE9rhusvrYHp2H5/LLYxbX7aXdPanP7cOM2/exD6+ur8f4ORMQx/oXhF5/R&#10;oWSmvT+QDaJjnaRzjmqYpMsEBCeyLOUze7bUbJ6BLAv5/0R5BgAA//8DAFBLAQItABQABgAIAAAA&#10;IQC2gziS/gAAAOEBAAATAAAAAAAAAAAAAAAAAAAAAABbQ29udGVudF9UeXBlc10ueG1sUEsBAi0A&#10;FAAGAAgAAAAhADj9If/WAAAAlAEAAAsAAAAAAAAAAAAAAAAALwEAAF9yZWxzLy5yZWxzUEsBAi0A&#10;FAAGAAgAAAAhANekLMAZAgAADgQAAA4AAAAAAAAAAAAAAAAALgIAAGRycy9lMm9Eb2MueG1sUEsB&#10;Ai0AFAAGAAgAAAAhAMmr6aDjAAAADAEAAA8AAAAAAAAAAAAAAAAAcwQAAGRycy9kb3ducmV2Lnht&#10;bFBLBQYAAAAABAAEAPMAAACDBQAAAAA=&#10;" stroked="f">
                <v:textbo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5C2A57" w14:paraId="3A116FEA" w14:textId="77777777" w:rsidTr="00B20AB0">
                        <w:trPr>
                          <w:cantSplit/>
                          <w:tblHeader/>
                        </w:trPr>
                        <w:tc>
                          <w:tcPr>
                            <w:tcW w:w="3592" w:type="dxa"/>
                            <w:tcBorders>
                              <w:top w:val="single" w:sz="4" w:space="0" w:color="auto"/>
                              <w:left w:val="single" w:sz="2" w:space="0" w:color="D3D3D3"/>
                              <w:bottom w:val="single" w:sz="4" w:space="0" w:color="auto"/>
                              <w:right w:val="single" w:sz="0" w:space="0" w:color="D3D3D3"/>
                            </w:tcBorders>
                          </w:tcPr>
                          <w:p w14:paraId="47FB135C" w14:textId="77777777" w:rsidR="005C2A57" w:rsidRPr="004C150C" w:rsidRDefault="005C2A57" w:rsidP="005C2A5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6229D26" w14:textId="77777777" w:rsidR="005C2A57" w:rsidRPr="004C150C" w:rsidRDefault="005C2A57" w:rsidP="005C2A5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78F35D6B" w14:textId="77777777" w:rsidR="005C2A57" w:rsidRPr="004C150C" w:rsidRDefault="005C2A57" w:rsidP="005C2A5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B53CEEE" w14:textId="77777777" w:rsidR="005C2A57" w:rsidRPr="00C51938" w:rsidRDefault="005C2A57" w:rsidP="005C2A5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49363A15" w14:textId="77777777" w:rsidR="005C2A57" w:rsidRPr="00C51938" w:rsidRDefault="005C2A57" w:rsidP="005C2A5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405F0541" w14:textId="77777777" w:rsidR="005C2A57" w:rsidRPr="00C51938" w:rsidRDefault="005C2A57" w:rsidP="005C2A5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8596F59" w14:textId="77777777" w:rsidR="005C2A57" w:rsidRPr="00C51938" w:rsidRDefault="005C2A57" w:rsidP="005C2A5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5C2A57" w14:paraId="04A6A75A" w14:textId="77777777" w:rsidTr="00B20AB0">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49FF41E5" w14:textId="77777777" w:rsidR="005C2A57" w:rsidRPr="004C150C" w:rsidRDefault="005C2A57" w:rsidP="005C2A5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608FB885" w14:textId="77777777" w:rsidR="005C2A57" w:rsidRPr="004C150C" w:rsidRDefault="005C2A57" w:rsidP="005C2A57">
                            <w:pPr>
                              <w:keepNext/>
                              <w:spacing w:after="60"/>
                              <w:rPr>
                                <w:rFonts w:ascii="Times New Roman" w:hAnsi="Times New Roman" w:cs="Times New Roman"/>
                                <w:b/>
                                <w:bCs/>
                                <w:sz w:val="22"/>
                                <w:szCs w:val="22"/>
                              </w:rPr>
                            </w:pPr>
                          </w:p>
                        </w:tc>
                      </w:tr>
                      <w:tr w:rsidR="005C2A57" w14:paraId="1AB56A2D"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86EE3CB"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212589C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823AFD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C1DEAC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2C4B10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3EC93AF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48E8814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5C2A57" w14:paraId="695787A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CB6F5D9"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20253D5"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E56EF9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8324C33"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2CA1F9E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5CFDB1D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0B9B8C0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5C2A57" w14:paraId="0FD0F290"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DFB60AA"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0FB83B8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9D0F88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0DBDD6A"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DC9FB1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68B22AB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61DC9B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5C2A57" w14:paraId="270CDFC0"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DF639CE"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4A14763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E0808C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5458A3D"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7D53F1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0AE25C0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28F0558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5C2A57" w14:paraId="5F291609"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3F090D5"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2EF10B2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046A85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1B5207E"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7CAC6A9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7D824DD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0AF11E6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5C2A57" w14:paraId="1A99866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463F3A53"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02AD60F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06CA86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859A16"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7753BF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178999C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14DDC34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5C2A57" w14:paraId="4327B811"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EC546A8" w14:textId="77777777" w:rsidR="005C2A57" w:rsidRPr="004C150C" w:rsidRDefault="005C2A57" w:rsidP="005C2A5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4134417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CC0796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EFE31F8"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8CFD0D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278C52A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4D4AA1A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5C2A57" w14:paraId="5847419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65CD3373"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0C3BA35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66F6DF6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27E6651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4CC0ECEF"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204E74E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CE780D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5C2A57" w14:paraId="750DEA80" w14:textId="77777777" w:rsidTr="00B20AB0">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40AB9385"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11473D78" w14:textId="77777777" w:rsidR="005C2A57" w:rsidRPr="00D42BBF" w:rsidRDefault="005C2A57" w:rsidP="005C2A57">
                            <w:pPr>
                              <w:keepNext/>
                              <w:spacing w:after="60"/>
                              <w:rPr>
                                <w:rFonts w:ascii="Times New Roman" w:hAnsi="Times New Roman" w:cs="Times New Roman"/>
                                <w:b/>
                                <w:bCs/>
                                <w:sz w:val="22"/>
                                <w:szCs w:val="22"/>
                              </w:rPr>
                            </w:pPr>
                          </w:p>
                        </w:tc>
                      </w:tr>
                      <w:tr w:rsidR="005C2A57" w14:paraId="7CD758BF"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31EA1C66"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7D503E1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0A6B95D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C5FE851"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66604064"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15933BC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4C69405F"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5C2A57" w14:paraId="57CA7FC5"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6C74883A"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4D9B083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4F9601AA"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48CAA3A2"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20F465A1"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EB9AEB"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1BA3038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5C2A57" w14:paraId="21D30F4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0E9497D7"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7591BC7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2F8054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FEEA1B3"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70BE1914"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47D5184A"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5511AAD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5C2A57" w14:paraId="33D90B11" w14:textId="77777777" w:rsidTr="00B20AB0">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38FD3011"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6429D4E4" w14:textId="77777777" w:rsidR="005C2A57" w:rsidRPr="00D42BBF" w:rsidRDefault="005C2A57" w:rsidP="005C2A57">
                            <w:pPr>
                              <w:keepNext/>
                              <w:spacing w:after="60"/>
                              <w:rPr>
                                <w:rFonts w:ascii="Times New Roman" w:hAnsi="Times New Roman" w:cs="Times New Roman"/>
                                <w:b/>
                                <w:bCs/>
                                <w:sz w:val="22"/>
                                <w:szCs w:val="22"/>
                              </w:rPr>
                            </w:pPr>
                          </w:p>
                        </w:tc>
                      </w:tr>
                      <w:tr w:rsidR="005C2A57" w14:paraId="703589B3"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288A55A8"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E04D6A3"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7AAB056D"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0DFC1B1D"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1BA8EC6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A81B5C2"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1D26AFD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5C2A57" w14:paraId="1769F58C" w14:textId="77777777" w:rsidTr="00B20AB0">
                        <w:trPr>
                          <w:cantSplit/>
                        </w:trPr>
                        <w:tc>
                          <w:tcPr>
                            <w:tcW w:w="3592" w:type="dxa"/>
                            <w:tcBorders>
                              <w:top w:val="single" w:sz="0" w:space="0" w:color="D3D3D3"/>
                              <w:left w:val="single" w:sz="0" w:space="0" w:color="D3D3D3"/>
                              <w:bottom w:val="single" w:sz="0" w:space="0" w:color="D3D3D3"/>
                              <w:right w:val="single" w:sz="0" w:space="0" w:color="D3D3D3"/>
                            </w:tcBorders>
                          </w:tcPr>
                          <w:p w14:paraId="50F07EC1" w14:textId="77777777" w:rsidR="005C2A57" w:rsidRPr="004C150C" w:rsidRDefault="005C2A57" w:rsidP="005C2A5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353B8D27"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8A2DF3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B5B31B4"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648E9A9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4DCE32CE"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7A7FE465"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5C2A57" w14:paraId="01C9BC51" w14:textId="77777777" w:rsidTr="00B20AB0">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56FDC344" w14:textId="77777777" w:rsidR="005C2A57" w:rsidRPr="00D42BBF" w:rsidRDefault="005C2A57" w:rsidP="005C2A5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6038E583" w14:textId="77777777" w:rsidR="005C2A57" w:rsidRPr="00D42BBF" w:rsidRDefault="005C2A57" w:rsidP="005C2A57">
                            <w:pPr>
                              <w:keepNext/>
                              <w:spacing w:after="60"/>
                              <w:rPr>
                                <w:rFonts w:ascii="Times New Roman" w:hAnsi="Times New Roman" w:cs="Times New Roman"/>
                                <w:b/>
                                <w:bCs/>
                                <w:sz w:val="22"/>
                                <w:szCs w:val="22"/>
                              </w:rPr>
                            </w:pPr>
                          </w:p>
                        </w:tc>
                      </w:tr>
                      <w:tr w:rsidR="005C2A57" w14:paraId="01C9EF2C" w14:textId="77777777" w:rsidTr="00B20AB0">
                        <w:trPr>
                          <w:cantSplit/>
                        </w:trPr>
                        <w:tc>
                          <w:tcPr>
                            <w:tcW w:w="3592" w:type="dxa"/>
                            <w:tcBorders>
                              <w:top w:val="single" w:sz="2" w:space="0" w:color="D3D3D3"/>
                              <w:left w:val="single" w:sz="2" w:space="0" w:color="D3D3D3"/>
                              <w:bottom w:val="single" w:sz="4" w:space="0" w:color="auto"/>
                              <w:right w:val="single" w:sz="2" w:space="0" w:color="D3D3D3"/>
                            </w:tcBorders>
                          </w:tcPr>
                          <w:p w14:paraId="334A2E37" w14:textId="77777777" w:rsidR="005C2A57" w:rsidRPr="008B3DBE" w:rsidRDefault="005C2A57" w:rsidP="005C2A5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FDBD610"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6FB00BBC"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4FBF2907" w14:textId="77777777" w:rsidR="005C2A57" w:rsidRPr="00D42BBF" w:rsidRDefault="005C2A57" w:rsidP="005C2A5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7395C396"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37D4DB9"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091B9258" w14:textId="77777777" w:rsidR="005C2A57" w:rsidRPr="00D42BBF" w:rsidRDefault="005C2A57" w:rsidP="005C2A5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AE91D1D" w14:textId="77777777" w:rsidR="005C2A57" w:rsidRPr="00A737D5" w:rsidRDefault="005C2A57" w:rsidP="005C2A5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v:textbox>
                <w10:wrap type="square"/>
              </v:shape>
            </w:pict>
          </mc:Fallback>
        </mc:AlternateContent>
      </w:r>
      <w:r w:rsidR="008B7A11">
        <w:rPr>
          <w:rFonts w:eastAsia="Times New Roman"/>
          <w:lang w:val="en-US"/>
        </w:rPr>
        <w:br w:type="page"/>
      </w:r>
    </w:p>
    <w:p w14:paraId="5BA15156" w14:textId="02F10FFF" w:rsidR="005C2A57" w:rsidRDefault="005C2A57">
      <w:pPr>
        <w:rPr>
          <w:rFonts w:eastAsia="Times New Roman"/>
          <w:lang w:val="en-US"/>
        </w:rPr>
      </w:pPr>
      <w:r w:rsidRPr="005C2A57">
        <w:rPr>
          <w:rFonts w:eastAsia="Times New Roman"/>
          <w:noProof/>
          <w:lang w:val="en-US"/>
        </w:rPr>
        <w:lastRenderedPageBreak/>
        <mc:AlternateContent>
          <mc:Choice Requires="wps">
            <w:drawing>
              <wp:anchor distT="45720" distB="45720" distL="114300" distR="114300" simplePos="0" relativeHeight="251672576" behindDoc="0" locked="0" layoutInCell="1" allowOverlap="1" wp14:anchorId="74FF48E1" wp14:editId="5E2DE459">
                <wp:simplePos x="0" y="0"/>
                <wp:positionH relativeFrom="page">
                  <wp:posOffset>52705</wp:posOffset>
                </wp:positionH>
                <wp:positionV relativeFrom="paragraph">
                  <wp:posOffset>1104900</wp:posOffset>
                </wp:positionV>
                <wp:extent cx="8121650" cy="5918835"/>
                <wp:effectExtent l="0" t="3493" r="9208" b="9207"/>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21650" cy="5918835"/>
                        </a:xfrm>
                        <a:prstGeom prst="rect">
                          <a:avLst/>
                        </a:prstGeom>
                        <a:solidFill>
                          <a:srgbClr val="FFFFFF"/>
                        </a:solidFill>
                        <a:ln w="9525">
                          <a:noFill/>
                          <a:miter lim="800000"/>
                          <a:headEnd/>
                          <a:tailEnd/>
                        </a:ln>
                      </wps:spPr>
                      <wps:txbx>
                        <w:txbxContent>
                          <w:p w14:paraId="6FE93936" w14:textId="6A08195C" w:rsidR="005C2A57" w:rsidRDefault="005C2A57" w:rsidP="005C2A57">
                            <w:pPr>
                              <w:jc w:val="both"/>
                            </w:pPr>
                            <w:r>
                              <w:rPr>
                                <w:b/>
                                <w:bCs/>
                              </w:rPr>
                              <w:t>TABLE 7</w:t>
                            </w:r>
                            <w:r>
                              <w:t xml:space="preserve"> Theoretically informed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00"/>
                              <w:gridCol w:w="780"/>
                              <w:gridCol w:w="755"/>
                              <w:gridCol w:w="1671"/>
                              <w:gridCol w:w="627"/>
                              <w:gridCol w:w="768"/>
                              <w:gridCol w:w="1270"/>
                              <w:gridCol w:w="1735"/>
                              <w:gridCol w:w="627"/>
                              <w:gridCol w:w="768"/>
                              <w:gridCol w:w="1141"/>
                            </w:tblGrid>
                            <w:tr w:rsidR="005C2A57" w14:paraId="64D73D0F"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6144C77F" w14:textId="77777777" w:rsidR="005C2A57" w:rsidRPr="00B5620C" w:rsidRDefault="005C2A57" w:rsidP="005C2A57">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A64F25" w14:textId="77777777" w:rsidR="005C2A57" w:rsidRPr="00B5620C" w:rsidRDefault="005C2A57" w:rsidP="005C2A57">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55370985" w14:textId="77777777" w:rsidR="005C2A57" w:rsidRPr="00B5620C" w:rsidRDefault="005C2A57" w:rsidP="005C2A57">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B750D4E"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48C48F3" w14:textId="77777777" w:rsidR="005C2A57" w:rsidRPr="00B5620C" w:rsidRDefault="005C2A57" w:rsidP="005C2A57">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5C2A57" w14:paraId="630EDC63"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304E5DCA" w14:textId="77777777" w:rsidR="005C2A57" w:rsidRPr="00B5620C" w:rsidRDefault="005C2A57" w:rsidP="005C2A57">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970D31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85F08DA"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40E35176"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BB8F38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63962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54851A3B"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114C3A21"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345EBEA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C5157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70D629CF"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5C2A57" w14:paraId="622BD9AC"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4C29BB46"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80249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4" w:space="0" w:color="auto"/>
                                    <w:left w:val="single" w:sz="0" w:space="0" w:color="D3D3D3"/>
                                    <w:bottom w:val="single" w:sz="0" w:space="0" w:color="D3D3D3"/>
                                    <w:right w:val="single" w:sz="0" w:space="0" w:color="D3D3D3"/>
                                  </w:tcBorders>
                                </w:tcPr>
                                <w:p w14:paraId="0ABEB1B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4" w:space="0" w:color="auto"/>
                                    <w:left w:val="single" w:sz="0" w:space="0" w:color="D3D3D3"/>
                                    <w:bottom w:val="single" w:sz="0" w:space="0" w:color="D3D3D3"/>
                                    <w:right w:val="single" w:sz="0" w:space="0" w:color="D3D3D3"/>
                                  </w:tcBorders>
                                </w:tcPr>
                                <w:p w14:paraId="50B3CBD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A09AB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85CA94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75D830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1C7126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D18D70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CFECFF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667CF0B9" w14:textId="77777777" w:rsidR="005C2A57" w:rsidRPr="003F43FB" w:rsidRDefault="005C2A57" w:rsidP="005C2A57">
                                  <w:pPr>
                                    <w:keepNext/>
                                    <w:spacing w:after="60"/>
                                    <w:rPr>
                                      <w:rFonts w:ascii="Times New Roman" w:hAnsi="Times New Roman" w:cs="Times New Roman"/>
                                      <w:sz w:val="18"/>
                                      <w:szCs w:val="20"/>
                                    </w:rPr>
                                  </w:pPr>
                                </w:p>
                              </w:tc>
                            </w:tr>
                            <w:tr w:rsidR="005C2A57" w14:paraId="2B1382B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74A8DFA"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23578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8</w:t>
                                  </w:r>
                                </w:p>
                              </w:tc>
                              <w:tc>
                                <w:tcPr>
                                  <w:tcW w:w="0" w:type="auto"/>
                                  <w:tcBorders>
                                    <w:top w:val="single" w:sz="0" w:space="0" w:color="D3D3D3"/>
                                    <w:left w:val="single" w:sz="0" w:space="0" w:color="D3D3D3"/>
                                    <w:bottom w:val="single" w:sz="0" w:space="0" w:color="D3D3D3"/>
                                    <w:right w:val="single" w:sz="0" w:space="0" w:color="D3D3D3"/>
                                  </w:tcBorders>
                                </w:tcPr>
                                <w:p w14:paraId="2854081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C670E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 [-0.08, 0.31]</w:t>
                                  </w:r>
                                </w:p>
                              </w:tc>
                              <w:tc>
                                <w:tcPr>
                                  <w:tcW w:w="0" w:type="auto"/>
                                  <w:tcBorders>
                                    <w:top w:val="single" w:sz="0" w:space="0" w:color="D3D3D3"/>
                                    <w:left w:val="single" w:sz="0" w:space="0" w:color="D3D3D3"/>
                                    <w:bottom w:val="single" w:sz="0" w:space="0" w:color="D3D3D3"/>
                                    <w:right w:val="single" w:sz="0" w:space="0" w:color="D3D3D3"/>
                                  </w:tcBorders>
                                </w:tcPr>
                                <w:p w14:paraId="69E744D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1</w:t>
                                  </w:r>
                                </w:p>
                              </w:tc>
                              <w:tc>
                                <w:tcPr>
                                  <w:tcW w:w="0" w:type="auto"/>
                                  <w:tcBorders>
                                    <w:top w:val="single" w:sz="0" w:space="0" w:color="D3D3D3"/>
                                    <w:left w:val="single" w:sz="0" w:space="0" w:color="D3D3D3"/>
                                    <w:bottom w:val="single" w:sz="0" w:space="0" w:color="D3D3D3"/>
                                    <w:right w:val="single" w:sz="0" w:space="0" w:color="D3D3D3"/>
                                  </w:tcBorders>
                                </w:tcPr>
                                <w:p w14:paraId="68498310"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6</w:t>
                                  </w:r>
                                </w:p>
                              </w:tc>
                              <w:tc>
                                <w:tcPr>
                                  <w:tcW w:w="0" w:type="auto"/>
                                  <w:tcBorders>
                                    <w:top w:val="single" w:sz="0" w:space="0" w:color="D3D3D3"/>
                                    <w:left w:val="single" w:sz="0" w:space="0" w:color="D3D3D3"/>
                                    <w:bottom w:val="single" w:sz="0" w:space="0" w:color="D3D3D3"/>
                                    <w:right w:val="single" w:sz="0" w:space="0" w:color="D3D3D3"/>
                                  </w:tcBorders>
                                </w:tcPr>
                                <w:p w14:paraId="6735E02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18E5A5E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06, 0.38]</w:t>
                                  </w:r>
                                </w:p>
                              </w:tc>
                              <w:tc>
                                <w:tcPr>
                                  <w:tcW w:w="0" w:type="auto"/>
                                  <w:tcBorders>
                                    <w:top w:val="single" w:sz="0" w:space="0" w:color="D3D3D3"/>
                                    <w:left w:val="single" w:sz="0" w:space="0" w:color="D3D3D3"/>
                                    <w:bottom w:val="single" w:sz="0" w:space="0" w:color="D3D3D3"/>
                                    <w:right w:val="single" w:sz="0" w:space="0" w:color="D3D3D3"/>
                                  </w:tcBorders>
                                </w:tcPr>
                                <w:p w14:paraId="3D1AE91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16</w:t>
                                  </w:r>
                                </w:p>
                              </w:tc>
                              <w:tc>
                                <w:tcPr>
                                  <w:tcW w:w="0" w:type="auto"/>
                                  <w:tcBorders>
                                    <w:top w:val="single" w:sz="0" w:space="0" w:color="D3D3D3"/>
                                    <w:left w:val="single" w:sz="0" w:space="0" w:color="D3D3D3"/>
                                    <w:bottom w:val="single" w:sz="0" w:space="0" w:color="D3D3D3"/>
                                    <w:right w:val="single" w:sz="0" w:space="0" w:color="D3D3D3"/>
                                  </w:tcBorders>
                                </w:tcPr>
                                <w:p w14:paraId="4C6DAE9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7</w:t>
                                  </w:r>
                                </w:p>
                              </w:tc>
                              <w:tc>
                                <w:tcPr>
                                  <w:tcW w:w="0" w:type="auto"/>
                                  <w:tcBorders>
                                    <w:top w:val="single" w:sz="0" w:space="0" w:color="D3D3D3"/>
                                    <w:left w:val="single" w:sz="0" w:space="0" w:color="D3D3D3"/>
                                    <w:bottom w:val="single" w:sz="0" w:space="0" w:color="D3D3D3"/>
                                    <w:right w:val="single" w:sz="0" w:space="0" w:color="D3D3D3"/>
                                  </w:tcBorders>
                                </w:tcPr>
                                <w:p w14:paraId="26D095E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r>
                            <w:tr w:rsidR="005C2A57" w14:paraId="3DEFEFF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68B022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3DDF1B5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3328AB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52BC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3 [0.11, 0.34]</w:t>
                                  </w:r>
                                </w:p>
                              </w:tc>
                              <w:tc>
                                <w:tcPr>
                                  <w:tcW w:w="0" w:type="auto"/>
                                  <w:tcBorders>
                                    <w:top w:val="single" w:sz="0" w:space="0" w:color="D3D3D3"/>
                                    <w:left w:val="single" w:sz="0" w:space="0" w:color="D3D3D3"/>
                                    <w:bottom w:val="single" w:sz="0" w:space="0" w:color="D3D3D3"/>
                                    <w:right w:val="single" w:sz="0" w:space="0" w:color="D3D3D3"/>
                                  </w:tcBorders>
                                </w:tcPr>
                                <w:p w14:paraId="131A021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67CFE5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7.5</w:t>
                                  </w:r>
                                </w:p>
                              </w:tc>
                              <w:tc>
                                <w:tcPr>
                                  <w:tcW w:w="0" w:type="auto"/>
                                  <w:tcBorders>
                                    <w:top w:val="single" w:sz="0" w:space="0" w:color="D3D3D3"/>
                                    <w:left w:val="single" w:sz="0" w:space="0" w:color="D3D3D3"/>
                                    <w:bottom w:val="single" w:sz="0" w:space="0" w:color="D3D3D3"/>
                                    <w:right w:val="single" w:sz="0" w:space="0" w:color="D3D3D3"/>
                                  </w:tcBorders>
                                </w:tcPr>
                                <w:p w14:paraId="2DAEFBE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c>
                                <w:tcPr>
                                  <w:tcW w:w="0" w:type="auto"/>
                                  <w:tcBorders>
                                    <w:top w:val="single" w:sz="0" w:space="0" w:color="D3D3D3"/>
                                    <w:left w:val="single" w:sz="0" w:space="0" w:color="D3D3D3"/>
                                    <w:bottom w:val="single" w:sz="0" w:space="0" w:color="D3D3D3"/>
                                    <w:right w:val="single" w:sz="0" w:space="0" w:color="D3D3D3"/>
                                  </w:tcBorders>
                                </w:tcPr>
                                <w:p w14:paraId="2D039DD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4 [0.09, 0.38]</w:t>
                                  </w:r>
                                </w:p>
                              </w:tc>
                              <w:tc>
                                <w:tcPr>
                                  <w:tcW w:w="0" w:type="auto"/>
                                  <w:tcBorders>
                                    <w:top w:val="single" w:sz="0" w:space="0" w:color="D3D3D3"/>
                                    <w:left w:val="single" w:sz="0" w:space="0" w:color="D3D3D3"/>
                                    <w:bottom w:val="single" w:sz="0" w:space="0" w:color="D3D3D3"/>
                                    <w:right w:val="single" w:sz="0" w:space="0" w:color="D3D3D3"/>
                                  </w:tcBorders>
                                </w:tcPr>
                                <w:p w14:paraId="7ECC47A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4</w:t>
                                  </w:r>
                                </w:p>
                              </w:tc>
                              <w:tc>
                                <w:tcPr>
                                  <w:tcW w:w="0" w:type="auto"/>
                                  <w:tcBorders>
                                    <w:top w:val="single" w:sz="0" w:space="0" w:color="D3D3D3"/>
                                    <w:left w:val="single" w:sz="0" w:space="0" w:color="D3D3D3"/>
                                    <w:bottom w:val="single" w:sz="0" w:space="0" w:color="D3D3D3"/>
                                    <w:right w:val="single" w:sz="0" w:space="0" w:color="D3D3D3"/>
                                  </w:tcBorders>
                                </w:tcPr>
                                <w:p w14:paraId="7DE4E0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2</w:t>
                                  </w:r>
                                </w:p>
                              </w:tc>
                              <w:tc>
                                <w:tcPr>
                                  <w:tcW w:w="0" w:type="auto"/>
                                  <w:tcBorders>
                                    <w:top w:val="single" w:sz="0" w:space="0" w:color="D3D3D3"/>
                                    <w:left w:val="single" w:sz="0" w:space="0" w:color="D3D3D3"/>
                                    <w:bottom w:val="single" w:sz="0" w:space="0" w:color="D3D3D3"/>
                                    <w:right w:val="single" w:sz="0" w:space="0" w:color="D3D3D3"/>
                                  </w:tcBorders>
                                </w:tcPr>
                                <w:p w14:paraId="50894A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3C21F52"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8D609CF"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064328B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597C9D4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1CAADF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2 [-0.63, 0.66]</w:t>
                                  </w:r>
                                </w:p>
                              </w:tc>
                              <w:tc>
                                <w:tcPr>
                                  <w:tcW w:w="0" w:type="auto"/>
                                  <w:tcBorders>
                                    <w:top w:val="single" w:sz="0" w:space="0" w:color="D3D3D3"/>
                                    <w:left w:val="single" w:sz="0" w:space="0" w:color="D3D3D3"/>
                                    <w:bottom w:val="single" w:sz="0" w:space="0" w:color="D3D3D3"/>
                                    <w:right w:val="single" w:sz="0" w:space="0" w:color="D3D3D3"/>
                                  </w:tcBorders>
                                </w:tcPr>
                                <w:p w14:paraId="625E2C5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38</w:t>
                                  </w:r>
                                </w:p>
                              </w:tc>
                              <w:tc>
                                <w:tcPr>
                                  <w:tcW w:w="0" w:type="auto"/>
                                  <w:tcBorders>
                                    <w:top w:val="single" w:sz="0" w:space="0" w:color="D3D3D3"/>
                                    <w:left w:val="single" w:sz="0" w:space="0" w:color="D3D3D3"/>
                                    <w:bottom w:val="single" w:sz="0" w:space="0" w:color="D3D3D3"/>
                                    <w:right w:val="single" w:sz="0" w:space="0" w:color="D3D3D3"/>
                                  </w:tcBorders>
                                </w:tcPr>
                                <w:p w14:paraId="51D8E9BD"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6</w:t>
                                  </w:r>
                                </w:p>
                              </w:tc>
                              <w:tc>
                                <w:tcPr>
                                  <w:tcW w:w="0" w:type="auto"/>
                                  <w:tcBorders>
                                    <w:top w:val="single" w:sz="0" w:space="0" w:color="D3D3D3"/>
                                    <w:left w:val="single" w:sz="0" w:space="0" w:color="D3D3D3"/>
                                    <w:bottom w:val="single" w:sz="0" w:space="0" w:color="D3D3D3"/>
                                    <w:right w:val="single" w:sz="0" w:space="0" w:color="D3D3D3"/>
                                  </w:tcBorders>
                                </w:tcPr>
                                <w:p w14:paraId="098BDE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w:t>
                                  </w:r>
                                </w:p>
                              </w:tc>
                              <w:tc>
                                <w:tcPr>
                                  <w:tcW w:w="0" w:type="auto"/>
                                  <w:tcBorders>
                                    <w:top w:val="single" w:sz="0" w:space="0" w:color="D3D3D3"/>
                                    <w:left w:val="single" w:sz="0" w:space="0" w:color="D3D3D3"/>
                                    <w:bottom w:val="single" w:sz="0" w:space="0" w:color="D3D3D3"/>
                                    <w:right w:val="single" w:sz="0" w:space="0" w:color="D3D3D3"/>
                                  </w:tcBorders>
                                </w:tcPr>
                                <w:p w14:paraId="55E236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3 [-0.25, 0.2]</w:t>
                                  </w:r>
                                </w:p>
                              </w:tc>
                              <w:tc>
                                <w:tcPr>
                                  <w:tcW w:w="0" w:type="auto"/>
                                  <w:tcBorders>
                                    <w:top w:val="single" w:sz="0" w:space="0" w:color="D3D3D3"/>
                                    <w:left w:val="single" w:sz="0" w:space="0" w:color="D3D3D3"/>
                                    <w:bottom w:val="single" w:sz="0" w:space="0" w:color="D3D3D3"/>
                                    <w:right w:val="single" w:sz="0" w:space="0" w:color="D3D3D3"/>
                                  </w:tcBorders>
                                </w:tcPr>
                                <w:p w14:paraId="625D197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732</w:t>
                                  </w:r>
                                </w:p>
                              </w:tc>
                              <w:tc>
                                <w:tcPr>
                                  <w:tcW w:w="0" w:type="auto"/>
                                  <w:tcBorders>
                                    <w:top w:val="single" w:sz="0" w:space="0" w:color="D3D3D3"/>
                                    <w:left w:val="single" w:sz="0" w:space="0" w:color="D3D3D3"/>
                                    <w:bottom w:val="single" w:sz="0" w:space="0" w:color="D3D3D3"/>
                                    <w:right w:val="single" w:sz="0" w:space="0" w:color="D3D3D3"/>
                                  </w:tcBorders>
                                </w:tcPr>
                                <w:p w14:paraId="28A6862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776630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w:t>
                                  </w:r>
                                </w:p>
                              </w:tc>
                            </w:tr>
                            <w:tr w:rsidR="005C2A57" w14:paraId="603342A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938587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41A6B89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3404D0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w:t>
                                  </w:r>
                                </w:p>
                              </w:tc>
                              <w:tc>
                                <w:tcPr>
                                  <w:tcW w:w="0" w:type="auto"/>
                                  <w:tcBorders>
                                    <w:top w:val="single" w:sz="0" w:space="0" w:color="D3D3D3"/>
                                    <w:left w:val="single" w:sz="0" w:space="0" w:color="D3D3D3"/>
                                    <w:bottom w:val="single" w:sz="0" w:space="0" w:color="D3D3D3"/>
                                    <w:right w:val="single" w:sz="0" w:space="0" w:color="D3D3D3"/>
                                  </w:tcBorders>
                                </w:tcPr>
                                <w:p w14:paraId="37D0CE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2 [0.31, 0.54]</w:t>
                                  </w:r>
                                </w:p>
                              </w:tc>
                              <w:tc>
                                <w:tcPr>
                                  <w:tcW w:w="0" w:type="auto"/>
                                  <w:tcBorders>
                                    <w:top w:val="single" w:sz="0" w:space="0" w:color="D3D3D3"/>
                                    <w:left w:val="single" w:sz="0" w:space="0" w:color="D3D3D3"/>
                                    <w:bottom w:val="single" w:sz="0" w:space="0" w:color="D3D3D3"/>
                                    <w:right w:val="single" w:sz="0" w:space="0" w:color="D3D3D3"/>
                                  </w:tcBorders>
                                </w:tcPr>
                                <w:p w14:paraId="608BDE6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1</w:t>
                                  </w:r>
                                </w:p>
                              </w:tc>
                              <w:tc>
                                <w:tcPr>
                                  <w:tcW w:w="0" w:type="auto"/>
                                  <w:tcBorders>
                                    <w:top w:val="single" w:sz="0" w:space="0" w:color="D3D3D3"/>
                                    <w:left w:val="single" w:sz="0" w:space="0" w:color="D3D3D3"/>
                                    <w:bottom w:val="single" w:sz="0" w:space="0" w:color="D3D3D3"/>
                                    <w:right w:val="single" w:sz="0" w:space="0" w:color="D3D3D3"/>
                                  </w:tcBorders>
                                </w:tcPr>
                                <w:p w14:paraId="70DFCEB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550B00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c>
                                <w:tcPr>
                                  <w:tcW w:w="0" w:type="auto"/>
                                  <w:tcBorders>
                                    <w:top w:val="single" w:sz="0" w:space="0" w:color="D3D3D3"/>
                                    <w:left w:val="single" w:sz="0" w:space="0" w:color="D3D3D3"/>
                                    <w:bottom w:val="single" w:sz="0" w:space="0" w:color="D3D3D3"/>
                                    <w:right w:val="single" w:sz="0" w:space="0" w:color="D3D3D3"/>
                                  </w:tcBorders>
                                </w:tcPr>
                                <w:p w14:paraId="22299D2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1 [0.24, 0.59]</w:t>
                                  </w:r>
                                </w:p>
                              </w:tc>
                              <w:tc>
                                <w:tcPr>
                                  <w:tcW w:w="0" w:type="auto"/>
                                  <w:tcBorders>
                                    <w:top w:val="single" w:sz="0" w:space="0" w:color="D3D3D3"/>
                                    <w:left w:val="single" w:sz="0" w:space="0" w:color="D3D3D3"/>
                                    <w:bottom w:val="single" w:sz="0" w:space="0" w:color="D3D3D3"/>
                                    <w:right w:val="single" w:sz="0" w:space="0" w:color="D3D3D3"/>
                                  </w:tcBorders>
                                </w:tcPr>
                                <w:p w14:paraId="317E7FE4"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5CFD136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2</w:t>
                                  </w:r>
                                </w:p>
                              </w:tc>
                              <w:tc>
                                <w:tcPr>
                                  <w:tcW w:w="0" w:type="auto"/>
                                  <w:tcBorders>
                                    <w:top w:val="single" w:sz="0" w:space="0" w:color="D3D3D3"/>
                                    <w:left w:val="single" w:sz="0" w:space="0" w:color="D3D3D3"/>
                                    <w:bottom w:val="single" w:sz="0" w:space="0" w:color="D3D3D3"/>
                                    <w:right w:val="single" w:sz="0" w:space="0" w:color="D3D3D3"/>
                                  </w:tcBorders>
                                </w:tcPr>
                                <w:p w14:paraId="73DF7FB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4532B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910345"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3B37388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w:t>
                                  </w:r>
                                </w:p>
                              </w:tc>
                              <w:tc>
                                <w:tcPr>
                                  <w:tcW w:w="0" w:type="auto"/>
                                  <w:tcBorders>
                                    <w:top w:val="single" w:sz="0" w:space="0" w:color="D3D3D3"/>
                                    <w:left w:val="single" w:sz="0" w:space="0" w:color="D3D3D3"/>
                                    <w:bottom w:val="single" w:sz="0" w:space="0" w:color="D3D3D3"/>
                                    <w:right w:val="single" w:sz="0" w:space="0" w:color="D3D3D3"/>
                                  </w:tcBorders>
                                </w:tcPr>
                                <w:p w14:paraId="50811B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8</w:t>
                                  </w:r>
                                </w:p>
                              </w:tc>
                              <w:tc>
                                <w:tcPr>
                                  <w:tcW w:w="0" w:type="auto"/>
                                  <w:tcBorders>
                                    <w:top w:val="single" w:sz="0" w:space="0" w:color="D3D3D3"/>
                                    <w:left w:val="single" w:sz="0" w:space="0" w:color="D3D3D3"/>
                                    <w:bottom w:val="single" w:sz="0" w:space="0" w:color="D3D3D3"/>
                                    <w:right w:val="single" w:sz="0" w:space="0" w:color="D3D3D3"/>
                                  </w:tcBorders>
                                </w:tcPr>
                                <w:p w14:paraId="04077E7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2E8AA99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27</w:t>
                                  </w:r>
                                </w:p>
                              </w:tc>
                              <w:tc>
                                <w:tcPr>
                                  <w:tcW w:w="0" w:type="auto"/>
                                  <w:tcBorders>
                                    <w:top w:val="single" w:sz="0" w:space="0" w:color="D3D3D3"/>
                                    <w:left w:val="single" w:sz="0" w:space="0" w:color="D3D3D3"/>
                                    <w:bottom w:val="single" w:sz="0" w:space="0" w:color="D3D3D3"/>
                                    <w:right w:val="single" w:sz="0" w:space="0" w:color="D3D3D3"/>
                                  </w:tcBorders>
                                </w:tcPr>
                                <w:p w14:paraId="1897E47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8</w:t>
                                  </w:r>
                                </w:p>
                              </w:tc>
                              <w:tc>
                                <w:tcPr>
                                  <w:tcW w:w="0" w:type="auto"/>
                                  <w:tcBorders>
                                    <w:top w:val="single" w:sz="0" w:space="0" w:color="D3D3D3"/>
                                    <w:left w:val="single" w:sz="0" w:space="0" w:color="D3D3D3"/>
                                    <w:bottom w:val="single" w:sz="0" w:space="0" w:color="D3D3D3"/>
                                    <w:right w:val="single" w:sz="0" w:space="0" w:color="D3D3D3"/>
                                  </w:tcBorders>
                                </w:tcPr>
                                <w:p w14:paraId="162452F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0A8FAE3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451C32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1</w:t>
                                  </w:r>
                                </w:p>
                              </w:tc>
                              <w:tc>
                                <w:tcPr>
                                  <w:tcW w:w="0" w:type="auto"/>
                                  <w:tcBorders>
                                    <w:top w:val="single" w:sz="0" w:space="0" w:color="D3D3D3"/>
                                    <w:left w:val="single" w:sz="0" w:space="0" w:color="D3D3D3"/>
                                    <w:bottom w:val="single" w:sz="0" w:space="0" w:color="D3D3D3"/>
                                    <w:right w:val="single" w:sz="0" w:space="0" w:color="D3D3D3"/>
                                  </w:tcBorders>
                                </w:tcPr>
                                <w:p w14:paraId="65BEB8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1.4</w:t>
                                  </w:r>
                                </w:p>
                              </w:tc>
                              <w:tc>
                                <w:tcPr>
                                  <w:tcW w:w="0" w:type="auto"/>
                                  <w:tcBorders>
                                    <w:top w:val="single" w:sz="0" w:space="0" w:color="D3D3D3"/>
                                    <w:left w:val="single" w:sz="0" w:space="0" w:color="D3D3D3"/>
                                    <w:bottom w:val="single" w:sz="0" w:space="0" w:color="D3D3D3"/>
                                    <w:right w:val="single" w:sz="0" w:space="0" w:color="D3D3D3"/>
                                  </w:tcBorders>
                                </w:tcPr>
                                <w:p w14:paraId="60C3737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F02109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63291D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1D11D3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5</w:t>
                                  </w:r>
                                </w:p>
                              </w:tc>
                              <w:tc>
                                <w:tcPr>
                                  <w:tcW w:w="0" w:type="auto"/>
                                  <w:tcBorders>
                                    <w:top w:val="single" w:sz="0" w:space="0" w:color="D3D3D3"/>
                                    <w:left w:val="single" w:sz="0" w:space="0" w:color="D3D3D3"/>
                                    <w:bottom w:val="single" w:sz="0" w:space="0" w:color="D3D3D3"/>
                                    <w:right w:val="single" w:sz="0" w:space="0" w:color="D3D3D3"/>
                                  </w:tcBorders>
                                </w:tcPr>
                                <w:p w14:paraId="4FE2188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8</w:t>
                                  </w:r>
                                </w:p>
                              </w:tc>
                              <w:tc>
                                <w:tcPr>
                                  <w:tcW w:w="0" w:type="auto"/>
                                  <w:tcBorders>
                                    <w:top w:val="single" w:sz="0" w:space="0" w:color="D3D3D3"/>
                                    <w:left w:val="single" w:sz="0" w:space="0" w:color="D3D3D3"/>
                                    <w:bottom w:val="single" w:sz="0" w:space="0" w:color="D3D3D3"/>
                                    <w:right w:val="single" w:sz="0" w:space="0" w:color="D3D3D3"/>
                                  </w:tcBorders>
                                </w:tcPr>
                                <w:p w14:paraId="2FD43B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12, 0.32]</w:t>
                                  </w:r>
                                </w:p>
                              </w:tc>
                              <w:tc>
                                <w:tcPr>
                                  <w:tcW w:w="0" w:type="auto"/>
                                  <w:tcBorders>
                                    <w:top w:val="single" w:sz="0" w:space="0" w:color="D3D3D3"/>
                                    <w:left w:val="single" w:sz="0" w:space="0" w:color="D3D3D3"/>
                                    <w:bottom w:val="single" w:sz="0" w:space="0" w:color="D3D3D3"/>
                                    <w:right w:val="single" w:sz="0" w:space="0" w:color="D3D3D3"/>
                                  </w:tcBorders>
                                </w:tcPr>
                                <w:p w14:paraId="7BF1ED4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B288D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3.0</w:t>
                                  </w:r>
                                </w:p>
                              </w:tc>
                              <w:tc>
                                <w:tcPr>
                                  <w:tcW w:w="0" w:type="auto"/>
                                  <w:tcBorders>
                                    <w:top w:val="single" w:sz="0" w:space="0" w:color="D3D3D3"/>
                                    <w:left w:val="single" w:sz="0" w:space="0" w:color="D3D3D3"/>
                                    <w:bottom w:val="single" w:sz="0" w:space="0" w:color="D3D3D3"/>
                                    <w:right w:val="single" w:sz="0" w:space="0" w:color="D3D3D3"/>
                                  </w:tcBorders>
                                </w:tcPr>
                                <w:p w14:paraId="2DC046D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446A777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 0.29]</w:t>
                                  </w:r>
                                </w:p>
                              </w:tc>
                              <w:tc>
                                <w:tcPr>
                                  <w:tcW w:w="0" w:type="auto"/>
                                  <w:tcBorders>
                                    <w:top w:val="single" w:sz="0" w:space="0" w:color="D3D3D3"/>
                                    <w:left w:val="single" w:sz="0" w:space="0" w:color="D3D3D3"/>
                                    <w:bottom w:val="single" w:sz="0" w:space="0" w:color="D3D3D3"/>
                                    <w:right w:val="single" w:sz="0" w:space="0" w:color="D3D3D3"/>
                                  </w:tcBorders>
                                </w:tcPr>
                                <w:p w14:paraId="437667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61EE3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6</w:t>
                                  </w:r>
                                </w:p>
                              </w:tc>
                              <w:tc>
                                <w:tcPr>
                                  <w:tcW w:w="0" w:type="auto"/>
                                  <w:tcBorders>
                                    <w:top w:val="single" w:sz="0" w:space="0" w:color="D3D3D3"/>
                                    <w:left w:val="single" w:sz="0" w:space="0" w:color="D3D3D3"/>
                                    <w:bottom w:val="single" w:sz="0" w:space="0" w:color="D3D3D3"/>
                                    <w:right w:val="single" w:sz="0" w:space="0" w:color="D3D3D3"/>
                                  </w:tcBorders>
                                </w:tcPr>
                                <w:p w14:paraId="37FD646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973226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D42979D"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5EBF55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6D3D05F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w:t>
                                  </w:r>
                                </w:p>
                              </w:tc>
                              <w:tc>
                                <w:tcPr>
                                  <w:tcW w:w="0" w:type="auto"/>
                                  <w:tcBorders>
                                    <w:top w:val="single" w:sz="0" w:space="0" w:color="D3D3D3"/>
                                    <w:left w:val="single" w:sz="0" w:space="0" w:color="D3D3D3"/>
                                    <w:bottom w:val="single" w:sz="0" w:space="0" w:color="D3D3D3"/>
                                    <w:right w:val="single" w:sz="0" w:space="0" w:color="D3D3D3"/>
                                  </w:tcBorders>
                                </w:tcPr>
                                <w:p w14:paraId="5919FC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2 [0.02, 0.62]</w:t>
                                  </w:r>
                                </w:p>
                              </w:tc>
                              <w:tc>
                                <w:tcPr>
                                  <w:tcW w:w="0" w:type="auto"/>
                                  <w:tcBorders>
                                    <w:top w:val="single" w:sz="0" w:space="0" w:color="D3D3D3"/>
                                    <w:left w:val="single" w:sz="0" w:space="0" w:color="D3D3D3"/>
                                    <w:bottom w:val="single" w:sz="0" w:space="0" w:color="D3D3D3"/>
                                    <w:right w:val="single" w:sz="0" w:space="0" w:color="D3D3D3"/>
                                  </w:tcBorders>
                                </w:tcPr>
                                <w:p w14:paraId="54F73C44" w14:textId="77777777" w:rsidR="005C2A57" w:rsidRPr="003F43FB" w:rsidRDefault="005C2A57" w:rsidP="005C2A57">
                                  <w:pPr>
                                    <w:keepNext/>
                                    <w:spacing w:after="60"/>
                                    <w:rPr>
                                      <w:rFonts w:ascii="Times New Roman" w:hAnsi="Times New Roman" w:cs="Times New Roman"/>
                                      <w:b/>
                                      <w:i/>
                                      <w:iCs/>
                                      <w:sz w:val="18"/>
                                      <w:szCs w:val="20"/>
                                    </w:rPr>
                                  </w:pPr>
                                  <w:r w:rsidRPr="003F43FB">
                                    <w:rPr>
                                      <w:rFonts w:ascii="Times New Roman" w:hAnsi="Times New Roman" w:cs="Times New Roman"/>
                                      <w:i/>
                                      <w:iCs/>
                                      <w:sz w:val="20"/>
                                    </w:rPr>
                                    <w:t>0.044</w:t>
                                  </w:r>
                                </w:p>
                              </w:tc>
                              <w:tc>
                                <w:tcPr>
                                  <w:tcW w:w="0" w:type="auto"/>
                                  <w:tcBorders>
                                    <w:top w:val="single" w:sz="0" w:space="0" w:color="D3D3D3"/>
                                    <w:left w:val="single" w:sz="0" w:space="0" w:color="D3D3D3"/>
                                    <w:bottom w:val="single" w:sz="0" w:space="0" w:color="D3D3D3"/>
                                    <w:right w:val="single" w:sz="0" w:space="0" w:color="D3D3D3"/>
                                  </w:tcBorders>
                                </w:tcPr>
                                <w:p w14:paraId="2BCFF12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8</w:t>
                                  </w:r>
                                </w:p>
                              </w:tc>
                              <w:tc>
                                <w:tcPr>
                                  <w:tcW w:w="0" w:type="auto"/>
                                  <w:tcBorders>
                                    <w:top w:val="single" w:sz="0" w:space="0" w:color="D3D3D3"/>
                                    <w:left w:val="single" w:sz="0" w:space="0" w:color="D3D3D3"/>
                                    <w:bottom w:val="single" w:sz="0" w:space="0" w:color="D3D3D3"/>
                                    <w:right w:val="single" w:sz="0" w:space="0" w:color="D3D3D3"/>
                                  </w:tcBorders>
                                </w:tcPr>
                                <w:p w14:paraId="6362D6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c>
                                <w:tcPr>
                                  <w:tcW w:w="0" w:type="auto"/>
                                  <w:tcBorders>
                                    <w:top w:val="single" w:sz="0" w:space="0" w:color="D3D3D3"/>
                                    <w:left w:val="single" w:sz="0" w:space="0" w:color="D3D3D3"/>
                                    <w:bottom w:val="single" w:sz="0" w:space="0" w:color="D3D3D3"/>
                                    <w:right w:val="single" w:sz="0" w:space="0" w:color="D3D3D3"/>
                                  </w:tcBorders>
                                </w:tcPr>
                                <w:p w14:paraId="61C2763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4 [-0.11, 0.79]</w:t>
                                  </w:r>
                                </w:p>
                              </w:tc>
                              <w:tc>
                                <w:tcPr>
                                  <w:tcW w:w="0" w:type="auto"/>
                                  <w:tcBorders>
                                    <w:top w:val="single" w:sz="0" w:space="0" w:color="D3D3D3"/>
                                    <w:left w:val="single" w:sz="0" w:space="0" w:color="D3D3D3"/>
                                    <w:bottom w:val="single" w:sz="0" w:space="0" w:color="D3D3D3"/>
                                    <w:right w:val="single" w:sz="0" w:space="0" w:color="D3D3D3"/>
                                  </w:tcBorders>
                                </w:tcPr>
                                <w:p w14:paraId="7C3D3C4B" w14:textId="77777777" w:rsidR="005C2A57" w:rsidRPr="003F43FB" w:rsidRDefault="005C2A57" w:rsidP="005C2A57">
                                  <w:pPr>
                                    <w:keepNext/>
                                    <w:spacing w:after="60"/>
                                    <w:rPr>
                                      <w:rFonts w:ascii="Times New Roman" w:hAnsi="Times New Roman" w:cs="Times New Roman"/>
                                      <w:i/>
                                      <w:sz w:val="18"/>
                                      <w:szCs w:val="20"/>
                                    </w:rPr>
                                  </w:pPr>
                                  <w:r w:rsidRPr="003F43FB">
                                    <w:rPr>
                                      <w:rFonts w:ascii="Times New Roman" w:hAnsi="Times New Roman" w:cs="Times New Roman"/>
                                      <w:sz w:val="20"/>
                                    </w:rPr>
                                    <w:t>0.096</w:t>
                                  </w:r>
                                </w:p>
                              </w:tc>
                              <w:tc>
                                <w:tcPr>
                                  <w:tcW w:w="0" w:type="auto"/>
                                  <w:tcBorders>
                                    <w:top w:val="single" w:sz="0" w:space="0" w:color="D3D3D3"/>
                                    <w:left w:val="single" w:sz="0" w:space="0" w:color="D3D3D3"/>
                                    <w:bottom w:val="single" w:sz="0" w:space="0" w:color="D3D3D3"/>
                                    <w:right w:val="single" w:sz="0" w:space="0" w:color="D3D3D3"/>
                                  </w:tcBorders>
                                </w:tcPr>
                                <w:p w14:paraId="543F0B2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19C6FA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r>
                            <w:tr w:rsidR="005C2A57" w14:paraId="568EC76A"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0FB4B4B"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384447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443DA0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A112DD7"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7.97) = 2.44</w:t>
                                  </w:r>
                                </w:p>
                              </w:tc>
                              <w:tc>
                                <w:tcPr>
                                  <w:tcW w:w="0" w:type="auto"/>
                                  <w:tcBorders>
                                    <w:top w:val="single" w:sz="0" w:space="0" w:color="D3D3D3"/>
                                    <w:left w:val="single" w:sz="0" w:space="0" w:color="D3D3D3"/>
                                    <w:bottom w:val="single" w:sz="0" w:space="0" w:color="D3D3D3"/>
                                    <w:right w:val="single" w:sz="0" w:space="0" w:color="D3D3D3"/>
                                  </w:tcBorders>
                                </w:tcPr>
                                <w:p w14:paraId="10187A6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1</w:t>
                                  </w:r>
                                </w:p>
                              </w:tc>
                              <w:tc>
                                <w:tcPr>
                                  <w:tcW w:w="0" w:type="auto"/>
                                  <w:tcBorders>
                                    <w:top w:val="single" w:sz="0" w:space="0" w:color="D3D3D3"/>
                                    <w:left w:val="single" w:sz="0" w:space="0" w:color="D3D3D3"/>
                                    <w:bottom w:val="single" w:sz="0" w:space="0" w:color="D3D3D3"/>
                                    <w:right w:val="single" w:sz="0" w:space="0" w:color="D3D3D3"/>
                                  </w:tcBorders>
                                </w:tcPr>
                                <w:p w14:paraId="161BBCF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12C645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12EC18"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8.53) = 2.8</w:t>
                                  </w:r>
                                </w:p>
                              </w:tc>
                              <w:tc>
                                <w:tcPr>
                                  <w:tcW w:w="0" w:type="auto"/>
                                  <w:tcBorders>
                                    <w:top w:val="single" w:sz="0" w:space="0" w:color="D3D3D3"/>
                                    <w:left w:val="single" w:sz="0" w:space="0" w:color="D3D3D3"/>
                                    <w:bottom w:val="single" w:sz="0" w:space="0" w:color="D3D3D3"/>
                                    <w:right w:val="single" w:sz="0" w:space="0" w:color="D3D3D3"/>
                                  </w:tcBorders>
                                </w:tcPr>
                                <w:p w14:paraId="73F84A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4</w:t>
                                  </w:r>
                                </w:p>
                              </w:tc>
                              <w:tc>
                                <w:tcPr>
                                  <w:tcW w:w="0" w:type="auto"/>
                                  <w:tcBorders>
                                    <w:top w:val="single" w:sz="0" w:space="0" w:color="D3D3D3"/>
                                    <w:left w:val="single" w:sz="0" w:space="0" w:color="D3D3D3"/>
                                    <w:bottom w:val="single" w:sz="0" w:space="0" w:color="D3D3D3"/>
                                    <w:right w:val="single" w:sz="0" w:space="0" w:color="D3D3D3"/>
                                  </w:tcBorders>
                                </w:tcPr>
                                <w:p w14:paraId="174685C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86B9B3" w14:textId="77777777" w:rsidR="005C2A57" w:rsidRPr="003F43FB" w:rsidRDefault="005C2A57" w:rsidP="005C2A57">
                                  <w:pPr>
                                    <w:keepNext/>
                                    <w:spacing w:after="60"/>
                                    <w:rPr>
                                      <w:rFonts w:ascii="Times New Roman" w:hAnsi="Times New Roman" w:cs="Times New Roman"/>
                                      <w:sz w:val="18"/>
                                      <w:szCs w:val="20"/>
                                    </w:rPr>
                                  </w:pPr>
                                </w:p>
                              </w:tc>
                            </w:tr>
                            <w:tr w:rsidR="005C2A57" w14:paraId="39AD10B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E8520F9"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144EC6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2D2C7D5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1ED20DB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B63D58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004806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BEC4C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C8F426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F37A4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A5EDB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DB171" w14:textId="77777777" w:rsidR="005C2A57" w:rsidRPr="003F43FB" w:rsidRDefault="005C2A57" w:rsidP="005C2A57">
                                  <w:pPr>
                                    <w:keepNext/>
                                    <w:spacing w:after="60"/>
                                    <w:rPr>
                                      <w:rFonts w:ascii="Times New Roman" w:hAnsi="Times New Roman" w:cs="Times New Roman"/>
                                      <w:sz w:val="18"/>
                                      <w:szCs w:val="20"/>
                                    </w:rPr>
                                  </w:pPr>
                                </w:p>
                              </w:tc>
                            </w:tr>
                            <w:tr w:rsidR="005C2A57" w14:paraId="68382A77"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F67466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05866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9</w:t>
                                  </w:r>
                                </w:p>
                              </w:tc>
                              <w:tc>
                                <w:tcPr>
                                  <w:tcW w:w="0" w:type="auto"/>
                                  <w:tcBorders>
                                    <w:top w:val="single" w:sz="0" w:space="0" w:color="D3D3D3"/>
                                    <w:left w:val="single" w:sz="0" w:space="0" w:color="D3D3D3"/>
                                    <w:bottom w:val="single" w:sz="0" w:space="0" w:color="D3D3D3"/>
                                    <w:right w:val="single" w:sz="0" w:space="0" w:color="D3D3D3"/>
                                  </w:tcBorders>
                                </w:tcPr>
                                <w:p w14:paraId="07032B1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3</w:t>
                                  </w:r>
                                </w:p>
                              </w:tc>
                              <w:tc>
                                <w:tcPr>
                                  <w:tcW w:w="0" w:type="auto"/>
                                  <w:tcBorders>
                                    <w:top w:val="single" w:sz="0" w:space="0" w:color="D3D3D3"/>
                                    <w:left w:val="single" w:sz="0" w:space="0" w:color="D3D3D3"/>
                                    <w:bottom w:val="single" w:sz="0" w:space="0" w:color="D3D3D3"/>
                                    <w:right w:val="single" w:sz="0" w:space="0" w:color="D3D3D3"/>
                                  </w:tcBorders>
                                </w:tcPr>
                                <w:p w14:paraId="1F97DD7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 [-0.04, 0.42]</w:t>
                                  </w:r>
                                </w:p>
                              </w:tc>
                              <w:tc>
                                <w:tcPr>
                                  <w:tcW w:w="0" w:type="auto"/>
                                  <w:tcBorders>
                                    <w:top w:val="single" w:sz="0" w:space="0" w:color="D3D3D3"/>
                                    <w:left w:val="single" w:sz="0" w:space="0" w:color="D3D3D3"/>
                                    <w:bottom w:val="single" w:sz="0" w:space="0" w:color="D3D3D3"/>
                                    <w:right w:val="single" w:sz="0" w:space="0" w:color="D3D3D3"/>
                                  </w:tcBorders>
                                </w:tcPr>
                                <w:p w14:paraId="2017806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6</w:t>
                                  </w:r>
                                </w:p>
                              </w:tc>
                              <w:tc>
                                <w:tcPr>
                                  <w:tcW w:w="0" w:type="auto"/>
                                  <w:tcBorders>
                                    <w:top w:val="single" w:sz="0" w:space="0" w:color="D3D3D3"/>
                                    <w:left w:val="single" w:sz="0" w:space="0" w:color="D3D3D3"/>
                                    <w:bottom w:val="single" w:sz="0" w:space="0" w:color="D3D3D3"/>
                                    <w:right w:val="single" w:sz="0" w:space="0" w:color="D3D3D3"/>
                                  </w:tcBorders>
                                </w:tcPr>
                                <w:p w14:paraId="40A60AB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3</w:t>
                                  </w:r>
                                </w:p>
                              </w:tc>
                              <w:tc>
                                <w:tcPr>
                                  <w:tcW w:w="0" w:type="auto"/>
                                  <w:tcBorders>
                                    <w:top w:val="single" w:sz="0" w:space="0" w:color="D3D3D3"/>
                                    <w:left w:val="single" w:sz="0" w:space="0" w:color="D3D3D3"/>
                                    <w:bottom w:val="single" w:sz="0" w:space="0" w:color="D3D3D3"/>
                                    <w:right w:val="single" w:sz="0" w:space="0" w:color="D3D3D3"/>
                                  </w:tcBorders>
                                </w:tcPr>
                                <w:p w14:paraId="3CF7099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w:t>
                                  </w:r>
                                </w:p>
                              </w:tc>
                              <w:tc>
                                <w:tcPr>
                                  <w:tcW w:w="0" w:type="auto"/>
                                  <w:tcBorders>
                                    <w:top w:val="single" w:sz="0" w:space="0" w:color="D3D3D3"/>
                                    <w:left w:val="single" w:sz="0" w:space="0" w:color="D3D3D3"/>
                                    <w:bottom w:val="single" w:sz="0" w:space="0" w:color="D3D3D3"/>
                                    <w:right w:val="single" w:sz="0" w:space="0" w:color="D3D3D3"/>
                                  </w:tcBorders>
                                </w:tcPr>
                                <w:p w14:paraId="6C38D02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 [0.03, 0.56]</w:t>
                                  </w:r>
                                </w:p>
                              </w:tc>
                              <w:tc>
                                <w:tcPr>
                                  <w:tcW w:w="0" w:type="auto"/>
                                  <w:tcBorders>
                                    <w:top w:val="single" w:sz="0" w:space="0" w:color="D3D3D3"/>
                                    <w:left w:val="single" w:sz="0" w:space="0" w:color="D3D3D3"/>
                                    <w:bottom w:val="single" w:sz="0" w:space="0" w:color="D3D3D3"/>
                                    <w:right w:val="single" w:sz="0" w:space="0" w:color="D3D3D3"/>
                                  </w:tcBorders>
                                </w:tcPr>
                                <w:p w14:paraId="5A958B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2</w:t>
                                  </w:r>
                                </w:p>
                              </w:tc>
                              <w:tc>
                                <w:tcPr>
                                  <w:tcW w:w="0" w:type="auto"/>
                                  <w:tcBorders>
                                    <w:top w:val="single" w:sz="0" w:space="0" w:color="D3D3D3"/>
                                    <w:left w:val="single" w:sz="0" w:space="0" w:color="D3D3D3"/>
                                    <w:bottom w:val="single" w:sz="0" w:space="0" w:color="D3D3D3"/>
                                    <w:right w:val="single" w:sz="0" w:space="0" w:color="D3D3D3"/>
                                  </w:tcBorders>
                                </w:tcPr>
                                <w:p w14:paraId="3606743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5</w:t>
                                  </w:r>
                                </w:p>
                              </w:tc>
                              <w:tc>
                                <w:tcPr>
                                  <w:tcW w:w="0" w:type="auto"/>
                                  <w:tcBorders>
                                    <w:top w:val="single" w:sz="0" w:space="0" w:color="D3D3D3"/>
                                    <w:left w:val="single" w:sz="0" w:space="0" w:color="D3D3D3"/>
                                    <w:bottom w:val="single" w:sz="0" w:space="0" w:color="D3D3D3"/>
                                    <w:right w:val="single" w:sz="0" w:space="0" w:color="D3D3D3"/>
                                  </w:tcBorders>
                                </w:tcPr>
                                <w:p w14:paraId="30A5EB1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66BE494A"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4DC20D04"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287A40F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7</w:t>
                                  </w:r>
                                </w:p>
                              </w:tc>
                              <w:tc>
                                <w:tcPr>
                                  <w:tcW w:w="0" w:type="auto"/>
                                  <w:tcBorders>
                                    <w:top w:val="single" w:sz="0" w:space="0" w:color="D3D3D3"/>
                                    <w:left w:val="single" w:sz="0" w:space="0" w:color="D3D3D3"/>
                                    <w:bottom w:val="single" w:sz="0" w:space="0" w:color="D3D3D3"/>
                                    <w:right w:val="single" w:sz="0" w:space="0" w:color="D3D3D3"/>
                                  </w:tcBorders>
                                </w:tcPr>
                                <w:p w14:paraId="751B673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2</w:t>
                                  </w:r>
                                </w:p>
                              </w:tc>
                              <w:tc>
                                <w:tcPr>
                                  <w:tcW w:w="0" w:type="auto"/>
                                  <w:tcBorders>
                                    <w:top w:val="single" w:sz="0" w:space="0" w:color="D3D3D3"/>
                                    <w:left w:val="single" w:sz="0" w:space="0" w:color="D3D3D3"/>
                                    <w:bottom w:val="single" w:sz="0" w:space="0" w:color="D3D3D3"/>
                                    <w:right w:val="single" w:sz="0" w:space="0" w:color="D3D3D3"/>
                                  </w:tcBorders>
                                </w:tcPr>
                                <w:p w14:paraId="3753DC9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2, 0.28]</w:t>
                                  </w:r>
                                </w:p>
                              </w:tc>
                              <w:tc>
                                <w:tcPr>
                                  <w:tcW w:w="0" w:type="auto"/>
                                  <w:tcBorders>
                                    <w:top w:val="single" w:sz="0" w:space="0" w:color="D3D3D3"/>
                                    <w:left w:val="single" w:sz="0" w:space="0" w:color="D3D3D3"/>
                                    <w:bottom w:val="single" w:sz="0" w:space="0" w:color="D3D3D3"/>
                                    <w:right w:val="single" w:sz="0" w:space="0" w:color="D3D3D3"/>
                                  </w:tcBorders>
                                </w:tcPr>
                                <w:p w14:paraId="274229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2FB6A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4</w:t>
                                  </w:r>
                                </w:p>
                              </w:tc>
                              <w:tc>
                                <w:tcPr>
                                  <w:tcW w:w="0" w:type="auto"/>
                                  <w:tcBorders>
                                    <w:top w:val="single" w:sz="0" w:space="0" w:color="D3D3D3"/>
                                    <w:left w:val="single" w:sz="0" w:space="0" w:color="D3D3D3"/>
                                    <w:bottom w:val="single" w:sz="0" w:space="0" w:color="D3D3D3"/>
                                    <w:right w:val="single" w:sz="0" w:space="0" w:color="D3D3D3"/>
                                  </w:tcBorders>
                                </w:tcPr>
                                <w:p w14:paraId="317E968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c>
                                <w:tcPr>
                                  <w:tcW w:w="0" w:type="auto"/>
                                  <w:tcBorders>
                                    <w:top w:val="single" w:sz="0" w:space="0" w:color="D3D3D3"/>
                                    <w:left w:val="single" w:sz="0" w:space="0" w:color="D3D3D3"/>
                                    <w:bottom w:val="single" w:sz="0" w:space="0" w:color="D3D3D3"/>
                                    <w:right w:val="single" w:sz="0" w:space="0" w:color="D3D3D3"/>
                                  </w:tcBorders>
                                </w:tcPr>
                                <w:p w14:paraId="6060C66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 [0.09, 0.52]</w:t>
                                  </w:r>
                                </w:p>
                              </w:tc>
                              <w:tc>
                                <w:tcPr>
                                  <w:tcW w:w="0" w:type="auto"/>
                                  <w:tcBorders>
                                    <w:top w:val="single" w:sz="0" w:space="0" w:color="D3D3D3"/>
                                    <w:left w:val="single" w:sz="0" w:space="0" w:color="D3D3D3"/>
                                    <w:bottom w:val="single" w:sz="0" w:space="0" w:color="D3D3D3"/>
                                    <w:right w:val="single" w:sz="0" w:space="0" w:color="D3D3D3"/>
                                  </w:tcBorders>
                                </w:tcPr>
                                <w:p w14:paraId="7BA83AB3"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19</w:t>
                                  </w:r>
                                </w:p>
                              </w:tc>
                              <w:tc>
                                <w:tcPr>
                                  <w:tcW w:w="0" w:type="auto"/>
                                  <w:tcBorders>
                                    <w:top w:val="single" w:sz="0" w:space="0" w:color="D3D3D3"/>
                                    <w:left w:val="single" w:sz="0" w:space="0" w:color="D3D3D3"/>
                                    <w:bottom w:val="single" w:sz="0" w:space="0" w:color="D3D3D3"/>
                                    <w:right w:val="single" w:sz="0" w:space="0" w:color="D3D3D3"/>
                                  </w:tcBorders>
                                </w:tcPr>
                                <w:p w14:paraId="7FE0EAB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7298B0A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5B1928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D0E8C80"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230E49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8BD4EE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884DDB"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8.47) = 0</w:t>
                                  </w:r>
                                </w:p>
                              </w:tc>
                              <w:tc>
                                <w:tcPr>
                                  <w:tcW w:w="0" w:type="auto"/>
                                  <w:tcBorders>
                                    <w:top w:val="single" w:sz="0" w:space="0" w:color="D3D3D3"/>
                                    <w:left w:val="single" w:sz="0" w:space="0" w:color="D3D3D3"/>
                                    <w:bottom w:val="single" w:sz="0" w:space="0" w:color="D3D3D3"/>
                                    <w:right w:val="single" w:sz="0" w:space="0" w:color="D3D3D3"/>
                                  </w:tcBorders>
                                </w:tcPr>
                                <w:p w14:paraId="051F99E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55</w:t>
                                  </w:r>
                                </w:p>
                              </w:tc>
                              <w:tc>
                                <w:tcPr>
                                  <w:tcW w:w="0" w:type="auto"/>
                                  <w:tcBorders>
                                    <w:top w:val="single" w:sz="0" w:space="0" w:color="D3D3D3"/>
                                    <w:left w:val="single" w:sz="0" w:space="0" w:color="D3D3D3"/>
                                    <w:bottom w:val="single" w:sz="0" w:space="0" w:color="D3D3D3"/>
                                    <w:right w:val="single" w:sz="0" w:space="0" w:color="D3D3D3"/>
                                  </w:tcBorders>
                                </w:tcPr>
                                <w:p w14:paraId="286040D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FA4064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2914535"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0.45) = 0.01</w:t>
                                  </w:r>
                                </w:p>
                              </w:tc>
                              <w:tc>
                                <w:tcPr>
                                  <w:tcW w:w="0" w:type="auto"/>
                                  <w:tcBorders>
                                    <w:top w:val="single" w:sz="0" w:space="0" w:color="D3D3D3"/>
                                    <w:left w:val="single" w:sz="0" w:space="0" w:color="D3D3D3"/>
                                    <w:bottom w:val="single" w:sz="0" w:space="0" w:color="D3D3D3"/>
                                    <w:right w:val="single" w:sz="0" w:space="0" w:color="D3D3D3"/>
                                  </w:tcBorders>
                                </w:tcPr>
                                <w:p w14:paraId="3A18C85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41</w:t>
                                  </w:r>
                                </w:p>
                              </w:tc>
                              <w:tc>
                                <w:tcPr>
                                  <w:tcW w:w="0" w:type="auto"/>
                                  <w:tcBorders>
                                    <w:top w:val="single" w:sz="0" w:space="0" w:color="D3D3D3"/>
                                    <w:left w:val="single" w:sz="0" w:space="0" w:color="D3D3D3"/>
                                    <w:bottom w:val="single" w:sz="0" w:space="0" w:color="D3D3D3"/>
                                    <w:right w:val="single" w:sz="0" w:space="0" w:color="D3D3D3"/>
                                  </w:tcBorders>
                                </w:tcPr>
                                <w:p w14:paraId="63C97888"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321E095" w14:textId="77777777" w:rsidR="005C2A57" w:rsidRPr="003F43FB" w:rsidRDefault="005C2A57" w:rsidP="005C2A57">
                                  <w:pPr>
                                    <w:keepNext/>
                                    <w:spacing w:after="60"/>
                                    <w:rPr>
                                      <w:rFonts w:ascii="Times New Roman" w:hAnsi="Times New Roman" w:cs="Times New Roman"/>
                                      <w:sz w:val="18"/>
                                      <w:szCs w:val="20"/>
                                    </w:rPr>
                                  </w:pPr>
                                </w:p>
                              </w:tc>
                            </w:tr>
                            <w:tr w:rsidR="005C2A57" w14:paraId="44552F1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84F8CE1"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6EDC57E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1625DDD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45BB4FC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EF54C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398C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658DF4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A79E6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189E2A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C9E31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9198D79" w14:textId="77777777" w:rsidR="005C2A57" w:rsidRPr="003F43FB" w:rsidRDefault="005C2A57" w:rsidP="005C2A57">
                                  <w:pPr>
                                    <w:keepNext/>
                                    <w:spacing w:after="60"/>
                                    <w:rPr>
                                      <w:rFonts w:ascii="Times New Roman" w:hAnsi="Times New Roman" w:cs="Times New Roman"/>
                                      <w:sz w:val="18"/>
                                      <w:szCs w:val="20"/>
                                    </w:rPr>
                                  </w:pPr>
                                </w:p>
                              </w:tc>
                            </w:tr>
                            <w:tr w:rsidR="005C2A57" w14:paraId="05A96CC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FB61B7"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50E0685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4C0FE10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5</w:t>
                                  </w:r>
                                </w:p>
                              </w:tc>
                              <w:tc>
                                <w:tcPr>
                                  <w:tcW w:w="0" w:type="auto"/>
                                  <w:tcBorders>
                                    <w:top w:val="single" w:sz="0" w:space="0" w:color="D3D3D3"/>
                                    <w:left w:val="single" w:sz="0" w:space="0" w:color="D3D3D3"/>
                                    <w:bottom w:val="single" w:sz="0" w:space="0" w:color="D3D3D3"/>
                                    <w:right w:val="single" w:sz="0" w:space="0" w:color="D3D3D3"/>
                                  </w:tcBorders>
                                </w:tcPr>
                                <w:p w14:paraId="1838499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8 [0.11, 0.45]</w:t>
                                  </w:r>
                                </w:p>
                              </w:tc>
                              <w:tc>
                                <w:tcPr>
                                  <w:tcW w:w="0" w:type="auto"/>
                                  <w:tcBorders>
                                    <w:top w:val="single" w:sz="0" w:space="0" w:color="D3D3D3"/>
                                    <w:left w:val="single" w:sz="0" w:space="0" w:color="D3D3D3"/>
                                    <w:bottom w:val="single" w:sz="0" w:space="0" w:color="D3D3D3"/>
                                    <w:right w:val="single" w:sz="0" w:space="0" w:color="D3D3D3"/>
                                  </w:tcBorders>
                                </w:tcPr>
                                <w:p w14:paraId="426D133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7</w:t>
                                  </w:r>
                                </w:p>
                              </w:tc>
                              <w:tc>
                                <w:tcPr>
                                  <w:tcW w:w="0" w:type="auto"/>
                                  <w:tcBorders>
                                    <w:top w:val="single" w:sz="0" w:space="0" w:color="D3D3D3"/>
                                    <w:left w:val="single" w:sz="0" w:space="0" w:color="D3D3D3"/>
                                    <w:bottom w:val="single" w:sz="0" w:space="0" w:color="D3D3D3"/>
                                    <w:right w:val="single" w:sz="0" w:space="0" w:color="D3D3D3"/>
                                  </w:tcBorders>
                                </w:tcPr>
                                <w:p w14:paraId="6D86A5C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0</w:t>
                                  </w:r>
                                </w:p>
                              </w:tc>
                              <w:tc>
                                <w:tcPr>
                                  <w:tcW w:w="0" w:type="auto"/>
                                  <w:tcBorders>
                                    <w:top w:val="single" w:sz="0" w:space="0" w:color="D3D3D3"/>
                                    <w:left w:val="single" w:sz="0" w:space="0" w:color="D3D3D3"/>
                                    <w:bottom w:val="single" w:sz="0" w:space="0" w:color="D3D3D3"/>
                                    <w:right w:val="single" w:sz="0" w:space="0" w:color="D3D3D3"/>
                                  </w:tcBorders>
                                </w:tcPr>
                                <w:p w14:paraId="6193A9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78DE43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6 [0.15, 0.57]</w:t>
                                  </w:r>
                                </w:p>
                              </w:tc>
                              <w:tc>
                                <w:tcPr>
                                  <w:tcW w:w="0" w:type="auto"/>
                                  <w:tcBorders>
                                    <w:top w:val="single" w:sz="0" w:space="0" w:color="D3D3D3"/>
                                    <w:left w:val="single" w:sz="0" w:space="0" w:color="D3D3D3"/>
                                    <w:bottom w:val="single" w:sz="0" w:space="0" w:color="D3D3D3"/>
                                    <w:right w:val="single" w:sz="0" w:space="0" w:color="D3D3D3"/>
                                  </w:tcBorders>
                                </w:tcPr>
                                <w:p w14:paraId="01DBD490" w14:textId="77777777" w:rsidR="005C2A57" w:rsidRPr="003F43FB" w:rsidRDefault="005C2A57" w:rsidP="005C2A57">
                                  <w:pPr>
                                    <w:keepNext/>
                                    <w:spacing w:after="60"/>
                                    <w:rPr>
                                      <w:rFonts w:ascii="Times New Roman" w:hAnsi="Times New Roman" w:cs="Times New Roman"/>
                                      <w:b/>
                                      <w:bCs/>
                                      <w:i/>
                                      <w:sz w:val="18"/>
                                      <w:szCs w:val="20"/>
                                    </w:rPr>
                                  </w:pPr>
                                  <w:r w:rsidRPr="003F43FB">
                                    <w:rPr>
                                      <w:rFonts w:ascii="Times New Roman" w:hAnsi="Times New Roman" w:cs="Times New Roman"/>
                                      <w:b/>
                                      <w:bCs/>
                                      <w:sz w:val="20"/>
                                    </w:rPr>
                                    <w:t>0.009</w:t>
                                  </w:r>
                                </w:p>
                              </w:tc>
                              <w:tc>
                                <w:tcPr>
                                  <w:tcW w:w="0" w:type="auto"/>
                                  <w:tcBorders>
                                    <w:top w:val="single" w:sz="0" w:space="0" w:color="D3D3D3"/>
                                    <w:left w:val="single" w:sz="0" w:space="0" w:color="D3D3D3"/>
                                    <w:bottom w:val="single" w:sz="0" w:space="0" w:color="D3D3D3"/>
                                    <w:right w:val="single" w:sz="0" w:space="0" w:color="D3D3D3"/>
                                  </w:tcBorders>
                                </w:tcPr>
                                <w:p w14:paraId="697637B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8</w:t>
                                  </w:r>
                                </w:p>
                              </w:tc>
                              <w:tc>
                                <w:tcPr>
                                  <w:tcW w:w="0" w:type="auto"/>
                                  <w:tcBorders>
                                    <w:top w:val="single" w:sz="0" w:space="0" w:color="D3D3D3"/>
                                    <w:left w:val="single" w:sz="0" w:space="0" w:color="D3D3D3"/>
                                    <w:bottom w:val="single" w:sz="0" w:space="0" w:color="D3D3D3"/>
                                    <w:right w:val="single" w:sz="0" w:space="0" w:color="D3D3D3"/>
                                  </w:tcBorders>
                                </w:tcPr>
                                <w:p w14:paraId="7743F8B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572240BB"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4FBF0880"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EB5FA2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5</w:t>
                                  </w:r>
                                </w:p>
                              </w:tc>
                              <w:tc>
                                <w:tcPr>
                                  <w:tcW w:w="0" w:type="auto"/>
                                  <w:tcBorders>
                                    <w:top w:val="single" w:sz="0" w:space="0" w:color="D3D3D3"/>
                                    <w:left w:val="single" w:sz="0" w:space="0" w:color="D3D3D3"/>
                                    <w:bottom w:val="single" w:sz="2" w:space="0" w:color="D3D3D3"/>
                                    <w:right w:val="single" w:sz="0" w:space="0" w:color="D3D3D3"/>
                                  </w:tcBorders>
                                </w:tcPr>
                                <w:p w14:paraId="564A9A5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50</w:t>
                                  </w:r>
                                </w:p>
                              </w:tc>
                              <w:tc>
                                <w:tcPr>
                                  <w:tcW w:w="0" w:type="auto"/>
                                  <w:tcBorders>
                                    <w:top w:val="single" w:sz="0" w:space="0" w:color="D3D3D3"/>
                                    <w:left w:val="single" w:sz="0" w:space="0" w:color="D3D3D3"/>
                                    <w:bottom w:val="single" w:sz="2" w:space="0" w:color="D3D3D3"/>
                                    <w:right w:val="single" w:sz="0" w:space="0" w:color="D3D3D3"/>
                                  </w:tcBorders>
                                </w:tcPr>
                                <w:p w14:paraId="070FABF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 [0.08, 0.23]</w:t>
                                  </w:r>
                                </w:p>
                              </w:tc>
                              <w:tc>
                                <w:tcPr>
                                  <w:tcW w:w="0" w:type="auto"/>
                                  <w:tcBorders>
                                    <w:top w:val="single" w:sz="0" w:space="0" w:color="D3D3D3"/>
                                    <w:left w:val="single" w:sz="0" w:space="0" w:color="D3D3D3"/>
                                    <w:bottom w:val="single" w:sz="2" w:space="0" w:color="D3D3D3"/>
                                    <w:right w:val="single" w:sz="0" w:space="0" w:color="D3D3D3"/>
                                  </w:tcBorders>
                                </w:tcPr>
                                <w:p w14:paraId="7F43CFB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2" w:space="0" w:color="D3D3D3"/>
                                    <w:right w:val="single" w:sz="0" w:space="0" w:color="D3D3D3"/>
                                  </w:tcBorders>
                                </w:tcPr>
                                <w:p w14:paraId="678525F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9.7</w:t>
                                  </w:r>
                                </w:p>
                              </w:tc>
                              <w:tc>
                                <w:tcPr>
                                  <w:tcW w:w="0" w:type="auto"/>
                                  <w:tcBorders>
                                    <w:top w:val="single" w:sz="0" w:space="0" w:color="D3D3D3"/>
                                    <w:left w:val="single" w:sz="0" w:space="0" w:color="D3D3D3"/>
                                    <w:bottom w:val="single" w:sz="2" w:space="0" w:color="D3D3D3"/>
                                    <w:right w:val="single" w:sz="0" w:space="0" w:color="D3D3D3"/>
                                  </w:tcBorders>
                                </w:tcPr>
                                <w:p w14:paraId="7A0DE69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2" w:space="0" w:color="D3D3D3"/>
                                    <w:right w:val="single" w:sz="0" w:space="0" w:color="D3D3D3"/>
                                  </w:tcBorders>
                                </w:tcPr>
                                <w:p w14:paraId="02533C3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5 [0, 0.5]</w:t>
                                  </w:r>
                                </w:p>
                              </w:tc>
                              <w:tc>
                                <w:tcPr>
                                  <w:tcW w:w="0" w:type="auto"/>
                                  <w:tcBorders>
                                    <w:top w:val="single" w:sz="0" w:space="0" w:color="D3D3D3"/>
                                    <w:left w:val="single" w:sz="0" w:space="0" w:color="D3D3D3"/>
                                    <w:bottom w:val="single" w:sz="2" w:space="0" w:color="D3D3D3"/>
                                    <w:right w:val="single" w:sz="0" w:space="0" w:color="D3D3D3"/>
                                  </w:tcBorders>
                                </w:tcPr>
                                <w:p w14:paraId="4E39E76A"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48</w:t>
                                  </w:r>
                                </w:p>
                              </w:tc>
                              <w:tc>
                                <w:tcPr>
                                  <w:tcW w:w="0" w:type="auto"/>
                                  <w:tcBorders>
                                    <w:top w:val="single" w:sz="0" w:space="0" w:color="D3D3D3"/>
                                    <w:left w:val="single" w:sz="0" w:space="0" w:color="D3D3D3"/>
                                    <w:bottom w:val="single" w:sz="2" w:space="0" w:color="D3D3D3"/>
                                    <w:right w:val="single" w:sz="0" w:space="0" w:color="D3D3D3"/>
                                  </w:tcBorders>
                                </w:tcPr>
                                <w:p w14:paraId="1E6FBAC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2" w:space="0" w:color="D3D3D3"/>
                                    <w:right w:val="single" w:sz="0" w:space="0" w:color="D3D3D3"/>
                                  </w:tcBorders>
                                </w:tcPr>
                                <w:p w14:paraId="3F5C688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r>
                            <w:tr w:rsidR="005C2A57" w14:paraId="73C787E9"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81A294A"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EAED02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375357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2905439"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9.67) = 2.32</w:t>
                                  </w:r>
                                </w:p>
                              </w:tc>
                              <w:tc>
                                <w:tcPr>
                                  <w:tcW w:w="0" w:type="auto"/>
                                  <w:tcBorders>
                                    <w:top w:val="single" w:sz="2" w:space="0" w:color="D3D3D3"/>
                                    <w:left w:val="single" w:sz="2" w:space="0" w:color="D3D3D3"/>
                                    <w:bottom w:val="single" w:sz="4" w:space="0" w:color="auto"/>
                                    <w:right w:val="single" w:sz="2" w:space="0" w:color="D3D3D3"/>
                                  </w:tcBorders>
                                </w:tcPr>
                                <w:p w14:paraId="45FBC13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0</w:t>
                                  </w:r>
                                </w:p>
                              </w:tc>
                              <w:tc>
                                <w:tcPr>
                                  <w:tcW w:w="0" w:type="auto"/>
                                  <w:tcBorders>
                                    <w:top w:val="single" w:sz="2" w:space="0" w:color="D3D3D3"/>
                                    <w:left w:val="single" w:sz="2" w:space="0" w:color="D3D3D3"/>
                                    <w:bottom w:val="single" w:sz="4" w:space="0" w:color="auto"/>
                                    <w:right w:val="single" w:sz="2" w:space="0" w:color="D3D3D3"/>
                                  </w:tcBorders>
                                </w:tcPr>
                                <w:p w14:paraId="662FF86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95A563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9A9ABE1"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3.1) = 2.2</w:t>
                                  </w:r>
                                </w:p>
                              </w:tc>
                              <w:tc>
                                <w:tcPr>
                                  <w:tcW w:w="0" w:type="auto"/>
                                  <w:tcBorders>
                                    <w:top w:val="single" w:sz="2" w:space="0" w:color="D3D3D3"/>
                                    <w:left w:val="single" w:sz="2" w:space="0" w:color="D3D3D3"/>
                                    <w:bottom w:val="single" w:sz="4" w:space="0" w:color="auto"/>
                                    <w:right w:val="single" w:sz="2" w:space="0" w:color="D3D3D3"/>
                                  </w:tcBorders>
                                </w:tcPr>
                                <w:p w14:paraId="7D33D0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2</w:t>
                                  </w:r>
                                </w:p>
                              </w:tc>
                              <w:tc>
                                <w:tcPr>
                                  <w:tcW w:w="0" w:type="auto"/>
                                  <w:tcBorders>
                                    <w:top w:val="single" w:sz="2" w:space="0" w:color="D3D3D3"/>
                                    <w:left w:val="single" w:sz="2" w:space="0" w:color="D3D3D3"/>
                                    <w:bottom w:val="single" w:sz="4" w:space="0" w:color="auto"/>
                                    <w:right w:val="single" w:sz="2" w:space="0" w:color="D3D3D3"/>
                                  </w:tcBorders>
                                </w:tcPr>
                                <w:p w14:paraId="47C9D8E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25922CA5" w14:textId="77777777" w:rsidR="005C2A57" w:rsidRPr="003F43FB" w:rsidRDefault="005C2A57" w:rsidP="005C2A57">
                                  <w:pPr>
                                    <w:keepNext/>
                                    <w:spacing w:after="60"/>
                                    <w:rPr>
                                      <w:rFonts w:ascii="Times New Roman" w:hAnsi="Times New Roman" w:cs="Times New Roman"/>
                                      <w:sz w:val="18"/>
                                      <w:szCs w:val="20"/>
                                    </w:rPr>
                                  </w:pPr>
                                </w:p>
                              </w:tc>
                            </w:tr>
                          </w:tbl>
                          <w:p w14:paraId="0601AA77" w14:textId="77777777" w:rsidR="005C2A57" w:rsidRPr="00A737D5" w:rsidRDefault="005C2A57" w:rsidP="005C2A57">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6CE40718" w14:textId="614FC1AC" w:rsidR="005C2A57" w:rsidRDefault="005C2A5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F48E1" id="_x0000_s1053" type="#_x0000_t202" style="position:absolute;margin-left:4.15pt;margin-top:87pt;width:639.5pt;height:466.05pt;rotation:-90;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xNGgIAAA4EAAAOAAAAZHJzL2Uyb0RvYy54bWysU9uO2yAQfa/Uf0C8N47TOJtYcVbbbFNV&#10;2l6kbT8AYxyjAkOBxE6/fgdiJWn7VpUHxDBwZs6ZmfX9oBU5CuclmIrmkyklwnBopNlX9Pu33Zsl&#10;JT4w0zAFRlT0JDy937x+te5tKWbQgWqEIwhifNnbinYh2DLLPO+EZn4CVhh0tuA0C2i6fdY41iO6&#10;VtlsOl1kPbjGOuDCe7x9PDvpJuG3reDhS9t6EYiqKOYW0u7SXsc926xZuXfMdpKPabB/yEIzaTDo&#10;BeqRBUYOTv4FpSV34KENEw46g7aVXCQOyCaf/sHmuWNWJC4ojrcXmfz/g+Wfj8/2qyNheAcDFjCR&#10;8PYJ+A9PDGw7ZvbiwTnoO8EaDJxHybLe+nL8GqX2pY8gdf8JGiwyOwRIQEPrNHGAqucLrBaudI20&#10;CQbDepwuNRBDIBwvl/ksXxTo4ugrVvly+bZIIVkZ0aLG1vnwQYAm8VBRh0VOsOz45EPM7vokPveg&#10;ZLOTSiXD7eutcuTIsCF2aY3ovz1ThvQVXRWzIiEbiP9Tr2gZsGGV1JjqmVG6juq8N006BybV+YyZ&#10;KDPKFRU6axWGeiCyQVHuYuwoXw3NCQVMUiF3HCgk1oH7RUmPzVlR//PAnKBEfTRYhFU+n8duTsa8&#10;uJuh4W499a2HGY5QFQ2UnI/bkCYg6mHgAYvVyqTbNZMxZ2y6JOc4ILGrb+306jrGmxcAAAD//wMA&#10;UEsDBBQABgAIAAAAIQDnlkvC4gAAAAoBAAAPAAAAZHJzL2Rvd25yZXYueG1sTI9Pa8JAEMXvBb/D&#10;MgUvpW5iS6JpNiLSP3gRakvB25qdJsHsbMiumvbTdzzV2zze483v5YvBtuKEvW8cKYgnEQik0pmG&#10;KgWfHy/3MxA+aDK6dYQKftDDohjd5Doz7kzveNqGSnAJ+UwrqEPoMil9WaPVfuI6JPa+XW91YNlX&#10;0vT6zOW2ldMoSqTVDfGHWne4qrE8bI9WQfq2SXZhZX+b3Wu0nj/f2XX3+KXU+HZYPoEIOIT/MFzw&#10;GR0KZtq7IxkvWtazOOWoggTExY7jB56y52uazhOQRS6vJxR/AAAA//8DAFBLAQItABQABgAIAAAA&#10;IQC2gziS/gAAAOEBAAATAAAAAAAAAAAAAAAAAAAAAABbQ29udGVudF9UeXBlc10ueG1sUEsBAi0A&#10;FAAGAAgAAAAhADj9If/WAAAAlAEAAAsAAAAAAAAAAAAAAAAALwEAAF9yZWxzLy5yZWxzUEsBAi0A&#10;FAAGAAgAAAAhAGhhnE0aAgAADgQAAA4AAAAAAAAAAAAAAAAALgIAAGRycy9lMm9Eb2MueG1sUEsB&#10;Ai0AFAAGAAgAAAAhAOeWS8LiAAAACgEAAA8AAAAAAAAAAAAAAAAAdAQAAGRycy9kb3ducmV2Lnht&#10;bFBLBQYAAAAABAAEAPMAAACDBQAAAAA=&#10;" stroked="f">
                <v:textbox>
                  <w:txbxContent>
                    <w:p w14:paraId="6FE93936" w14:textId="6A08195C" w:rsidR="005C2A57" w:rsidRDefault="005C2A57" w:rsidP="005C2A57">
                      <w:pPr>
                        <w:jc w:val="both"/>
                      </w:pPr>
                      <w:r>
                        <w:rPr>
                          <w:b/>
                          <w:bCs/>
                        </w:rPr>
                        <w:t>TABLE 7</w:t>
                      </w:r>
                      <w:r>
                        <w:t xml:space="preserve"> Theoretically informed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00"/>
                        <w:gridCol w:w="780"/>
                        <w:gridCol w:w="755"/>
                        <w:gridCol w:w="1671"/>
                        <w:gridCol w:w="627"/>
                        <w:gridCol w:w="768"/>
                        <w:gridCol w:w="1270"/>
                        <w:gridCol w:w="1735"/>
                        <w:gridCol w:w="627"/>
                        <w:gridCol w:w="768"/>
                        <w:gridCol w:w="1141"/>
                      </w:tblGrid>
                      <w:tr w:rsidR="005C2A57" w14:paraId="64D73D0F"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6144C77F" w14:textId="77777777" w:rsidR="005C2A57" w:rsidRPr="00B5620C" w:rsidRDefault="005C2A57" w:rsidP="005C2A57">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A64F25" w14:textId="77777777" w:rsidR="005C2A57" w:rsidRPr="00B5620C" w:rsidRDefault="005C2A57" w:rsidP="005C2A57">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55370985" w14:textId="77777777" w:rsidR="005C2A57" w:rsidRPr="00B5620C" w:rsidRDefault="005C2A57" w:rsidP="005C2A57">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B750D4E"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48C48F3" w14:textId="77777777" w:rsidR="005C2A57" w:rsidRPr="00B5620C" w:rsidRDefault="005C2A57" w:rsidP="005C2A57">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5C2A57" w14:paraId="630EDC63"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304E5DCA" w14:textId="77777777" w:rsidR="005C2A57" w:rsidRPr="00B5620C" w:rsidRDefault="005C2A57" w:rsidP="005C2A57">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970D31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85F08DA"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40E35176"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BB8F38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63962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54851A3B"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114C3A21"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345EBEA8"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31C5157D" w14:textId="77777777" w:rsidR="005C2A57" w:rsidRPr="00B5620C" w:rsidRDefault="005C2A57" w:rsidP="005C2A57">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70D629CF" w14:textId="77777777" w:rsidR="005C2A57" w:rsidRPr="00B5620C" w:rsidRDefault="005C2A57" w:rsidP="005C2A57">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5C2A57" w14:paraId="622BD9AC"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4C29BB46"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80249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4" w:space="0" w:color="auto"/>
                              <w:left w:val="single" w:sz="0" w:space="0" w:color="D3D3D3"/>
                              <w:bottom w:val="single" w:sz="0" w:space="0" w:color="D3D3D3"/>
                              <w:right w:val="single" w:sz="0" w:space="0" w:color="D3D3D3"/>
                            </w:tcBorders>
                          </w:tcPr>
                          <w:p w14:paraId="0ABEB1B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4" w:space="0" w:color="auto"/>
                              <w:left w:val="single" w:sz="0" w:space="0" w:color="D3D3D3"/>
                              <w:bottom w:val="single" w:sz="0" w:space="0" w:color="D3D3D3"/>
                              <w:right w:val="single" w:sz="0" w:space="0" w:color="D3D3D3"/>
                            </w:tcBorders>
                          </w:tcPr>
                          <w:p w14:paraId="50B3CBD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A09AB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85CA94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75D830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1C7126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D18D70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4CFECFF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667CF0B9" w14:textId="77777777" w:rsidR="005C2A57" w:rsidRPr="003F43FB" w:rsidRDefault="005C2A57" w:rsidP="005C2A57">
                            <w:pPr>
                              <w:keepNext/>
                              <w:spacing w:after="60"/>
                              <w:rPr>
                                <w:rFonts w:ascii="Times New Roman" w:hAnsi="Times New Roman" w:cs="Times New Roman"/>
                                <w:sz w:val="18"/>
                                <w:szCs w:val="20"/>
                              </w:rPr>
                            </w:pPr>
                          </w:p>
                        </w:tc>
                      </w:tr>
                      <w:tr w:rsidR="005C2A57" w14:paraId="2B1382B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74A8DFA"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23578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8</w:t>
                            </w:r>
                          </w:p>
                        </w:tc>
                        <w:tc>
                          <w:tcPr>
                            <w:tcW w:w="0" w:type="auto"/>
                            <w:tcBorders>
                              <w:top w:val="single" w:sz="0" w:space="0" w:color="D3D3D3"/>
                              <w:left w:val="single" w:sz="0" w:space="0" w:color="D3D3D3"/>
                              <w:bottom w:val="single" w:sz="0" w:space="0" w:color="D3D3D3"/>
                              <w:right w:val="single" w:sz="0" w:space="0" w:color="D3D3D3"/>
                            </w:tcBorders>
                          </w:tcPr>
                          <w:p w14:paraId="2854081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C670E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 [-0.08, 0.31]</w:t>
                            </w:r>
                          </w:p>
                        </w:tc>
                        <w:tc>
                          <w:tcPr>
                            <w:tcW w:w="0" w:type="auto"/>
                            <w:tcBorders>
                              <w:top w:val="single" w:sz="0" w:space="0" w:color="D3D3D3"/>
                              <w:left w:val="single" w:sz="0" w:space="0" w:color="D3D3D3"/>
                              <w:bottom w:val="single" w:sz="0" w:space="0" w:color="D3D3D3"/>
                              <w:right w:val="single" w:sz="0" w:space="0" w:color="D3D3D3"/>
                            </w:tcBorders>
                          </w:tcPr>
                          <w:p w14:paraId="69E744D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1</w:t>
                            </w:r>
                          </w:p>
                        </w:tc>
                        <w:tc>
                          <w:tcPr>
                            <w:tcW w:w="0" w:type="auto"/>
                            <w:tcBorders>
                              <w:top w:val="single" w:sz="0" w:space="0" w:color="D3D3D3"/>
                              <w:left w:val="single" w:sz="0" w:space="0" w:color="D3D3D3"/>
                              <w:bottom w:val="single" w:sz="0" w:space="0" w:color="D3D3D3"/>
                              <w:right w:val="single" w:sz="0" w:space="0" w:color="D3D3D3"/>
                            </w:tcBorders>
                          </w:tcPr>
                          <w:p w14:paraId="68498310"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6</w:t>
                            </w:r>
                          </w:p>
                        </w:tc>
                        <w:tc>
                          <w:tcPr>
                            <w:tcW w:w="0" w:type="auto"/>
                            <w:tcBorders>
                              <w:top w:val="single" w:sz="0" w:space="0" w:color="D3D3D3"/>
                              <w:left w:val="single" w:sz="0" w:space="0" w:color="D3D3D3"/>
                              <w:bottom w:val="single" w:sz="0" w:space="0" w:color="D3D3D3"/>
                              <w:right w:val="single" w:sz="0" w:space="0" w:color="D3D3D3"/>
                            </w:tcBorders>
                          </w:tcPr>
                          <w:p w14:paraId="6735E02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18E5A5EB"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06, 0.38]</w:t>
                            </w:r>
                          </w:p>
                        </w:tc>
                        <w:tc>
                          <w:tcPr>
                            <w:tcW w:w="0" w:type="auto"/>
                            <w:tcBorders>
                              <w:top w:val="single" w:sz="0" w:space="0" w:color="D3D3D3"/>
                              <w:left w:val="single" w:sz="0" w:space="0" w:color="D3D3D3"/>
                              <w:bottom w:val="single" w:sz="0" w:space="0" w:color="D3D3D3"/>
                              <w:right w:val="single" w:sz="0" w:space="0" w:color="D3D3D3"/>
                            </w:tcBorders>
                          </w:tcPr>
                          <w:p w14:paraId="3D1AE91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16</w:t>
                            </w:r>
                          </w:p>
                        </w:tc>
                        <w:tc>
                          <w:tcPr>
                            <w:tcW w:w="0" w:type="auto"/>
                            <w:tcBorders>
                              <w:top w:val="single" w:sz="0" w:space="0" w:color="D3D3D3"/>
                              <w:left w:val="single" w:sz="0" w:space="0" w:color="D3D3D3"/>
                              <w:bottom w:val="single" w:sz="0" w:space="0" w:color="D3D3D3"/>
                              <w:right w:val="single" w:sz="0" w:space="0" w:color="D3D3D3"/>
                            </w:tcBorders>
                          </w:tcPr>
                          <w:p w14:paraId="4C6DAE9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7</w:t>
                            </w:r>
                          </w:p>
                        </w:tc>
                        <w:tc>
                          <w:tcPr>
                            <w:tcW w:w="0" w:type="auto"/>
                            <w:tcBorders>
                              <w:top w:val="single" w:sz="0" w:space="0" w:color="D3D3D3"/>
                              <w:left w:val="single" w:sz="0" w:space="0" w:color="D3D3D3"/>
                              <w:bottom w:val="single" w:sz="0" w:space="0" w:color="D3D3D3"/>
                              <w:right w:val="single" w:sz="0" w:space="0" w:color="D3D3D3"/>
                            </w:tcBorders>
                          </w:tcPr>
                          <w:p w14:paraId="26D095E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r>
                      <w:tr w:rsidR="005C2A57" w14:paraId="3DEFEFF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68B022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3DDF1B5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3328AB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2</w:t>
                            </w:r>
                          </w:p>
                        </w:tc>
                        <w:tc>
                          <w:tcPr>
                            <w:tcW w:w="0" w:type="auto"/>
                            <w:tcBorders>
                              <w:top w:val="single" w:sz="0" w:space="0" w:color="D3D3D3"/>
                              <w:left w:val="single" w:sz="0" w:space="0" w:color="D3D3D3"/>
                              <w:bottom w:val="single" w:sz="0" w:space="0" w:color="D3D3D3"/>
                              <w:right w:val="single" w:sz="0" w:space="0" w:color="D3D3D3"/>
                            </w:tcBorders>
                          </w:tcPr>
                          <w:p w14:paraId="3A52BC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3 [0.11, 0.34]</w:t>
                            </w:r>
                          </w:p>
                        </w:tc>
                        <w:tc>
                          <w:tcPr>
                            <w:tcW w:w="0" w:type="auto"/>
                            <w:tcBorders>
                              <w:top w:val="single" w:sz="0" w:space="0" w:color="D3D3D3"/>
                              <w:left w:val="single" w:sz="0" w:space="0" w:color="D3D3D3"/>
                              <w:bottom w:val="single" w:sz="0" w:space="0" w:color="D3D3D3"/>
                              <w:right w:val="single" w:sz="0" w:space="0" w:color="D3D3D3"/>
                            </w:tcBorders>
                          </w:tcPr>
                          <w:p w14:paraId="131A021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67CFE5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7.5</w:t>
                            </w:r>
                          </w:p>
                        </w:tc>
                        <w:tc>
                          <w:tcPr>
                            <w:tcW w:w="0" w:type="auto"/>
                            <w:tcBorders>
                              <w:top w:val="single" w:sz="0" w:space="0" w:color="D3D3D3"/>
                              <w:left w:val="single" w:sz="0" w:space="0" w:color="D3D3D3"/>
                              <w:bottom w:val="single" w:sz="0" w:space="0" w:color="D3D3D3"/>
                              <w:right w:val="single" w:sz="0" w:space="0" w:color="D3D3D3"/>
                            </w:tcBorders>
                          </w:tcPr>
                          <w:p w14:paraId="2DAEFBE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c>
                          <w:tcPr>
                            <w:tcW w:w="0" w:type="auto"/>
                            <w:tcBorders>
                              <w:top w:val="single" w:sz="0" w:space="0" w:color="D3D3D3"/>
                              <w:left w:val="single" w:sz="0" w:space="0" w:color="D3D3D3"/>
                              <w:bottom w:val="single" w:sz="0" w:space="0" w:color="D3D3D3"/>
                              <w:right w:val="single" w:sz="0" w:space="0" w:color="D3D3D3"/>
                            </w:tcBorders>
                          </w:tcPr>
                          <w:p w14:paraId="2D039DD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4 [0.09, 0.38]</w:t>
                            </w:r>
                          </w:p>
                        </w:tc>
                        <w:tc>
                          <w:tcPr>
                            <w:tcW w:w="0" w:type="auto"/>
                            <w:tcBorders>
                              <w:top w:val="single" w:sz="0" w:space="0" w:color="D3D3D3"/>
                              <w:left w:val="single" w:sz="0" w:space="0" w:color="D3D3D3"/>
                              <w:bottom w:val="single" w:sz="0" w:space="0" w:color="D3D3D3"/>
                              <w:right w:val="single" w:sz="0" w:space="0" w:color="D3D3D3"/>
                            </w:tcBorders>
                          </w:tcPr>
                          <w:p w14:paraId="7ECC47A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4</w:t>
                            </w:r>
                          </w:p>
                        </w:tc>
                        <w:tc>
                          <w:tcPr>
                            <w:tcW w:w="0" w:type="auto"/>
                            <w:tcBorders>
                              <w:top w:val="single" w:sz="0" w:space="0" w:color="D3D3D3"/>
                              <w:left w:val="single" w:sz="0" w:space="0" w:color="D3D3D3"/>
                              <w:bottom w:val="single" w:sz="0" w:space="0" w:color="D3D3D3"/>
                              <w:right w:val="single" w:sz="0" w:space="0" w:color="D3D3D3"/>
                            </w:tcBorders>
                          </w:tcPr>
                          <w:p w14:paraId="7DE4E0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2</w:t>
                            </w:r>
                          </w:p>
                        </w:tc>
                        <w:tc>
                          <w:tcPr>
                            <w:tcW w:w="0" w:type="auto"/>
                            <w:tcBorders>
                              <w:top w:val="single" w:sz="0" w:space="0" w:color="D3D3D3"/>
                              <w:left w:val="single" w:sz="0" w:space="0" w:color="D3D3D3"/>
                              <w:bottom w:val="single" w:sz="0" w:space="0" w:color="D3D3D3"/>
                              <w:right w:val="single" w:sz="0" w:space="0" w:color="D3D3D3"/>
                            </w:tcBorders>
                          </w:tcPr>
                          <w:p w14:paraId="50894A3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3C21F52"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8D609CF"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064328B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597C9D4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1CAADF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2 [-0.63, 0.66]</w:t>
                            </w:r>
                          </w:p>
                        </w:tc>
                        <w:tc>
                          <w:tcPr>
                            <w:tcW w:w="0" w:type="auto"/>
                            <w:tcBorders>
                              <w:top w:val="single" w:sz="0" w:space="0" w:color="D3D3D3"/>
                              <w:left w:val="single" w:sz="0" w:space="0" w:color="D3D3D3"/>
                              <w:bottom w:val="single" w:sz="0" w:space="0" w:color="D3D3D3"/>
                              <w:right w:val="single" w:sz="0" w:space="0" w:color="D3D3D3"/>
                            </w:tcBorders>
                          </w:tcPr>
                          <w:p w14:paraId="625E2C5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38</w:t>
                            </w:r>
                          </w:p>
                        </w:tc>
                        <w:tc>
                          <w:tcPr>
                            <w:tcW w:w="0" w:type="auto"/>
                            <w:tcBorders>
                              <w:top w:val="single" w:sz="0" w:space="0" w:color="D3D3D3"/>
                              <w:left w:val="single" w:sz="0" w:space="0" w:color="D3D3D3"/>
                              <w:bottom w:val="single" w:sz="0" w:space="0" w:color="D3D3D3"/>
                              <w:right w:val="single" w:sz="0" w:space="0" w:color="D3D3D3"/>
                            </w:tcBorders>
                          </w:tcPr>
                          <w:p w14:paraId="51D8E9BD"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6</w:t>
                            </w:r>
                          </w:p>
                        </w:tc>
                        <w:tc>
                          <w:tcPr>
                            <w:tcW w:w="0" w:type="auto"/>
                            <w:tcBorders>
                              <w:top w:val="single" w:sz="0" w:space="0" w:color="D3D3D3"/>
                              <w:left w:val="single" w:sz="0" w:space="0" w:color="D3D3D3"/>
                              <w:bottom w:val="single" w:sz="0" w:space="0" w:color="D3D3D3"/>
                              <w:right w:val="single" w:sz="0" w:space="0" w:color="D3D3D3"/>
                            </w:tcBorders>
                          </w:tcPr>
                          <w:p w14:paraId="098BDE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w:t>
                            </w:r>
                          </w:p>
                        </w:tc>
                        <w:tc>
                          <w:tcPr>
                            <w:tcW w:w="0" w:type="auto"/>
                            <w:tcBorders>
                              <w:top w:val="single" w:sz="0" w:space="0" w:color="D3D3D3"/>
                              <w:left w:val="single" w:sz="0" w:space="0" w:color="D3D3D3"/>
                              <w:bottom w:val="single" w:sz="0" w:space="0" w:color="D3D3D3"/>
                              <w:right w:val="single" w:sz="0" w:space="0" w:color="D3D3D3"/>
                            </w:tcBorders>
                          </w:tcPr>
                          <w:p w14:paraId="55E236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3 [-0.25, 0.2]</w:t>
                            </w:r>
                          </w:p>
                        </w:tc>
                        <w:tc>
                          <w:tcPr>
                            <w:tcW w:w="0" w:type="auto"/>
                            <w:tcBorders>
                              <w:top w:val="single" w:sz="0" w:space="0" w:color="D3D3D3"/>
                              <w:left w:val="single" w:sz="0" w:space="0" w:color="D3D3D3"/>
                              <w:bottom w:val="single" w:sz="0" w:space="0" w:color="D3D3D3"/>
                              <w:right w:val="single" w:sz="0" w:space="0" w:color="D3D3D3"/>
                            </w:tcBorders>
                          </w:tcPr>
                          <w:p w14:paraId="625D197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732</w:t>
                            </w:r>
                          </w:p>
                        </w:tc>
                        <w:tc>
                          <w:tcPr>
                            <w:tcW w:w="0" w:type="auto"/>
                            <w:tcBorders>
                              <w:top w:val="single" w:sz="0" w:space="0" w:color="D3D3D3"/>
                              <w:left w:val="single" w:sz="0" w:space="0" w:color="D3D3D3"/>
                              <w:bottom w:val="single" w:sz="0" w:space="0" w:color="D3D3D3"/>
                              <w:right w:val="single" w:sz="0" w:space="0" w:color="D3D3D3"/>
                            </w:tcBorders>
                          </w:tcPr>
                          <w:p w14:paraId="28A6862E"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776630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w:t>
                            </w:r>
                          </w:p>
                        </w:tc>
                      </w:tr>
                      <w:tr w:rsidR="005C2A57" w14:paraId="603342A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938587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41A6B89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w:t>
                            </w:r>
                          </w:p>
                        </w:tc>
                        <w:tc>
                          <w:tcPr>
                            <w:tcW w:w="0" w:type="auto"/>
                            <w:tcBorders>
                              <w:top w:val="single" w:sz="0" w:space="0" w:color="D3D3D3"/>
                              <w:left w:val="single" w:sz="0" w:space="0" w:color="D3D3D3"/>
                              <w:bottom w:val="single" w:sz="0" w:space="0" w:color="D3D3D3"/>
                              <w:right w:val="single" w:sz="0" w:space="0" w:color="D3D3D3"/>
                            </w:tcBorders>
                          </w:tcPr>
                          <w:p w14:paraId="3404D0F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w:t>
                            </w:r>
                          </w:p>
                        </w:tc>
                        <w:tc>
                          <w:tcPr>
                            <w:tcW w:w="0" w:type="auto"/>
                            <w:tcBorders>
                              <w:top w:val="single" w:sz="0" w:space="0" w:color="D3D3D3"/>
                              <w:left w:val="single" w:sz="0" w:space="0" w:color="D3D3D3"/>
                              <w:bottom w:val="single" w:sz="0" w:space="0" w:color="D3D3D3"/>
                              <w:right w:val="single" w:sz="0" w:space="0" w:color="D3D3D3"/>
                            </w:tcBorders>
                          </w:tcPr>
                          <w:p w14:paraId="37D0CE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2 [0.31, 0.54]</w:t>
                            </w:r>
                          </w:p>
                        </w:tc>
                        <w:tc>
                          <w:tcPr>
                            <w:tcW w:w="0" w:type="auto"/>
                            <w:tcBorders>
                              <w:top w:val="single" w:sz="0" w:space="0" w:color="D3D3D3"/>
                              <w:left w:val="single" w:sz="0" w:space="0" w:color="D3D3D3"/>
                              <w:bottom w:val="single" w:sz="0" w:space="0" w:color="D3D3D3"/>
                              <w:right w:val="single" w:sz="0" w:space="0" w:color="D3D3D3"/>
                            </w:tcBorders>
                          </w:tcPr>
                          <w:p w14:paraId="608BDE6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1</w:t>
                            </w:r>
                          </w:p>
                        </w:tc>
                        <w:tc>
                          <w:tcPr>
                            <w:tcW w:w="0" w:type="auto"/>
                            <w:tcBorders>
                              <w:top w:val="single" w:sz="0" w:space="0" w:color="D3D3D3"/>
                              <w:left w:val="single" w:sz="0" w:space="0" w:color="D3D3D3"/>
                              <w:bottom w:val="single" w:sz="0" w:space="0" w:color="D3D3D3"/>
                              <w:right w:val="single" w:sz="0" w:space="0" w:color="D3D3D3"/>
                            </w:tcBorders>
                          </w:tcPr>
                          <w:p w14:paraId="70DFCEB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550B00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c>
                          <w:tcPr>
                            <w:tcW w:w="0" w:type="auto"/>
                            <w:tcBorders>
                              <w:top w:val="single" w:sz="0" w:space="0" w:color="D3D3D3"/>
                              <w:left w:val="single" w:sz="0" w:space="0" w:color="D3D3D3"/>
                              <w:bottom w:val="single" w:sz="0" w:space="0" w:color="D3D3D3"/>
                              <w:right w:val="single" w:sz="0" w:space="0" w:color="D3D3D3"/>
                            </w:tcBorders>
                          </w:tcPr>
                          <w:p w14:paraId="22299D2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41 [0.24, 0.59]</w:t>
                            </w:r>
                          </w:p>
                        </w:tc>
                        <w:tc>
                          <w:tcPr>
                            <w:tcW w:w="0" w:type="auto"/>
                            <w:tcBorders>
                              <w:top w:val="single" w:sz="0" w:space="0" w:color="D3D3D3"/>
                              <w:left w:val="single" w:sz="0" w:space="0" w:color="D3D3D3"/>
                              <w:bottom w:val="single" w:sz="0" w:space="0" w:color="D3D3D3"/>
                              <w:right w:val="single" w:sz="0" w:space="0" w:color="D3D3D3"/>
                            </w:tcBorders>
                          </w:tcPr>
                          <w:p w14:paraId="317E7FE4"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3</w:t>
                            </w:r>
                          </w:p>
                        </w:tc>
                        <w:tc>
                          <w:tcPr>
                            <w:tcW w:w="0" w:type="auto"/>
                            <w:tcBorders>
                              <w:top w:val="single" w:sz="0" w:space="0" w:color="D3D3D3"/>
                              <w:left w:val="single" w:sz="0" w:space="0" w:color="D3D3D3"/>
                              <w:bottom w:val="single" w:sz="0" w:space="0" w:color="D3D3D3"/>
                              <w:right w:val="single" w:sz="0" w:space="0" w:color="D3D3D3"/>
                            </w:tcBorders>
                          </w:tcPr>
                          <w:p w14:paraId="5CFD136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2</w:t>
                            </w:r>
                          </w:p>
                        </w:tc>
                        <w:tc>
                          <w:tcPr>
                            <w:tcW w:w="0" w:type="auto"/>
                            <w:tcBorders>
                              <w:top w:val="single" w:sz="0" w:space="0" w:color="D3D3D3"/>
                              <w:left w:val="single" w:sz="0" w:space="0" w:color="D3D3D3"/>
                              <w:bottom w:val="single" w:sz="0" w:space="0" w:color="D3D3D3"/>
                              <w:right w:val="single" w:sz="0" w:space="0" w:color="D3D3D3"/>
                            </w:tcBorders>
                          </w:tcPr>
                          <w:p w14:paraId="73DF7FB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4532B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910345"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3B37388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w:t>
                            </w:r>
                          </w:p>
                        </w:tc>
                        <w:tc>
                          <w:tcPr>
                            <w:tcW w:w="0" w:type="auto"/>
                            <w:tcBorders>
                              <w:top w:val="single" w:sz="0" w:space="0" w:color="D3D3D3"/>
                              <w:left w:val="single" w:sz="0" w:space="0" w:color="D3D3D3"/>
                              <w:bottom w:val="single" w:sz="0" w:space="0" w:color="D3D3D3"/>
                              <w:right w:val="single" w:sz="0" w:space="0" w:color="D3D3D3"/>
                            </w:tcBorders>
                          </w:tcPr>
                          <w:p w14:paraId="50811B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8</w:t>
                            </w:r>
                          </w:p>
                        </w:tc>
                        <w:tc>
                          <w:tcPr>
                            <w:tcW w:w="0" w:type="auto"/>
                            <w:tcBorders>
                              <w:top w:val="single" w:sz="0" w:space="0" w:color="D3D3D3"/>
                              <w:left w:val="single" w:sz="0" w:space="0" w:color="D3D3D3"/>
                              <w:bottom w:val="single" w:sz="0" w:space="0" w:color="D3D3D3"/>
                              <w:right w:val="single" w:sz="0" w:space="0" w:color="D3D3D3"/>
                            </w:tcBorders>
                          </w:tcPr>
                          <w:p w14:paraId="04077E7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2E8AA991"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27</w:t>
                            </w:r>
                          </w:p>
                        </w:tc>
                        <w:tc>
                          <w:tcPr>
                            <w:tcW w:w="0" w:type="auto"/>
                            <w:tcBorders>
                              <w:top w:val="single" w:sz="0" w:space="0" w:color="D3D3D3"/>
                              <w:left w:val="single" w:sz="0" w:space="0" w:color="D3D3D3"/>
                              <w:bottom w:val="single" w:sz="0" w:space="0" w:color="D3D3D3"/>
                              <w:right w:val="single" w:sz="0" w:space="0" w:color="D3D3D3"/>
                            </w:tcBorders>
                          </w:tcPr>
                          <w:p w14:paraId="1897E47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0.8</w:t>
                            </w:r>
                          </w:p>
                        </w:tc>
                        <w:tc>
                          <w:tcPr>
                            <w:tcW w:w="0" w:type="auto"/>
                            <w:tcBorders>
                              <w:top w:val="single" w:sz="0" w:space="0" w:color="D3D3D3"/>
                              <w:left w:val="single" w:sz="0" w:space="0" w:color="D3D3D3"/>
                              <w:bottom w:val="single" w:sz="0" w:space="0" w:color="D3D3D3"/>
                              <w:right w:val="single" w:sz="0" w:space="0" w:color="D3D3D3"/>
                            </w:tcBorders>
                          </w:tcPr>
                          <w:p w14:paraId="162452F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0" w:space="0" w:color="D3D3D3"/>
                              <w:right w:val="single" w:sz="0" w:space="0" w:color="D3D3D3"/>
                            </w:tcBorders>
                          </w:tcPr>
                          <w:p w14:paraId="0A8FAE3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 [0.02, 0.34]</w:t>
                            </w:r>
                          </w:p>
                        </w:tc>
                        <w:tc>
                          <w:tcPr>
                            <w:tcW w:w="0" w:type="auto"/>
                            <w:tcBorders>
                              <w:top w:val="single" w:sz="0" w:space="0" w:color="D3D3D3"/>
                              <w:left w:val="single" w:sz="0" w:space="0" w:color="D3D3D3"/>
                              <w:bottom w:val="single" w:sz="0" w:space="0" w:color="D3D3D3"/>
                              <w:right w:val="single" w:sz="0" w:space="0" w:color="D3D3D3"/>
                            </w:tcBorders>
                          </w:tcPr>
                          <w:p w14:paraId="451C32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1</w:t>
                            </w:r>
                          </w:p>
                        </w:tc>
                        <w:tc>
                          <w:tcPr>
                            <w:tcW w:w="0" w:type="auto"/>
                            <w:tcBorders>
                              <w:top w:val="single" w:sz="0" w:space="0" w:color="D3D3D3"/>
                              <w:left w:val="single" w:sz="0" w:space="0" w:color="D3D3D3"/>
                              <w:bottom w:val="single" w:sz="0" w:space="0" w:color="D3D3D3"/>
                              <w:right w:val="single" w:sz="0" w:space="0" w:color="D3D3D3"/>
                            </w:tcBorders>
                          </w:tcPr>
                          <w:p w14:paraId="65BEB8C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1.4</w:t>
                            </w:r>
                          </w:p>
                        </w:tc>
                        <w:tc>
                          <w:tcPr>
                            <w:tcW w:w="0" w:type="auto"/>
                            <w:tcBorders>
                              <w:top w:val="single" w:sz="0" w:space="0" w:color="D3D3D3"/>
                              <w:left w:val="single" w:sz="0" w:space="0" w:color="D3D3D3"/>
                              <w:bottom w:val="single" w:sz="0" w:space="0" w:color="D3D3D3"/>
                              <w:right w:val="single" w:sz="0" w:space="0" w:color="D3D3D3"/>
                            </w:tcBorders>
                          </w:tcPr>
                          <w:p w14:paraId="60C3737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F02109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63291D8"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1D11D3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5</w:t>
                            </w:r>
                          </w:p>
                        </w:tc>
                        <w:tc>
                          <w:tcPr>
                            <w:tcW w:w="0" w:type="auto"/>
                            <w:tcBorders>
                              <w:top w:val="single" w:sz="0" w:space="0" w:color="D3D3D3"/>
                              <w:left w:val="single" w:sz="0" w:space="0" w:color="D3D3D3"/>
                              <w:bottom w:val="single" w:sz="0" w:space="0" w:color="D3D3D3"/>
                              <w:right w:val="single" w:sz="0" w:space="0" w:color="D3D3D3"/>
                            </w:tcBorders>
                          </w:tcPr>
                          <w:p w14:paraId="4FE2188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8</w:t>
                            </w:r>
                          </w:p>
                        </w:tc>
                        <w:tc>
                          <w:tcPr>
                            <w:tcW w:w="0" w:type="auto"/>
                            <w:tcBorders>
                              <w:top w:val="single" w:sz="0" w:space="0" w:color="D3D3D3"/>
                              <w:left w:val="single" w:sz="0" w:space="0" w:color="D3D3D3"/>
                              <w:bottom w:val="single" w:sz="0" w:space="0" w:color="D3D3D3"/>
                              <w:right w:val="single" w:sz="0" w:space="0" w:color="D3D3D3"/>
                            </w:tcBorders>
                          </w:tcPr>
                          <w:p w14:paraId="2FD43B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 [0.12, 0.32]</w:t>
                            </w:r>
                          </w:p>
                        </w:tc>
                        <w:tc>
                          <w:tcPr>
                            <w:tcW w:w="0" w:type="auto"/>
                            <w:tcBorders>
                              <w:top w:val="single" w:sz="0" w:space="0" w:color="D3D3D3"/>
                              <w:left w:val="single" w:sz="0" w:space="0" w:color="D3D3D3"/>
                              <w:bottom w:val="single" w:sz="0" w:space="0" w:color="D3D3D3"/>
                              <w:right w:val="single" w:sz="0" w:space="0" w:color="D3D3D3"/>
                            </w:tcBorders>
                          </w:tcPr>
                          <w:p w14:paraId="7BF1ED46"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B288D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3.0</w:t>
                            </w:r>
                          </w:p>
                        </w:tc>
                        <w:tc>
                          <w:tcPr>
                            <w:tcW w:w="0" w:type="auto"/>
                            <w:tcBorders>
                              <w:top w:val="single" w:sz="0" w:space="0" w:color="D3D3D3"/>
                              <w:left w:val="single" w:sz="0" w:space="0" w:color="D3D3D3"/>
                              <w:bottom w:val="single" w:sz="0" w:space="0" w:color="D3D3D3"/>
                              <w:right w:val="single" w:sz="0" w:space="0" w:color="D3D3D3"/>
                            </w:tcBorders>
                          </w:tcPr>
                          <w:p w14:paraId="2DC046D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446A777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 0.29]</w:t>
                            </w:r>
                          </w:p>
                        </w:tc>
                        <w:tc>
                          <w:tcPr>
                            <w:tcW w:w="0" w:type="auto"/>
                            <w:tcBorders>
                              <w:top w:val="single" w:sz="0" w:space="0" w:color="D3D3D3"/>
                              <w:left w:val="single" w:sz="0" w:space="0" w:color="D3D3D3"/>
                              <w:bottom w:val="single" w:sz="0" w:space="0" w:color="D3D3D3"/>
                              <w:right w:val="single" w:sz="0" w:space="0" w:color="D3D3D3"/>
                            </w:tcBorders>
                          </w:tcPr>
                          <w:p w14:paraId="43766733"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61EE3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4.6</w:t>
                            </w:r>
                          </w:p>
                        </w:tc>
                        <w:tc>
                          <w:tcPr>
                            <w:tcW w:w="0" w:type="auto"/>
                            <w:tcBorders>
                              <w:top w:val="single" w:sz="0" w:space="0" w:color="D3D3D3"/>
                              <w:left w:val="single" w:sz="0" w:space="0" w:color="D3D3D3"/>
                              <w:bottom w:val="single" w:sz="0" w:space="0" w:color="D3D3D3"/>
                              <w:right w:val="single" w:sz="0" w:space="0" w:color="D3D3D3"/>
                            </w:tcBorders>
                          </w:tcPr>
                          <w:p w14:paraId="37FD646A"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3973226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D42979D"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5EBF556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w:t>
                            </w:r>
                          </w:p>
                        </w:tc>
                        <w:tc>
                          <w:tcPr>
                            <w:tcW w:w="0" w:type="auto"/>
                            <w:tcBorders>
                              <w:top w:val="single" w:sz="0" w:space="0" w:color="D3D3D3"/>
                              <w:left w:val="single" w:sz="0" w:space="0" w:color="D3D3D3"/>
                              <w:bottom w:val="single" w:sz="0" w:space="0" w:color="D3D3D3"/>
                              <w:right w:val="single" w:sz="0" w:space="0" w:color="D3D3D3"/>
                            </w:tcBorders>
                          </w:tcPr>
                          <w:p w14:paraId="6D3D05F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w:t>
                            </w:r>
                          </w:p>
                        </w:tc>
                        <w:tc>
                          <w:tcPr>
                            <w:tcW w:w="0" w:type="auto"/>
                            <w:tcBorders>
                              <w:top w:val="single" w:sz="0" w:space="0" w:color="D3D3D3"/>
                              <w:left w:val="single" w:sz="0" w:space="0" w:color="D3D3D3"/>
                              <w:bottom w:val="single" w:sz="0" w:space="0" w:color="D3D3D3"/>
                              <w:right w:val="single" w:sz="0" w:space="0" w:color="D3D3D3"/>
                            </w:tcBorders>
                          </w:tcPr>
                          <w:p w14:paraId="5919FC7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2 [0.02, 0.62]</w:t>
                            </w:r>
                          </w:p>
                        </w:tc>
                        <w:tc>
                          <w:tcPr>
                            <w:tcW w:w="0" w:type="auto"/>
                            <w:tcBorders>
                              <w:top w:val="single" w:sz="0" w:space="0" w:color="D3D3D3"/>
                              <w:left w:val="single" w:sz="0" w:space="0" w:color="D3D3D3"/>
                              <w:bottom w:val="single" w:sz="0" w:space="0" w:color="D3D3D3"/>
                              <w:right w:val="single" w:sz="0" w:space="0" w:color="D3D3D3"/>
                            </w:tcBorders>
                          </w:tcPr>
                          <w:p w14:paraId="54F73C44" w14:textId="77777777" w:rsidR="005C2A57" w:rsidRPr="003F43FB" w:rsidRDefault="005C2A57" w:rsidP="005C2A57">
                            <w:pPr>
                              <w:keepNext/>
                              <w:spacing w:after="60"/>
                              <w:rPr>
                                <w:rFonts w:ascii="Times New Roman" w:hAnsi="Times New Roman" w:cs="Times New Roman"/>
                                <w:b/>
                                <w:i/>
                                <w:iCs/>
                                <w:sz w:val="18"/>
                                <w:szCs w:val="20"/>
                              </w:rPr>
                            </w:pPr>
                            <w:r w:rsidRPr="003F43FB">
                              <w:rPr>
                                <w:rFonts w:ascii="Times New Roman" w:hAnsi="Times New Roman" w:cs="Times New Roman"/>
                                <w:i/>
                                <w:iCs/>
                                <w:sz w:val="20"/>
                              </w:rPr>
                              <w:t>0.044</w:t>
                            </w:r>
                          </w:p>
                        </w:tc>
                        <w:tc>
                          <w:tcPr>
                            <w:tcW w:w="0" w:type="auto"/>
                            <w:tcBorders>
                              <w:top w:val="single" w:sz="0" w:space="0" w:color="D3D3D3"/>
                              <w:left w:val="single" w:sz="0" w:space="0" w:color="D3D3D3"/>
                              <w:bottom w:val="single" w:sz="0" w:space="0" w:color="D3D3D3"/>
                              <w:right w:val="single" w:sz="0" w:space="0" w:color="D3D3D3"/>
                            </w:tcBorders>
                          </w:tcPr>
                          <w:p w14:paraId="2BCFF12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2.8</w:t>
                            </w:r>
                          </w:p>
                        </w:tc>
                        <w:tc>
                          <w:tcPr>
                            <w:tcW w:w="0" w:type="auto"/>
                            <w:tcBorders>
                              <w:top w:val="single" w:sz="0" w:space="0" w:color="D3D3D3"/>
                              <w:left w:val="single" w:sz="0" w:space="0" w:color="D3D3D3"/>
                              <w:bottom w:val="single" w:sz="0" w:space="0" w:color="D3D3D3"/>
                              <w:right w:val="single" w:sz="0" w:space="0" w:color="D3D3D3"/>
                            </w:tcBorders>
                          </w:tcPr>
                          <w:p w14:paraId="6362D64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c>
                          <w:tcPr>
                            <w:tcW w:w="0" w:type="auto"/>
                            <w:tcBorders>
                              <w:top w:val="single" w:sz="0" w:space="0" w:color="D3D3D3"/>
                              <w:left w:val="single" w:sz="0" w:space="0" w:color="D3D3D3"/>
                              <w:bottom w:val="single" w:sz="0" w:space="0" w:color="D3D3D3"/>
                              <w:right w:val="single" w:sz="0" w:space="0" w:color="D3D3D3"/>
                            </w:tcBorders>
                          </w:tcPr>
                          <w:p w14:paraId="61C2763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4 [-0.11, 0.79]</w:t>
                            </w:r>
                          </w:p>
                        </w:tc>
                        <w:tc>
                          <w:tcPr>
                            <w:tcW w:w="0" w:type="auto"/>
                            <w:tcBorders>
                              <w:top w:val="single" w:sz="0" w:space="0" w:color="D3D3D3"/>
                              <w:left w:val="single" w:sz="0" w:space="0" w:color="D3D3D3"/>
                              <w:bottom w:val="single" w:sz="0" w:space="0" w:color="D3D3D3"/>
                              <w:right w:val="single" w:sz="0" w:space="0" w:color="D3D3D3"/>
                            </w:tcBorders>
                          </w:tcPr>
                          <w:p w14:paraId="7C3D3C4B" w14:textId="77777777" w:rsidR="005C2A57" w:rsidRPr="003F43FB" w:rsidRDefault="005C2A57" w:rsidP="005C2A57">
                            <w:pPr>
                              <w:keepNext/>
                              <w:spacing w:after="60"/>
                              <w:rPr>
                                <w:rFonts w:ascii="Times New Roman" w:hAnsi="Times New Roman" w:cs="Times New Roman"/>
                                <w:i/>
                                <w:sz w:val="18"/>
                                <w:szCs w:val="20"/>
                              </w:rPr>
                            </w:pPr>
                            <w:r w:rsidRPr="003F43FB">
                              <w:rPr>
                                <w:rFonts w:ascii="Times New Roman" w:hAnsi="Times New Roman" w:cs="Times New Roman"/>
                                <w:sz w:val="20"/>
                              </w:rPr>
                              <w:t>0.096</w:t>
                            </w:r>
                          </w:p>
                        </w:tc>
                        <w:tc>
                          <w:tcPr>
                            <w:tcW w:w="0" w:type="auto"/>
                            <w:tcBorders>
                              <w:top w:val="single" w:sz="0" w:space="0" w:color="D3D3D3"/>
                              <w:left w:val="single" w:sz="0" w:space="0" w:color="D3D3D3"/>
                              <w:bottom w:val="single" w:sz="0" w:space="0" w:color="D3D3D3"/>
                              <w:right w:val="single" w:sz="0" w:space="0" w:color="D3D3D3"/>
                            </w:tcBorders>
                          </w:tcPr>
                          <w:p w14:paraId="543F0B2C"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2</w:t>
                            </w:r>
                          </w:p>
                        </w:tc>
                        <w:tc>
                          <w:tcPr>
                            <w:tcW w:w="0" w:type="auto"/>
                            <w:tcBorders>
                              <w:top w:val="single" w:sz="0" w:space="0" w:color="D3D3D3"/>
                              <w:left w:val="single" w:sz="0" w:space="0" w:color="D3D3D3"/>
                              <w:bottom w:val="single" w:sz="0" w:space="0" w:color="D3D3D3"/>
                              <w:right w:val="single" w:sz="0" w:space="0" w:color="D3D3D3"/>
                            </w:tcBorders>
                          </w:tcPr>
                          <w:p w14:paraId="119C6FA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0</w:t>
                            </w:r>
                          </w:p>
                        </w:tc>
                      </w:tr>
                      <w:tr w:rsidR="005C2A57" w14:paraId="568EC76A"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0FB4B4B"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384447B"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443DA0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A112DD7"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7.97) = 2.44</w:t>
                            </w:r>
                          </w:p>
                        </w:tc>
                        <w:tc>
                          <w:tcPr>
                            <w:tcW w:w="0" w:type="auto"/>
                            <w:tcBorders>
                              <w:top w:val="single" w:sz="0" w:space="0" w:color="D3D3D3"/>
                              <w:left w:val="single" w:sz="0" w:space="0" w:color="D3D3D3"/>
                              <w:bottom w:val="single" w:sz="0" w:space="0" w:color="D3D3D3"/>
                              <w:right w:val="single" w:sz="0" w:space="0" w:color="D3D3D3"/>
                            </w:tcBorders>
                          </w:tcPr>
                          <w:p w14:paraId="10187A6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21</w:t>
                            </w:r>
                          </w:p>
                        </w:tc>
                        <w:tc>
                          <w:tcPr>
                            <w:tcW w:w="0" w:type="auto"/>
                            <w:tcBorders>
                              <w:top w:val="single" w:sz="0" w:space="0" w:color="D3D3D3"/>
                              <w:left w:val="single" w:sz="0" w:space="0" w:color="D3D3D3"/>
                              <w:bottom w:val="single" w:sz="0" w:space="0" w:color="D3D3D3"/>
                              <w:right w:val="single" w:sz="0" w:space="0" w:color="D3D3D3"/>
                            </w:tcBorders>
                          </w:tcPr>
                          <w:p w14:paraId="161BBCF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12C645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12EC18"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6, 8.53) = 2.8</w:t>
                            </w:r>
                          </w:p>
                        </w:tc>
                        <w:tc>
                          <w:tcPr>
                            <w:tcW w:w="0" w:type="auto"/>
                            <w:tcBorders>
                              <w:top w:val="single" w:sz="0" w:space="0" w:color="D3D3D3"/>
                              <w:left w:val="single" w:sz="0" w:space="0" w:color="D3D3D3"/>
                              <w:bottom w:val="single" w:sz="0" w:space="0" w:color="D3D3D3"/>
                              <w:right w:val="single" w:sz="0" w:space="0" w:color="D3D3D3"/>
                            </w:tcBorders>
                          </w:tcPr>
                          <w:p w14:paraId="73F84A4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4</w:t>
                            </w:r>
                          </w:p>
                        </w:tc>
                        <w:tc>
                          <w:tcPr>
                            <w:tcW w:w="0" w:type="auto"/>
                            <w:tcBorders>
                              <w:top w:val="single" w:sz="0" w:space="0" w:color="D3D3D3"/>
                              <w:left w:val="single" w:sz="0" w:space="0" w:color="D3D3D3"/>
                              <w:bottom w:val="single" w:sz="0" w:space="0" w:color="D3D3D3"/>
                              <w:right w:val="single" w:sz="0" w:space="0" w:color="D3D3D3"/>
                            </w:tcBorders>
                          </w:tcPr>
                          <w:p w14:paraId="174685C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86B9B3" w14:textId="77777777" w:rsidR="005C2A57" w:rsidRPr="003F43FB" w:rsidRDefault="005C2A57" w:rsidP="005C2A57">
                            <w:pPr>
                              <w:keepNext/>
                              <w:spacing w:after="60"/>
                              <w:rPr>
                                <w:rFonts w:ascii="Times New Roman" w:hAnsi="Times New Roman" w:cs="Times New Roman"/>
                                <w:sz w:val="18"/>
                                <w:szCs w:val="20"/>
                              </w:rPr>
                            </w:pPr>
                          </w:p>
                        </w:tc>
                      </w:tr>
                      <w:tr w:rsidR="005C2A57" w14:paraId="39AD10B8"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E8520F9"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144EC6C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2D2C7D5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1ED20DB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B63D58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004806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7BEC4C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C8F426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F37A4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A5EDB9"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DB171" w14:textId="77777777" w:rsidR="005C2A57" w:rsidRPr="003F43FB" w:rsidRDefault="005C2A57" w:rsidP="005C2A57">
                            <w:pPr>
                              <w:keepNext/>
                              <w:spacing w:after="60"/>
                              <w:rPr>
                                <w:rFonts w:ascii="Times New Roman" w:hAnsi="Times New Roman" w:cs="Times New Roman"/>
                                <w:sz w:val="18"/>
                                <w:szCs w:val="20"/>
                              </w:rPr>
                            </w:pPr>
                          </w:p>
                        </w:tc>
                      </w:tr>
                      <w:tr w:rsidR="005C2A57" w14:paraId="68382A77"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F67466C"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05866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9</w:t>
                            </w:r>
                          </w:p>
                        </w:tc>
                        <w:tc>
                          <w:tcPr>
                            <w:tcW w:w="0" w:type="auto"/>
                            <w:tcBorders>
                              <w:top w:val="single" w:sz="0" w:space="0" w:color="D3D3D3"/>
                              <w:left w:val="single" w:sz="0" w:space="0" w:color="D3D3D3"/>
                              <w:bottom w:val="single" w:sz="0" w:space="0" w:color="D3D3D3"/>
                              <w:right w:val="single" w:sz="0" w:space="0" w:color="D3D3D3"/>
                            </w:tcBorders>
                          </w:tcPr>
                          <w:p w14:paraId="07032B1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3</w:t>
                            </w:r>
                          </w:p>
                        </w:tc>
                        <w:tc>
                          <w:tcPr>
                            <w:tcW w:w="0" w:type="auto"/>
                            <w:tcBorders>
                              <w:top w:val="single" w:sz="0" w:space="0" w:color="D3D3D3"/>
                              <w:left w:val="single" w:sz="0" w:space="0" w:color="D3D3D3"/>
                              <w:bottom w:val="single" w:sz="0" w:space="0" w:color="D3D3D3"/>
                              <w:right w:val="single" w:sz="0" w:space="0" w:color="D3D3D3"/>
                            </w:tcBorders>
                          </w:tcPr>
                          <w:p w14:paraId="1F97DD7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 [-0.04, 0.42]</w:t>
                            </w:r>
                          </w:p>
                        </w:tc>
                        <w:tc>
                          <w:tcPr>
                            <w:tcW w:w="0" w:type="auto"/>
                            <w:tcBorders>
                              <w:top w:val="single" w:sz="0" w:space="0" w:color="D3D3D3"/>
                              <w:left w:val="single" w:sz="0" w:space="0" w:color="D3D3D3"/>
                              <w:bottom w:val="single" w:sz="0" w:space="0" w:color="D3D3D3"/>
                              <w:right w:val="single" w:sz="0" w:space="0" w:color="D3D3D3"/>
                            </w:tcBorders>
                          </w:tcPr>
                          <w:p w14:paraId="2017806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086</w:t>
                            </w:r>
                          </w:p>
                        </w:tc>
                        <w:tc>
                          <w:tcPr>
                            <w:tcW w:w="0" w:type="auto"/>
                            <w:tcBorders>
                              <w:top w:val="single" w:sz="0" w:space="0" w:color="D3D3D3"/>
                              <w:left w:val="single" w:sz="0" w:space="0" w:color="D3D3D3"/>
                              <w:bottom w:val="single" w:sz="0" w:space="0" w:color="D3D3D3"/>
                              <w:right w:val="single" w:sz="0" w:space="0" w:color="D3D3D3"/>
                            </w:tcBorders>
                          </w:tcPr>
                          <w:p w14:paraId="40A60AB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3</w:t>
                            </w:r>
                          </w:p>
                        </w:tc>
                        <w:tc>
                          <w:tcPr>
                            <w:tcW w:w="0" w:type="auto"/>
                            <w:tcBorders>
                              <w:top w:val="single" w:sz="0" w:space="0" w:color="D3D3D3"/>
                              <w:left w:val="single" w:sz="0" w:space="0" w:color="D3D3D3"/>
                              <w:bottom w:val="single" w:sz="0" w:space="0" w:color="D3D3D3"/>
                              <w:right w:val="single" w:sz="0" w:space="0" w:color="D3D3D3"/>
                            </w:tcBorders>
                          </w:tcPr>
                          <w:p w14:paraId="3CF7099E"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2</w:t>
                            </w:r>
                          </w:p>
                        </w:tc>
                        <w:tc>
                          <w:tcPr>
                            <w:tcW w:w="0" w:type="auto"/>
                            <w:tcBorders>
                              <w:top w:val="single" w:sz="0" w:space="0" w:color="D3D3D3"/>
                              <w:left w:val="single" w:sz="0" w:space="0" w:color="D3D3D3"/>
                              <w:bottom w:val="single" w:sz="0" w:space="0" w:color="D3D3D3"/>
                              <w:right w:val="single" w:sz="0" w:space="0" w:color="D3D3D3"/>
                            </w:tcBorders>
                          </w:tcPr>
                          <w:p w14:paraId="6C38D02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 [0.03, 0.56]</w:t>
                            </w:r>
                          </w:p>
                        </w:tc>
                        <w:tc>
                          <w:tcPr>
                            <w:tcW w:w="0" w:type="auto"/>
                            <w:tcBorders>
                              <w:top w:val="single" w:sz="0" w:space="0" w:color="D3D3D3"/>
                              <w:left w:val="single" w:sz="0" w:space="0" w:color="D3D3D3"/>
                              <w:bottom w:val="single" w:sz="0" w:space="0" w:color="D3D3D3"/>
                              <w:right w:val="single" w:sz="0" w:space="0" w:color="D3D3D3"/>
                            </w:tcBorders>
                          </w:tcPr>
                          <w:p w14:paraId="5A958B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32</w:t>
                            </w:r>
                          </w:p>
                        </w:tc>
                        <w:tc>
                          <w:tcPr>
                            <w:tcW w:w="0" w:type="auto"/>
                            <w:tcBorders>
                              <w:top w:val="single" w:sz="0" w:space="0" w:color="D3D3D3"/>
                              <w:left w:val="single" w:sz="0" w:space="0" w:color="D3D3D3"/>
                              <w:bottom w:val="single" w:sz="0" w:space="0" w:color="D3D3D3"/>
                              <w:right w:val="single" w:sz="0" w:space="0" w:color="D3D3D3"/>
                            </w:tcBorders>
                          </w:tcPr>
                          <w:p w14:paraId="3606743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5</w:t>
                            </w:r>
                          </w:p>
                        </w:tc>
                        <w:tc>
                          <w:tcPr>
                            <w:tcW w:w="0" w:type="auto"/>
                            <w:tcBorders>
                              <w:top w:val="single" w:sz="0" w:space="0" w:color="D3D3D3"/>
                              <w:left w:val="single" w:sz="0" w:space="0" w:color="D3D3D3"/>
                              <w:bottom w:val="single" w:sz="0" w:space="0" w:color="D3D3D3"/>
                              <w:right w:val="single" w:sz="0" w:space="0" w:color="D3D3D3"/>
                            </w:tcBorders>
                          </w:tcPr>
                          <w:p w14:paraId="30A5EB1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w:t>
                            </w:r>
                          </w:p>
                        </w:tc>
                      </w:tr>
                      <w:tr w:rsidR="005C2A57" w14:paraId="66BE494A"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4DC20D04"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287A40F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7</w:t>
                            </w:r>
                          </w:p>
                        </w:tc>
                        <w:tc>
                          <w:tcPr>
                            <w:tcW w:w="0" w:type="auto"/>
                            <w:tcBorders>
                              <w:top w:val="single" w:sz="0" w:space="0" w:color="D3D3D3"/>
                              <w:left w:val="single" w:sz="0" w:space="0" w:color="D3D3D3"/>
                              <w:bottom w:val="single" w:sz="0" w:space="0" w:color="D3D3D3"/>
                              <w:right w:val="single" w:sz="0" w:space="0" w:color="D3D3D3"/>
                            </w:tcBorders>
                          </w:tcPr>
                          <w:p w14:paraId="751B673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2</w:t>
                            </w:r>
                          </w:p>
                        </w:tc>
                        <w:tc>
                          <w:tcPr>
                            <w:tcW w:w="0" w:type="auto"/>
                            <w:tcBorders>
                              <w:top w:val="single" w:sz="0" w:space="0" w:color="D3D3D3"/>
                              <w:left w:val="single" w:sz="0" w:space="0" w:color="D3D3D3"/>
                              <w:bottom w:val="single" w:sz="0" w:space="0" w:color="D3D3D3"/>
                              <w:right w:val="single" w:sz="0" w:space="0" w:color="D3D3D3"/>
                            </w:tcBorders>
                          </w:tcPr>
                          <w:p w14:paraId="3753DC9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 [0.12, 0.28]</w:t>
                            </w:r>
                          </w:p>
                        </w:tc>
                        <w:tc>
                          <w:tcPr>
                            <w:tcW w:w="0" w:type="auto"/>
                            <w:tcBorders>
                              <w:top w:val="single" w:sz="0" w:space="0" w:color="D3D3D3"/>
                              <w:left w:val="single" w:sz="0" w:space="0" w:color="D3D3D3"/>
                              <w:bottom w:val="single" w:sz="0" w:space="0" w:color="D3D3D3"/>
                              <w:right w:val="single" w:sz="0" w:space="0" w:color="D3D3D3"/>
                            </w:tcBorders>
                          </w:tcPr>
                          <w:p w14:paraId="2742291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0" w:space="0" w:color="D3D3D3"/>
                              <w:right w:val="single" w:sz="0" w:space="0" w:color="D3D3D3"/>
                            </w:tcBorders>
                          </w:tcPr>
                          <w:p w14:paraId="302FB6A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7.4</w:t>
                            </w:r>
                          </w:p>
                        </w:tc>
                        <w:tc>
                          <w:tcPr>
                            <w:tcW w:w="0" w:type="auto"/>
                            <w:tcBorders>
                              <w:top w:val="single" w:sz="0" w:space="0" w:color="D3D3D3"/>
                              <w:left w:val="single" w:sz="0" w:space="0" w:color="D3D3D3"/>
                              <w:bottom w:val="single" w:sz="0" w:space="0" w:color="D3D3D3"/>
                              <w:right w:val="single" w:sz="0" w:space="0" w:color="D3D3D3"/>
                            </w:tcBorders>
                          </w:tcPr>
                          <w:p w14:paraId="317E9682"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c>
                          <w:tcPr>
                            <w:tcW w:w="0" w:type="auto"/>
                            <w:tcBorders>
                              <w:top w:val="single" w:sz="0" w:space="0" w:color="D3D3D3"/>
                              <w:left w:val="single" w:sz="0" w:space="0" w:color="D3D3D3"/>
                              <w:bottom w:val="single" w:sz="0" w:space="0" w:color="D3D3D3"/>
                              <w:right w:val="single" w:sz="0" w:space="0" w:color="D3D3D3"/>
                            </w:tcBorders>
                          </w:tcPr>
                          <w:p w14:paraId="6060C66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1 [0.09, 0.52]</w:t>
                            </w:r>
                          </w:p>
                        </w:tc>
                        <w:tc>
                          <w:tcPr>
                            <w:tcW w:w="0" w:type="auto"/>
                            <w:tcBorders>
                              <w:top w:val="single" w:sz="0" w:space="0" w:color="D3D3D3"/>
                              <w:left w:val="single" w:sz="0" w:space="0" w:color="D3D3D3"/>
                              <w:bottom w:val="single" w:sz="0" w:space="0" w:color="D3D3D3"/>
                              <w:right w:val="single" w:sz="0" w:space="0" w:color="D3D3D3"/>
                            </w:tcBorders>
                          </w:tcPr>
                          <w:p w14:paraId="7BA83AB3"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19</w:t>
                            </w:r>
                          </w:p>
                        </w:tc>
                        <w:tc>
                          <w:tcPr>
                            <w:tcW w:w="0" w:type="auto"/>
                            <w:tcBorders>
                              <w:top w:val="single" w:sz="0" w:space="0" w:color="D3D3D3"/>
                              <w:left w:val="single" w:sz="0" w:space="0" w:color="D3D3D3"/>
                              <w:bottom w:val="single" w:sz="0" w:space="0" w:color="D3D3D3"/>
                              <w:right w:val="single" w:sz="0" w:space="0" w:color="D3D3D3"/>
                            </w:tcBorders>
                          </w:tcPr>
                          <w:p w14:paraId="7FE0EAB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0" w:space="0" w:color="D3D3D3"/>
                              <w:right w:val="single" w:sz="0" w:space="0" w:color="D3D3D3"/>
                            </w:tcBorders>
                          </w:tcPr>
                          <w:p w14:paraId="7298B0A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9</w:t>
                            </w:r>
                          </w:p>
                        </w:tc>
                      </w:tr>
                      <w:tr w:rsidR="005C2A57" w14:paraId="05B1928B"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D0E8C80"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230E491"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8BD4EE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884DDB"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8.47) = 0</w:t>
                            </w:r>
                          </w:p>
                        </w:tc>
                        <w:tc>
                          <w:tcPr>
                            <w:tcW w:w="0" w:type="auto"/>
                            <w:tcBorders>
                              <w:top w:val="single" w:sz="0" w:space="0" w:color="D3D3D3"/>
                              <w:left w:val="single" w:sz="0" w:space="0" w:color="D3D3D3"/>
                              <w:bottom w:val="single" w:sz="0" w:space="0" w:color="D3D3D3"/>
                              <w:right w:val="single" w:sz="0" w:space="0" w:color="D3D3D3"/>
                            </w:tcBorders>
                          </w:tcPr>
                          <w:p w14:paraId="051F99E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55</w:t>
                            </w:r>
                          </w:p>
                        </w:tc>
                        <w:tc>
                          <w:tcPr>
                            <w:tcW w:w="0" w:type="auto"/>
                            <w:tcBorders>
                              <w:top w:val="single" w:sz="0" w:space="0" w:color="D3D3D3"/>
                              <w:left w:val="single" w:sz="0" w:space="0" w:color="D3D3D3"/>
                              <w:bottom w:val="single" w:sz="0" w:space="0" w:color="D3D3D3"/>
                              <w:right w:val="single" w:sz="0" w:space="0" w:color="D3D3D3"/>
                            </w:tcBorders>
                          </w:tcPr>
                          <w:p w14:paraId="286040D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FA40645"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2914535"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0.45) = 0.01</w:t>
                            </w:r>
                          </w:p>
                        </w:tc>
                        <w:tc>
                          <w:tcPr>
                            <w:tcW w:w="0" w:type="auto"/>
                            <w:tcBorders>
                              <w:top w:val="single" w:sz="0" w:space="0" w:color="D3D3D3"/>
                              <w:left w:val="single" w:sz="0" w:space="0" w:color="D3D3D3"/>
                              <w:bottom w:val="single" w:sz="0" w:space="0" w:color="D3D3D3"/>
                              <w:right w:val="single" w:sz="0" w:space="0" w:color="D3D3D3"/>
                            </w:tcBorders>
                          </w:tcPr>
                          <w:p w14:paraId="3A18C85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941</w:t>
                            </w:r>
                          </w:p>
                        </w:tc>
                        <w:tc>
                          <w:tcPr>
                            <w:tcW w:w="0" w:type="auto"/>
                            <w:tcBorders>
                              <w:top w:val="single" w:sz="0" w:space="0" w:color="D3D3D3"/>
                              <w:left w:val="single" w:sz="0" w:space="0" w:color="D3D3D3"/>
                              <w:bottom w:val="single" w:sz="0" w:space="0" w:color="D3D3D3"/>
                              <w:right w:val="single" w:sz="0" w:space="0" w:color="D3D3D3"/>
                            </w:tcBorders>
                          </w:tcPr>
                          <w:p w14:paraId="63C97888"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321E095" w14:textId="77777777" w:rsidR="005C2A57" w:rsidRPr="003F43FB" w:rsidRDefault="005C2A57" w:rsidP="005C2A57">
                            <w:pPr>
                              <w:keepNext/>
                              <w:spacing w:after="60"/>
                              <w:rPr>
                                <w:rFonts w:ascii="Times New Roman" w:hAnsi="Times New Roman" w:cs="Times New Roman"/>
                                <w:sz w:val="18"/>
                                <w:szCs w:val="20"/>
                              </w:rPr>
                            </w:pPr>
                          </w:p>
                        </w:tc>
                      </w:tr>
                      <w:tr w:rsidR="005C2A57" w14:paraId="44552F1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84F8CE1" w14:textId="77777777" w:rsidR="005C2A57" w:rsidRPr="00B5620C" w:rsidRDefault="005C2A57" w:rsidP="005C2A57">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6EDC57E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46</w:t>
                            </w:r>
                          </w:p>
                        </w:tc>
                        <w:tc>
                          <w:tcPr>
                            <w:tcW w:w="0" w:type="auto"/>
                            <w:tcBorders>
                              <w:top w:val="single" w:sz="0" w:space="0" w:color="D3D3D3"/>
                              <w:left w:val="single" w:sz="0" w:space="0" w:color="D3D3D3"/>
                              <w:bottom w:val="single" w:sz="0" w:space="0" w:color="D3D3D3"/>
                              <w:right w:val="single" w:sz="0" w:space="0" w:color="D3D3D3"/>
                            </w:tcBorders>
                          </w:tcPr>
                          <w:p w14:paraId="1625DDD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205</w:t>
                            </w:r>
                          </w:p>
                        </w:tc>
                        <w:tc>
                          <w:tcPr>
                            <w:tcW w:w="0" w:type="auto"/>
                            <w:tcBorders>
                              <w:top w:val="single" w:sz="0" w:space="0" w:color="D3D3D3"/>
                              <w:left w:val="single" w:sz="0" w:space="0" w:color="D3D3D3"/>
                              <w:bottom w:val="single" w:sz="0" w:space="0" w:color="D3D3D3"/>
                              <w:right w:val="single" w:sz="0" w:space="0" w:color="D3D3D3"/>
                            </w:tcBorders>
                          </w:tcPr>
                          <w:p w14:paraId="45BB4FC0"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DEF54C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9398C7"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658DF43"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A79E66F"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189E2AE"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1C9E316"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9198D79" w14:textId="77777777" w:rsidR="005C2A57" w:rsidRPr="003F43FB" w:rsidRDefault="005C2A57" w:rsidP="005C2A57">
                            <w:pPr>
                              <w:keepNext/>
                              <w:spacing w:after="60"/>
                              <w:rPr>
                                <w:rFonts w:ascii="Times New Roman" w:hAnsi="Times New Roman" w:cs="Times New Roman"/>
                                <w:sz w:val="18"/>
                                <w:szCs w:val="20"/>
                              </w:rPr>
                            </w:pPr>
                          </w:p>
                        </w:tc>
                      </w:tr>
                      <w:tr w:rsidR="005C2A57" w14:paraId="05A96CC9"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FB61B7"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50E0685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2</w:t>
                            </w:r>
                          </w:p>
                        </w:tc>
                        <w:tc>
                          <w:tcPr>
                            <w:tcW w:w="0" w:type="auto"/>
                            <w:tcBorders>
                              <w:top w:val="single" w:sz="0" w:space="0" w:color="D3D3D3"/>
                              <w:left w:val="single" w:sz="0" w:space="0" w:color="D3D3D3"/>
                              <w:bottom w:val="single" w:sz="0" w:space="0" w:color="D3D3D3"/>
                              <w:right w:val="single" w:sz="0" w:space="0" w:color="D3D3D3"/>
                            </w:tcBorders>
                          </w:tcPr>
                          <w:p w14:paraId="4C0FE10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55</w:t>
                            </w:r>
                          </w:p>
                        </w:tc>
                        <w:tc>
                          <w:tcPr>
                            <w:tcW w:w="0" w:type="auto"/>
                            <w:tcBorders>
                              <w:top w:val="single" w:sz="0" w:space="0" w:color="D3D3D3"/>
                              <w:left w:val="single" w:sz="0" w:space="0" w:color="D3D3D3"/>
                              <w:bottom w:val="single" w:sz="0" w:space="0" w:color="D3D3D3"/>
                              <w:right w:val="single" w:sz="0" w:space="0" w:color="D3D3D3"/>
                            </w:tcBorders>
                          </w:tcPr>
                          <w:p w14:paraId="1838499F"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8 [0.11, 0.45]</w:t>
                            </w:r>
                          </w:p>
                        </w:tc>
                        <w:tc>
                          <w:tcPr>
                            <w:tcW w:w="0" w:type="auto"/>
                            <w:tcBorders>
                              <w:top w:val="single" w:sz="0" w:space="0" w:color="D3D3D3"/>
                              <w:left w:val="single" w:sz="0" w:space="0" w:color="D3D3D3"/>
                              <w:bottom w:val="single" w:sz="0" w:space="0" w:color="D3D3D3"/>
                              <w:right w:val="single" w:sz="0" w:space="0" w:color="D3D3D3"/>
                            </w:tcBorders>
                          </w:tcPr>
                          <w:p w14:paraId="426D133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7</w:t>
                            </w:r>
                          </w:p>
                        </w:tc>
                        <w:tc>
                          <w:tcPr>
                            <w:tcW w:w="0" w:type="auto"/>
                            <w:tcBorders>
                              <w:top w:val="single" w:sz="0" w:space="0" w:color="D3D3D3"/>
                              <w:left w:val="single" w:sz="0" w:space="0" w:color="D3D3D3"/>
                              <w:bottom w:val="single" w:sz="0" w:space="0" w:color="D3D3D3"/>
                              <w:right w:val="single" w:sz="0" w:space="0" w:color="D3D3D3"/>
                            </w:tcBorders>
                          </w:tcPr>
                          <w:p w14:paraId="6D86A5CD"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6.0</w:t>
                            </w:r>
                          </w:p>
                        </w:tc>
                        <w:tc>
                          <w:tcPr>
                            <w:tcW w:w="0" w:type="auto"/>
                            <w:tcBorders>
                              <w:top w:val="single" w:sz="0" w:space="0" w:color="D3D3D3"/>
                              <w:left w:val="single" w:sz="0" w:space="0" w:color="D3D3D3"/>
                              <w:bottom w:val="single" w:sz="0" w:space="0" w:color="D3D3D3"/>
                              <w:right w:val="single" w:sz="0" w:space="0" w:color="D3D3D3"/>
                            </w:tcBorders>
                          </w:tcPr>
                          <w:p w14:paraId="6193A999"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8</w:t>
                            </w:r>
                          </w:p>
                        </w:tc>
                        <w:tc>
                          <w:tcPr>
                            <w:tcW w:w="0" w:type="auto"/>
                            <w:tcBorders>
                              <w:top w:val="single" w:sz="0" w:space="0" w:color="D3D3D3"/>
                              <w:left w:val="single" w:sz="0" w:space="0" w:color="D3D3D3"/>
                              <w:bottom w:val="single" w:sz="0" w:space="0" w:color="D3D3D3"/>
                              <w:right w:val="single" w:sz="0" w:space="0" w:color="D3D3D3"/>
                            </w:tcBorders>
                          </w:tcPr>
                          <w:p w14:paraId="78DE43CC"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36 [0.15, 0.57]</w:t>
                            </w:r>
                          </w:p>
                        </w:tc>
                        <w:tc>
                          <w:tcPr>
                            <w:tcW w:w="0" w:type="auto"/>
                            <w:tcBorders>
                              <w:top w:val="single" w:sz="0" w:space="0" w:color="D3D3D3"/>
                              <w:left w:val="single" w:sz="0" w:space="0" w:color="D3D3D3"/>
                              <w:bottom w:val="single" w:sz="0" w:space="0" w:color="D3D3D3"/>
                              <w:right w:val="single" w:sz="0" w:space="0" w:color="D3D3D3"/>
                            </w:tcBorders>
                          </w:tcPr>
                          <w:p w14:paraId="01DBD490" w14:textId="77777777" w:rsidR="005C2A57" w:rsidRPr="003F43FB" w:rsidRDefault="005C2A57" w:rsidP="005C2A57">
                            <w:pPr>
                              <w:keepNext/>
                              <w:spacing w:after="60"/>
                              <w:rPr>
                                <w:rFonts w:ascii="Times New Roman" w:hAnsi="Times New Roman" w:cs="Times New Roman"/>
                                <w:b/>
                                <w:bCs/>
                                <w:i/>
                                <w:sz w:val="18"/>
                                <w:szCs w:val="20"/>
                              </w:rPr>
                            </w:pPr>
                            <w:r w:rsidRPr="003F43FB">
                              <w:rPr>
                                <w:rFonts w:ascii="Times New Roman" w:hAnsi="Times New Roman" w:cs="Times New Roman"/>
                                <w:b/>
                                <w:bCs/>
                                <w:sz w:val="20"/>
                              </w:rPr>
                              <w:t>0.009</w:t>
                            </w:r>
                          </w:p>
                        </w:tc>
                        <w:tc>
                          <w:tcPr>
                            <w:tcW w:w="0" w:type="auto"/>
                            <w:tcBorders>
                              <w:top w:val="single" w:sz="0" w:space="0" w:color="D3D3D3"/>
                              <w:left w:val="single" w:sz="0" w:space="0" w:color="D3D3D3"/>
                              <w:bottom w:val="single" w:sz="0" w:space="0" w:color="D3D3D3"/>
                              <w:right w:val="single" w:sz="0" w:space="0" w:color="D3D3D3"/>
                            </w:tcBorders>
                          </w:tcPr>
                          <w:p w14:paraId="697637B5"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8</w:t>
                            </w:r>
                          </w:p>
                        </w:tc>
                        <w:tc>
                          <w:tcPr>
                            <w:tcW w:w="0" w:type="auto"/>
                            <w:tcBorders>
                              <w:top w:val="single" w:sz="0" w:space="0" w:color="D3D3D3"/>
                              <w:left w:val="single" w:sz="0" w:space="0" w:color="D3D3D3"/>
                              <w:bottom w:val="single" w:sz="0" w:space="0" w:color="D3D3D3"/>
                              <w:right w:val="single" w:sz="0" w:space="0" w:color="D3D3D3"/>
                            </w:tcBorders>
                          </w:tcPr>
                          <w:p w14:paraId="7743F8B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5</w:t>
                            </w:r>
                          </w:p>
                        </w:tc>
                      </w:tr>
                      <w:tr w:rsidR="005C2A57" w14:paraId="572240BB"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4FBF0880" w14:textId="77777777" w:rsidR="005C2A57" w:rsidRPr="00B5620C" w:rsidRDefault="005C2A57" w:rsidP="005C2A57">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EB5FA27"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35</w:t>
                            </w:r>
                          </w:p>
                        </w:tc>
                        <w:tc>
                          <w:tcPr>
                            <w:tcW w:w="0" w:type="auto"/>
                            <w:tcBorders>
                              <w:top w:val="single" w:sz="0" w:space="0" w:color="D3D3D3"/>
                              <w:left w:val="single" w:sz="0" w:space="0" w:color="D3D3D3"/>
                              <w:bottom w:val="single" w:sz="2" w:space="0" w:color="D3D3D3"/>
                              <w:right w:val="single" w:sz="0" w:space="0" w:color="D3D3D3"/>
                            </w:tcBorders>
                          </w:tcPr>
                          <w:p w14:paraId="564A9A56"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50</w:t>
                            </w:r>
                          </w:p>
                        </w:tc>
                        <w:tc>
                          <w:tcPr>
                            <w:tcW w:w="0" w:type="auto"/>
                            <w:tcBorders>
                              <w:top w:val="single" w:sz="0" w:space="0" w:color="D3D3D3"/>
                              <w:left w:val="single" w:sz="0" w:space="0" w:color="D3D3D3"/>
                              <w:bottom w:val="single" w:sz="2" w:space="0" w:color="D3D3D3"/>
                              <w:right w:val="single" w:sz="0" w:space="0" w:color="D3D3D3"/>
                            </w:tcBorders>
                          </w:tcPr>
                          <w:p w14:paraId="070FABF0"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 [0.08, 0.23]</w:t>
                            </w:r>
                          </w:p>
                        </w:tc>
                        <w:tc>
                          <w:tcPr>
                            <w:tcW w:w="0" w:type="auto"/>
                            <w:tcBorders>
                              <w:top w:val="single" w:sz="0" w:space="0" w:color="D3D3D3"/>
                              <w:left w:val="single" w:sz="0" w:space="0" w:color="D3D3D3"/>
                              <w:bottom w:val="single" w:sz="2" w:space="0" w:color="D3D3D3"/>
                              <w:right w:val="single" w:sz="0" w:space="0" w:color="D3D3D3"/>
                            </w:tcBorders>
                          </w:tcPr>
                          <w:p w14:paraId="7F43CFBB"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0.000</w:t>
                            </w:r>
                          </w:p>
                        </w:tc>
                        <w:tc>
                          <w:tcPr>
                            <w:tcW w:w="0" w:type="auto"/>
                            <w:tcBorders>
                              <w:top w:val="single" w:sz="0" w:space="0" w:color="D3D3D3"/>
                              <w:left w:val="single" w:sz="0" w:space="0" w:color="D3D3D3"/>
                              <w:bottom w:val="single" w:sz="2" w:space="0" w:color="D3D3D3"/>
                              <w:right w:val="single" w:sz="0" w:space="0" w:color="D3D3D3"/>
                            </w:tcBorders>
                          </w:tcPr>
                          <w:p w14:paraId="678525F4"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19.7</w:t>
                            </w:r>
                          </w:p>
                        </w:tc>
                        <w:tc>
                          <w:tcPr>
                            <w:tcW w:w="0" w:type="auto"/>
                            <w:tcBorders>
                              <w:top w:val="single" w:sz="0" w:space="0" w:color="D3D3D3"/>
                              <w:left w:val="single" w:sz="0" w:space="0" w:color="D3D3D3"/>
                              <w:bottom w:val="single" w:sz="2" w:space="0" w:color="D3D3D3"/>
                              <w:right w:val="single" w:sz="0" w:space="0" w:color="D3D3D3"/>
                            </w:tcBorders>
                          </w:tcPr>
                          <w:p w14:paraId="7A0DE691"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1</w:t>
                            </w:r>
                          </w:p>
                        </w:tc>
                        <w:tc>
                          <w:tcPr>
                            <w:tcW w:w="0" w:type="auto"/>
                            <w:tcBorders>
                              <w:top w:val="single" w:sz="0" w:space="0" w:color="D3D3D3"/>
                              <w:left w:val="single" w:sz="0" w:space="0" w:color="D3D3D3"/>
                              <w:bottom w:val="single" w:sz="2" w:space="0" w:color="D3D3D3"/>
                              <w:right w:val="single" w:sz="0" w:space="0" w:color="D3D3D3"/>
                            </w:tcBorders>
                          </w:tcPr>
                          <w:p w14:paraId="02533C38"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5 [0, 0.5]</w:t>
                            </w:r>
                          </w:p>
                        </w:tc>
                        <w:tc>
                          <w:tcPr>
                            <w:tcW w:w="0" w:type="auto"/>
                            <w:tcBorders>
                              <w:top w:val="single" w:sz="0" w:space="0" w:color="D3D3D3"/>
                              <w:left w:val="single" w:sz="0" w:space="0" w:color="D3D3D3"/>
                              <w:bottom w:val="single" w:sz="2" w:space="0" w:color="D3D3D3"/>
                              <w:right w:val="single" w:sz="0" w:space="0" w:color="D3D3D3"/>
                            </w:tcBorders>
                          </w:tcPr>
                          <w:p w14:paraId="4E39E76A" w14:textId="77777777" w:rsidR="005C2A57" w:rsidRPr="003F43FB" w:rsidRDefault="005C2A57" w:rsidP="005C2A57">
                            <w:pPr>
                              <w:keepNext/>
                              <w:spacing w:after="60"/>
                              <w:rPr>
                                <w:rFonts w:ascii="Times New Roman" w:hAnsi="Times New Roman" w:cs="Times New Roman"/>
                                <w:i/>
                                <w:iCs/>
                                <w:sz w:val="18"/>
                                <w:szCs w:val="20"/>
                              </w:rPr>
                            </w:pPr>
                            <w:r w:rsidRPr="003F43FB">
                              <w:rPr>
                                <w:rFonts w:ascii="Times New Roman" w:hAnsi="Times New Roman" w:cs="Times New Roman"/>
                                <w:i/>
                                <w:iCs/>
                                <w:sz w:val="20"/>
                              </w:rPr>
                              <w:t>0.048</w:t>
                            </w:r>
                          </w:p>
                        </w:tc>
                        <w:tc>
                          <w:tcPr>
                            <w:tcW w:w="0" w:type="auto"/>
                            <w:tcBorders>
                              <w:top w:val="single" w:sz="0" w:space="0" w:color="D3D3D3"/>
                              <w:left w:val="single" w:sz="0" w:space="0" w:color="D3D3D3"/>
                              <w:bottom w:val="single" w:sz="2" w:space="0" w:color="D3D3D3"/>
                              <w:right w:val="single" w:sz="0" w:space="0" w:color="D3D3D3"/>
                            </w:tcBorders>
                          </w:tcPr>
                          <w:p w14:paraId="1E6FBAC2" w14:textId="77777777" w:rsidR="005C2A57" w:rsidRPr="003F43FB" w:rsidRDefault="005C2A57" w:rsidP="005C2A57">
                            <w:pPr>
                              <w:keepNext/>
                              <w:spacing w:after="60"/>
                              <w:rPr>
                                <w:rFonts w:ascii="Times New Roman" w:hAnsi="Times New Roman" w:cs="Times New Roman"/>
                                <w:b/>
                                <w:bCs/>
                                <w:sz w:val="18"/>
                                <w:szCs w:val="20"/>
                              </w:rPr>
                            </w:pPr>
                            <w:r w:rsidRPr="003F43FB">
                              <w:rPr>
                                <w:rFonts w:ascii="Times New Roman" w:hAnsi="Times New Roman" w:cs="Times New Roman"/>
                                <w:b/>
                                <w:bCs/>
                                <w:sz w:val="20"/>
                              </w:rPr>
                              <w:t>3.4</w:t>
                            </w:r>
                          </w:p>
                        </w:tc>
                        <w:tc>
                          <w:tcPr>
                            <w:tcW w:w="0" w:type="auto"/>
                            <w:tcBorders>
                              <w:top w:val="single" w:sz="0" w:space="0" w:color="D3D3D3"/>
                              <w:left w:val="single" w:sz="0" w:space="0" w:color="D3D3D3"/>
                              <w:bottom w:val="single" w:sz="2" w:space="0" w:color="D3D3D3"/>
                              <w:right w:val="single" w:sz="0" w:space="0" w:color="D3D3D3"/>
                            </w:tcBorders>
                          </w:tcPr>
                          <w:p w14:paraId="3F5C6883"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20</w:t>
                            </w:r>
                          </w:p>
                        </w:tc>
                      </w:tr>
                      <w:tr w:rsidR="005C2A57" w14:paraId="73C787E9"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81A294A" w14:textId="77777777" w:rsidR="005C2A57" w:rsidRPr="00B5620C" w:rsidRDefault="005C2A57" w:rsidP="005C2A57">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EAED02C"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3753574"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12905439"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9.67) = 2.32</w:t>
                            </w:r>
                          </w:p>
                        </w:tc>
                        <w:tc>
                          <w:tcPr>
                            <w:tcW w:w="0" w:type="auto"/>
                            <w:tcBorders>
                              <w:top w:val="single" w:sz="2" w:space="0" w:color="D3D3D3"/>
                              <w:left w:val="single" w:sz="2" w:space="0" w:color="D3D3D3"/>
                              <w:bottom w:val="single" w:sz="4" w:space="0" w:color="auto"/>
                              <w:right w:val="single" w:sz="2" w:space="0" w:color="D3D3D3"/>
                            </w:tcBorders>
                          </w:tcPr>
                          <w:p w14:paraId="45FBC13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0</w:t>
                            </w:r>
                          </w:p>
                        </w:tc>
                        <w:tc>
                          <w:tcPr>
                            <w:tcW w:w="0" w:type="auto"/>
                            <w:tcBorders>
                              <w:top w:val="single" w:sz="2" w:space="0" w:color="D3D3D3"/>
                              <w:left w:val="single" w:sz="2" w:space="0" w:color="D3D3D3"/>
                              <w:bottom w:val="single" w:sz="4" w:space="0" w:color="auto"/>
                              <w:right w:val="single" w:sz="2" w:space="0" w:color="D3D3D3"/>
                            </w:tcBorders>
                          </w:tcPr>
                          <w:p w14:paraId="662FF86D"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95A563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9A9ABE1" w14:textId="77777777" w:rsidR="005C2A57" w:rsidRPr="003F43FB" w:rsidRDefault="005C2A57" w:rsidP="005C2A57">
                            <w:pPr>
                              <w:keepNext/>
                              <w:spacing w:after="60"/>
                              <w:rPr>
                                <w:rFonts w:ascii="Times New Roman" w:hAnsi="Times New Roman" w:cs="Times New Roman"/>
                                <w:sz w:val="18"/>
                                <w:szCs w:val="20"/>
                              </w:rPr>
                            </w:pPr>
                            <w:proofErr w:type="gramStart"/>
                            <w:r w:rsidRPr="003F43FB">
                              <w:rPr>
                                <w:rFonts w:ascii="Times New Roman" w:hAnsi="Times New Roman" w:cs="Times New Roman"/>
                                <w:sz w:val="20"/>
                              </w:rPr>
                              <w:t>F(</w:t>
                            </w:r>
                            <w:proofErr w:type="gramEnd"/>
                            <w:r w:rsidRPr="003F43FB">
                              <w:rPr>
                                <w:rFonts w:ascii="Times New Roman" w:hAnsi="Times New Roman" w:cs="Times New Roman"/>
                                <w:sz w:val="20"/>
                              </w:rPr>
                              <w:t>1, 13.1) = 2.2</w:t>
                            </w:r>
                          </w:p>
                        </w:tc>
                        <w:tc>
                          <w:tcPr>
                            <w:tcW w:w="0" w:type="auto"/>
                            <w:tcBorders>
                              <w:top w:val="single" w:sz="2" w:space="0" w:color="D3D3D3"/>
                              <w:left w:val="single" w:sz="2" w:space="0" w:color="D3D3D3"/>
                              <w:bottom w:val="single" w:sz="4" w:space="0" w:color="auto"/>
                              <w:right w:val="single" w:sz="2" w:space="0" w:color="D3D3D3"/>
                            </w:tcBorders>
                          </w:tcPr>
                          <w:p w14:paraId="7D33D045" w14:textId="77777777" w:rsidR="005C2A57" w:rsidRPr="003F43FB" w:rsidRDefault="005C2A57" w:rsidP="005C2A57">
                            <w:pPr>
                              <w:keepNext/>
                              <w:spacing w:after="60"/>
                              <w:rPr>
                                <w:rFonts w:ascii="Times New Roman" w:hAnsi="Times New Roman" w:cs="Times New Roman"/>
                                <w:sz w:val="18"/>
                                <w:szCs w:val="20"/>
                              </w:rPr>
                            </w:pPr>
                            <w:r w:rsidRPr="003F43FB">
                              <w:rPr>
                                <w:rFonts w:ascii="Times New Roman" w:hAnsi="Times New Roman" w:cs="Times New Roman"/>
                                <w:sz w:val="20"/>
                              </w:rPr>
                              <w:t>0.162</w:t>
                            </w:r>
                          </w:p>
                        </w:tc>
                        <w:tc>
                          <w:tcPr>
                            <w:tcW w:w="0" w:type="auto"/>
                            <w:tcBorders>
                              <w:top w:val="single" w:sz="2" w:space="0" w:color="D3D3D3"/>
                              <w:left w:val="single" w:sz="2" w:space="0" w:color="D3D3D3"/>
                              <w:bottom w:val="single" w:sz="4" w:space="0" w:color="auto"/>
                              <w:right w:val="single" w:sz="2" w:space="0" w:color="D3D3D3"/>
                            </w:tcBorders>
                          </w:tcPr>
                          <w:p w14:paraId="47C9D8E2" w14:textId="77777777" w:rsidR="005C2A57" w:rsidRPr="003F43FB" w:rsidRDefault="005C2A57" w:rsidP="005C2A57">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25922CA5" w14:textId="77777777" w:rsidR="005C2A57" w:rsidRPr="003F43FB" w:rsidRDefault="005C2A57" w:rsidP="005C2A57">
                            <w:pPr>
                              <w:keepNext/>
                              <w:spacing w:after="60"/>
                              <w:rPr>
                                <w:rFonts w:ascii="Times New Roman" w:hAnsi="Times New Roman" w:cs="Times New Roman"/>
                                <w:sz w:val="18"/>
                                <w:szCs w:val="20"/>
                              </w:rPr>
                            </w:pPr>
                          </w:p>
                        </w:tc>
                      </w:tr>
                    </w:tbl>
                    <w:p w14:paraId="0601AA77" w14:textId="77777777" w:rsidR="005C2A57" w:rsidRPr="00A737D5" w:rsidRDefault="005C2A57" w:rsidP="005C2A57">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6CE40718" w14:textId="614FC1AC" w:rsidR="005C2A57" w:rsidRDefault="005C2A57"/>
                  </w:txbxContent>
                </v:textbox>
                <w10:wrap type="square" anchorx="page"/>
              </v:shape>
            </w:pict>
          </mc:Fallback>
        </mc:AlternateContent>
      </w:r>
      <w:r>
        <w:rPr>
          <w:rFonts w:eastAsia="Times New Roman"/>
          <w:lang w:val="en-US"/>
        </w:rPr>
        <w:br w:type="page"/>
      </w:r>
    </w:p>
    <w:p w14:paraId="4295C13A" w14:textId="4AAC7029" w:rsidR="00BC6C42" w:rsidRDefault="00F527A5">
      <w:pPr>
        <w:rPr>
          <w:rFonts w:eastAsia="Times New Roman"/>
          <w:lang w:val="en-US"/>
        </w:rPr>
      </w:pPr>
      <w:r w:rsidRPr="00F527A5">
        <w:rPr>
          <w:rFonts w:eastAsia="Times New Roman"/>
          <w:noProof/>
          <w:lang w:val="en-US"/>
        </w:rPr>
        <w:lastRenderedPageBreak/>
        <mc:AlternateContent>
          <mc:Choice Requires="wps">
            <w:drawing>
              <wp:anchor distT="45720" distB="45720" distL="114300" distR="114300" simplePos="0" relativeHeight="251674624" behindDoc="0" locked="0" layoutInCell="1" allowOverlap="1" wp14:anchorId="5457B028" wp14:editId="01FB14AD">
                <wp:simplePos x="0" y="0"/>
                <wp:positionH relativeFrom="page">
                  <wp:align>right</wp:align>
                </wp:positionH>
                <wp:positionV relativeFrom="paragraph">
                  <wp:posOffset>614680</wp:posOffset>
                </wp:positionV>
                <wp:extent cx="7987665" cy="6776085"/>
                <wp:effectExtent l="0" t="3810" r="9525" b="952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87665" cy="6776085"/>
                        </a:xfrm>
                        <a:prstGeom prst="rect">
                          <a:avLst/>
                        </a:prstGeom>
                        <a:solidFill>
                          <a:srgbClr val="FFFFFF"/>
                        </a:solidFill>
                        <a:ln w="9525">
                          <a:noFill/>
                          <a:miter lim="800000"/>
                          <a:headEnd/>
                          <a:tailEnd/>
                        </a:ln>
                      </wps:spPr>
                      <wps:txbx>
                        <w:txbxContent>
                          <w:p w14:paraId="67A02A2A" w14:textId="77777777" w:rsidR="00F527A5" w:rsidRPr="002D643F" w:rsidRDefault="00F527A5" w:rsidP="00F527A5">
                            <w:pPr>
                              <w:jc w:val="both"/>
                            </w:pPr>
                            <w:r w:rsidRPr="00CE4192">
                              <w:rPr>
                                <w:b/>
                                <w:bCs/>
                              </w:rPr>
                              <w:t>TABLE 8</w:t>
                            </w:r>
                            <w:r>
                              <w:t xml:space="preserve"> Methodologically informed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89"/>
                              <w:gridCol w:w="656"/>
                              <w:gridCol w:w="635"/>
                              <w:gridCol w:w="1512"/>
                              <w:gridCol w:w="554"/>
                              <w:gridCol w:w="676"/>
                              <w:gridCol w:w="1426"/>
                              <w:gridCol w:w="2116"/>
                              <w:gridCol w:w="598"/>
                              <w:gridCol w:w="647"/>
                              <w:gridCol w:w="1170"/>
                            </w:tblGrid>
                            <w:tr w:rsidR="00F527A5" w14:paraId="74A9356E"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4148"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26"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60"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0"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6"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67"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60"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596"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60"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596"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0" w:type="auto"/>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167"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9.58) = 7.68</w:t>
                                  </w:r>
                                </w:p>
                              </w:tc>
                              <w:tc>
                                <w:tcPr>
                                  <w:tcW w:w="0" w:type="auto"/>
                                  <w:tcBorders>
                                    <w:top w:val="single" w:sz="0" w:space="0" w:color="D3D3D3"/>
                                    <w:left w:val="single" w:sz="0" w:space="0" w:color="D3D3D3"/>
                                    <w:bottom w:val="single" w:sz="0" w:space="0" w:color="D3D3D3"/>
                                    <w:right w:val="single" w:sz="0" w:space="0" w:color="D3D3D3"/>
                                  </w:tcBorders>
                                </w:tcPr>
                                <w:p w14:paraId="5ECCC3EA"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4C1B822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71) = 6.47</w:t>
                                  </w:r>
                                </w:p>
                              </w:tc>
                              <w:tc>
                                <w:tcPr>
                                  <w:tcW w:w="596" w:type="dxa"/>
                                  <w:tcBorders>
                                    <w:top w:val="single" w:sz="0" w:space="0" w:color="D3D3D3"/>
                                    <w:left w:val="single" w:sz="0" w:space="0" w:color="D3D3D3"/>
                                    <w:bottom w:val="single" w:sz="0" w:space="0" w:color="D3D3D3"/>
                                    <w:right w:val="single" w:sz="0" w:space="0" w:color="D3D3D3"/>
                                  </w:tcBorders>
                                </w:tcPr>
                                <w:p w14:paraId="565BDE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21</w:t>
                                  </w:r>
                                </w:p>
                              </w:tc>
                              <w:tc>
                                <w:tcPr>
                                  <w:tcW w:w="0" w:type="auto"/>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60"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2110"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596"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0" w:type="auto"/>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167"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60"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03) = 0.74</w:t>
                                  </w:r>
                                </w:p>
                              </w:tc>
                              <w:tc>
                                <w:tcPr>
                                  <w:tcW w:w="0" w:type="auto"/>
                                  <w:tcBorders>
                                    <w:top w:val="single" w:sz="0" w:space="0" w:color="D3D3D3"/>
                                    <w:left w:val="single" w:sz="0" w:space="0" w:color="D3D3D3"/>
                                    <w:bottom w:val="single" w:sz="0" w:space="0" w:color="D3D3D3"/>
                                    <w:right w:val="single" w:sz="0" w:space="0" w:color="D3D3D3"/>
                                  </w:tcBorders>
                                </w:tcPr>
                                <w:p w14:paraId="2F199F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18</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544247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9.76) = 0.46</w:t>
                                  </w:r>
                                </w:p>
                              </w:tc>
                              <w:tc>
                                <w:tcPr>
                                  <w:tcW w:w="596" w:type="dxa"/>
                                  <w:tcBorders>
                                    <w:top w:val="single" w:sz="0" w:space="0" w:color="D3D3D3"/>
                                    <w:left w:val="single" w:sz="0" w:space="0" w:color="D3D3D3"/>
                                    <w:bottom w:val="single" w:sz="0" w:space="0" w:color="D3D3D3"/>
                                    <w:right w:val="single" w:sz="0" w:space="0" w:color="D3D3D3"/>
                                  </w:tcBorders>
                                </w:tcPr>
                                <w:p w14:paraId="0237FA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514</w:t>
                                  </w:r>
                                </w:p>
                              </w:tc>
                              <w:tc>
                                <w:tcPr>
                                  <w:tcW w:w="0" w:type="auto"/>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60"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596"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167"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60"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596"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0" w:type="auto"/>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167"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2.74) = 5.26</w:t>
                                  </w:r>
                                </w:p>
                              </w:tc>
                              <w:tc>
                                <w:tcPr>
                                  <w:tcW w:w="0" w:type="auto"/>
                                  <w:tcBorders>
                                    <w:top w:val="single" w:sz="0" w:space="0" w:color="D3D3D3"/>
                                    <w:left w:val="single" w:sz="0" w:space="0" w:color="D3D3D3"/>
                                    <w:bottom w:val="single" w:sz="0" w:space="0" w:color="D3D3D3"/>
                                    <w:right w:val="single" w:sz="0" w:space="0" w:color="D3D3D3"/>
                                  </w:tcBorders>
                                </w:tcPr>
                                <w:p w14:paraId="5848D2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31</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C08AB6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5) = 0.96</w:t>
                                  </w:r>
                                </w:p>
                              </w:tc>
                              <w:tc>
                                <w:tcPr>
                                  <w:tcW w:w="596" w:type="dxa"/>
                                  <w:tcBorders>
                                    <w:top w:val="single" w:sz="0" w:space="0" w:color="D3D3D3"/>
                                    <w:left w:val="single" w:sz="0" w:space="0" w:color="D3D3D3"/>
                                    <w:bottom w:val="single" w:sz="0" w:space="0" w:color="D3D3D3"/>
                                    <w:right w:val="single" w:sz="0" w:space="0" w:color="D3D3D3"/>
                                  </w:tcBorders>
                                </w:tcPr>
                                <w:p w14:paraId="23A4B28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0</w:t>
                                  </w:r>
                                </w:p>
                              </w:tc>
                              <w:tc>
                                <w:tcPr>
                                  <w:tcW w:w="0" w:type="auto"/>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60"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2110"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596"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167"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60"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2110"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0" w:type="auto"/>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167"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12) = 0.7</w:t>
                                  </w:r>
                                </w:p>
                              </w:tc>
                              <w:tc>
                                <w:tcPr>
                                  <w:tcW w:w="0" w:type="auto"/>
                                  <w:tcBorders>
                                    <w:top w:val="single" w:sz="0" w:space="0" w:color="D3D3D3"/>
                                    <w:left w:val="single" w:sz="0" w:space="0" w:color="D3D3D3"/>
                                    <w:bottom w:val="single" w:sz="0" w:space="0" w:color="D3D3D3"/>
                                    <w:right w:val="single" w:sz="0" w:space="0" w:color="D3D3D3"/>
                                  </w:tcBorders>
                                </w:tcPr>
                                <w:p w14:paraId="15F765C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31</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DCB222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0.89) = 0.02</w:t>
                                  </w:r>
                                </w:p>
                              </w:tc>
                              <w:tc>
                                <w:tcPr>
                                  <w:tcW w:w="596" w:type="dxa"/>
                                  <w:tcBorders>
                                    <w:top w:val="single" w:sz="0" w:space="0" w:color="D3D3D3"/>
                                    <w:left w:val="single" w:sz="0" w:space="0" w:color="D3D3D3"/>
                                    <w:bottom w:val="single" w:sz="0" w:space="0" w:color="D3D3D3"/>
                                    <w:right w:val="single" w:sz="0" w:space="0" w:color="D3D3D3"/>
                                  </w:tcBorders>
                                </w:tcPr>
                                <w:p w14:paraId="74EA53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94</w:t>
                                  </w:r>
                                </w:p>
                              </w:tc>
                              <w:tc>
                                <w:tcPr>
                                  <w:tcW w:w="0" w:type="auto"/>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60"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2110"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596"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0" w:type="auto"/>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167"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60"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596"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60"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2110"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596"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0" w:type="auto"/>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167"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2.46) = 3.3</w:t>
                                  </w:r>
                                </w:p>
                              </w:tc>
                              <w:tc>
                                <w:tcPr>
                                  <w:tcW w:w="0" w:type="auto"/>
                                  <w:tcBorders>
                                    <w:top w:val="single" w:sz="0" w:space="0" w:color="D3D3D3"/>
                                    <w:left w:val="single" w:sz="0" w:space="0" w:color="D3D3D3"/>
                                    <w:bottom w:val="single" w:sz="0" w:space="0" w:color="D3D3D3"/>
                                    <w:right w:val="single" w:sz="0" w:space="0" w:color="D3D3D3"/>
                                  </w:tcBorders>
                                </w:tcPr>
                                <w:p w14:paraId="740E34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1</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FC9788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3.71) = 0.89</w:t>
                                  </w:r>
                                </w:p>
                              </w:tc>
                              <w:tc>
                                <w:tcPr>
                                  <w:tcW w:w="596" w:type="dxa"/>
                                  <w:tcBorders>
                                    <w:top w:val="single" w:sz="0" w:space="0" w:color="D3D3D3"/>
                                    <w:left w:val="single" w:sz="0" w:space="0" w:color="D3D3D3"/>
                                    <w:bottom w:val="single" w:sz="0" w:space="0" w:color="D3D3D3"/>
                                    <w:right w:val="single" w:sz="0" w:space="0" w:color="D3D3D3"/>
                                  </w:tcBorders>
                                </w:tcPr>
                                <w:p w14:paraId="4F20A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82</w:t>
                                  </w:r>
                                </w:p>
                              </w:tc>
                              <w:tc>
                                <w:tcPr>
                                  <w:tcW w:w="0" w:type="auto"/>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60"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596"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167"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60"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596"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7.97) = 0</w:t>
                                  </w:r>
                                </w:p>
                              </w:tc>
                              <w:tc>
                                <w:tcPr>
                                  <w:tcW w:w="0" w:type="auto"/>
                                  <w:tcBorders>
                                    <w:top w:val="single" w:sz="2" w:space="0" w:color="D3D3D3"/>
                                    <w:left w:val="single" w:sz="2" w:space="0" w:color="D3D3D3"/>
                                    <w:bottom w:val="single" w:sz="4" w:space="0" w:color="auto"/>
                                    <w:right w:val="single" w:sz="2" w:space="0" w:color="D3D3D3"/>
                                  </w:tcBorders>
                                </w:tcPr>
                                <w:p w14:paraId="198421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9</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2" w:space="0" w:color="D3D3D3"/>
                                    <w:left w:val="single" w:sz="2" w:space="0" w:color="D3D3D3"/>
                                    <w:bottom w:val="single" w:sz="4" w:space="0" w:color="auto"/>
                                    <w:right w:val="single" w:sz="2" w:space="0" w:color="D3D3D3"/>
                                  </w:tcBorders>
                                </w:tcPr>
                                <w:p w14:paraId="56A3BA7A"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95) = 1</w:t>
                                  </w:r>
                                </w:p>
                              </w:tc>
                              <w:tc>
                                <w:tcPr>
                                  <w:tcW w:w="596" w:type="dxa"/>
                                  <w:tcBorders>
                                    <w:top w:val="single" w:sz="2" w:space="0" w:color="D3D3D3"/>
                                    <w:left w:val="single" w:sz="2" w:space="0" w:color="D3D3D3"/>
                                    <w:bottom w:val="single" w:sz="4" w:space="0" w:color="auto"/>
                                    <w:right w:val="single" w:sz="2" w:space="0" w:color="D3D3D3"/>
                                  </w:tcBorders>
                                </w:tcPr>
                                <w:p w14:paraId="6235BF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7</w:t>
                                  </w:r>
                                </w:p>
                              </w:tc>
                              <w:tc>
                                <w:tcPr>
                                  <w:tcW w:w="0" w:type="auto"/>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57B028" id="_x0000_s1054" type="#_x0000_t202" style="position:absolute;margin-left:577.75pt;margin-top:48.4pt;width:628.95pt;height:533.55pt;rotation:-90;z-index:251674624;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AAGgIAAA4EAAAOAAAAZHJzL2Uyb0RvYy54bWysk92u0zAMx++ReIco96zbtM9q3dFhhyGk&#10;w4d04AHSNF0j0jg42drx9DhZtQ24Q/QiiuP0b/tnZ/PQt4adFHoNtuCT0ZgzZSVU2h4K/u3r/s2K&#10;Mx+ErYQBqwp+Vp4/bF+/2nQuV1NowFQKGYlYn3eu4E0ILs8yLxvVCj8Cpyw5a8BWBDLxkFUoOlJv&#10;TTYdjxdZB1g5BKm8p9Oni5Nvk35dKxk+17VXgZmCU24hrZjWMq7ZdiPyAwrXaDmkIf4hi1ZoS0Gv&#10;Uk8iCHZE/ZdUqyWChzqMJLQZ1LWWKtVA1UzGf1Tz0ginUi0Ex7srJv//ZOWn04v7giz0b6GnBqYi&#10;vHsG+d0zC7tG2IN6RISuUaKiwJOILOucz4dfI2qf+yhSdh+hoiaLY4Ak1NfYMgSiPllQt+hLx1Q2&#10;o2DUj/O1B6oPTNLhcr1aLhZzziT5FsvlYryap5Aij2qRsUMf3itoWdwUHKnJSVacnn2I2d2uxOse&#10;jK722phk4KHcGWQnQQOxT9+g/ts1Y1lX8PV8Ok/KFuL/aVZaHWhgjW4LvrpUlI4jnXe2SvsgtLns&#10;KRNjB1yR0IVV6Mue6YqgrGLsiK+E6kwAEyrCQg+KCmsAf3LW0XAW3P84ClScmQ+WmrCezGZxmpMx&#10;my+nZOC9p7z3CCtJquCBs8t2F9ILiDwsPFKzap243TIZcqahSziHBxKn+t5Ot27PePsLAAD//wMA&#10;UEsDBBQABgAIAAAAIQCtAJ+x4gAAAAoBAAAPAAAAZHJzL2Rvd25yZXYueG1sTI9NS8NAEIbvgv9h&#10;GcGL2E1jk5qYTZHiB70ItiL0ts2OSTA7G7LbNvrrOz3paT7el3eeKRaj7cQBB986UjCdRCCQKmda&#10;qhV8bJ5v70H4oMnozhEq+EEPi/LyotC5cUd6x8M61IJDyOdaQRNCn0vpqwat9hPXI7H25QarA49D&#10;Lc2gjxxuOxlHUSqtbokvNLrHZYPV93pvFcxf39JtWNrfdvsSrbKnG7vqZ59KXV+Njw8gAo7hzwxn&#10;fEaHkpl2bk/Gi05BlszYyXsuZ3maxgmIHXdxkt2BLAv5/4XyBAAA//8DAFBLAQItABQABgAIAAAA&#10;IQC2gziS/gAAAOEBAAATAAAAAAAAAAAAAAAAAAAAAABbQ29udGVudF9UeXBlc10ueG1sUEsBAi0A&#10;FAAGAAgAAAAhADj9If/WAAAAlAEAAAsAAAAAAAAAAAAAAAAALwEAAF9yZWxzLy5yZWxzUEsBAi0A&#10;FAAGAAgAAAAhADGP4AAaAgAADgQAAA4AAAAAAAAAAAAAAAAALgIAAGRycy9lMm9Eb2MueG1sUEsB&#10;Ai0AFAAGAAgAAAAhAK0An7HiAAAACgEAAA8AAAAAAAAAAAAAAAAAdAQAAGRycy9kb3ducmV2Lnht&#10;bFBLBQYAAAAABAAEAPMAAACDBQAAAAA=&#10;" stroked="f">
                <v:textbox>
                  <w:txbxContent>
                    <w:p w14:paraId="67A02A2A" w14:textId="77777777" w:rsidR="00F527A5" w:rsidRPr="002D643F" w:rsidRDefault="00F527A5" w:rsidP="00F527A5">
                      <w:pPr>
                        <w:jc w:val="both"/>
                      </w:pPr>
                      <w:r w:rsidRPr="00CE4192">
                        <w:rPr>
                          <w:b/>
                          <w:bCs/>
                        </w:rPr>
                        <w:t>TABLE 8</w:t>
                      </w:r>
                      <w:r>
                        <w:t xml:space="preserve"> Methodologically informed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89"/>
                        <w:gridCol w:w="656"/>
                        <w:gridCol w:w="635"/>
                        <w:gridCol w:w="1512"/>
                        <w:gridCol w:w="554"/>
                        <w:gridCol w:w="676"/>
                        <w:gridCol w:w="1426"/>
                        <w:gridCol w:w="2116"/>
                        <w:gridCol w:w="598"/>
                        <w:gridCol w:w="647"/>
                        <w:gridCol w:w="1170"/>
                      </w:tblGrid>
                      <w:tr w:rsidR="00F527A5" w14:paraId="74A9356E"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4148"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26"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60"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0"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6"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67"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60"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596"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60"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596"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0" w:type="auto"/>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167"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9.58) = 7.68</w:t>
                            </w:r>
                          </w:p>
                        </w:tc>
                        <w:tc>
                          <w:tcPr>
                            <w:tcW w:w="0" w:type="auto"/>
                            <w:tcBorders>
                              <w:top w:val="single" w:sz="0" w:space="0" w:color="D3D3D3"/>
                              <w:left w:val="single" w:sz="0" w:space="0" w:color="D3D3D3"/>
                              <w:bottom w:val="single" w:sz="0" w:space="0" w:color="D3D3D3"/>
                              <w:right w:val="single" w:sz="0" w:space="0" w:color="D3D3D3"/>
                            </w:tcBorders>
                          </w:tcPr>
                          <w:p w14:paraId="5ECCC3EA"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4C1B822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71) = 6.47</w:t>
                            </w:r>
                          </w:p>
                        </w:tc>
                        <w:tc>
                          <w:tcPr>
                            <w:tcW w:w="596" w:type="dxa"/>
                            <w:tcBorders>
                              <w:top w:val="single" w:sz="0" w:space="0" w:color="D3D3D3"/>
                              <w:left w:val="single" w:sz="0" w:space="0" w:color="D3D3D3"/>
                              <w:bottom w:val="single" w:sz="0" w:space="0" w:color="D3D3D3"/>
                              <w:right w:val="single" w:sz="0" w:space="0" w:color="D3D3D3"/>
                            </w:tcBorders>
                          </w:tcPr>
                          <w:p w14:paraId="565BDE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21</w:t>
                            </w:r>
                          </w:p>
                        </w:tc>
                        <w:tc>
                          <w:tcPr>
                            <w:tcW w:w="0" w:type="auto"/>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60"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2110"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596"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0" w:type="auto"/>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167"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60"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03) = 0.74</w:t>
                            </w:r>
                          </w:p>
                        </w:tc>
                        <w:tc>
                          <w:tcPr>
                            <w:tcW w:w="0" w:type="auto"/>
                            <w:tcBorders>
                              <w:top w:val="single" w:sz="0" w:space="0" w:color="D3D3D3"/>
                              <w:left w:val="single" w:sz="0" w:space="0" w:color="D3D3D3"/>
                              <w:bottom w:val="single" w:sz="0" w:space="0" w:color="D3D3D3"/>
                              <w:right w:val="single" w:sz="0" w:space="0" w:color="D3D3D3"/>
                            </w:tcBorders>
                          </w:tcPr>
                          <w:p w14:paraId="2F199F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18</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544247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9.76) = 0.46</w:t>
                            </w:r>
                          </w:p>
                        </w:tc>
                        <w:tc>
                          <w:tcPr>
                            <w:tcW w:w="596" w:type="dxa"/>
                            <w:tcBorders>
                              <w:top w:val="single" w:sz="0" w:space="0" w:color="D3D3D3"/>
                              <w:left w:val="single" w:sz="0" w:space="0" w:color="D3D3D3"/>
                              <w:bottom w:val="single" w:sz="0" w:space="0" w:color="D3D3D3"/>
                              <w:right w:val="single" w:sz="0" w:space="0" w:color="D3D3D3"/>
                            </w:tcBorders>
                          </w:tcPr>
                          <w:p w14:paraId="0237FA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514</w:t>
                            </w:r>
                          </w:p>
                        </w:tc>
                        <w:tc>
                          <w:tcPr>
                            <w:tcW w:w="0" w:type="auto"/>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60"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596"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167"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60"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2110"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596"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0" w:type="auto"/>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167"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22.74) = 5.26</w:t>
                            </w:r>
                          </w:p>
                        </w:tc>
                        <w:tc>
                          <w:tcPr>
                            <w:tcW w:w="0" w:type="auto"/>
                            <w:tcBorders>
                              <w:top w:val="single" w:sz="0" w:space="0" w:color="D3D3D3"/>
                              <w:left w:val="single" w:sz="0" w:space="0" w:color="D3D3D3"/>
                              <w:bottom w:val="single" w:sz="0" w:space="0" w:color="D3D3D3"/>
                              <w:right w:val="single" w:sz="0" w:space="0" w:color="D3D3D3"/>
                            </w:tcBorders>
                          </w:tcPr>
                          <w:p w14:paraId="5848D2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31</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6C08AB6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6.5) = 0.96</w:t>
                            </w:r>
                          </w:p>
                        </w:tc>
                        <w:tc>
                          <w:tcPr>
                            <w:tcW w:w="596" w:type="dxa"/>
                            <w:tcBorders>
                              <w:top w:val="single" w:sz="0" w:space="0" w:color="D3D3D3"/>
                              <w:left w:val="single" w:sz="0" w:space="0" w:color="D3D3D3"/>
                              <w:bottom w:val="single" w:sz="0" w:space="0" w:color="D3D3D3"/>
                              <w:right w:val="single" w:sz="0" w:space="0" w:color="D3D3D3"/>
                            </w:tcBorders>
                          </w:tcPr>
                          <w:p w14:paraId="23A4B28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0</w:t>
                            </w:r>
                          </w:p>
                        </w:tc>
                        <w:tc>
                          <w:tcPr>
                            <w:tcW w:w="0" w:type="auto"/>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60"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2110"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596"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167"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60"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2110"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596"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0" w:type="auto"/>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167"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12) = 0.7</w:t>
                            </w:r>
                          </w:p>
                        </w:tc>
                        <w:tc>
                          <w:tcPr>
                            <w:tcW w:w="0" w:type="auto"/>
                            <w:tcBorders>
                              <w:top w:val="single" w:sz="0" w:space="0" w:color="D3D3D3"/>
                              <w:left w:val="single" w:sz="0" w:space="0" w:color="D3D3D3"/>
                              <w:bottom w:val="single" w:sz="0" w:space="0" w:color="D3D3D3"/>
                              <w:right w:val="single" w:sz="0" w:space="0" w:color="D3D3D3"/>
                            </w:tcBorders>
                          </w:tcPr>
                          <w:p w14:paraId="15F765C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31</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7DCB2228"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0.89) = 0.02</w:t>
                            </w:r>
                          </w:p>
                        </w:tc>
                        <w:tc>
                          <w:tcPr>
                            <w:tcW w:w="596" w:type="dxa"/>
                            <w:tcBorders>
                              <w:top w:val="single" w:sz="0" w:space="0" w:color="D3D3D3"/>
                              <w:left w:val="single" w:sz="0" w:space="0" w:color="D3D3D3"/>
                              <w:bottom w:val="single" w:sz="0" w:space="0" w:color="D3D3D3"/>
                              <w:right w:val="single" w:sz="0" w:space="0" w:color="D3D3D3"/>
                            </w:tcBorders>
                          </w:tcPr>
                          <w:p w14:paraId="74EA53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94</w:t>
                            </w:r>
                          </w:p>
                        </w:tc>
                        <w:tc>
                          <w:tcPr>
                            <w:tcW w:w="0" w:type="auto"/>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60"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2110"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596"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0" w:type="auto"/>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167"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60"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596"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167"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60"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2110"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596"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0" w:type="auto"/>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167"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2.46) = 3.3</w:t>
                            </w:r>
                          </w:p>
                        </w:tc>
                        <w:tc>
                          <w:tcPr>
                            <w:tcW w:w="0" w:type="auto"/>
                            <w:tcBorders>
                              <w:top w:val="single" w:sz="0" w:space="0" w:color="D3D3D3"/>
                              <w:left w:val="single" w:sz="0" w:space="0" w:color="D3D3D3"/>
                              <w:bottom w:val="single" w:sz="0" w:space="0" w:color="D3D3D3"/>
                              <w:right w:val="single" w:sz="0" w:space="0" w:color="D3D3D3"/>
                            </w:tcBorders>
                          </w:tcPr>
                          <w:p w14:paraId="740E34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1</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5FC97880"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2, 3.71) = 0.89</w:t>
                            </w:r>
                          </w:p>
                        </w:tc>
                        <w:tc>
                          <w:tcPr>
                            <w:tcW w:w="596" w:type="dxa"/>
                            <w:tcBorders>
                              <w:top w:val="single" w:sz="0" w:space="0" w:color="D3D3D3"/>
                              <w:left w:val="single" w:sz="0" w:space="0" w:color="D3D3D3"/>
                              <w:bottom w:val="single" w:sz="0" w:space="0" w:color="D3D3D3"/>
                              <w:right w:val="single" w:sz="0" w:space="0" w:color="D3D3D3"/>
                            </w:tcBorders>
                          </w:tcPr>
                          <w:p w14:paraId="4F20A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82</w:t>
                            </w:r>
                          </w:p>
                        </w:tc>
                        <w:tc>
                          <w:tcPr>
                            <w:tcW w:w="0" w:type="auto"/>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596"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60"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2110"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596"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167"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60"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2110"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596"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167"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17.97) = 0</w:t>
                            </w:r>
                          </w:p>
                        </w:tc>
                        <w:tc>
                          <w:tcPr>
                            <w:tcW w:w="0" w:type="auto"/>
                            <w:tcBorders>
                              <w:top w:val="single" w:sz="2" w:space="0" w:color="D3D3D3"/>
                              <w:left w:val="single" w:sz="2" w:space="0" w:color="D3D3D3"/>
                              <w:bottom w:val="single" w:sz="4" w:space="0" w:color="auto"/>
                              <w:right w:val="single" w:sz="2" w:space="0" w:color="D3D3D3"/>
                            </w:tcBorders>
                          </w:tcPr>
                          <w:p w14:paraId="198421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9</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60"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2110" w:type="dxa"/>
                            <w:tcBorders>
                              <w:top w:val="single" w:sz="2" w:space="0" w:color="D3D3D3"/>
                              <w:left w:val="single" w:sz="2" w:space="0" w:color="D3D3D3"/>
                              <w:bottom w:val="single" w:sz="4" w:space="0" w:color="auto"/>
                              <w:right w:val="single" w:sz="2" w:space="0" w:color="D3D3D3"/>
                            </w:tcBorders>
                          </w:tcPr>
                          <w:p w14:paraId="56A3BA7A" w14:textId="77777777" w:rsidR="00F527A5" w:rsidRPr="003F43FB" w:rsidRDefault="00F527A5" w:rsidP="00F527A5">
                            <w:pPr>
                              <w:keepNext/>
                              <w:spacing w:after="60"/>
                              <w:rPr>
                                <w:rFonts w:ascii="Times New Roman" w:hAnsi="Times New Roman" w:cs="Times New Roman"/>
                                <w:sz w:val="18"/>
                                <w:szCs w:val="18"/>
                              </w:rPr>
                            </w:pPr>
                            <w:proofErr w:type="gramStart"/>
                            <w:r w:rsidRPr="003F43FB">
                              <w:rPr>
                                <w:rFonts w:ascii="Times New Roman" w:hAnsi="Times New Roman" w:cs="Times New Roman"/>
                                <w:sz w:val="18"/>
                                <w:szCs w:val="18"/>
                              </w:rPr>
                              <w:t>F(</w:t>
                            </w:r>
                            <w:proofErr w:type="gramEnd"/>
                            <w:r w:rsidRPr="003F43FB">
                              <w:rPr>
                                <w:rFonts w:ascii="Times New Roman" w:hAnsi="Times New Roman" w:cs="Times New Roman"/>
                                <w:sz w:val="18"/>
                                <w:szCs w:val="18"/>
                              </w:rPr>
                              <w:t>1, 7.95) = 1</w:t>
                            </w:r>
                          </w:p>
                        </w:tc>
                        <w:tc>
                          <w:tcPr>
                            <w:tcW w:w="596" w:type="dxa"/>
                            <w:tcBorders>
                              <w:top w:val="single" w:sz="2" w:space="0" w:color="D3D3D3"/>
                              <w:left w:val="single" w:sz="2" w:space="0" w:color="D3D3D3"/>
                              <w:bottom w:val="single" w:sz="4" w:space="0" w:color="auto"/>
                              <w:right w:val="single" w:sz="2" w:space="0" w:color="D3D3D3"/>
                            </w:tcBorders>
                          </w:tcPr>
                          <w:p w14:paraId="6235BF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7</w:t>
                            </w:r>
                          </w:p>
                        </w:tc>
                        <w:tc>
                          <w:tcPr>
                            <w:tcW w:w="0" w:type="auto"/>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167"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v:textbox>
                <w10:wrap type="square" anchorx="page"/>
              </v:shape>
            </w:pict>
          </mc:Fallback>
        </mc:AlternateContent>
      </w:r>
      <w:r w:rsidR="00BC6C42">
        <w:rPr>
          <w:rFonts w:eastAsia="Times New Roman"/>
          <w:lang w:val="en-US"/>
        </w:rPr>
        <w:br w:type="page"/>
      </w:r>
    </w:p>
    <w:p w14:paraId="19D4BFA5" w14:textId="2C892DC8" w:rsidR="007E301D" w:rsidRDefault="007E301D">
      <w:pPr>
        <w:rPr>
          <w:rFonts w:eastAsia="Times New Roman"/>
          <w:lang w:val="en-US"/>
        </w:rPr>
      </w:pPr>
      <w:r w:rsidRPr="007E301D">
        <w:rPr>
          <w:rFonts w:eastAsia="Times New Roman"/>
          <w:noProof/>
          <w:lang w:val="en-US"/>
        </w:rPr>
        <w:lastRenderedPageBreak/>
        <mc:AlternateContent>
          <mc:Choice Requires="wps">
            <w:drawing>
              <wp:anchor distT="45720" distB="45720" distL="114300" distR="114300" simplePos="0" relativeHeight="251676672" behindDoc="0" locked="0" layoutInCell="1" allowOverlap="1" wp14:anchorId="25AE159E" wp14:editId="5110402C">
                <wp:simplePos x="0" y="0"/>
                <wp:positionH relativeFrom="page">
                  <wp:posOffset>245745</wp:posOffset>
                </wp:positionH>
                <wp:positionV relativeFrom="paragraph">
                  <wp:posOffset>1143000</wp:posOffset>
                </wp:positionV>
                <wp:extent cx="7097395" cy="5128895"/>
                <wp:effectExtent l="0" t="6350" r="1905" b="190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097395" cy="5128895"/>
                        </a:xfrm>
                        <a:prstGeom prst="rect">
                          <a:avLst/>
                        </a:prstGeom>
                        <a:solidFill>
                          <a:srgbClr val="FFFFFF"/>
                        </a:solidFill>
                        <a:ln w="9525">
                          <a:noFill/>
                          <a:miter lim="800000"/>
                          <a:headEnd/>
                          <a:tailEnd/>
                        </a:ln>
                      </wps:spPr>
                      <wps:txbx>
                        <w:txbxContent>
                          <w:p w14:paraId="46FACC02" w14:textId="77777777" w:rsidR="007E301D" w:rsidRPr="002D643F" w:rsidRDefault="007E301D" w:rsidP="007E301D">
                            <w:pPr>
                              <w:jc w:val="both"/>
                            </w:pPr>
                            <w:r w:rsidRPr="00CE4192">
                              <w:rPr>
                                <w:b/>
                                <w:bCs/>
                              </w:rPr>
                              <w:t>TABLE 9</w:t>
                            </w:r>
                            <w:r w:rsidRPr="00EA2599">
                              <w:t xml:space="preserve"> </w:t>
                            </w:r>
                            <w:r>
                              <w:t xml:space="preserve">Theoretically informed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159E" id="_x0000_s1055" type="#_x0000_t202" style="position:absolute;margin-left:19.35pt;margin-top:90pt;width:558.85pt;height:403.85pt;rotation:-90;z-index:2516766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e6gHAIAAA4EAAAOAAAAZHJzL2Uyb0RvYy54bWysk82O0zAQx+9IvIPlO01b2t02arpauhQh&#10;LR/SwgM4jtNYOB4zdpuUp2fshG6BGyIHy+Nx/jPzm/Hmrm8NOyn0GmzBZ5MpZ8pKqLQ9FPzrl/2r&#10;FWc+CFsJA1YV/Kw8v9u+fLHpXK7m0ICpFDISsT7vXMGbEFyeZV42qhV+Ak5ZctaArQhk4iGrUHSk&#10;3ppsPp3eZB1g5RCk8p5OHwYn3yb9ulYyfKprrwIzBafcQloxrWVcs+1G5AcUrtFyTEP8Qxat0JaC&#10;XqQeRBDsiPovqVZLBA91mEhoM6hrLVWqgaqZTf+o5qkRTqVaCI53F0z+/8nKj6cn9xlZ6N9ATw1M&#10;RXj3CPKbZxZ2jbAHdY8IXaNERYFnEVnWOZ+Pv0bUPvdRpOw+QEVNFscASaivsWUIRH12Q92iLx1T&#10;2YyCUT/Olx6oPjBJh7fT9e3r9ZIzSb7lbL5akRFDijyqRcYOfXinoGVxU3CkJidZcXr0Ybj660q8&#10;7sHoaq+NSQYeyp1BdhI0EPv0jeq/XTOWdQVfL+fLpGwh/p9mpdWBBtbotuCroaJ0HOm8tVXaB6HN&#10;sKekjR1xRUIDq9CXPdMVQVnH2BFfCdWZACZUhIUeFBXWAP7grKPhLLj/fhSoODPvLTVhPVss4jQn&#10;Y7G8nZOB157y2iOsJKmCB86G7S6kFxB5WLinZtU6cXvOZMyZhi6RHx9InOprO916fsbbnwAAAP//&#10;AwBQSwMEFAAGAAgAAAAhAAbZ5rPjAAAADAEAAA8AAABkcnMvZG93bnJldi54bWxMj01Lw0AQhu+C&#10;/2EZwYvY3cTY2JhNkaKWXgTbIvS2TcYkmJ0N2W0b/fVOT3qbl3l4P/L5aDtxxMG3jjREEwUCqXRV&#10;S7WG7ebl9gGED4Yq0zlCDd/oYV5cXuQmq9yJ3vG4DrVgE/KZ0dCE0GdS+rJBa/zE9Uj8+3SDNYHl&#10;UMtqMCc2t52MlZpKa1rihMb0uGiw/FofrIZ0+TbdhYX9aXevajV7vrGrPvnQ+vpqfHoEEXAMfzCc&#10;63N1KLjT3h2o8qJjPbtLGdUQ3/OmM6BUlIDY8xUlcQqyyOX/EcUvAAAA//8DAFBLAQItABQABgAI&#10;AAAAIQC2gziS/gAAAOEBAAATAAAAAAAAAAAAAAAAAAAAAABbQ29udGVudF9UeXBlc10ueG1sUEsB&#10;Ai0AFAAGAAgAAAAhADj9If/WAAAAlAEAAAsAAAAAAAAAAAAAAAAALwEAAF9yZWxzLy5yZWxzUEsB&#10;Ai0AFAAGAAgAAAAhAKrZ7qAcAgAADgQAAA4AAAAAAAAAAAAAAAAALgIAAGRycy9lMm9Eb2MueG1s&#10;UEsBAi0AFAAGAAgAAAAhAAbZ5rPjAAAADAEAAA8AAAAAAAAAAAAAAAAAdgQAAGRycy9kb3ducmV2&#10;LnhtbFBLBQYAAAAABAAEAPMAAACGBQAAAAA=&#10;" stroked="f">
                <v:textbox>
                  <w:txbxContent>
                    <w:p w14:paraId="46FACC02" w14:textId="77777777" w:rsidR="007E301D" w:rsidRPr="002D643F" w:rsidRDefault="007E301D" w:rsidP="007E301D">
                      <w:pPr>
                        <w:jc w:val="both"/>
                      </w:pPr>
                      <w:r w:rsidRPr="00CE4192">
                        <w:rPr>
                          <w:b/>
                          <w:bCs/>
                        </w:rPr>
                        <w:t>TABLE 9</w:t>
                      </w:r>
                      <w:r w:rsidRPr="00EA2599">
                        <w:t xml:space="preserve"> </w:t>
                      </w:r>
                      <w:r>
                        <w:t xml:space="preserve">Theoretically informed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v:textbox>
                <w10:wrap type="square" anchorx="page"/>
              </v:shape>
            </w:pict>
          </mc:Fallback>
        </mc:AlternateContent>
      </w:r>
      <w:r>
        <w:rPr>
          <w:rFonts w:eastAsia="Times New Roman"/>
          <w:lang w:val="en-US"/>
        </w:rPr>
        <w:br w:type="page"/>
      </w:r>
    </w:p>
    <w:p w14:paraId="775BDC64" w14:textId="5E1BF45A" w:rsidR="00454AA1" w:rsidRDefault="00664011">
      <w:pPr>
        <w:rPr>
          <w:rFonts w:eastAsia="Times New Roman"/>
          <w:lang w:val="en-US"/>
        </w:rPr>
      </w:pPr>
      <w:r w:rsidRPr="00664011">
        <w:rPr>
          <w:rFonts w:eastAsia="Times New Roman"/>
          <w:noProof/>
          <w:lang w:val="en-US"/>
        </w:rPr>
        <w:lastRenderedPageBreak/>
        <mc:AlternateContent>
          <mc:Choice Requires="wps">
            <w:drawing>
              <wp:anchor distT="45720" distB="45720" distL="114300" distR="114300" simplePos="0" relativeHeight="251678720" behindDoc="0" locked="0" layoutInCell="1" allowOverlap="1" wp14:anchorId="717A1A4D" wp14:editId="712C771C">
                <wp:simplePos x="0" y="0"/>
                <wp:positionH relativeFrom="column">
                  <wp:posOffset>-1117600</wp:posOffset>
                </wp:positionH>
                <wp:positionV relativeFrom="paragraph">
                  <wp:posOffset>1467485</wp:posOffset>
                </wp:positionV>
                <wp:extent cx="8094980" cy="5179060"/>
                <wp:effectExtent l="0" t="889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4980" cy="5179060"/>
                        </a:xfrm>
                        <a:prstGeom prst="rect">
                          <a:avLst/>
                        </a:prstGeom>
                        <a:solidFill>
                          <a:srgbClr val="FFFFFF"/>
                        </a:solidFill>
                        <a:ln w="9525">
                          <a:noFill/>
                          <a:miter lim="800000"/>
                          <a:headEnd/>
                          <a:tailEnd/>
                        </a:ln>
                      </wps:spPr>
                      <wps:txbx>
                        <w:txbxContent>
                          <w:p w14:paraId="465CD374" w14:textId="77777777" w:rsidR="00664011" w:rsidRPr="002D643F" w:rsidRDefault="00664011" w:rsidP="00664011">
                            <w:pPr>
                              <w:jc w:val="both"/>
                            </w:pPr>
                            <w:r w:rsidRPr="00CE4192">
                              <w:rPr>
                                <w:b/>
                                <w:bCs/>
                              </w:rPr>
                              <w:t xml:space="preserve">TABLE </w:t>
                            </w:r>
                            <w:r>
                              <w:rPr>
                                <w:b/>
                                <w:bCs/>
                              </w:rPr>
                              <w:t>10</w:t>
                            </w:r>
                            <w:r w:rsidRPr="00EA2599">
                              <w:t xml:space="preserve"> </w:t>
                            </w:r>
                            <w:r>
                              <w:t xml:space="preserve">Theoretically informed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63"/>
                              <w:gridCol w:w="802"/>
                              <w:gridCol w:w="777"/>
                              <w:gridCol w:w="1620"/>
                              <w:gridCol w:w="601"/>
                              <w:gridCol w:w="789"/>
                              <w:gridCol w:w="1306"/>
                              <w:gridCol w:w="1620"/>
                              <w:gridCol w:w="601"/>
                              <w:gridCol w:w="789"/>
                              <w:gridCol w:w="1174"/>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63B8DFD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4.26) = 1.02</w:t>
                                  </w:r>
                                </w:p>
                              </w:tc>
                              <w:tc>
                                <w:tcPr>
                                  <w:tcW w:w="0" w:type="auto"/>
                                  <w:tcBorders>
                                    <w:top w:val="single" w:sz="0" w:space="0" w:color="D3D3D3"/>
                                    <w:left w:val="single" w:sz="0" w:space="0" w:color="D3D3D3"/>
                                    <w:bottom w:val="single" w:sz="0" w:space="0" w:color="D3D3D3"/>
                                    <w:right w:val="single" w:sz="0" w:space="0" w:color="D3D3D3"/>
                                  </w:tcBorders>
                                </w:tcPr>
                                <w:p w14:paraId="134D919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11</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1.33) = 0.16</w:t>
                                  </w:r>
                                </w:p>
                              </w:tc>
                              <w:tc>
                                <w:tcPr>
                                  <w:tcW w:w="0" w:type="auto"/>
                                  <w:tcBorders>
                                    <w:top w:val="single" w:sz="0" w:space="0" w:color="D3D3D3"/>
                                    <w:left w:val="single" w:sz="0" w:space="0" w:color="D3D3D3"/>
                                    <w:bottom w:val="single" w:sz="0" w:space="0" w:color="D3D3D3"/>
                                    <w:right w:val="single" w:sz="0" w:space="0" w:color="D3D3D3"/>
                                  </w:tcBorders>
                                </w:tcPr>
                                <w:p w14:paraId="3AE747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920</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0.68) = 3.16</w:t>
                                  </w:r>
                                </w:p>
                              </w:tc>
                              <w:tc>
                                <w:tcPr>
                                  <w:tcW w:w="0" w:type="auto"/>
                                  <w:tcBorders>
                                    <w:top w:val="single" w:sz="0" w:space="0" w:color="D3D3D3"/>
                                    <w:left w:val="single" w:sz="0" w:space="0" w:color="D3D3D3"/>
                                    <w:bottom w:val="single" w:sz="0" w:space="0" w:color="D3D3D3"/>
                                    <w:right w:val="single" w:sz="0" w:space="0" w:color="D3D3D3"/>
                                  </w:tcBorders>
                                </w:tcPr>
                                <w:p w14:paraId="44B45F8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4</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87) = 1.44</w:t>
                                  </w:r>
                                </w:p>
                              </w:tc>
                              <w:tc>
                                <w:tcPr>
                                  <w:tcW w:w="0" w:type="auto"/>
                                  <w:tcBorders>
                                    <w:top w:val="single" w:sz="2" w:space="0" w:color="D3D3D3"/>
                                    <w:left w:val="single" w:sz="2" w:space="0" w:color="D3D3D3"/>
                                    <w:bottom w:val="single" w:sz="4" w:space="0" w:color="auto"/>
                                    <w:right w:val="single" w:sz="2" w:space="0" w:color="D3D3D3"/>
                                  </w:tcBorders>
                                </w:tcPr>
                                <w:p w14:paraId="409E9E6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1</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1) = 0.48</w:t>
                                  </w:r>
                                </w:p>
                              </w:tc>
                              <w:tc>
                                <w:tcPr>
                                  <w:tcW w:w="0" w:type="auto"/>
                                  <w:tcBorders>
                                    <w:top w:val="single" w:sz="2" w:space="0" w:color="D3D3D3"/>
                                    <w:left w:val="single" w:sz="2" w:space="0" w:color="D3D3D3"/>
                                    <w:bottom w:val="single" w:sz="4" w:space="0" w:color="auto"/>
                                    <w:right w:val="single" w:sz="2" w:space="0" w:color="D3D3D3"/>
                                  </w:tcBorders>
                                </w:tcPr>
                                <w:p w14:paraId="51255B4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00</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7EA1AEE8" w14:textId="77777777" w:rsidR="00664011" w:rsidRPr="00B1123A" w:rsidRDefault="00664011" w:rsidP="00664011">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DEA3829" w14:textId="710EFDD8" w:rsidR="00664011" w:rsidRDefault="0066401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A1A4D" id="_x0000_s1056" type="#_x0000_t202" style="position:absolute;margin-left:-88pt;margin-top:115.55pt;width:637.4pt;height:407.8pt;rotation:-90;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Kz1GAIAAA4EAAAOAAAAZHJzL2Uyb0RvYy54bWysU9uO2yAQfa/Uf0C8N7ajJLux4qy22aaq&#10;tL1I234AxjhGxQwFEjv9+g6TKIm2b1V5QAwDhznnDKuHsTfsoHzQYCteTHLOlJXQaLur+I/v23f3&#10;nIUobCMMWFXxowr8Yf32zWpwpZpCB6ZRniGIDeXgKt7F6MosC7JTvQgTcMpisgXfi4ih32WNFwOi&#10;9yab5vkiG8A3zoNUIeDu0ynJ14TftkrGr20bVGSm4lhbpNnTXKc5W69EufPCdVqeyxD/UEUvtMVH&#10;L1BPIgq29/ovqF5LDwHaOJHQZ9C2WirigGyK/BWbl044RVxQnOAuMoX/Byu/HF7cN8/i+B5GNJBI&#10;BPcM8mdgFjadsDv16D0MnRINPlwkybLBhfJ8NUkdypBA6uEzNGiy2EcgoLH1PfOAqhcLdAsHbSNt&#10;ho+hH8eLB2qMTOLmfb6cLe8xJTE3L+6W+YJcykSZ0JLGzof4UUHP0qLiHk0mWHF4DjFVdz2Sjgcw&#10;utlqYyjwu3pjPDsIbIgtDSL06pixbKj4cj6dE7KFdJ96pdcRG9boPpVKjGg7qfPBNrSOQpvTGisx&#10;9ixXUuikVRzrkemm4lNiluSroTmigCQVcscPhcQ68L85G7A5Kx5+7YVXnJlPFk1YFrNZ6mYKZvM7&#10;BGL+NlPfZoSVCFXxyNlpuYn0A5IeFh7RrFaTbtdKzjVj05Gc5w+Suvo2plPXb7z+AwAA//8DAFBL&#10;AwQUAAYACAAAACEAimno9+IAAAAJAQAADwAAAGRycy9kb3ducmV2LnhtbEyPwU7DMBBE70j8g7VI&#10;XBB1SKnbhjgVqoCqFyTaCqk3N16SiHgdxW4b+HqWExxnZzT7Jl8MrhUn7EPjScPdKAGBVHrbUKVh&#10;t32+nYEI0ZA1rSfU8IUBFsXlRW4y68/0hqdNrASXUMiMhjrGLpMylDU6E0a+Q2Lvw/fORJZ9JW1v&#10;zlzuWpkmiZLONMQfatPhssbyc3N0GqarV7WPS/fd7F+S9fzpxq27+3etr6+GxwcQEYf4F4ZffEaH&#10;gpkO/kg2iFbDZKw4yfcJCLZnap6COLBOp2oMssjl/wXFDwAAAP//AwBQSwECLQAUAAYACAAAACEA&#10;toM4kv4AAADhAQAAEwAAAAAAAAAAAAAAAAAAAAAAW0NvbnRlbnRfVHlwZXNdLnhtbFBLAQItABQA&#10;BgAIAAAAIQA4/SH/1gAAAJQBAAALAAAAAAAAAAAAAAAAAC8BAABfcmVscy8ucmVsc1BLAQItABQA&#10;BgAIAAAAIQDuAKz1GAIAAA4EAAAOAAAAAAAAAAAAAAAAAC4CAABkcnMvZTJvRG9jLnhtbFBLAQIt&#10;ABQABgAIAAAAIQCKaej34gAAAAkBAAAPAAAAAAAAAAAAAAAAAHIEAABkcnMvZG93bnJldi54bWxQ&#10;SwUGAAAAAAQABADzAAAAgQUAAAAA&#10;" stroked="f">
                <v:textbox>
                  <w:txbxContent>
                    <w:p w14:paraId="465CD374" w14:textId="77777777" w:rsidR="00664011" w:rsidRPr="002D643F" w:rsidRDefault="00664011" w:rsidP="00664011">
                      <w:pPr>
                        <w:jc w:val="both"/>
                      </w:pPr>
                      <w:r w:rsidRPr="00CE4192">
                        <w:rPr>
                          <w:b/>
                          <w:bCs/>
                        </w:rPr>
                        <w:t xml:space="preserve">TABLE </w:t>
                      </w:r>
                      <w:r>
                        <w:rPr>
                          <w:b/>
                          <w:bCs/>
                        </w:rPr>
                        <w:t>10</w:t>
                      </w:r>
                      <w:r w:rsidRPr="00EA2599">
                        <w:t xml:space="preserve"> </w:t>
                      </w:r>
                      <w:r>
                        <w:t xml:space="preserve">Theoretically informed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63"/>
                        <w:gridCol w:w="802"/>
                        <w:gridCol w:w="777"/>
                        <w:gridCol w:w="1620"/>
                        <w:gridCol w:w="601"/>
                        <w:gridCol w:w="789"/>
                        <w:gridCol w:w="1306"/>
                        <w:gridCol w:w="1620"/>
                        <w:gridCol w:w="601"/>
                        <w:gridCol w:w="789"/>
                        <w:gridCol w:w="1174"/>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63B8DFD4"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4.26) = 1.02</w:t>
                            </w:r>
                          </w:p>
                        </w:tc>
                        <w:tc>
                          <w:tcPr>
                            <w:tcW w:w="0" w:type="auto"/>
                            <w:tcBorders>
                              <w:top w:val="single" w:sz="0" w:space="0" w:color="D3D3D3"/>
                              <w:left w:val="single" w:sz="0" w:space="0" w:color="D3D3D3"/>
                              <w:bottom w:val="single" w:sz="0" w:space="0" w:color="D3D3D3"/>
                              <w:right w:val="single" w:sz="0" w:space="0" w:color="D3D3D3"/>
                            </w:tcBorders>
                          </w:tcPr>
                          <w:p w14:paraId="134D919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11</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3, 11.33) = 0.16</w:t>
                            </w:r>
                          </w:p>
                        </w:tc>
                        <w:tc>
                          <w:tcPr>
                            <w:tcW w:w="0" w:type="auto"/>
                            <w:tcBorders>
                              <w:top w:val="single" w:sz="0" w:space="0" w:color="D3D3D3"/>
                              <w:left w:val="single" w:sz="0" w:space="0" w:color="D3D3D3"/>
                              <w:bottom w:val="single" w:sz="0" w:space="0" w:color="D3D3D3"/>
                              <w:right w:val="single" w:sz="0" w:space="0" w:color="D3D3D3"/>
                            </w:tcBorders>
                          </w:tcPr>
                          <w:p w14:paraId="3AE747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920</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0.68) = 3.16</w:t>
                            </w:r>
                          </w:p>
                        </w:tc>
                        <w:tc>
                          <w:tcPr>
                            <w:tcW w:w="0" w:type="auto"/>
                            <w:tcBorders>
                              <w:top w:val="single" w:sz="0" w:space="0" w:color="D3D3D3"/>
                              <w:left w:val="single" w:sz="0" w:space="0" w:color="D3D3D3"/>
                              <w:bottom w:val="single" w:sz="0" w:space="0" w:color="D3D3D3"/>
                              <w:right w:val="single" w:sz="0" w:space="0" w:color="D3D3D3"/>
                            </w:tcBorders>
                          </w:tcPr>
                          <w:p w14:paraId="44B45F8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4</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87) = 1.44</w:t>
                            </w:r>
                          </w:p>
                        </w:tc>
                        <w:tc>
                          <w:tcPr>
                            <w:tcW w:w="0" w:type="auto"/>
                            <w:tcBorders>
                              <w:top w:val="single" w:sz="2" w:space="0" w:color="D3D3D3"/>
                              <w:left w:val="single" w:sz="2" w:space="0" w:color="D3D3D3"/>
                              <w:bottom w:val="single" w:sz="4" w:space="0" w:color="auto"/>
                              <w:right w:val="single" w:sz="2" w:space="0" w:color="D3D3D3"/>
                            </w:tcBorders>
                          </w:tcPr>
                          <w:p w14:paraId="409E9E6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1</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12.1) = 0.48</w:t>
                            </w:r>
                          </w:p>
                        </w:tc>
                        <w:tc>
                          <w:tcPr>
                            <w:tcW w:w="0" w:type="auto"/>
                            <w:tcBorders>
                              <w:top w:val="single" w:sz="2" w:space="0" w:color="D3D3D3"/>
                              <w:left w:val="single" w:sz="2" w:space="0" w:color="D3D3D3"/>
                              <w:bottom w:val="single" w:sz="4" w:space="0" w:color="auto"/>
                              <w:right w:val="single" w:sz="2" w:space="0" w:color="D3D3D3"/>
                            </w:tcBorders>
                          </w:tcPr>
                          <w:p w14:paraId="51255B4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00</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7EA1AEE8" w14:textId="77777777" w:rsidR="00664011" w:rsidRPr="00B1123A" w:rsidRDefault="00664011" w:rsidP="00664011">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DEA3829" w14:textId="710EFDD8" w:rsidR="00664011" w:rsidRDefault="00664011"/>
                  </w:txbxContent>
                </v:textbox>
                <w10:wrap type="square"/>
              </v:shape>
            </w:pict>
          </mc:Fallback>
        </mc:AlternateContent>
      </w:r>
      <w:r w:rsidR="00454AA1">
        <w:rPr>
          <w:rFonts w:eastAsia="Times New Roman"/>
          <w:lang w:val="en-US"/>
        </w:rPr>
        <w:br w:type="page"/>
      </w:r>
    </w:p>
    <w:p w14:paraId="37FE3E20" w14:textId="00DDC857" w:rsidR="00664011" w:rsidRDefault="00E4345D">
      <w:pPr>
        <w:rPr>
          <w:rFonts w:eastAsia="Times New Roman"/>
          <w:lang w:val="en-US"/>
        </w:rPr>
      </w:pPr>
      <w:r w:rsidRPr="00E4345D">
        <w:rPr>
          <w:rFonts w:eastAsia="Times New Roman"/>
          <w:noProof/>
          <w:lang w:val="en-US"/>
        </w:rPr>
        <w:lastRenderedPageBreak/>
        <mc:AlternateContent>
          <mc:Choice Requires="wps">
            <w:drawing>
              <wp:anchor distT="45720" distB="45720" distL="114300" distR="114300" simplePos="0" relativeHeight="251680768" behindDoc="0" locked="0" layoutInCell="1" allowOverlap="1" wp14:anchorId="575B6468" wp14:editId="0C40F476">
                <wp:simplePos x="0" y="0"/>
                <wp:positionH relativeFrom="column">
                  <wp:posOffset>-483235</wp:posOffset>
                </wp:positionH>
                <wp:positionV relativeFrom="paragraph">
                  <wp:posOffset>838200</wp:posOffset>
                </wp:positionV>
                <wp:extent cx="8091170" cy="6507480"/>
                <wp:effectExtent l="0" t="8255"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1170" cy="6507480"/>
                        </a:xfrm>
                        <a:prstGeom prst="rect">
                          <a:avLst/>
                        </a:prstGeom>
                        <a:solidFill>
                          <a:srgbClr val="FFFFFF"/>
                        </a:solidFill>
                        <a:ln w="9525">
                          <a:noFill/>
                          <a:miter lim="800000"/>
                          <a:headEnd/>
                          <a:tailEnd/>
                        </a:ln>
                      </wps:spPr>
                      <wps:txbx>
                        <w:txbxContent>
                          <w:p w14:paraId="4DFA887D" w14:textId="77777777" w:rsidR="00E4345D" w:rsidRPr="002D643F" w:rsidRDefault="00E4345D" w:rsidP="00E4345D">
                            <w:pPr>
                              <w:jc w:val="both"/>
                            </w:pPr>
                            <w:r w:rsidRPr="00CE4192">
                              <w:rPr>
                                <w:b/>
                                <w:bCs/>
                              </w:rPr>
                              <w:t>TABLE</w:t>
                            </w:r>
                            <w:r>
                              <w:rPr>
                                <w:b/>
                                <w:bCs/>
                              </w:rPr>
                              <w:t xml:space="preserve"> 11</w:t>
                            </w:r>
                            <w:r w:rsidRPr="00EA2599">
                              <w:t xml:space="preserve"> </w:t>
                            </w:r>
                            <w:r>
                              <w:t xml:space="preserve">Methodologically informed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94) = 0.16</w:t>
                                  </w:r>
                                </w:p>
                              </w:tc>
                              <w:tc>
                                <w:tcPr>
                                  <w:tcW w:w="0" w:type="auto"/>
                                  <w:tcBorders>
                                    <w:top w:val="single" w:sz="0" w:space="0" w:color="D3D3D3"/>
                                    <w:left w:val="single" w:sz="0" w:space="0" w:color="D3D3D3"/>
                                    <w:bottom w:val="single" w:sz="0" w:space="0" w:color="D3D3D3"/>
                                    <w:right w:val="single" w:sz="0" w:space="0" w:color="D3D3D3"/>
                                  </w:tcBorders>
                                </w:tcPr>
                                <w:p w14:paraId="793A3A70" w14:textId="77777777"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1</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4.79) = 1.88</w:t>
                                  </w:r>
                                </w:p>
                              </w:tc>
                              <w:tc>
                                <w:tcPr>
                                  <w:tcW w:w="599" w:type="dxa"/>
                                  <w:tcBorders>
                                    <w:top w:val="single" w:sz="0" w:space="0" w:color="D3D3D3"/>
                                    <w:left w:val="single" w:sz="0" w:space="0" w:color="D3D3D3"/>
                                    <w:bottom w:val="single" w:sz="0" w:space="0" w:color="D3D3D3"/>
                                    <w:right w:val="single" w:sz="0" w:space="0" w:color="D3D3D3"/>
                                  </w:tcBorders>
                                </w:tcPr>
                                <w:p w14:paraId="633F4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1</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2) = 4.12</w:t>
                                  </w:r>
                                </w:p>
                              </w:tc>
                              <w:tc>
                                <w:tcPr>
                                  <w:tcW w:w="0" w:type="auto"/>
                                  <w:tcBorders>
                                    <w:top w:val="single" w:sz="0" w:space="0" w:color="D3D3D3"/>
                                    <w:left w:val="single" w:sz="0" w:space="0" w:color="D3D3D3"/>
                                    <w:bottom w:val="single" w:sz="0" w:space="0" w:color="D3D3D3"/>
                                    <w:right w:val="single" w:sz="0" w:space="0" w:color="D3D3D3"/>
                                  </w:tcBorders>
                                </w:tcPr>
                                <w:p w14:paraId="464C5E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8</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3.85) = 1.42</w:t>
                                  </w:r>
                                </w:p>
                              </w:tc>
                              <w:tc>
                                <w:tcPr>
                                  <w:tcW w:w="599" w:type="dxa"/>
                                  <w:tcBorders>
                                    <w:top w:val="single" w:sz="0" w:space="0" w:color="D3D3D3"/>
                                    <w:left w:val="single" w:sz="0" w:space="0" w:color="D3D3D3"/>
                                    <w:bottom w:val="single" w:sz="0" w:space="0" w:color="D3D3D3"/>
                                    <w:right w:val="single" w:sz="0" w:space="0" w:color="D3D3D3"/>
                                  </w:tcBorders>
                                </w:tcPr>
                                <w:p w14:paraId="7C1570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3</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38) = 7.08</w:t>
                                  </w: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6.9) = 3.03</w:t>
                                  </w:r>
                                </w:p>
                              </w:tc>
                              <w:tc>
                                <w:tcPr>
                                  <w:tcW w:w="599" w:type="dxa"/>
                                  <w:tcBorders>
                                    <w:top w:val="single" w:sz="0" w:space="0" w:color="D3D3D3"/>
                                    <w:left w:val="single" w:sz="0" w:space="0" w:color="D3D3D3"/>
                                    <w:bottom w:val="single" w:sz="0" w:space="0" w:color="D3D3D3"/>
                                    <w:right w:val="single" w:sz="0" w:space="0" w:color="D3D3D3"/>
                                  </w:tcBorders>
                                </w:tcPr>
                                <w:p w14:paraId="08AE2D1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00</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4) = 0.32</w:t>
                                  </w:r>
                                </w:p>
                              </w:tc>
                              <w:tc>
                                <w:tcPr>
                                  <w:tcW w:w="0" w:type="auto"/>
                                  <w:tcBorders>
                                    <w:top w:val="single" w:sz="0" w:space="0" w:color="D3D3D3"/>
                                    <w:left w:val="single" w:sz="0" w:space="0" w:color="D3D3D3"/>
                                    <w:bottom w:val="single" w:sz="0" w:space="0" w:color="D3D3D3"/>
                                    <w:right w:val="single" w:sz="0" w:space="0" w:color="D3D3D3"/>
                                  </w:tcBorders>
                                </w:tcPr>
                                <w:p w14:paraId="17BB4A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6</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7) = 0.02</w:t>
                                  </w:r>
                                </w:p>
                              </w:tc>
                              <w:tc>
                                <w:tcPr>
                                  <w:tcW w:w="599" w:type="dxa"/>
                                  <w:tcBorders>
                                    <w:top w:val="single" w:sz="0" w:space="0" w:color="D3D3D3"/>
                                    <w:left w:val="single" w:sz="0" w:space="0" w:color="D3D3D3"/>
                                    <w:bottom w:val="single" w:sz="0" w:space="0" w:color="D3D3D3"/>
                                    <w:right w:val="single" w:sz="0" w:space="0" w:color="D3D3D3"/>
                                  </w:tcBorders>
                                </w:tcPr>
                                <w:p w14:paraId="242980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02</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09) = 0.68</w:t>
                                  </w:r>
                                </w:p>
                              </w:tc>
                              <w:tc>
                                <w:tcPr>
                                  <w:tcW w:w="0" w:type="auto"/>
                                  <w:tcBorders>
                                    <w:top w:val="single" w:sz="0" w:space="0" w:color="D3D3D3"/>
                                    <w:left w:val="single" w:sz="0" w:space="0" w:color="D3D3D3"/>
                                    <w:bottom w:val="single" w:sz="0" w:space="0" w:color="D3D3D3"/>
                                    <w:right w:val="single" w:sz="0" w:space="0" w:color="D3D3D3"/>
                                  </w:tcBorders>
                                </w:tcPr>
                                <w:p w14:paraId="1FCE62C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44) = 0.08</w:t>
                                  </w:r>
                                </w:p>
                              </w:tc>
                              <w:tc>
                                <w:tcPr>
                                  <w:tcW w:w="599" w:type="dxa"/>
                                  <w:tcBorders>
                                    <w:top w:val="single" w:sz="0" w:space="0" w:color="D3D3D3"/>
                                    <w:left w:val="single" w:sz="0" w:space="0" w:color="D3D3D3"/>
                                    <w:bottom w:val="single" w:sz="0" w:space="0" w:color="D3D3D3"/>
                                    <w:right w:val="single" w:sz="0" w:space="0" w:color="D3D3D3"/>
                                  </w:tcBorders>
                                </w:tcPr>
                                <w:p w14:paraId="60E593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9</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9) = 0.22</w:t>
                                  </w:r>
                                </w:p>
                              </w:tc>
                              <w:tc>
                                <w:tcPr>
                                  <w:tcW w:w="0" w:type="auto"/>
                                  <w:tcBorders>
                                    <w:top w:val="single" w:sz="2" w:space="0" w:color="D3D3D3"/>
                                    <w:left w:val="single" w:sz="2" w:space="0" w:color="D3D3D3"/>
                                    <w:bottom w:val="single" w:sz="4" w:space="0" w:color="auto"/>
                                    <w:right w:val="single" w:sz="2" w:space="0" w:color="D3D3D3"/>
                                  </w:tcBorders>
                                </w:tcPr>
                                <w:p w14:paraId="2E4ACC4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4</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5.79) = 0</w:t>
                                  </w:r>
                                </w:p>
                              </w:tc>
                              <w:tc>
                                <w:tcPr>
                                  <w:tcW w:w="599" w:type="dxa"/>
                                  <w:tcBorders>
                                    <w:top w:val="single" w:sz="2" w:space="0" w:color="D3D3D3"/>
                                    <w:left w:val="single" w:sz="2" w:space="0" w:color="D3D3D3"/>
                                    <w:bottom w:val="single" w:sz="4" w:space="0" w:color="auto"/>
                                    <w:right w:val="single" w:sz="2" w:space="0" w:color="D3D3D3"/>
                                  </w:tcBorders>
                                </w:tcPr>
                                <w:p w14:paraId="2729D54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5</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B6468" id="_x0000_s1057" type="#_x0000_t202" style="position:absolute;margin-left:-38.05pt;margin-top:66pt;width:637.1pt;height:512.4pt;rotation:-90;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E0XFwIAAA4EAAAOAAAAZHJzL2Uyb0RvYy54bWysU9uO2yAQfa/Uf0C8N46jXK04q222qSpt&#10;L9K2H4AxjlExQ4HETr++wyRKou1bVR4Qw8BhzjnD+mHoDDsqHzTYkuejMWfKSqi13Zf8x/fduyVn&#10;IQpbCwNWlfykAn/YvH2z7l2hJtCCqZVnCGJD0buStzG6IsuCbFUnwgicsphswHciYuj3We1Fj+id&#10;ySbj8TzrwdfOg1Qh4O7TOck3hN80SsavTRNUZKbkWFuk2dNcpTnbrEWx98K1Wl7KEP9QRSe0xUev&#10;UE8iCnbw+i+oTksPAZo4ktBl0DRaKuKAbPLxKzYvrXCKuKA4wV1lCv8PVn45vrhvnsXhPQxoIJEI&#10;7hnkz8AsbFth9+rRe+hbJWp8OE+SZb0LxeVqkjoUIYFU/Weo0WRxiEBAQ+M75gFVz+foFg7aRtoM&#10;H0M/TlcP1BCZxM3leJXnC0xJzM1n48V0SS5lokhoSWPnQ/yooGNpUXKPJhOsOD6HmKq7HUnHAxhd&#10;77QxFPh9tTWeHQU2xI4GEXp1zFjWl3w1m8wI2UK6T73S6YgNa3SXSiVGtJ3U+WBrWkehzXmNlRh7&#10;kSspdNYqDtXAdF3yCYmZ5KugPqGAJBVyxw+FxFrwvznrsTlLHn4dhFecmU8WTVjl02nqZgqms8UE&#10;A3+fqe4zwkqEKnnk7LzcRvoBSQ8Lj2hWo0m3WyWXmrHpSM7LB0ldfR/Tqds33vwBAAD//wMAUEsD&#10;BBQABgAIAAAAIQA3rnk24gAAAAoBAAAPAAAAZHJzL2Rvd25yZXYueG1sTI9NS8NAEIbvgv9hGcGL&#10;2N22MY0xmyLFD3oRrCL0ts2OSTA7G7LbNvrrnZ70NsP78swzxXJ0nTjgEFpPGqYTBQKp8ralWsP7&#10;2+N1BiJEQ9Z0nlDDNwZYludnhcmtP9IrHjaxFgyhkBsNTYx9LmWoGnQmTHyPxNmnH5yJvA61tIM5&#10;Mtx1cqZUKp1piS80psdVg9XXZu80LJ5f0m1cuZ92+6TWtw9Xbt0nH1pfXoz3dyAijvGvDCd9VoeS&#10;nXZ+TzaITkOSpdxk1hzEKVaLeQJix9Msm96ALAv5/4XyFwAA//8DAFBLAQItABQABgAIAAAAIQC2&#10;gziS/gAAAOEBAAATAAAAAAAAAAAAAAAAAAAAAABbQ29udGVudF9UeXBlc10ueG1sUEsBAi0AFAAG&#10;AAgAAAAhADj9If/WAAAAlAEAAAsAAAAAAAAAAAAAAAAALwEAAF9yZWxzLy5yZWxzUEsBAi0AFAAG&#10;AAgAAAAhAIVwTRcXAgAADgQAAA4AAAAAAAAAAAAAAAAALgIAAGRycy9lMm9Eb2MueG1sUEsBAi0A&#10;FAAGAAgAAAAhADeueTbiAAAACgEAAA8AAAAAAAAAAAAAAAAAcQQAAGRycy9kb3ducmV2LnhtbFBL&#10;BQYAAAAABAAEAPMAAACABQAAAAA=&#10;" stroked="f">
                <v:textbox>
                  <w:txbxContent>
                    <w:p w14:paraId="4DFA887D" w14:textId="77777777" w:rsidR="00E4345D" w:rsidRPr="002D643F" w:rsidRDefault="00E4345D" w:rsidP="00E4345D">
                      <w:pPr>
                        <w:jc w:val="both"/>
                      </w:pPr>
                      <w:r w:rsidRPr="00CE4192">
                        <w:rPr>
                          <w:b/>
                          <w:bCs/>
                        </w:rPr>
                        <w:t>TABLE</w:t>
                      </w:r>
                      <w:r>
                        <w:rPr>
                          <w:b/>
                          <w:bCs/>
                        </w:rPr>
                        <w:t xml:space="preserve"> 11</w:t>
                      </w:r>
                      <w:r w:rsidRPr="00EA2599">
                        <w:t xml:space="preserve"> </w:t>
                      </w:r>
                      <w:r>
                        <w:t xml:space="preserve">Methodologically informed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94) = 0.16</w:t>
                            </w:r>
                          </w:p>
                        </w:tc>
                        <w:tc>
                          <w:tcPr>
                            <w:tcW w:w="0" w:type="auto"/>
                            <w:tcBorders>
                              <w:top w:val="single" w:sz="0" w:space="0" w:color="D3D3D3"/>
                              <w:left w:val="single" w:sz="0" w:space="0" w:color="D3D3D3"/>
                              <w:bottom w:val="single" w:sz="0" w:space="0" w:color="D3D3D3"/>
                              <w:right w:val="single" w:sz="0" w:space="0" w:color="D3D3D3"/>
                            </w:tcBorders>
                          </w:tcPr>
                          <w:p w14:paraId="793A3A70" w14:textId="77777777"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1</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4.79) = 1.88</w:t>
                            </w:r>
                          </w:p>
                        </w:tc>
                        <w:tc>
                          <w:tcPr>
                            <w:tcW w:w="599" w:type="dxa"/>
                            <w:tcBorders>
                              <w:top w:val="single" w:sz="0" w:space="0" w:color="D3D3D3"/>
                              <w:left w:val="single" w:sz="0" w:space="0" w:color="D3D3D3"/>
                              <w:bottom w:val="single" w:sz="0" w:space="0" w:color="D3D3D3"/>
                              <w:right w:val="single" w:sz="0" w:space="0" w:color="D3D3D3"/>
                            </w:tcBorders>
                          </w:tcPr>
                          <w:p w14:paraId="633F4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1</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2) = 4.12</w:t>
                            </w:r>
                          </w:p>
                        </w:tc>
                        <w:tc>
                          <w:tcPr>
                            <w:tcW w:w="0" w:type="auto"/>
                            <w:tcBorders>
                              <w:top w:val="single" w:sz="0" w:space="0" w:color="D3D3D3"/>
                              <w:left w:val="single" w:sz="0" w:space="0" w:color="D3D3D3"/>
                              <w:bottom w:val="single" w:sz="0" w:space="0" w:color="D3D3D3"/>
                              <w:right w:val="single" w:sz="0" w:space="0" w:color="D3D3D3"/>
                            </w:tcBorders>
                          </w:tcPr>
                          <w:p w14:paraId="464C5E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8</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3.85) = 1.42</w:t>
                            </w:r>
                          </w:p>
                        </w:tc>
                        <w:tc>
                          <w:tcPr>
                            <w:tcW w:w="599" w:type="dxa"/>
                            <w:tcBorders>
                              <w:top w:val="single" w:sz="0" w:space="0" w:color="D3D3D3"/>
                              <w:left w:val="single" w:sz="0" w:space="0" w:color="D3D3D3"/>
                              <w:bottom w:val="single" w:sz="0" w:space="0" w:color="D3D3D3"/>
                              <w:right w:val="single" w:sz="0" w:space="0" w:color="D3D3D3"/>
                            </w:tcBorders>
                          </w:tcPr>
                          <w:p w14:paraId="7C1570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3</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32.38) = 7.08</w:t>
                            </w: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6.9) = 3.03</w:t>
                            </w:r>
                          </w:p>
                        </w:tc>
                        <w:tc>
                          <w:tcPr>
                            <w:tcW w:w="599" w:type="dxa"/>
                            <w:tcBorders>
                              <w:top w:val="single" w:sz="0" w:space="0" w:color="D3D3D3"/>
                              <w:left w:val="single" w:sz="0" w:space="0" w:color="D3D3D3"/>
                              <w:bottom w:val="single" w:sz="0" w:space="0" w:color="D3D3D3"/>
                              <w:right w:val="single" w:sz="0" w:space="0" w:color="D3D3D3"/>
                            </w:tcBorders>
                          </w:tcPr>
                          <w:p w14:paraId="08AE2D1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00</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4) = 0.32</w:t>
                            </w:r>
                          </w:p>
                        </w:tc>
                        <w:tc>
                          <w:tcPr>
                            <w:tcW w:w="0" w:type="auto"/>
                            <w:tcBorders>
                              <w:top w:val="single" w:sz="0" w:space="0" w:color="D3D3D3"/>
                              <w:left w:val="single" w:sz="0" w:space="0" w:color="D3D3D3"/>
                              <w:bottom w:val="single" w:sz="0" w:space="0" w:color="D3D3D3"/>
                              <w:right w:val="single" w:sz="0" w:space="0" w:color="D3D3D3"/>
                            </w:tcBorders>
                          </w:tcPr>
                          <w:p w14:paraId="17BB4A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6</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7.87) = 0.02</w:t>
                            </w:r>
                          </w:p>
                        </w:tc>
                        <w:tc>
                          <w:tcPr>
                            <w:tcW w:w="599" w:type="dxa"/>
                            <w:tcBorders>
                              <w:top w:val="single" w:sz="0" w:space="0" w:color="D3D3D3"/>
                              <w:left w:val="single" w:sz="0" w:space="0" w:color="D3D3D3"/>
                              <w:bottom w:val="single" w:sz="0" w:space="0" w:color="D3D3D3"/>
                              <w:right w:val="single" w:sz="0" w:space="0" w:color="D3D3D3"/>
                            </w:tcBorders>
                          </w:tcPr>
                          <w:p w14:paraId="242980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02</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09) = 0.68</w:t>
                            </w:r>
                          </w:p>
                        </w:tc>
                        <w:tc>
                          <w:tcPr>
                            <w:tcW w:w="0" w:type="auto"/>
                            <w:tcBorders>
                              <w:top w:val="single" w:sz="0" w:space="0" w:color="D3D3D3"/>
                              <w:left w:val="single" w:sz="0" w:space="0" w:color="D3D3D3"/>
                              <w:bottom w:val="single" w:sz="0" w:space="0" w:color="D3D3D3"/>
                              <w:right w:val="single" w:sz="0" w:space="0" w:color="D3D3D3"/>
                            </w:tcBorders>
                          </w:tcPr>
                          <w:p w14:paraId="1FCE62C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2, 1.44) = 0.08</w:t>
                            </w:r>
                          </w:p>
                        </w:tc>
                        <w:tc>
                          <w:tcPr>
                            <w:tcW w:w="599" w:type="dxa"/>
                            <w:tcBorders>
                              <w:top w:val="single" w:sz="0" w:space="0" w:color="D3D3D3"/>
                              <w:left w:val="single" w:sz="0" w:space="0" w:color="D3D3D3"/>
                              <w:bottom w:val="single" w:sz="0" w:space="0" w:color="D3D3D3"/>
                              <w:right w:val="single" w:sz="0" w:space="0" w:color="D3D3D3"/>
                            </w:tcBorders>
                          </w:tcPr>
                          <w:p w14:paraId="60E593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9</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17.09) = 0.22</w:t>
                            </w:r>
                          </w:p>
                        </w:tc>
                        <w:tc>
                          <w:tcPr>
                            <w:tcW w:w="0" w:type="auto"/>
                            <w:tcBorders>
                              <w:top w:val="single" w:sz="2" w:space="0" w:color="D3D3D3"/>
                              <w:left w:val="single" w:sz="2" w:space="0" w:color="D3D3D3"/>
                              <w:bottom w:val="single" w:sz="4" w:space="0" w:color="auto"/>
                              <w:right w:val="single" w:sz="2" w:space="0" w:color="D3D3D3"/>
                            </w:tcBorders>
                          </w:tcPr>
                          <w:p w14:paraId="2E4ACC4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44</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77777777" w:rsidR="00E4345D" w:rsidRPr="003F43FB" w:rsidRDefault="00E4345D" w:rsidP="00E4345D">
                            <w:pPr>
                              <w:keepNext/>
                              <w:spacing w:after="60"/>
                              <w:rPr>
                                <w:rFonts w:ascii="Times New Roman" w:hAnsi="Times New Roman" w:cs="Times New Roman"/>
                                <w:sz w:val="18"/>
                                <w:szCs w:val="18"/>
                              </w:rPr>
                            </w:pPr>
                            <w:proofErr w:type="gramStart"/>
                            <w:r w:rsidRPr="00EA1044">
                              <w:rPr>
                                <w:rFonts w:ascii="Times New Roman" w:hAnsi="Times New Roman" w:cs="Times New Roman"/>
                                <w:sz w:val="18"/>
                                <w:szCs w:val="18"/>
                              </w:rPr>
                              <w:t>F(</w:t>
                            </w:r>
                            <w:proofErr w:type="gramEnd"/>
                            <w:r w:rsidRPr="00EA1044">
                              <w:rPr>
                                <w:rFonts w:ascii="Times New Roman" w:hAnsi="Times New Roman" w:cs="Times New Roman"/>
                                <w:sz w:val="18"/>
                                <w:szCs w:val="18"/>
                              </w:rPr>
                              <w:t>1, 5.79) = 0</w:t>
                            </w:r>
                          </w:p>
                        </w:tc>
                        <w:tc>
                          <w:tcPr>
                            <w:tcW w:w="599" w:type="dxa"/>
                            <w:tcBorders>
                              <w:top w:val="single" w:sz="2" w:space="0" w:color="D3D3D3"/>
                              <w:left w:val="single" w:sz="2" w:space="0" w:color="D3D3D3"/>
                              <w:bottom w:val="single" w:sz="4" w:space="0" w:color="auto"/>
                              <w:right w:val="single" w:sz="2" w:space="0" w:color="D3D3D3"/>
                            </w:tcBorders>
                          </w:tcPr>
                          <w:p w14:paraId="2729D54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5</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v:textbox>
                <w10:wrap type="square"/>
              </v:shape>
            </w:pict>
          </mc:Fallback>
        </mc:AlternateContent>
      </w:r>
      <w:r w:rsidR="00664011">
        <w:rPr>
          <w:rFonts w:eastAsia="Times New Roman"/>
          <w:lang w:val="en-US"/>
        </w:rPr>
        <w:br w:type="page"/>
      </w:r>
    </w:p>
    <w:p w14:paraId="07ECA9A7" w14:textId="395FE734" w:rsidR="005C2FDD" w:rsidRDefault="005C2FDD">
      <w:pPr>
        <w:rPr>
          <w:rFonts w:eastAsia="Times New Roman"/>
          <w:lang w:val="en-US"/>
        </w:rPr>
      </w:pPr>
      <w:r w:rsidRPr="005C2FDD">
        <w:rPr>
          <w:rFonts w:eastAsia="Times New Roman"/>
          <w:noProof/>
          <w:lang w:val="en-US"/>
        </w:rPr>
        <w:lastRenderedPageBreak/>
        <mc:AlternateContent>
          <mc:Choice Requires="wps">
            <w:drawing>
              <wp:anchor distT="45720" distB="45720" distL="114300" distR="114300" simplePos="0" relativeHeight="251682816" behindDoc="0" locked="0" layoutInCell="1" allowOverlap="1" wp14:anchorId="2F3578E1" wp14:editId="169D2C46">
                <wp:simplePos x="0" y="0"/>
                <wp:positionH relativeFrom="column">
                  <wp:posOffset>-805815</wp:posOffset>
                </wp:positionH>
                <wp:positionV relativeFrom="paragraph">
                  <wp:posOffset>1340485</wp:posOffset>
                </wp:positionV>
                <wp:extent cx="7823200" cy="5142865"/>
                <wp:effectExtent l="6667"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23200" cy="5142865"/>
                        </a:xfrm>
                        <a:prstGeom prst="rect">
                          <a:avLst/>
                        </a:prstGeom>
                        <a:solidFill>
                          <a:srgbClr val="FFFFFF"/>
                        </a:solidFill>
                        <a:ln w="9525">
                          <a:noFill/>
                          <a:miter lim="800000"/>
                          <a:headEnd/>
                          <a:tailEnd/>
                        </a:ln>
                      </wps:spPr>
                      <wps:txbx>
                        <w:txbxContent>
                          <w:p w14:paraId="10949FCC" w14:textId="77777777" w:rsidR="005C2FDD" w:rsidRPr="00EA2599" w:rsidRDefault="005C2FDD" w:rsidP="005C2FDD">
                            <w:r w:rsidRPr="00CE4192">
                              <w:rPr>
                                <w:b/>
                                <w:bCs/>
                              </w:rPr>
                              <w:t xml:space="preserve">TABLE </w:t>
                            </w:r>
                            <w:r>
                              <w:rPr>
                                <w:b/>
                                <w:bCs/>
                              </w:rPr>
                              <w:t>12</w:t>
                            </w:r>
                            <w:r w:rsidRPr="00EA2599">
                              <w:t xml:space="preserve"> </w:t>
                            </w:r>
                            <w:r>
                              <w:t xml:space="preserve">Theoretically informed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578E1" id="_x0000_s1058" type="#_x0000_t202" style="position:absolute;margin-left:-63.45pt;margin-top:105.55pt;width:616pt;height:404.95pt;rotation:-90;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95kGwIAAA4EAAAOAAAAZHJzL2Uyb0RvYy54bWysU9tu2zAMfR+wfxD0vjjxkjQ14hRdugwD&#10;ugvQ7QNkWY6FyaJGKbG7ry+lGEm2vQ3TgyCK1CHPIbW+GzrDjgq9Blvy2WTKmbISam33Jf/+bfdm&#10;xZkPwtbCgFUlf1ae321ev1r3rlA5tGBqhYxArC96V/I2BFdkmZet6oSfgFOWnA1gJwKZuM9qFD2h&#10;dybLp9Nl1gPWDkEq7+n24eTkm4TfNEqGL03jVWCm5FRbSDumvYp7tlmLYo/CtVqOZYh/qKIT2lLS&#10;M9SDCIIdUP8F1WmJ4KEJEwldBk2jpUociM1s+gebp1Y4lbiQON6dZfL/D1Z+Pj65r8jC8A4GamAi&#10;4d0jyB+eWdi2wu7VPSL0rRI1JZ5FybLe+WJ8GqX2hY8gVf8JamqyOARIQEODHUMg1WdL6hatdE20&#10;GSWjfjyfe6CGwCRd3qzytxTKmSTfYjbPV8tFSimKiBY1dujDBwUdi4eSIzU5wYrjow+xuktIDPdg&#10;dL3TxiQD99XWIDsKGohdWiP6b2HGsr7kt4t8kZAtxPdpVjodaGCN7kq+OjFK11Gd97ZO5yC0OZ2p&#10;EmNHuaJCJ63CUA1M1yXP85g7yldB/UwCJqmIO30oItYC/uKsp+Esuf95EKg4Mx8tNeF2Np/HaU7G&#10;fHGTk4HXnuraI6wkqJIHzk7HbUg/IOph4Z6a1eik26WSsWYauiTn+EHiVF/bKeryjTcvAAAA//8D&#10;AFBLAwQUAAYACAAAACEAKK2vPeAAAAAIAQAADwAAAGRycy9kb3ducmV2LnhtbEyPQUvDQBCF74L/&#10;YRnBS7GbxFDTmE2RopZeCq0i9LbNjkkwOxuy2zb6652e9PjmPd58r1iMthMnHHzrSEE8jUAgVc60&#10;VCt4f3u5y0D4oMnozhEq+EYPi/L6qtC5cWfa4mkXasEl5HOtoAmhz6X0VYNW+6nrkdj7dIPVgeVQ&#10;SzPoM5fbTiZRNJNWt8QfGt3jssHqa3e0Ch5Wm9k+LO1Pu3+N1vPniV336YdStzfj0yOIgGP4C8MF&#10;n9GhZKaDO5LxolOQpTEnL3fBbjZPedmBZXKfxCDLQv4fUP4CAAD//wMAUEsBAi0AFAAGAAgAAAAh&#10;ALaDOJL+AAAA4QEAABMAAAAAAAAAAAAAAAAAAAAAAFtDb250ZW50X1R5cGVzXS54bWxQSwECLQAU&#10;AAYACAAAACEAOP0h/9YAAACUAQAACwAAAAAAAAAAAAAAAAAvAQAAX3JlbHMvLnJlbHNQSwECLQAU&#10;AAYACAAAACEA2U/eZBsCAAAOBAAADgAAAAAAAAAAAAAAAAAuAgAAZHJzL2Uyb0RvYy54bWxQSwEC&#10;LQAUAAYACAAAACEAKK2vPeAAAAAIAQAADwAAAAAAAAAAAAAAAAB1BAAAZHJzL2Rvd25yZXYueG1s&#10;UEsFBgAAAAAEAAQA8wAAAIIFAAAAAA==&#10;" stroked="f">
                <v:textbox>
                  <w:txbxContent>
                    <w:p w14:paraId="10949FCC" w14:textId="77777777" w:rsidR="005C2FDD" w:rsidRPr="00EA2599" w:rsidRDefault="005C2FDD" w:rsidP="005C2FDD">
                      <w:r w:rsidRPr="00CE4192">
                        <w:rPr>
                          <w:b/>
                          <w:bCs/>
                        </w:rPr>
                        <w:t xml:space="preserve">TABLE </w:t>
                      </w:r>
                      <w:r>
                        <w:rPr>
                          <w:b/>
                          <w:bCs/>
                        </w:rPr>
                        <w:t>12</w:t>
                      </w:r>
                      <w:r w:rsidRPr="00EA2599">
                        <w:t xml:space="preserve"> </w:t>
                      </w:r>
                      <w:r>
                        <w:t xml:space="preserve">Theoretically informed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v:textbox>
                <w10:wrap type="square"/>
              </v:shape>
            </w:pict>
          </mc:Fallback>
        </mc:AlternateContent>
      </w:r>
      <w:r>
        <w:rPr>
          <w:rFonts w:eastAsia="Times New Roman"/>
          <w:lang w:val="en-US"/>
        </w:rPr>
        <w:br w:type="page"/>
      </w:r>
    </w:p>
    <w:p w14:paraId="1F79015E" w14:textId="3D069F6D" w:rsidR="007D332E" w:rsidRDefault="007D332E">
      <w:pPr>
        <w:rPr>
          <w:rFonts w:eastAsia="Times New Roman"/>
          <w:lang w:val="en-US"/>
        </w:rPr>
      </w:pPr>
      <w:r w:rsidRPr="007D332E">
        <w:rPr>
          <w:rFonts w:eastAsia="Times New Roman"/>
          <w:noProof/>
          <w:lang w:val="en-US"/>
        </w:rPr>
        <w:lastRenderedPageBreak/>
        <mc:AlternateContent>
          <mc:Choice Requires="wps">
            <w:drawing>
              <wp:anchor distT="45720" distB="45720" distL="114300" distR="114300" simplePos="0" relativeHeight="251684864" behindDoc="0" locked="0" layoutInCell="1" allowOverlap="1" wp14:anchorId="421EF489" wp14:editId="154F3975">
                <wp:simplePos x="0" y="0"/>
                <wp:positionH relativeFrom="margin">
                  <wp:align>right</wp:align>
                </wp:positionH>
                <wp:positionV relativeFrom="paragraph">
                  <wp:posOffset>1824990</wp:posOffset>
                </wp:positionV>
                <wp:extent cx="7760335" cy="4131945"/>
                <wp:effectExtent l="4445"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60335" cy="4131945"/>
                        </a:xfrm>
                        <a:prstGeom prst="rect">
                          <a:avLst/>
                        </a:prstGeom>
                        <a:solidFill>
                          <a:srgbClr val="FFFFFF"/>
                        </a:solidFill>
                        <a:ln w="9525">
                          <a:noFill/>
                          <a:miter lim="800000"/>
                          <a:headEnd/>
                          <a:tailEnd/>
                        </a:ln>
                      </wps:spPr>
                      <wps:txb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EF489" id="_x0000_s1059" type="#_x0000_t202" style="position:absolute;margin-left:559.85pt;margin-top:143.7pt;width:611.05pt;height:325.35pt;rotation:-90;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jLbHAIAAA4EAAAOAAAAZHJzL2Uyb0RvYy54bWysk9uO0zAQhu+ReAfL9zRNT7uNmq6WLkVI&#10;y0FaeADXcRoLx2PGbpPy9IzdqC1wh8iF5fE4/8x8M1499K1hR4Vegy15PhpzpqyEStt9yb993b65&#10;58wHYSthwKqSn5TnD+vXr1adK9QEGjCVQkYi1hedK3kTgiuyzMtGtcKPwClLzhqwFYFM3GcVio7U&#10;W5NNxuNF1gFWDkEq7+n06ezk66Rf10qGz3XtVWCm5JRbSCumdRfXbL0SxR6Fa7Qc0hD/kEUrtKWg&#10;F6knEQQ7oP5LqtUSwUMdRhLaDOpaS5VqoGry8R/VvDTCqVQLwfHugsn/P1n56fjiviAL/VvoqYGp&#10;CO+eQX73zMKmEXavHhGha5SoKHAekWWd88Xwa0TtCx9Fdt1HqKjJ4hAgCfU1tgyBqOcL6hZ96ZjK&#10;ZhSM+nG69ED1gUk6vLtbjKfTOWeSfLN8mi9n8xRSFFEtMnbow3sFLYubkiM1OcmK47MPMbvrlXjd&#10;g9HVVhuTDNzvNgbZUdBAbNM3qP92zVjWlXw5n8yTsoX4f5qVVgcaWKPbkt+fK0rHkc47W6V9ENqc&#10;95SJsQOuSOjMKvS7numq5JNpjB3x7aA6EcCEirDQg6LCGsCfnHU0nCX3Pw4CFWfmg6UmLPPZLE5z&#10;MmbzuwkZeOvZ3XqElSRV8sDZebsJ6QVEHhYeqVm1TtyumQw509AlnMMDiVN9a6db12e8/gUAAP//&#10;AwBQSwMEFAAGAAgAAAAhAGo4/gbiAAAACgEAAA8AAABkcnMvZG93bnJldi54bWxMj0FLw0AQhe9C&#10;/8MyBS9iN6Y1TdNsihS19CJYRehtm50mwexsyG7b6K93POlpeHyPN+/lq8G24oy9bxwpuJtEIJBK&#10;ZxqqFLy/Pd2mIHzQZHTrCBV8oYdVMbrKdWbchV7xvAuV4BDymVZQh9BlUvqyRqv9xHVIzI6utzqw&#10;7Ctpen3hcNvKOIoSaXVD/KHWHa5rLD93J6tgvnlJ9mFtv5v9c7RdPN7YbTf7UOp6PDwsQQQcwp8Z&#10;futzdSi408GdyHjRKojT+zlbGfBhvpgmMxAH1nE8TUEWufw/ofgBAAD//wMAUEsBAi0AFAAGAAgA&#10;AAAhALaDOJL+AAAA4QEAABMAAAAAAAAAAAAAAAAAAAAAAFtDb250ZW50X1R5cGVzXS54bWxQSwEC&#10;LQAUAAYACAAAACEAOP0h/9YAAACUAQAACwAAAAAAAAAAAAAAAAAvAQAAX3JlbHMvLnJlbHNQSwEC&#10;LQAUAAYACAAAACEAxWoy2xwCAAAOBAAADgAAAAAAAAAAAAAAAAAuAgAAZHJzL2Uyb0RvYy54bWxQ&#10;SwECLQAUAAYACAAAACEAajj+BuIAAAAKAQAADwAAAAAAAAAAAAAAAAB2BAAAZHJzL2Rvd25yZXYu&#10;eG1sUEsFBgAAAAAEAAQA8wAAAIUFAAAAAA==&#10;" stroked="f">
                <v:textbo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v:textbox>
                <w10:wrap type="square" anchorx="margin"/>
              </v:shape>
            </w:pict>
          </mc:Fallback>
        </mc:AlternateContent>
      </w:r>
      <w:r>
        <w:rPr>
          <w:rFonts w:eastAsia="Times New Roman"/>
          <w:lang w:val="en-US"/>
        </w:rPr>
        <w:br w:type="page"/>
      </w:r>
    </w:p>
    <w:p w14:paraId="1CAC2587" w14:textId="2BBC9D3F" w:rsidR="009E1EE0" w:rsidRDefault="0058622F">
      <w:pPr>
        <w:rPr>
          <w:rFonts w:eastAsia="Times New Roman"/>
          <w:lang w:val="en-US"/>
        </w:rPr>
      </w:pPr>
      <w:r w:rsidRPr="0058622F">
        <w:rPr>
          <w:rFonts w:eastAsia="Times New Roman"/>
          <w:noProof/>
          <w:lang w:val="en-US"/>
        </w:rPr>
        <w:lastRenderedPageBreak/>
        <mc:AlternateContent>
          <mc:Choice Requires="wps">
            <w:drawing>
              <wp:anchor distT="45720" distB="45720" distL="114300" distR="114300" simplePos="0" relativeHeight="251686912" behindDoc="0" locked="0" layoutInCell="1" allowOverlap="1" wp14:anchorId="7DE94BDB" wp14:editId="759CD9FD">
                <wp:simplePos x="0" y="0"/>
                <wp:positionH relativeFrom="column">
                  <wp:posOffset>-544195</wp:posOffset>
                </wp:positionH>
                <wp:positionV relativeFrom="paragraph">
                  <wp:posOffset>1209675</wp:posOffset>
                </wp:positionV>
                <wp:extent cx="6947535" cy="4547235"/>
                <wp:effectExtent l="0" t="0" r="5715" b="571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47535" cy="4547235"/>
                        </a:xfrm>
                        <a:prstGeom prst="rect">
                          <a:avLst/>
                        </a:prstGeom>
                        <a:solidFill>
                          <a:srgbClr val="FFFFFF"/>
                        </a:solidFill>
                        <a:ln w="9525">
                          <a:noFill/>
                          <a:miter lim="800000"/>
                          <a:headEnd/>
                          <a:tailEnd/>
                        </a:ln>
                      </wps:spPr>
                      <wps:txb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58622F"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58622F"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94BDB" id="_x0000_s1060" type="#_x0000_t202" style="position:absolute;margin-left:-42.85pt;margin-top:95.25pt;width:547.05pt;height:358.05pt;rotation:-90;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JrVGwIAAA4EAAAOAAAAZHJzL2Uyb0RvYy54bWysU9uO0zAQfUfiHyy/07QhabdR09XSpQhp&#10;uUi7fIDjOI2F4zG226R8PWMndMvyhvCD5bn4zMyZmc3t0ClyEtZJ0CVdzOaUCM2hlvpQ0m9P+zc3&#10;lDjPdM0UaFHSs3D0dvv61aY3hUihBVULSxBEu6I3JW29N0WSON6KjrkZGKHR2IDtmEfRHpLash7R&#10;O5Wk8/ky6cHWxgIXzqH2fjTSbcRvGsH9l6ZxwhNVUszNx9vGuwp3st2w4mCZaSWf0mD/kEXHpMag&#10;F6h75hk5WvkXVCe5BQeNn3HoEmgayUWsAatZzF9U89gyI2ItSI4zF5rc/4Pln0+P5qslfngHAzYw&#10;FuHMA/DvjmjYtUwfxJ210LeC1Rh4EShLeuOK6Wug2hUugFT9J6ixyezoIQINje2IBWR9scRu4Ylq&#10;LJtgMOzH+dIDMXjCUblcZ6v8bU4JR1uWZ6sUhRCSFQEtcGys8x8EdCQ8SmqxyRGWnR6cH11/uwR3&#10;B0rWe6lUFOyh2ilLTgwHYh/PhP6Hm9KkL+k6T/OIrCH8j7PSSY8Dq2RX0puxoqgO7LzXdXx7JtX4&#10;xqSVnugKDI1c+aEaiKxLmmYhdqCvgvqMBEaqkBZcKCysBfuTkh6Hs6Tux5FZQYn6qLEJ60WWhWmO&#10;QpavUhTstaW6tjDNEaqknpLxufNxAwIfGu6wWY2MvD1nMuWMQxeZnxYkTPW1HL2e13j7CwAA//8D&#10;AFBLAwQUAAYACAAAACEAnvnKROIAAAAKAQAADwAAAGRycy9kb3ducmV2LnhtbEyPzU7DMBCE70i8&#10;g7VIXFBrl7ahCXEqVPGjXpBoEVJvbrwkEfE6it028PRsT3Db0TeancmXg2vFEfvQeNIwGSsQSKW3&#10;DVUa3rdPowWIEA1Z03pCDd8YYFlcXuQms/5Eb3jcxEpwCIXMaKhj7DIpQ1mjM2HsOyRmn753JrLs&#10;K2l7c+Jw18pbpRLpTEP8oTYdrmosvzYHp+Hu5TXZxZX7aXbPap0+3rh1N/vQ+vpqeLgHEXGIf2Y4&#10;1+fqUHCnvT+QDaJlraZTtvIxB8F8MUlnIPZnkM4TkEUu/08ofgEAAP//AwBQSwECLQAUAAYACAAA&#10;ACEAtoM4kv4AAADhAQAAEwAAAAAAAAAAAAAAAAAAAAAAW0NvbnRlbnRfVHlwZXNdLnhtbFBLAQIt&#10;ABQABgAIAAAAIQA4/SH/1gAAAJQBAAALAAAAAAAAAAAAAAAAAC8BAABfcmVscy8ucmVsc1BLAQIt&#10;ABQABgAIAAAAIQA6IJrVGwIAAA4EAAAOAAAAAAAAAAAAAAAAAC4CAABkcnMvZTJvRG9jLnhtbFBL&#10;AQItABQABgAIAAAAIQCe+cpE4gAAAAoBAAAPAAAAAAAAAAAAAAAAAHUEAABkcnMvZG93bnJldi54&#10;bWxQSwUGAAAAAAQABADzAAAAhAUAAAAA&#10;" stroked="f">
                <v:textbo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58622F"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58622F"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v:textbox>
                <w10:wrap type="square"/>
              </v:shape>
            </w:pict>
          </mc:Fallback>
        </mc:AlternateContent>
      </w:r>
      <w:r w:rsidR="009E1EE0">
        <w:rPr>
          <w:rFonts w:eastAsia="Times New Roman"/>
          <w:lang w:val="en-US"/>
        </w:rPr>
        <w:br w:type="page"/>
      </w:r>
    </w:p>
    <w:p w14:paraId="665F4D43" w14:textId="5921DE10" w:rsidR="00C43035" w:rsidRDefault="00C43035">
      <w:pPr>
        <w:rPr>
          <w:rFonts w:eastAsia="Times New Roman"/>
          <w:lang w:val="en-US"/>
        </w:rPr>
      </w:pPr>
      <w:r w:rsidRPr="00C43035">
        <w:rPr>
          <w:rFonts w:eastAsia="Times New Roman"/>
          <w:noProof/>
          <w:lang w:val="en-US"/>
        </w:rPr>
        <w:lastRenderedPageBreak/>
        <mc:AlternateContent>
          <mc:Choice Requires="wps">
            <w:drawing>
              <wp:anchor distT="45720" distB="45720" distL="114300" distR="114300" simplePos="0" relativeHeight="251688960" behindDoc="0" locked="0" layoutInCell="1" allowOverlap="1" wp14:anchorId="0350F3AB" wp14:editId="2C285B10">
                <wp:simplePos x="0" y="0"/>
                <wp:positionH relativeFrom="column">
                  <wp:posOffset>-331470</wp:posOffset>
                </wp:positionH>
                <wp:positionV relativeFrom="paragraph">
                  <wp:posOffset>1472565</wp:posOffset>
                </wp:positionV>
                <wp:extent cx="8213090" cy="5283835"/>
                <wp:effectExtent l="0" t="2223"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13090" cy="5283835"/>
                        </a:xfrm>
                        <a:prstGeom prst="rect">
                          <a:avLst/>
                        </a:prstGeom>
                        <a:solidFill>
                          <a:srgbClr val="FFFFFF"/>
                        </a:solidFill>
                        <a:ln w="9525">
                          <a:noFill/>
                          <a:miter lim="800000"/>
                          <a:headEnd/>
                          <a:tailEnd/>
                        </a:ln>
                      </wps:spPr>
                      <wps:txb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C43035"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C43035"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0F3AB" id="_x0000_s1061" type="#_x0000_t202" style="position:absolute;margin-left:-26.1pt;margin-top:115.95pt;width:646.7pt;height:416.05pt;rotation:-90;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GQIAAA4EAAAOAAAAZHJzL2Uyb0RvYy54bWysU9uO2yAQfa/Uf0C8N46dZJtYcVbbbFNV&#10;2l6kbT8AA45RMUOBxE6/fgdiJWn7VpUHxFw4zDkzrO+HTpOjdF6BqWg+mVIiDQehzL6i37/t3iwp&#10;8YEZwTQYWdGT9PR+8/rVurelLKAFLaQjCGJ82duKtiHYMss8b2XH/ASsNBhswHUsoOn2mXCsR/RO&#10;Z8V0epf14IR1wKX36H08B+km4TeN5OFL03gZiK4o1hbS7tJexz3brFm5d8y2io9lsH+oomPK4KMX&#10;qEcWGDk49RdUp7gDD02YcOgyaBrFZeKAbPLpH2yeW2Zl4oLieHuRyf8/WP75+Gy/OhKGdzBgAxMJ&#10;b5+A//DEwLZlZi8fnIO+lUzgw3mULOutL8erUWpf+ghS959AYJPZIUACGhrXEQeoen6H3cKV3Eib&#10;4GPYj9OlB3IIhKNzWeSz6QpDHGOLYjlbzhbpSVZGtKixdT58kNCReKiowyYnWHZ88iFWd02J6R60&#10;EjuldTLcvt5qR44MB2KX1oj+W5o2pK/oalEsErKBeD/NSqcCDqxWHZZ6ZpTcUZ33RqRzYEqfz1iJ&#10;NqNcUaGzVmGoB6JERREdL0T5ahAnFDBJhdzxQyGxFtwvSnoczor6nwfmJCX6o8EmrPL5PE5zMuaL&#10;twUa7jZS30aY4QhV0UDJ+bgN6QdEPQw8YLMalXS7VjLWjEOX5Bw/SJzqWztlXb/x5gUAAP//AwBQ&#10;SwMEFAAGAAgAAAAhACDptdbiAAAACwEAAA8AAABkcnMvZG93bnJldi54bWxMj0FLw0AQhe+C/2EZ&#10;wYvY3dbYtDGbIkUrvQhWEXrbZsckmJ0N2W2b+uudnvT2Hu/x5pt8MbhWHLAPjScN45ECgVR621Cl&#10;4eP9+XYGIkRD1rSeUMMJAyyKy4vcZNYf6Q0Pm1gJHqGQGQ11jF0mZShrdCaMfIfE2ZfvnYls+0ra&#10;3hx53LVyotRUOtMQX6hNh8say+/N3mlIX16n27h0P812pdbzpxu37pJPra+vhscHEBGH+FeGMz6j&#10;Q8FMO78nG0TLPp0lXGVxB+Kcq7G6B7FjNZknKcgil/9/KH4BAAD//wMAUEsBAi0AFAAGAAgAAAAh&#10;ALaDOJL+AAAA4QEAABMAAAAAAAAAAAAAAAAAAAAAAFtDb250ZW50X1R5cGVzXS54bWxQSwECLQAU&#10;AAYACAAAACEAOP0h/9YAAACUAQAACwAAAAAAAAAAAAAAAAAvAQAAX3JlbHMvLnJlbHNQSwECLQAU&#10;AAYACAAAACEA4/v51hkCAAAOBAAADgAAAAAAAAAAAAAAAAAuAgAAZHJzL2Uyb0RvYy54bWxQSwEC&#10;LQAUAAYACAAAACEAIOm11uIAAAALAQAADwAAAAAAAAAAAAAAAABzBAAAZHJzL2Rvd25yZXYueG1s&#10;UEsFBgAAAAAEAAQA8wAAAIIFAAAAAA==&#10;" stroked="f">
                <v:textbo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C43035"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C43035"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v:textbox>
                <w10:wrap type="square"/>
              </v:shape>
            </w:pict>
          </mc:Fallback>
        </mc:AlternateContent>
      </w:r>
      <w:r>
        <w:rPr>
          <w:rFonts w:eastAsia="Times New Roman"/>
          <w:lang w:val="en-US"/>
        </w:rPr>
        <w:br w:type="page"/>
      </w:r>
    </w:p>
    <w:p w14:paraId="4A109C22" w14:textId="7E7D32C6" w:rsidR="0086479F" w:rsidRDefault="004B1351">
      <w:pPr>
        <w:rPr>
          <w:rFonts w:eastAsia="Times New Roman"/>
          <w:lang w:val="en-US"/>
        </w:rPr>
      </w:pPr>
      <w:r w:rsidRPr="004B1351">
        <w:rPr>
          <w:rFonts w:eastAsia="Times New Roman"/>
          <w:noProof/>
          <w:lang w:val="en-US"/>
        </w:rPr>
        <w:lastRenderedPageBreak/>
        <mc:AlternateContent>
          <mc:Choice Requires="wps">
            <w:drawing>
              <wp:anchor distT="45720" distB="45720" distL="114300" distR="114300" simplePos="0" relativeHeight="251691008" behindDoc="0" locked="0" layoutInCell="1" allowOverlap="1" wp14:anchorId="2411DDED" wp14:editId="00874097">
                <wp:simplePos x="0" y="0"/>
                <wp:positionH relativeFrom="margin">
                  <wp:align>right</wp:align>
                </wp:positionH>
                <wp:positionV relativeFrom="paragraph">
                  <wp:posOffset>1771650</wp:posOffset>
                </wp:positionV>
                <wp:extent cx="8204200" cy="4661535"/>
                <wp:effectExtent l="0" t="318" r="6033" b="6032"/>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04200" cy="4661535"/>
                        </a:xfrm>
                        <a:prstGeom prst="rect">
                          <a:avLst/>
                        </a:prstGeom>
                        <a:solidFill>
                          <a:srgbClr val="FFFFFF"/>
                        </a:solidFill>
                        <a:ln w="9525">
                          <a:noFill/>
                          <a:miter lim="800000"/>
                          <a:headEnd/>
                          <a:tailEnd/>
                        </a:ln>
                      </wps:spPr>
                      <wps:txb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4B1351"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4B1351"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11DDED" id="_x0000_s1062" type="#_x0000_t202" style="position:absolute;margin-left:594.8pt;margin-top:139.5pt;width:646pt;height:367.05pt;rotation:-90;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oeNGgIAAA4EAAAOAAAAZHJzL2Uyb0RvYy54bWysU9uO0zAQfUfiHyy/0zShLbtR09XSpQhp&#10;uUgLH+A4TmPheMzYbbJ8PWM3agu8IfxgeTzjM3POjNd3Y2/YUaHXYCuez+acKSuh0XZf8W9fd69u&#10;OPNB2EYYsKriz8rzu83LF+vBlaqADkyjkBGI9eXgKt6F4Mos87JTvfAzcMqSswXsRSAT91mDYiD0&#10;3mTFfL7KBsDGIUjlPd0+nJx8k/DbVsnwuW29CsxUnGoLace013HPNmtR7lG4TsupDPEPVfRCW0p6&#10;hnoQQbAD6r+gei0RPLRhJqHPoG21VIkDscnnf7B56oRTiQuJ491ZJv//YOWn45P7giyMb2GkBiYS&#10;3j2C/O6ZhW0n7F7dI8LQKdFQ4jxKlg3Ol9PTKLUvfQSph4/QUJPFIUACGlvsGQKpnq+oW7TSNdFm&#10;lIz68XzugRoDk3R5U8wXFMqZJN9itcqXr5cppSgjWtTYoQ/vFfQsHiqO1OQEK46PPsTqLiEx3IPR&#10;zU4bkwzc11uD7ChoIHZpTei/hRnLhorfLotlQrYQ36dZ6XWggTW6p1JPjNJ1VOedbdI5CG1OZ6rE&#10;2EmuqNBJqzDWI9NNxYtVzB3lq6F5JgGTVMSdPhQR6wB/cjbQcFbc/zgIVJyZD5aacJsvFnGak7FY&#10;vinIwGtPfe0RVhJUxQNnp+M2pB8Q9bBwT81qddLtUslUMw1dknP6IHGqr+0UdfnGm18AAAD//wMA&#10;UEsDBBQABgAIAAAAIQDCzfEu4QAAAAoBAAAPAAAAZHJzL2Rvd25yZXYueG1sTI9PS8NAEMXvgt9h&#10;GcGL2N1EaZuYTZHiH3oRrCL0ts2OSTA7G7LbNvrpnZz0No/f4817xWp0nTjiEFpPGpKZAoFUedtS&#10;reH97fF6CSJEQ9Z0nlDDNwZYlednhcmtP9ErHrexFhxCITcamhj7XMpQNehMmPkeidmnH5yJLIda&#10;2sGcONx1MlVqLp1piT80psd1g9XX9uA0LJ5f5ru4dj/t7kltsocrt+lvP7S+vBjv70BEHOOfGab6&#10;XB1K7rT3B7JBdBrSxTJj6wTEhFVyw9v2fKVZmoAsC/l/QvkLAAD//wMAUEsBAi0AFAAGAAgAAAAh&#10;ALaDOJL+AAAA4QEAABMAAAAAAAAAAAAAAAAAAAAAAFtDb250ZW50X1R5cGVzXS54bWxQSwECLQAU&#10;AAYACAAAACEAOP0h/9YAAACUAQAACwAAAAAAAAAAAAAAAAAvAQAAX3JlbHMvLnJlbHNQSwECLQAU&#10;AAYACAAAACEA7daHjRoCAAAOBAAADgAAAAAAAAAAAAAAAAAuAgAAZHJzL2Uyb0RvYy54bWxQSwEC&#10;LQAUAAYACAAAACEAws3xLuEAAAAKAQAADwAAAAAAAAAAAAAAAAB0BAAAZHJzL2Rvd25yZXYueG1s&#10;UEsFBgAAAAAEAAQA8wAAAIIFAAAAAA==&#10;" stroked="f">
                <v:textbo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4B1351"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4B1351"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v:textbox>
                <w10:wrap type="square" anchorx="margin"/>
              </v:shape>
            </w:pict>
          </mc:Fallback>
        </mc:AlternateContent>
      </w:r>
      <w:r w:rsidR="0086479F">
        <w:rPr>
          <w:rFonts w:eastAsia="Times New Roman"/>
          <w:lang w:val="en-US"/>
        </w:rPr>
        <w:br w:type="page"/>
      </w:r>
    </w:p>
    <w:p w14:paraId="5CC4CC90" w14:textId="13E4F7ED" w:rsidR="00D23767" w:rsidRDefault="00D23767">
      <w:pPr>
        <w:rPr>
          <w:rFonts w:eastAsia="Times New Roman"/>
          <w:lang w:val="en-US"/>
        </w:rPr>
      </w:pPr>
      <w:r w:rsidRPr="00D23767">
        <w:rPr>
          <w:rFonts w:eastAsia="Times New Roman"/>
          <w:noProof/>
          <w:lang w:val="en-US"/>
        </w:rPr>
        <w:lastRenderedPageBreak/>
        <mc:AlternateContent>
          <mc:Choice Requires="wps">
            <w:drawing>
              <wp:anchor distT="45720" distB="45720" distL="114300" distR="114300" simplePos="0" relativeHeight="251693056" behindDoc="0" locked="0" layoutInCell="1" allowOverlap="1" wp14:anchorId="5207EBFB" wp14:editId="3151D418">
                <wp:simplePos x="0" y="0"/>
                <wp:positionH relativeFrom="column">
                  <wp:posOffset>-586105</wp:posOffset>
                </wp:positionH>
                <wp:positionV relativeFrom="paragraph">
                  <wp:posOffset>1245235</wp:posOffset>
                </wp:positionV>
                <wp:extent cx="6651625" cy="4162425"/>
                <wp:effectExtent l="6350" t="0" r="3175" b="31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651625" cy="4162425"/>
                        </a:xfrm>
                        <a:prstGeom prst="rect">
                          <a:avLst/>
                        </a:prstGeom>
                        <a:solidFill>
                          <a:srgbClr val="FFFFFF"/>
                        </a:solidFill>
                        <a:ln w="9525">
                          <a:noFill/>
                          <a:miter lim="800000"/>
                          <a:headEnd/>
                          <a:tailEnd/>
                        </a:ln>
                      </wps:spPr>
                      <wps:txb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D23767"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D23767"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07EBFB" id="_x0000_s1063" type="#_x0000_t202" style="position:absolute;margin-left:-46.15pt;margin-top:98.05pt;width:523.75pt;height:327.75pt;rotation:-90;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1okGAIAAA4EAAAOAAAAZHJzL2Uyb0RvYy54bWysU8Fu2zAMvQ/YPwi6L06CJG2NOEWXLsOA&#10;rhvQ9QNkWY6FyaJGKbGzrx8le2m23obpIJAi9Ug+kuvbvjXsqNBrsAWfTaacKSuh0nZf8Odvu3fX&#10;nPkgbCUMWFXwk/L8dvP2zbpzuZpDA6ZSyAjE+rxzBW9CcHmWedmoVvgJOGXJWAO2IpCK+6xC0RF6&#10;a7L5dLrKOsDKIUjlPb3eD0a+Sfh1rWT4UtdeBWYKTrmFdGO6y3hnm7XI9yhco+WYhviHLFqhLQU9&#10;Q92LINgB9SuoVksED3WYSGgzqGstVaqBqplN/6rmqRFOpVqIHO/ONPn/Bysfj0/uK7LQv4eeGpiK&#10;8O4B5HfPLGwbYffqDhG6RomKAs8iZVnnfD5+jVT73EeQsvsMFTVZHAIkoL7GliEQ67MVdYtOeqay&#10;GQWjfpzOPVB9YJIeV6sl+S45k2RbkLggJYYUeUSLHDv04aOClkWh4EhNTrDi+ODD4PrbJbp7MLra&#10;aWOSgvtya5AdBQ3ELp0R/Q83Y1lX8JslxY6/LMT/aVZaHWhgjW4Lfj1UlJ4jOx9sleQgtBlkStrY&#10;ka7I0MBV6Mue6arg86sYO9JXQnUiAhNVRAstFBXWAP7krKPhLLj/cRCoODOfLDXhZrZYxGlOymJ5&#10;NScFLy3lpUVYSVAFD5wN4jakDRgqu6Nm1Trx9pLJmDMNXWJ+XJA41Zd68npZ480vAAAA//8DAFBL&#10;AwQUAAYACAAAACEAVje7wOAAAAAJAQAADwAAAGRycy9kb3ducmV2LnhtbEyPzU7DMBCE70i8g7VI&#10;XFBrU0pCQ5wKVfyoFyRahNSbGy9JRLyOYrcNPD2bExxnv9HsTL4cXCuO2IfGk4brqQKBVHrbUKXh&#10;ffs0uQMRoiFrWk+o4RsDLIvzs9xk1p/oDY+bWAkOoZAZDXWMXSZlKGt0Jkx9h8Ts0/fORJZ9JW1v&#10;ThzuWjlTKpHONMQfatPhqsbya3NwGtKX12QXV+6n2T2r9eLxyq27+YfWlxfDwz2IiEP8M8NYn6tD&#10;wZ32/kA2iJa1uknZOgLBOL1dzEDsx/s8TUAWufy/oPgFAAD//wMAUEsBAi0AFAAGAAgAAAAhALaD&#10;OJL+AAAA4QEAABMAAAAAAAAAAAAAAAAAAAAAAFtDb250ZW50X1R5cGVzXS54bWxQSwECLQAUAAYA&#10;CAAAACEAOP0h/9YAAACUAQAACwAAAAAAAAAAAAAAAAAvAQAAX3JlbHMvLnJlbHNQSwECLQAUAAYA&#10;CAAAACEAWxNaJBgCAAAOBAAADgAAAAAAAAAAAAAAAAAuAgAAZHJzL2Uyb0RvYy54bWxQSwECLQAU&#10;AAYACAAAACEAVje7wOAAAAAJAQAADwAAAAAAAAAAAAAAAAByBAAAZHJzL2Rvd25yZXYueG1sUEsF&#10;BgAAAAAEAAQA8wAAAH8FAAAAAA==&#10;" stroked="f">
                <v:textbo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D23767"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D23767"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v:textbox>
                <w10:wrap type="square"/>
              </v:shape>
            </w:pict>
          </mc:Fallback>
        </mc:AlternateContent>
      </w:r>
      <w:r>
        <w:rPr>
          <w:rFonts w:eastAsia="Times New Roman"/>
          <w:lang w:val="en-US"/>
        </w:rPr>
        <w:br w:type="page"/>
      </w:r>
    </w:p>
    <w:p w14:paraId="0F936B96" w14:textId="2268FA89" w:rsidR="00DF505A" w:rsidRDefault="00DF505A">
      <w:pPr>
        <w:rPr>
          <w:rFonts w:eastAsia="Times New Roman"/>
          <w:lang w:val="en-US"/>
        </w:rPr>
      </w:pPr>
      <w:r w:rsidRPr="00DF505A">
        <w:rPr>
          <w:rFonts w:eastAsia="Times New Roman"/>
          <w:noProof/>
          <w:lang w:val="en-US"/>
        </w:rPr>
        <w:lastRenderedPageBreak/>
        <mc:AlternateContent>
          <mc:Choice Requires="wps">
            <w:drawing>
              <wp:anchor distT="45720" distB="45720" distL="114300" distR="114300" simplePos="0" relativeHeight="251695104" behindDoc="0" locked="0" layoutInCell="1" allowOverlap="1" wp14:anchorId="3060102B" wp14:editId="5C1C7EA9">
                <wp:simplePos x="0" y="0"/>
                <wp:positionH relativeFrom="margin">
                  <wp:align>right</wp:align>
                </wp:positionH>
                <wp:positionV relativeFrom="paragraph">
                  <wp:posOffset>1875155</wp:posOffset>
                </wp:positionV>
                <wp:extent cx="8221980" cy="4472305"/>
                <wp:effectExtent l="7937"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21980" cy="4472305"/>
                        </a:xfrm>
                        <a:prstGeom prst="rect">
                          <a:avLst/>
                        </a:prstGeom>
                        <a:solidFill>
                          <a:srgbClr val="FFFFFF"/>
                        </a:solidFill>
                        <a:ln w="9525">
                          <a:noFill/>
                          <a:miter lim="800000"/>
                          <a:headEnd/>
                          <a:tailEnd/>
                        </a:ln>
                      </wps:spPr>
                      <wps:txb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C54F84"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C54F84"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60102B" id="_x0000_s1064" type="#_x0000_t202" style="position:absolute;margin-left:596.2pt;margin-top:147.65pt;width:647.4pt;height:352.15pt;rotation:-90;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E0EGwIAAA4EAAAOAAAAZHJzL2Uyb0RvYy54bWysU9tu2zAMfR+wfxD0vjjxkjYx4hRdugwD&#10;ugvQ7QNkWY6FyaJGKbG7ry+lGEm2vQ3TgyCK0iHPIbm+GzrDjgq9Blvy2WTKmbISam33Jf/+bfdm&#10;yZkPwtbCgFUlf1ae321ev1r3rlA5tGBqhYxArC96V/I2BFdkmZet6oSfgFOWnA1gJwKZuM9qFD2h&#10;dybLp9ObrAesHYJU3tPtw8nJNwm/aZQMX5rGq8BMySm3kHZMexX3bLMWxR6Fa7Uc0xD/kEUntKWg&#10;Z6gHEQQ7oP4LqtMSwUMTJhK6DJpGS5U4EJvZ9A82T61wKnEhcbw7y+T/H6z8fHxyX5GF4R0MVMBE&#10;wrtHkD88s7Bthd2re0ToWyVqCjyLkmW988X4NUrtCx9Bqv4T1FRkcQiQgIYGO4ZAqs9uqFq00jXR&#10;ZhSM6vF8roEaApN0uczz2WpJLkm++fw2fztdpJCiiGhRY4c+fFDQsXgoOVKRE6w4PvoQs7s8ic89&#10;GF3vtDHJwH21NciOghpil9aI/tszY1lf8tUiXyRkC/F/6pVOB2pYoztK9cQoXUd13ts6nYPQ5nSm&#10;TIwd5YoKnbQKQzUwXZc8X8bYUb4K6mcSMElF3GmgiFgL+Iuznpqz5P7nQaDizHy0VITVbD6P3ZyM&#10;+eI2JwOvPdW1R1hJUCUPnJ2O25AmIOph4Z6K1eik2yWTMWdquiTnOCCxq6/t9OoyxpsXAAAA//8D&#10;AFBLAwQUAAYACAAAACEAfRZjz+EAAAAJAQAADwAAAGRycy9kb3ducmV2LnhtbEyPTUvDQBCG74L/&#10;YZmCF7EbQ1vdNJsixQ96EaxS6G2bnSbB7GzIbtvor+/0pMeX5+WdZ/LF4FpxxD40njTcjxMQSKW3&#10;DVUavj5f7h5BhGjImtYTavjBAIvi+io3mfUn+sDjOlaCRyhkRkMdY5dJGcoanQlj3yEx2/vemcix&#10;r6TtzYnHXSvTJJlJZxriC7XpcFlj+b0+OA0Pb++zbVy632b7mqzU861bdZON1jej4WkOIuIQ/8pw&#10;0Wd1KNhp5w9kg2g1pGqacvUCBGOl1BTEjmOqJgpkkcv/HxRnAAAA//8DAFBLAQItABQABgAIAAAA&#10;IQC2gziS/gAAAOEBAAATAAAAAAAAAAAAAAAAAAAAAABbQ29udGVudF9UeXBlc10ueG1sUEsBAi0A&#10;FAAGAAgAAAAhADj9If/WAAAAlAEAAAsAAAAAAAAAAAAAAAAALwEAAF9yZWxzLy5yZWxzUEsBAi0A&#10;FAAGAAgAAAAhAKqYTQQbAgAADgQAAA4AAAAAAAAAAAAAAAAALgIAAGRycy9lMm9Eb2MueG1sUEsB&#10;Ai0AFAAGAAgAAAAhAH0WY8/hAAAACQEAAA8AAAAAAAAAAAAAAAAAdQQAAGRycy9kb3ducmV2Lnht&#10;bFBLBQYAAAAABAAEAPMAAACDBQAAAAA=&#10;" stroked="f">
                <v:textbo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C54F84"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C54F84"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v:textbox>
                <w10:wrap type="square" anchorx="margin"/>
              </v:shape>
            </w:pict>
          </mc:Fallback>
        </mc:AlternateContent>
      </w:r>
      <w:r>
        <w:rPr>
          <w:rFonts w:eastAsia="Times New Roman"/>
          <w:lang w:val="en-US"/>
        </w:rPr>
        <w:br w:type="page"/>
      </w:r>
    </w:p>
    <w:p w14:paraId="015FE4F9" w14:textId="77777777" w:rsidR="0090777A" w:rsidRDefault="0090777A">
      <w:pPr>
        <w:rPr>
          <w:rFonts w:eastAsia="Times New Roman"/>
          <w:lang w:val="en-US"/>
        </w:rPr>
      </w:pPr>
    </w:p>
    <w:p w14:paraId="3FB89724" w14:textId="77777777" w:rsidR="004D0E52" w:rsidRPr="003A20EF" w:rsidRDefault="004D0E52" w:rsidP="0011581F">
      <w:pPr>
        <w:divId w:val="1141578823"/>
        <w:rPr>
          <w:rFonts w:eastAsia="Times New Roman"/>
          <w:lang w:val="en-US"/>
        </w:rPr>
      </w:pPr>
    </w:p>
    <w:p w14:paraId="76597815" w14:textId="6544476D" w:rsidR="003862F9" w:rsidRPr="00AF0241" w:rsidRDefault="00C37244">
      <w:pPr>
        <w:pStyle w:val="Heading2"/>
        <w:divId w:val="1141578823"/>
        <w:rPr>
          <w:rFonts w:eastAsia="Times New Roman"/>
        </w:rPr>
      </w:pPr>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1D2855DF" w:rsidR="00A50537" w:rsidRPr="00A50537" w:rsidRDefault="00A50537">
      <w:pPr>
        <w:pStyle w:val="Heading2"/>
        <w:divId w:val="1319726607"/>
        <w:rPr>
          <w:rFonts w:eastAsia="Times New Roman"/>
          <w:b w:val="0"/>
          <w:sz w:val="24"/>
          <w:szCs w:val="24"/>
        </w:rPr>
      </w:pPr>
      <w:bookmarkStart w:id="84" w:name="CHARACTERISTICS_OF_EXCLUDED_STUDIES"/>
      <w:bookmarkEnd w:id="84"/>
      <w:r w:rsidRPr="00A50537">
        <w:rPr>
          <w:rFonts w:eastAsia="Times New Roman"/>
          <w:b w:val="0"/>
          <w:sz w:val="24"/>
          <w:szCs w:val="24"/>
        </w:rPr>
        <w:t xml:space="preserve">See </w:t>
      </w:r>
      <w:r w:rsidR="009B1D72">
        <w:rPr>
          <w:rFonts w:eastAsia="Times New Roman"/>
          <w:b w:val="0"/>
          <w:sz w:val="24"/>
          <w:szCs w:val="24"/>
        </w:rPr>
        <w:t xml:space="preserve">the </w:t>
      </w:r>
      <w:r w:rsidRPr="009B1D72">
        <w:rPr>
          <w:rFonts w:eastAsia="Times New Roman"/>
          <w:b w:val="0"/>
          <w:sz w:val="24"/>
          <w:szCs w:val="24"/>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1D708BE2" w:rsidR="00A50537" w:rsidRPr="00A50537" w:rsidRDefault="00A50537" w:rsidP="009B1D72">
      <w:pPr>
        <w:divId w:val="1541551639"/>
        <w:rPr>
          <w:rFonts w:eastAsia="Times New Roman"/>
        </w:rPr>
      </w:pPr>
      <w:bookmarkStart w:id="85" w:name="CHARACTERISTICS_OF_AWAITING_STUDIES"/>
      <w:bookmarkEnd w:id="85"/>
      <w:r w:rsidRPr="009B1D72">
        <w:rPr>
          <w:rFonts w:eastAsia="Times New Roman"/>
        </w:rPr>
        <w:t xml:space="preserve">See </w:t>
      </w:r>
      <w:r w:rsidR="009B1D72">
        <w:rPr>
          <w:rFonts w:eastAsia="Times New Roman"/>
        </w:rPr>
        <w:t xml:space="preserve">the </w:t>
      </w:r>
      <w:r w:rsidRPr="009B1D72">
        <w:rPr>
          <w:rFonts w:eastAsia="Times New Roman"/>
        </w:rPr>
        <w:t xml:space="preserve">appendix </w:t>
      </w:r>
      <w:r w:rsidR="009B1D72">
        <w:rPr>
          <w:rFonts w:eastAsia="Times New Roman"/>
        </w:rPr>
        <w:t>D</w:t>
      </w:r>
      <w:r w:rsidRPr="009B1D72">
        <w:rPr>
          <w:rFonts w:eastAsia="Times New Roman"/>
        </w:rPr>
        <w:t>ouble-group</w:t>
      </w:r>
      <w:r w:rsidR="009B1D72">
        <w:rPr>
          <w:rFonts w:eastAsia="Times New Roman"/>
        </w:rPr>
        <w:t>-</w:t>
      </w:r>
      <w:r w:rsidRPr="009B1D72">
        <w:rPr>
          <w:rFonts w:eastAsia="Times New Roman"/>
        </w:rPr>
        <w:t>based interventions</w:t>
      </w:r>
    </w:p>
    <w:p w14:paraId="46FC8736" w14:textId="77777777" w:rsidR="003862F9" w:rsidRDefault="00C37244" w:rsidP="00A30248">
      <w:pPr>
        <w:pStyle w:val="Heading2"/>
        <w:divId w:val="186064271"/>
        <w:rPr>
          <w:rFonts w:eastAsia="Times New Roman"/>
        </w:rPr>
      </w:pPr>
      <w:bookmarkStart w:id="86" w:name="SOF_TABLES"/>
      <w:bookmarkEnd w:id="86"/>
      <w:r w:rsidRPr="00AF0241">
        <w:rPr>
          <w:rFonts w:eastAsia="Times New Roman"/>
        </w:rPr>
        <w:t xml:space="preserve">Summary of findings tables </w:t>
      </w:r>
    </w:p>
    <w:p w14:paraId="7DAEADE2" w14:textId="24A3A338" w:rsidR="009B1D72" w:rsidRPr="00AF0241" w:rsidRDefault="009B1D72" w:rsidP="009B1D72">
      <w:pPr>
        <w:divId w:val="186064271"/>
        <w:rPr>
          <w:rFonts w:eastAsia="Times New Roman"/>
        </w:rPr>
      </w:pPr>
      <w:r>
        <w:rPr>
          <w:rFonts w:eastAsia="Times New Roman"/>
        </w:rPr>
        <w:t>See above</w:t>
      </w:r>
    </w:p>
    <w:p w14:paraId="60DC0C7E" w14:textId="77777777" w:rsidR="003862F9" w:rsidRDefault="00C37244" w:rsidP="00A30248">
      <w:pPr>
        <w:pStyle w:val="Heading2"/>
        <w:divId w:val="216824598"/>
        <w:rPr>
          <w:rFonts w:eastAsia="Times New Roman"/>
        </w:rPr>
      </w:pPr>
      <w:bookmarkStart w:id="87" w:name="ADDITIONAL_TABLES"/>
      <w:bookmarkEnd w:id="87"/>
      <w:r w:rsidRPr="00AF0241">
        <w:rPr>
          <w:rFonts w:eastAsia="Times New Roman"/>
        </w:rPr>
        <w:t xml:space="preserve">Additional tables </w:t>
      </w:r>
    </w:p>
    <w:p w14:paraId="09D837E2" w14:textId="15613944" w:rsidR="009B1D72" w:rsidRPr="00AF0241" w:rsidRDefault="009B1D72" w:rsidP="009B1D72">
      <w:pPr>
        <w:divId w:val="216824598"/>
        <w:rPr>
          <w:rFonts w:eastAsia="Times New Roman"/>
        </w:rPr>
      </w:pPr>
      <w:r>
        <w:rPr>
          <w:rFonts w:eastAsia="Times New Roman"/>
        </w:rPr>
        <w:t>See above</w:t>
      </w:r>
    </w:p>
    <w:p w14:paraId="74D815F6" w14:textId="76198349" w:rsidR="003862F9" w:rsidRDefault="00C37244" w:rsidP="006B0089">
      <w:pPr>
        <w:pStyle w:val="Heading3"/>
        <w:divId w:val="195656162"/>
        <w:rPr>
          <w:shd w:val="clear" w:color="auto" w:fill="FFFFFF"/>
        </w:rPr>
      </w:pPr>
      <w:bookmarkStart w:id="88" w:name="TBL-01"/>
      <w:bookmarkEnd w:id="88"/>
      <w:r w:rsidRPr="00AF0241">
        <w:rPr>
          <w:rFonts w:eastAsia="Times New Roman"/>
        </w:rPr>
        <w:t xml:space="preserve">Table example: </w:t>
      </w:r>
      <w:r w:rsidR="00487DDF" w:rsidRPr="00AF0241">
        <w:rPr>
          <w:shd w:val="clear" w:color="auto" w:fill="FFFFFF"/>
        </w:rPr>
        <w:t xml:space="preserve">Included studies by document type </w:t>
      </w:r>
    </w:p>
    <w:p w14:paraId="455F10F6" w14:textId="595E53C7" w:rsidR="009B1D72" w:rsidRPr="00AF0241" w:rsidRDefault="009B1D72" w:rsidP="009B1D72">
      <w:pPr>
        <w:divId w:val="195656162"/>
        <w:rPr>
          <w:rFonts w:eastAsia="Times New Roman"/>
        </w:rPr>
      </w:pPr>
      <w:r>
        <w:rPr>
          <w:rFonts w:eastAsia="Times New Roman"/>
        </w:rPr>
        <w:t>See above</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89" w:name="TBL-02"/>
      <w:bookmarkEnd w:id="89"/>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90" w:name="INCLUDED_STUDIES"/>
      <w:bookmarkEnd w:id="90"/>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43"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44"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45"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lastRenderedPageBreak/>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46"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47"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w:t>
      </w:r>
      <w:r w:rsidRPr="00AF0241">
        <w:lastRenderedPageBreak/>
        <w:t xml:space="preserve">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48"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49"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0"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51"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52"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lastRenderedPageBreak/>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53"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54"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8E1E29">
        <w:rPr>
          <w:lang w:val="da-DK"/>
        </w:rPr>
        <w:lastRenderedPageBreak/>
        <w:t xml:space="preserve">Hagen Roger, Nordahl Hans M, Kristiansen Lena, &amp; </w:t>
      </w:r>
      <w:proofErr w:type="spellStart"/>
      <w:r w:rsidRPr="008E1E29">
        <w:rPr>
          <w:lang w:val="da-DK"/>
        </w:rPr>
        <w:t>Morken</w:t>
      </w:r>
      <w:proofErr w:type="spellEnd"/>
      <w:r w:rsidRPr="008E1E29">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55"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56"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57"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58"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lastRenderedPageBreak/>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59"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bipolar disorders. </w:t>
      </w:r>
      <w:r w:rsidRPr="00AF0241">
        <w:rPr>
          <w:i/>
          <w:iCs/>
        </w:rPr>
        <w:t>Journal of Affective Disorders</w:t>
      </w:r>
      <w:r w:rsidRPr="00AF0241">
        <w:t xml:space="preserve">, </w:t>
      </w:r>
      <w:r w:rsidRPr="00AF0241">
        <w:rPr>
          <w:i/>
          <w:iCs/>
        </w:rPr>
        <w:t>202</w:t>
      </w:r>
      <w:r w:rsidRPr="00AF0241">
        <w:t xml:space="preserve">, 32–38. </w:t>
      </w:r>
      <w:hyperlink r:id="rId60"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61"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62"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w:t>
      </w:r>
      <w:r w:rsidRPr="00AF0241">
        <w:lastRenderedPageBreak/>
        <w:t xml:space="preserve">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illness. </w:t>
      </w:r>
      <w:r w:rsidRPr="00AF0241">
        <w:rPr>
          <w:i/>
          <w:iCs/>
        </w:rPr>
        <w:t>Schizophrenia Research</w:t>
      </w:r>
      <w:r w:rsidRPr="00AF0241">
        <w:t xml:space="preserve">, </w:t>
      </w:r>
      <w:r w:rsidRPr="00AF0241">
        <w:rPr>
          <w:i/>
          <w:iCs/>
        </w:rPr>
        <w:t>143</w:t>
      </w:r>
      <w:r w:rsidRPr="00AF0241">
        <w:t xml:space="preserve">(1), 138–142. </w:t>
      </w:r>
      <w:hyperlink r:id="rId63"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64"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65"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w:t>
      </w:r>
      <w:r w:rsidRPr="00AF0241">
        <w:lastRenderedPageBreak/>
        <w:t xml:space="preserve">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66"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67"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68"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69"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8E1E29">
        <w:rPr>
          <w:lang w:val="da-DK"/>
        </w:rPr>
        <w:lastRenderedPageBreak/>
        <w:t>Rabenstein</w:t>
      </w:r>
      <w:proofErr w:type="spellEnd"/>
      <w:r w:rsidRPr="008E1E29">
        <w:rPr>
          <w:lang w:val="da-DK"/>
        </w:rPr>
        <w:t xml:space="preserve"> R, </w:t>
      </w:r>
      <w:proofErr w:type="spellStart"/>
      <w:r w:rsidRPr="008E1E29">
        <w:rPr>
          <w:lang w:val="da-DK"/>
        </w:rPr>
        <w:t>Pintzinger</w:t>
      </w:r>
      <w:proofErr w:type="spellEnd"/>
      <w:r w:rsidRPr="008E1E29">
        <w:rPr>
          <w:lang w:val="da-DK"/>
        </w:rPr>
        <w:t xml:space="preserve"> N, Knogler V, </w:t>
      </w:r>
      <w:proofErr w:type="spellStart"/>
      <w:r w:rsidRPr="008E1E29">
        <w:rPr>
          <w:lang w:val="da-DK"/>
        </w:rPr>
        <w:t>Kirnbauer</w:t>
      </w:r>
      <w:proofErr w:type="spellEnd"/>
      <w:r w:rsidRPr="008E1E29">
        <w:rPr>
          <w:lang w:val="da-DK"/>
        </w:rPr>
        <w:t xml:space="preserve"> V, Lenz G, &amp; </w:t>
      </w:r>
      <w:proofErr w:type="spellStart"/>
      <w:r w:rsidRPr="008E1E29">
        <w:rPr>
          <w:lang w:val="da-DK"/>
        </w:rPr>
        <w:t>Schosser</w:t>
      </w:r>
      <w:proofErr w:type="spellEnd"/>
      <w:r w:rsidRPr="008E1E29">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0"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mental illness and substance misuse. </w:t>
      </w:r>
      <w:r w:rsidRPr="00AF0241">
        <w:rPr>
          <w:i/>
          <w:iCs/>
        </w:rPr>
        <w:t>Drug &amp; Alcohol Dependence</w:t>
      </w:r>
      <w:r w:rsidRPr="00AF0241">
        <w:t xml:space="preserve">, </w:t>
      </w:r>
      <w:r w:rsidRPr="00AF0241">
        <w:rPr>
          <w:i/>
          <w:iCs/>
        </w:rPr>
        <w:t>135</w:t>
      </w:r>
      <w:r w:rsidRPr="00AF0241">
        <w:t xml:space="preserve">(1), 78–87. </w:t>
      </w:r>
      <w:hyperlink r:id="rId71" w:history="1">
        <w:r w:rsidRPr="00AF0241">
          <w:rPr>
            <w:rStyle w:val="Hyperlink"/>
          </w:rPr>
          <w:t>https://doi.org/10.1016/j.drugalcdep.2013.11.012</w:t>
        </w:r>
      </w:hyperlink>
    </w:p>
    <w:p w14:paraId="4F758AA6" w14:textId="77777777"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w:t>
      </w:r>
      <w:commentRangeStart w:id="91"/>
      <w:r w:rsidRPr="00AF0241">
        <w:t xml:space="preserve">Empowering Individuals </w:t>
      </w:r>
      <w:proofErr w:type="gramStart"/>
      <w:r w:rsidRPr="00AF0241">
        <w:t>With</w:t>
      </w:r>
      <w:proofErr w:type="gramEnd"/>
      <w:r w:rsidRPr="00AF0241">
        <w:t xml:space="preserve"> Psychiatric Disabilities to Work: Results of a Randomized Trial</w:t>
      </w:r>
      <w:commentRangeEnd w:id="91"/>
      <w:r>
        <w:rPr>
          <w:rStyle w:val="CommentReference"/>
          <w:rFonts w:asciiTheme="minorHAnsi" w:eastAsiaTheme="minorHAnsi" w:hAnsiTheme="minorHAnsi" w:cstheme="minorBidi"/>
          <w:lang w:val="da-DK" w:eastAsia="en-US"/>
        </w:rPr>
        <w:commentReference w:id="91"/>
      </w:r>
      <w:r w:rsidRPr="00AF0241">
        <w:t xml:space="preserve">.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75"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76"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lastRenderedPageBreak/>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77"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78"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79"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80"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81"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8E1E29">
        <w:rPr>
          <w:lang w:val="da-DK"/>
        </w:rPr>
        <w:lastRenderedPageBreak/>
        <w:t>Tjaden</w:t>
      </w:r>
      <w:proofErr w:type="spellEnd"/>
      <w:r w:rsidRPr="008E1E29">
        <w:rPr>
          <w:lang w:val="da-DK"/>
        </w:rPr>
        <w:t xml:space="preserve"> C, Mulder CL, den </w:t>
      </w:r>
      <w:proofErr w:type="spellStart"/>
      <w:r w:rsidRPr="008E1E29">
        <w:rPr>
          <w:lang w:val="da-DK"/>
        </w:rPr>
        <w:t>Hollander</w:t>
      </w:r>
      <w:proofErr w:type="spellEnd"/>
      <w:r w:rsidRPr="008E1E29">
        <w:rPr>
          <w:lang w:val="da-DK"/>
        </w:rPr>
        <w:t xml:space="preserve"> W, </w:t>
      </w:r>
      <w:proofErr w:type="spellStart"/>
      <w:r w:rsidRPr="008E1E29">
        <w:rPr>
          <w:lang w:val="da-DK"/>
        </w:rPr>
        <w:t>Castelein</w:t>
      </w:r>
      <w:proofErr w:type="spellEnd"/>
      <w:r w:rsidRPr="008E1E29">
        <w:rPr>
          <w:lang w:val="da-DK"/>
        </w:rPr>
        <w:t xml:space="preserve"> S, </w:t>
      </w:r>
      <w:proofErr w:type="spellStart"/>
      <w:r w:rsidRPr="008E1E29">
        <w:rPr>
          <w:lang w:val="da-DK"/>
        </w:rPr>
        <w:t>Delespaul</w:t>
      </w:r>
      <w:proofErr w:type="spellEnd"/>
      <w:r w:rsidRPr="008E1E29">
        <w:rPr>
          <w:lang w:val="da-DK"/>
        </w:rPr>
        <w:t xml:space="preserve"> P, </w:t>
      </w:r>
      <w:proofErr w:type="spellStart"/>
      <w:r w:rsidRPr="008E1E29">
        <w:rPr>
          <w:lang w:val="da-DK"/>
        </w:rPr>
        <w:t>Keet</w:t>
      </w:r>
      <w:proofErr w:type="spellEnd"/>
      <w:r w:rsidRPr="008E1E29">
        <w:rPr>
          <w:lang w:val="da-DK"/>
        </w:rPr>
        <w:t xml:space="preserve"> R, van </w:t>
      </w:r>
      <w:proofErr w:type="spellStart"/>
      <w:r w:rsidRPr="008E1E29">
        <w:rPr>
          <w:lang w:val="da-DK"/>
        </w:rPr>
        <w:t>Weeghel</w:t>
      </w:r>
      <w:proofErr w:type="spellEnd"/>
      <w:r w:rsidRPr="008E1E29">
        <w:rPr>
          <w:lang w:val="da-DK"/>
        </w:rPr>
        <w:t xml:space="preserve"> J, &amp; </w:t>
      </w:r>
      <w:proofErr w:type="spellStart"/>
      <w:r w:rsidRPr="008E1E29">
        <w:rPr>
          <w:lang w:val="da-DK"/>
        </w:rPr>
        <w:t>Kroon</w:t>
      </w:r>
      <w:proofErr w:type="spellEnd"/>
      <w:r w:rsidRPr="008E1E29">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2"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3"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84"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85"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86"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lastRenderedPageBreak/>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87"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88" w:history="1">
        <w:r w:rsidRPr="00AF0241">
          <w:rPr>
            <w:rStyle w:val="Hyperlink"/>
          </w:rPr>
          <w:t>https://doi.org/10.1037/a0028048</w:t>
        </w:r>
      </w:hyperlink>
    </w:p>
    <w:p w14:paraId="44D74302" w14:textId="77777777" w:rsidR="00B14112" w:rsidRPr="00AF0241" w:rsidRDefault="00B14112" w:rsidP="00AF2FE0">
      <w:pPr>
        <w:divId w:val="2050178954"/>
        <w:rPr>
          <w:rFonts w:eastAsia="Times New Roman"/>
        </w:rPr>
      </w:pPr>
    </w:p>
    <w:p w14:paraId="5C16D02A" w14:textId="177DABF7" w:rsidR="003862F9" w:rsidRPr="00AF0241" w:rsidRDefault="00CB2EE7">
      <w:pPr>
        <w:pStyle w:val="Heading2"/>
        <w:divId w:val="585842283"/>
        <w:rPr>
          <w:rFonts w:eastAsia="Times New Roman"/>
        </w:rPr>
      </w:pPr>
      <w:bookmarkStart w:id="92" w:name="EXCLUDED_STUDIES"/>
      <w:bookmarkEnd w:id="92"/>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93" w:name="AWAITING_STUDIES"/>
      <w:bookmarkEnd w:id="93"/>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377D7FE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 xml:space="preserve">(4), e1445. </w:t>
      </w:r>
      <w:hyperlink r:id="rId89" w:history="1">
        <w:r w:rsidR="000D02C8" w:rsidRPr="00BA3031">
          <w:rPr>
            <w:rStyle w:val="Hyperlink"/>
            <w:noProof/>
          </w:rPr>
          <w:t>https://doi.org/https://doi.org/10.1002/cl2.1445</w:t>
        </w:r>
      </w:hyperlink>
    </w:p>
    <w:p w14:paraId="3CE73A42" w14:textId="04DAAE0D" w:rsidR="000D02C8" w:rsidRDefault="000D02C8" w:rsidP="00876280">
      <w:pPr>
        <w:widowControl w:val="0"/>
        <w:autoSpaceDE w:val="0"/>
        <w:autoSpaceDN w:val="0"/>
        <w:adjustRightInd w:val="0"/>
        <w:spacing w:line="480" w:lineRule="auto"/>
        <w:ind w:left="480" w:hanging="480"/>
        <w:divId w:val="1321159839"/>
        <w:rPr>
          <w:noProof/>
        </w:rPr>
      </w:pPr>
      <w:r w:rsidRPr="000D02C8">
        <w:rPr>
          <w:noProof/>
        </w:rPr>
        <w:t>Barkowski, S., Schwartze, D., Strauss, B., Burlingame Gary, M., &amp; Rosendahl, J. (2020). Efficacy of group psychotherapy for anxiety disorders: A systematic review and meta-analysis. </w:t>
      </w:r>
      <w:r w:rsidRPr="000D02C8">
        <w:rPr>
          <w:i/>
          <w:iCs/>
          <w:noProof/>
        </w:rPr>
        <w:t>Psychotherapy Research</w:t>
      </w:r>
      <w:r w:rsidRPr="000D02C8">
        <w:rPr>
          <w:noProof/>
        </w:rPr>
        <w:t>, </w:t>
      </w:r>
      <w:r w:rsidRPr="000D02C8">
        <w:rPr>
          <w:b/>
          <w:bCs/>
          <w:noProof/>
        </w:rPr>
        <w:t>30</w:t>
      </w:r>
      <w:r w:rsidRPr="000D02C8">
        <w:rPr>
          <w:noProof/>
        </w:rPr>
        <w:t>(8), 965–982.</w:t>
      </w:r>
    </w:p>
    <w:p w14:paraId="30F31098" w14:textId="7DB5F9D1" w:rsidR="00A61042" w:rsidRDefault="00A61042" w:rsidP="00876280">
      <w:pPr>
        <w:widowControl w:val="0"/>
        <w:autoSpaceDE w:val="0"/>
        <w:autoSpaceDN w:val="0"/>
        <w:adjustRightInd w:val="0"/>
        <w:spacing w:line="480" w:lineRule="auto"/>
        <w:ind w:left="480" w:hanging="480"/>
        <w:divId w:val="1321159839"/>
        <w:rPr>
          <w:noProof/>
        </w:rPr>
      </w:pPr>
      <w:r w:rsidRPr="00A61042">
        <w:rPr>
          <w:noProof/>
        </w:rPr>
        <w:t xml:space="preserve">Bloom, D. E., Cafiero, E. T., Jané-Llopis, E., Abrahams-Gessel, S., Bloom, L. R., Fathima, </w:t>
      </w:r>
      <w:r w:rsidRPr="00A61042">
        <w:rPr>
          <w:noProof/>
        </w:rPr>
        <w:lastRenderedPageBreak/>
        <w:t>S., Feigl, A. B., Gaziano, T., Mowafi, M., Pandya, A., Prettner, K., Rosenberg, L., Seligman, B., Stein, A. Z., &amp; Weinstein, C. (2011). </w:t>
      </w:r>
      <w:r w:rsidRPr="00A61042">
        <w:rPr>
          <w:i/>
          <w:iCs/>
          <w:noProof/>
        </w:rPr>
        <w:t>The global economic burden of non-communicable diseases</w:t>
      </w:r>
      <w:r w:rsidRPr="00A61042">
        <w:rPr>
          <w:noProof/>
        </w:rPr>
        <w:t>. World Economic Forum.</w:t>
      </w:r>
    </w:p>
    <w:p w14:paraId="2AF07A8C" w14:textId="3141F8A2" w:rsidR="00876280"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38097325" w14:textId="419D0ECD" w:rsidR="00471D4D" w:rsidRPr="00471D4D" w:rsidRDefault="00471D4D" w:rsidP="00471D4D">
      <w:pPr>
        <w:pStyle w:val="Bibliography"/>
        <w:divId w:val="1321159839"/>
        <w:rPr>
          <w:lang w:val="en-US"/>
        </w:rPr>
      </w:pPr>
      <w:proofErr w:type="spellStart"/>
      <w:r w:rsidRPr="00DF0789">
        <w:rPr>
          <w:lang w:val="en-US"/>
        </w:rPr>
        <w:t>Borenstein</w:t>
      </w:r>
      <w:proofErr w:type="spellEnd"/>
      <w:r w:rsidRPr="00DF0789">
        <w:rPr>
          <w:lang w:val="en-US"/>
        </w:rPr>
        <w:t xml:space="preserve">, M., Higgins, J. P. T., Hedges, L. V., &amp; Rothstein, H. R. (2017). Basics of meta-analysis: I2 is not an absolute measure of heterogeneity. </w:t>
      </w:r>
      <w:r w:rsidRPr="00DF0789">
        <w:rPr>
          <w:i/>
          <w:iCs/>
          <w:lang w:val="en-US"/>
        </w:rPr>
        <w:t>Research Synthesis Methods</w:t>
      </w:r>
      <w:r w:rsidRPr="00DF0789">
        <w:rPr>
          <w:lang w:val="en-US"/>
        </w:rPr>
        <w:t xml:space="preserve">, </w:t>
      </w:r>
      <w:r w:rsidRPr="00DF0789">
        <w:rPr>
          <w:i/>
          <w:iCs/>
          <w:lang w:val="en-US"/>
        </w:rPr>
        <w:t>8</w:t>
      </w:r>
      <w:r w:rsidRPr="00DF0789">
        <w:rPr>
          <w:lang w:val="en-US"/>
        </w:rPr>
        <w:t>(1), 5–18. https://doi.org/10.1002/jrsm.1230</w:t>
      </w:r>
    </w:p>
    <w:p w14:paraId="49AA671C" w14:textId="46892A24" w:rsidR="000E3FA4" w:rsidRDefault="000E3FA4" w:rsidP="00876280">
      <w:pPr>
        <w:widowControl w:val="0"/>
        <w:autoSpaceDE w:val="0"/>
        <w:autoSpaceDN w:val="0"/>
        <w:adjustRightInd w:val="0"/>
        <w:spacing w:line="480" w:lineRule="auto"/>
        <w:ind w:left="480" w:hanging="480"/>
        <w:divId w:val="1321159839"/>
        <w:rPr>
          <w:noProof/>
        </w:rPr>
      </w:pPr>
      <w:r w:rsidRPr="000E3FA4">
        <w:rPr>
          <w:noProof/>
        </w:rPr>
        <w:t>Brouwers, E. P. (2020). Social stigma is an underestimated contributing factor to unemployment in people with mental illness or mental health issues: position paper and future directions. </w:t>
      </w:r>
      <w:r w:rsidRPr="000E3FA4">
        <w:rPr>
          <w:i/>
          <w:iCs/>
          <w:noProof/>
        </w:rPr>
        <w:t>BMC psychology</w:t>
      </w:r>
      <w:r w:rsidRPr="000E3FA4">
        <w:rPr>
          <w:noProof/>
        </w:rPr>
        <w:t>, </w:t>
      </w:r>
      <w:r w:rsidRPr="000E3FA4">
        <w:rPr>
          <w:i/>
          <w:iCs/>
          <w:noProof/>
        </w:rPr>
        <w:t>8</w:t>
      </w:r>
      <w:r w:rsidRPr="000E3FA4">
        <w:rPr>
          <w:noProof/>
        </w:rPr>
        <w:t>(1), 36.</w:t>
      </w:r>
    </w:p>
    <w:p w14:paraId="1F44107A" w14:textId="5190A92A"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Brown, R. A., &amp; Lewinsohn, P. M. (1984). A psychoeducational approach to the treatment of depression: Comparison of group, individual, and minimal contact procedures. </w:t>
      </w:r>
      <w:r w:rsidRPr="00491134">
        <w:rPr>
          <w:i/>
          <w:iCs/>
          <w:noProof/>
        </w:rPr>
        <w:t>Journal of Consulting and Clinical Psychology</w:t>
      </w:r>
      <w:r w:rsidRPr="00491134">
        <w:rPr>
          <w:noProof/>
        </w:rPr>
        <w:t>, </w:t>
      </w:r>
      <w:r w:rsidRPr="00491134">
        <w:rPr>
          <w:b/>
          <w:bCs/>
          <w:noProof/>
        </w:rPr>
        <w:t>52</w:t>
      </w:r>
      <w:r w:rsidRPr="00491134">
        <w:rPr>
          <w:noProof/>
        </w:rPr>
        <w:t>(5), 774.</w:t>
      </w:r>
    </w:p>
    <w:p w14:paraId="73D8DAB0" w14:textId="77777777" w:rsidR="00814B26" w:rsidRDefault="00814B26" w:rsidP="00814B26">
      <w:pPr>
        <w:widowControl w:val="0"/>
        <w:autoSpaceDE w:val="0"/>
        <w:autoSpaceDN w:val="0"/>
        <w:adjustRightInd w:val="0"/>
        <w:spacing w:line="480" w:lineRule="auto"/>
        <w:ind w:left="480" w:hanging="480"/>
        <w:divId w:val="1321159839"/>
        <w:rPr>
          <w:noProof/>
          <w:lang w:val="en-US"/>
        </w:rPr>
      </w:pPr>
      <w:r w:rsidRPr="00666D2C">
        <w:rPr>
          <w:noProof/>
          <w:lang w:val="en-US"/>
        </w:rPr>
        <w:t>Bøg, M., Filges, T., Brännström, L., Jørgensen Anne-Marie, K., &amp; Fredrikksson Maja, K. (2017). </w:t>
      </w:r>
      <w:r w:rsidRPr="00814B26">
        <w:rPr>
          <w:noProof/>
          <w:lang w:val="en-US"/>
        </w:rPr>
        <w:t>12-step programs for reducing illicit drug use. </w:t>
      </w:r>
      <w:r w:rsidRPr="00814B26">
        <w:rPr>
          <w:i/>
          <w:iCs/>
          <w:noProof/>
          <w:lang w:val="en-US"/>
        </w:rPr>
        <w:t>Campbell Systematic Reviews</w:t>
      </w:r>
      <w:r w:rsidRPr="00814B26">
        <w:rPr>
          <w:noProof/>
          <w:lang w:val="en-US"/>
        </w:rPr>
        <w:t>, </w:t>
      </w:r>
      <w:r w:rsidRPr="00814B26">
        <w:rPr>
          <w:b/>
          <w:bCs/>
          <w:noProof/>
          <w:lang w:val="en-US"/>
        </w:rPr>
        <w:t>13</w:t>
      </w:r>
      <w:r w:rsidRPr="00814B26">
        <w:rPr>
          <w:noProof/>
          <w:lang w:val="en-US"/>
        </w:rPr>
        <w:t>(1), 1–149.</w:t>
      </w:r>
    </w:p>
    <w:p w14:paraId="5B8DE337" w14:textId="7E0EB3D9" w:rsidR="00471D4D" w:rsidRDefault="00471D4D" w:rsidP="00471D4D">
      <w:pPr>
        <w:pStyle w:val="Bibliography"/>
        <w:divId w:val="1321159839"/>
        <w:rPr>
          <w:lang w:val="en-US"/>
        </w:rPr>
      </w:pPr>
      <w:r w:rsidRPr="00DF0789">
        <w:rPr>
          <w:lang w:val="en-US"/>
        </w:rPr>
        <w:t xml:space="preserve">Canty, A., &amp; Ripley, B. (2017). Package ‘boot.’ </w:t>
      </w:r>
      <w:r w:rsidRPr="00DF0789">
        <w:rPr>
          <w:i/>
          <w:iCs/>
          <w:lang w:val="en-US"/>
        </w:rPr>
        <w:t xml:space="preserve">Bootstrap Functions. CRAN R </w:t>
      </w:r>
      <w:proofErr w:type="spellStart"/>
      <w:r w:rsidRPr="00DF0789">
        <w:rPr>
          <w:i/>
          <w:iCs/>
          <w:lang w:val="en-US"/>
        </w:rPr>
        <w:t>Proj</w:t>
      </w:r>
      <w:proofErr w:type="spellEnd"/>
      <w:r w:rsidRPr="00DF0789">
        <w:rPr>
          <w:lang w:val="en-US"/>
        </w:rPr>
        <w:t>.</w:t>
      </w:r>
    </w:p>
    <w:p w14:paraId="7731B466" w14:textId="29A9DA55" w:rsidR="00471D4D" w:rsidRPr="00471D4D" w:rsidRDefault="00471D4D" w:rsidP="00471D4D">
      <w:pPr>
        <w:pStyle w:val="Bibliography"/>
        <w:divId w:val="1321159839"/>
        <w:rPr>
          <w:lang w:val="en-US"/>
        </w:rPr>
      </w:pPr>
      <w:r w:rsidRPr="00DF0789">
        <w:rPr>
          <w:lang w:val="en-US"/>
        </w:rPr>
        <w:t xml:space="preserve">Carter, E. C., </w:t>
      </w:r>
      <w:proofErr w:type="spellStart"/>
      <w:r w:rsidRPr="00DF0789">
        <w:rPr>
          <w:lang w:val="en-US"/>
        </w:rPr>
        <w:t>Schönbrodt</w:t>
      </w:r>
      <w:proofErr w:type="spellEnd"/>
      <w:r w:rsidRPr="00DF0789">
        <w:rPr>
          <w:lang w:val="en-US"/>
        </w:rPr>
        <w:t xml:space="preserve">, F. D., Gervais, W. M., &amp; Hilgard, J. (2019). Correcting for bias in psychology: A comparison of meta-analytic methods. </w:t>
      </w:r>
      <w:r w:rsidRPr="00DF0789">
        <w:rPr>
          <w:i/>
          <w:iCs/>
          <w:lang w:val="en-US"/>
        </w:rPr>
        <w:t>Advances in Methods and Practices in Psychological Science</w:t>
      </w:r>
      <w:r w:rsidRPr="00DF0789">
        <w:rPr>
          <w:lang w:val="en-US"/>
        </w:rPr>
        <w:t xml:space="preserve">, </w:t>
      </w:r>
      <w:r w:rsidRPr="00DF0789">
        <w:rPr>
          <w:i/>
          <w:iCs/>
          <w:lang w:val="en-US"/>
        </w:rPr>
        <w:t>2</w:t>
      </w:r>
      <w:r w:rsidRPr="00DF0789">
        <w:rPr>
          <w:lang w:val="en-US"/>
        </w:rPr>
        <w:t>(2), 115–144. https://doi.org/10.1177/2515245919847196</w:t>
      </w:r>
    </w:p>
    <w:p w14:paraId="0C61EE7F" w14:textId="3F567BD1" w:rsidR="00C66EBC" w:rsidRDefault="00C66EBC" w:rsidP="00814B26">
      <w:pPr>
        <w:widowControl w:val="0"/>
        <w:autoSpaceDE w:val="0"/>
        <w:autoSpaceDN w:val="0"/>
        <w:adjustRightInd w:val="0"/>
        <w:spacing w:line="480" w:lineRule="auto"/>
        <w:ind w:left="480" w:hanging="480"/>
        <w:divId w:val="1321159839"/>
        <w:rPr>
          <w:noProof/>
        </w:rPr>
      </w:pPr>
      <w:r w:rsidRPr="00C66EBC">
        <w:rPr>
          <w:noProof/>
        </w:rPr>
        <w:lastRenderedPageBreak/>
        <w:t>Castle, D., Berk, M., Berk, L., Lauder, S., Chamberlain, J., &amp; Gilbert, M. (2007). Pilot of group intervention for bipolar disorder. </w:t>
      </w:r>
      <w:r w:rsidRPr="00C66EBC">
        <w:rPr>
          <w:i/>
          <w:iCs/>
          <w:noProof/>
        </w:rPr>
        <w:t>International Journal of Psychiatry in Clinical Practice</w:t>
      </w:r>
      <w:r w:rsidRPr="00C66EBC">
        <w:rPr>
          <w:noProof/>
        </w:rPr>
        <w:t>, </w:t>
      </w:r>
      <w:r w:rsidRPr="00C66EBC">
        <w:rPr>
          <w:b/>
          <w:bCs/>
          <w:noProof/>
        </w:rPr>
        <w:t>11</w:t>
      </w:r>
      <w:r w:rsidRPr="00C66EBC">
        <w:rPr>
          <w:noProof/>
        </w:rPr>
        <w:t>(4), 279–284.</w:t>
      </w:r>
    </w:p>
    <w:p w14:paraId="45521F35" w14:textId="39404473" w:rsidR="00471D4D" w:rsidRPr="00814B26" w:rsidRDefault="00471D4D" w:rsidP="00471D4D">
      <w:pPr>
        <w:pStyle w:val="Bibliography"/>
        <w:divId w:val="1321159839"/>
        <w:rPr>
          <w:lang w:val="en-US"/>
        </w:rPr>
      </w:pPr>
      <w:r w:rsidRPr="007641D9">
        <w:rPr>
          <w:lang w:val="da-DK"/>
        </w:rPr>
        <w:t xml:space="preserve">Chen, M., &amp; Pustejovsky, J. E. (2025). </w:t>
      </w:r>
      <w:r w:rsidRPr="00DF0789">
        <w:rPr>
          <w:lang w:val="en-US"/>
        </w:rPr>
        <w:t xml:space="preserve">Adapting methods for correcting selective reporting bias in meta-analysis of dependent effect siz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73</w:t>
      </w:r>
    </w:p>
    <w:p w14:paraId="2BFAF49A" w14:textId="0697F481" w:rsidR="000E3FA4" w:rsidRDefault="00876280" w:rsidP="000E3FA4">
      <w:pPr>
        <w:widowControl w:val="0"/>
        <w:autoSpaceDE w:val="0"/>
        <w:autoSpaceDN w:val="0"/>
        <w:adjustRightInd w:val="0"/>
        <w:spacing w:line="480" w:lineRule="auto"/>
        <w:ind w:left="480" w:hanging="480"/>
        <w:divId w:val="1321159839"/>
        <w:rPr>
          <w:noProof/>
        </w:rPr>
      </w:pPr>
      <w:r w:rsidRPr="00666D2C">
        <w:rPr>
          <w:noProof/>
          <w:lang w:val="en-US"/>
        </w:rPr>
        <w:t xml:space="preserve">Chen, M., &amp; Pustejovsky, J. E. (2024). </w:t>
      </w:r>
      <w:r w:rsidRPr="005E3353">
        <w:rPr>
          <w:noProof/>
        </w:rPr>
        <w:t xml:space="preserve">Adapting Methods for Correcting Selective Reporting Bias in Meta-Analysis of Dependent Effect Sizes. </w:t>
      </w:r>
      <w:r w:rsidRPr="005E3353">
        <w:rPr>
          <w:i/>
          <w:iCs/>
          <w:noProof/>
        </w:rPr>
        <w:t>OSF</w:t>
      </w:r>
      <w:r w:rsidRPr="005E3353">
        <w:rPr>
          <w:noProof/>
        </w:rPr>
        <w:t xml:space="preserve">. </w:t>
      </w:r>
      <w:hyperlink r:id="rId90" w:history="1">
        <w:r w:rsidR="000E3FA4" w:rsidRPr="00BA3031">
          <w:rPr>
            <w:rStyle w:val="Hyperlink"/>
            <w:noProof/>
          </w:rPr>
          <w:t>https://doi.org/10.31222/osf.io/jq52s</w:t>
        </w:r>
      </w:hyperlink>
    </w:p>
    <w:p w14:paraId="19FF77DD" w14:textId="7F42CF2D" w:rsidR="00471D4D" w:rsidRDefault="00471D4D" w:rsidP="00471D4D">
      <w:pPr>
        <w:pStyle w:val="Bibliography"/>
        <w:divId w:val="1321159839"/>
      </w:pPr>
      <w:r w:rsidRPr="00DF0789">
        <w:rPr>
          <w:lang w:val="en-US"/>
        </w:rPr>
        <w:t xml:space="preserve">Cheung, A. C. K., &amp; </w:t>
      </w:r>
      <w:proofErr w:type="spellStart"/>
      <w:r w:rsidRPr="00DF0789">
        <w:rPr>
          <w:lang w:val="en-US"/>
        </w:rPr>
        <w:t>Slavin</w:t>
      </w:r>
      <w:proofErr w:type="spellEnd"/>
      <w:r w:rsidRPr="00DF0789">
        <w:rPr>
          <w:lang w:val="en-US"/>
        </w:rPr>
        <w:t xml:space="preserve">, R. E. (2016). How methodological features affect effect sizes in education. </w:t>
      </w:r>
      <w:r>
        <w:rPr>
          <w:i/>
          <w:iCs/>
        </w:rPr>
        <w:t>Educational Researcher</w:t>
      </w:r>
      <w:r>
        <w:t xml:space="preserve">, </w:t>
      </w:r>
      <w:r>
        <w:rPr>
          <w:i/>
          <w:iCs/>
        </w:rPr>
        <w:t>45</w:t>
      </w:r>
      <w:r>
        <w:t>(5), 283–292. https://doi.org/10.3102/0013189X16656615</w:t>
      </w:r>
    </w:p>
    <w:p w14:paraId="5D4FB298" w14:textId="4348228C" w:rsidR="00686513" w:rsidRDefault="00686513" w:rsidP="000E3FA4">
      <w:pPr>
        <w:widowControl w:val="0"/>
        <w:autoSpaceDE w:val="0"/>
        <w:autoSpaceDN w:val="0"/>
        <w:adjustRightInd w:val="0"/>
        <w:spacing w:line="480" w:lineRule="auto"/>
        <w:ind w:left="480" w:hanging="480"/>
        <w:divId w:val="1321159839"/>
        <w:rPr>
          <w:noProof/>
        </w:rPr>
      </w:pPr>
      <w:r w:rsidRPr="00686513">
        <w:rPr>
          <w:noProof/>
        </w:rPr>
        <w:t>Coco, G. L., Melchiori, F., Oieni, V., Infurna, M. R., Strauss, B., Schwartze, D., Rosendahl, J., &amp; Gullo, S. (2019). Group treatment for substance use disorder in adults: A systematic review and meta-analysis of randomized-controlled trials. </w:t>
      </w:r>
      <w:r w:rsidRPr="00686513">
        <w:rPr>
          <w:i/>
          <w:iCs/>
          <w:noProof/>
        </w:rPr>
        <w:t>Journal of Substance Abuse Treatment</w:t>
      </w:r>
      <w:r w:rsidRPr="00686513">
        <w:rPr>
          <w:noProof/>
        </w:rPr>
        <w:t>, </w:t>
      </w:r>
      <w:r w:rsidRPr="00686513">
        <w:rPr>
          <w:b/>
          <w:bCs/>
          <w:noProof/>
        </w:rPr>
        <w:t>99</w:t>
      </w:r>
      <w:r w:rsidRPr="00686513">
        <w:rPr>
          <w:noProof/>
        </w:rPr>
        <w:t>, 104–116</w:t>
      </w:r>
    </w:p>
    <w:p w14:paraId="14A2B06E" w14:textId="3B811FB4" w:rsidR="00686513" w:rsidRPr="00666D2C" w:rsidRDefault="00686513" w:rsidP="000E3FA4">
      <w:pPr>
        <w:widowControl w:val="0"/>
        <w:autoSpaceDE w:val="0"/>
        <w:autoSpaceDN w:val="0"/>
        <w:adjustRightInd w:val="0"/>
        <w:spacing w:line="480" w:lineRule="auto"/>
        <w:ind w:left="480" w:hanging="480"/>
        <w:divId w:val="1321159839"/>
        <w:rPr>
          <w:noProof/>
          <w:lang w:val="da-DK"/>
        </w:rPr>
      </w:pPr>
      <w:r w:rsidRPr="00686513">
        <w:rPr>
          <w:noProof/>
        </w:rPr>
        <w:t>Colom, F., &amp; Vieta, E. (2004). A perspective on the use of psychoeducation, cognitive-behavioral therapy and interpersonal therapy for bipolar patients. </w:t>
      </w:r>
      <w:r w:rsidRPr="00666D2C">
        <w:rPr>
          <w:i/>
          <w:iCs/>
          <w:noProof/>
          <w:lang w:val="da-DK"/>
        </w:rPr>
        <w:t>Bipolar Disorders</w:t>
      </w:r>
      <w:r w:rsidRPr="00666D2C">
        <w:rPr>
          <w:noProof/>
          <w:lang w:val="da-DK"/>
        </w:rPr>
        <w:t>, </w:t>
      </w:r>
      <w:r w:rsidRPr="00666D2C">
        <w:rPr>
          <w:b/>
          <w:bCs/>
          <w:noProof/>
          <w:lang w:val="da-DK"/>
        </w:rPr>
        <w:t>6</w:t>
      </w:r>
      <w:r w:rsidRPr="00666D2C">
        <w:rPr>
          <w:noProof/>
          <w:lang w:val="da-DK"/>
        </w:rPr>
        <w:t>(6), 480–486.</w:t>
      </w:r>
    </w:p>
    <w:p w14:paraId="4A092431" w14:textId="4F3AF15D" w:rsidR="00471D4D" w:rsidRPr="00666D2C" w:rsidRDefault="00471D4D" w:rsidP="00471D4D">
      <w:pPr>
        <w:pStyle w:val="Bibliography"/>
        <w:divId w:val="1321159839"/>
        <w:rPr>
          <w:lang w:val="en-US"/>
        </w:rPr>
      </w:pPr>
      <w:r w:rsidRPr="00471D4D">
        <w:rPr>
          <w:lang w:val="da-DK"/>
        </w:rPr>
        <w:t xml:space="preserve">Dalgaard, N. T., Flensborg Jensen, M. C., Bengtsen, E., </w:t>
      </w:r>
      <w:proofErr w:type="spellStart"/>
      <w:r w:rsidRPr="00471D4D">
        <w:rPr>
          <w:lang w:val="da-DK"/>
        </w:rPr>
        <w:t>Krassel</w:t>
      </w:r>
      <w:proofErr w:type="spellEnd"/>
      <w:r w:rsidRPr="00471D4D">
        <w:rPr>
          <w:lang w:val="da-DK"/>
        </w:rPr>
        <w:t xml:space="preserve">, K. F., &amp; Vembye, M. H. (2022). </w:t>
      </w:r>
      <w:r w:rsidRPr="00DF0789">
        <w:rPr>
          <w:lang w:val="en-US"/>
        </w:rPr>
        <w:t xml:space="preserve">PROTOCOL: Group‐based community interventions to support the social reintegration of </w:t>
      </w:r>
      <w:proofErr w:type="spellStart"/>
      <w:r w:rsidRPr="00DF0789">
        <w:rPr>
          <w:lang w:val="en-US"/>
        </w:rPr>
        <w:t>marginalised</w:t>
      </w:r>
      <w:proofErr w:type="spellEnd"/>
      <w:r w:rsidRPr="00DF0789">
        <w:rPr>
          <w:lang w:val="en-US"/>
        </w:rPr>
        <w:t xml:space="preserve"> adults with mental illness. </w:t>
      </w:r>
      <w:r w:rsidRPr="00DF0789">
        <w:rPr>
          <w:i/>
          <w:iCs/>
          <w:lang w:val="en-US"/>
        </w:rPr>
        <w:t>Campbell Systematic Reviews</w:t>
      </w:r>
      <w:r w:rsidRPr="00DF0789">
        <w:rPr>
          <w:lang w:val="en-US"/>
        </w:rPr>
        <w:t xml:space="preserve">, </w:t>
      </w:r>
      <w:r w:rsidRPr="00DF0789">
        <w:rPr>
          <w:i/>
          <w:iCs/>
          <w:lang w:val="en-US"/>
        </w:rPr>
        <w:t>18</w:t>
      </w:r>
      <w:r w:rsidRPr="00DF0789">
        <w:rPr>
          <w:lang w:val="en-US"/>
        </w:rPr>
        <w:t xml:space="preserve">(3), e1254. </w:t>
      </w:r>
      <w:hyperlink r:id="rId91" w:history="1">
        <w:r w:rsidRPr="00666D2C">
          <w:rPr>
            <w:rStyle w:val="Hyperlink"/>
            <w:lang w:val="en-US"/>
          </w:rPr>
          <w:t>https://doi.org/10.1002/cl2.1254</w:t>
        </w:r>
      </w:hyperlink>
    </w:p>
    <w:p w14:paraId="661A6659" w14:textId="51966DC0" w:rsidR="00471D4D" w:rsidRPr="00471D4D" w:rsidRDefault="00471D4D" w:rsidP="00471D4D">
      <w:pPr>
        <w:pStyle w:val="Bibliography"/>
        <w:divId w:val="1321159839"/>
        <w:rPr>
          <w:lang w:val="en-US"/>
        </w:rPr>
      </w:pPr>
      <w:r w:rsidRPr="00666D2C">
        <w:rPr>
          <w:lang w:val="en-US"/>
        </w:rPr>
        <w:lastRenderedPageBreak/>
        <w:t xml:space="preserve">Dietrichson, J., Seerup, J. K., Jensen, S. E. I., </w:t>
      </w:r>
      <w:proofErr w:type="spellStart"/>
      <w:r w:rsidRPr="00666D2C">
        <w:rPr>
          <w:lang w:val="en-US"/>
        </w:rPr>
        <w:t>Klejs</w:t>
      </w:r>
      <w:proofErr w:type="spellEnd"/>
      <w:r w:rsidRPr="00666D2C">
        <w:rPr>
          <w:lang w:val="en-US"/>
        </w:rPr>
        <w:t xml:space="preserve">, J., Bengtsen, E., </w:t>
      </w:r>
      <w:proofErr w:type="spellStart"/>
      <w:r w:rsidRPr="00666D2C">
        <w:rPr>
          <w:lang w:val="en-US"/>
        </w:rPr>
        <w:t>Strandby</w:t>
      </w:r>
      <w:proofErr w:type="spellEnd"/>
      <w:r w:rsidRPr="00666D2C">
        <w:rPr>
          <w:lang w:val="en-US"/>
        </w:rPr>
        <w:t xml:space="preserve">, M. W., &amp; Thomsen, M. K. (2025). </w:t>
      </w:r>
      <w:r w:rsidRPr="00DF0789">
        <w:rPr>
          <w:lang w:val="en-US"/>
        </w:rPr>
        <w:t xml:space="preserve">School-Based Language, Math, and Reading Interventions for Executive Functions in Children and Adolescents: A Systematic Review. </w:t>
      </w:r>
      <w:proofErr w:type="spellStart"/>
      <w:r w:rsidRPr="00DF0789">
        <w:rPr>
          <w:lang w:val="en-US"/>
        </w:rPr>
        <w:t>EdWorkingPaper</w:t>
      </w:r>
      <w:proofErr w:type="spellEnd"/>
      <w:r w:rsidRPr="00DF0789">
        <w:rPr>
          <w:lang w:val="en-US"/>
        </w:rPr>
        <w:t xml:space="preserve"> No. 25-1198. </w:t>
      </w:r>
      <w:r w:rsidRPr="00DF0789">
        <w:rPr>
          <w:i/>
          <w:iCs/>
          <w:lang w:val="en-US"/>
        </w:rPr>
        <w:t>Annenberg Institute for School Reform at Brown University</w:t>
      </w:r>
      <w:r w:rsidRPr="00DF0789">
        <w:rPr>
          <w:lang w:val="en-US"/>
        </w:rPr>
        <w:t>.</w:t>
      </w:r>
    </w:p>
    <w:p w14:paraId="39208A5E" w14:textId="4EC03E68" w:rsidR="009B50F3" w:rsidRDefault="009B50F3" w:rsidP="000E3FA4">
      <w:pPr>
        <w:widowControl w:val="0"/>
        <w:autoSpaceDE w:val="0"/>
        <w:autoSpaceDN w:val="0"/>
        <w:adjustRightInd w:val="0"/>
        <w:spacing w:line="480" w:lineRule="auto"/>
        <w:ind w:left="480" w:hanging="480"/>
        <w:divId w:val="1321159839"/>
        <w:rPr>
          <w:noProof/>
        </w:rPr>
      </w:pPr>
      <w:r w:rsidRPr="009B50F3">
        <w:rPr>
          <w:noProof/>
        </w:rPr>
        <w:t>Dinos, S., Stevens, S., Serfaty, M., Weich, S., &amp; King, M. (2004). Stigma: the feelings and experiences of 46 people with mental illness: qualitative study. </w:t>
      </w:r>
      <w:r w:rsidRPr="009B50F3">
        <w:rPr>
          <w:i/>
          <w:iCs/>
          <w:noProof/>
        </w:rPr>
        <w:t>The British Journal of Psychiatry</w:t>
      </w:r>
      <w:r w:rsidRPr="009B50F3">
        <w:rPr>
          <w:noProof/>
        </w:rPr>
        <w:t>, </w:t>
      </w:r>
      <w:r w:rsidRPr="009B50F3">
        <w:rPr>
          <w:i/>
          <w:iCs/>
          <w:noProof/>
        </w:rPr>
        <w:t>184</w:t>
      </w:r>
      <w:r w:rsidRPr="009B50F3">
        <w:rPr>
          <w:noProof/>
        </w:rPr>
        <w:t>(2), 176-181.</w:t>
      </w:r>
    </w:p>
    <w:p w14:paraId="397CCB66" w14:textId="77777777" w:rsidR="000E3FA4" w:rsidRDefault="000E3FA4" w:rsidP="000E3FA4">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Draine</w:t>
      </w:r>
      <w:proofErr w:type="spellEnd"/>
      <w:r w:rsidRPr="00567968">
        <w:rPr>
          <w:color w:val="222222"/>
          <w:lang w:val="en-US"/>
        </w:rPr>
        <w:t xml:space="preserve">, J., </w:t>
      </w:r>
      <w:proofErr w:type="spellStart"/>
      <w:r w:rsidRPr="00567968">
        <w:rPr>
          <w:color w:val="222222"/>
          <w:lang w:val="en-US"/>
        </w:rPr>
        <w:t>Salzer</w:t>
      </w:r>
      <w:proofErr w:type="spellEnd"/>
      <w:r w:rsidRPr="00567968">
        <w:rPr>
          <w:color w:val="222222"/>
          <w:lang w:val="en-US"/>
        </w:rPr>
        <w:t xml:space="preserve">, M. S., Culhane, D. P., &amp; Hadley, T. R. (2002). Role of social disadvantage in crime, joblessness, and homelessness among persons with serious mental illness. </w:t>
      </w:r>
      <w:r w:rsidRPr="00567968">
        <w:rPr>
          <w:i/>
          <w:iCs/>
          <w:color w:val="222222"/>
          <w:lang w:val="en-US"/>
        </w:rPr>
        <w:t>Psychiatric Services</w:t>
      </w:r>
      <w:r w:rsidRPr="00567968">
        <w:rPr>
          <w:color w:val="222222"/>
          <w:lang w:val="en-US"/>
        </w:rPr>
        <w:t xml:space="preserve">, </w:t>
      </w:r>
      <w:r w:rsidRPr="00567968">
        <w:rPr>
          <w:i/>
          <w:iCs/>
          <w:color w:val="222222"/>
          <w:lang w:val="en-US"/>
        </w:rPr>
        <w:t>53</w:t>
      </w:r>
      <w:r w:rsidRPr="00567968">
        <w:rPr>
          <w:color w:val="222222"/>
          <w:lang w:val="en-US"/>
        </w:rPr>
        <w:t>(5), 565-573.</w:t>
      </w:r>
    </w:p>
    <w:p w14:paraId="7B0D1858" w14:textId="53D66E12" w:rsidR="00665888" w:rsidRDefault="00665888" w:rsidP="000E3FA4">
      <w:pPr>
        <w:widowControl w:val="0"/>
        <w:autoSpaceDE w:val="0"/>
        <w:autoSpaceDN w:val="0"/>
        <w:adjustRightInd w:val="0"/>
        <w:spacing w:line="480" w:lineRule="auto"/>
        <w:ind w:left="480" w:hanging="480"/>
        <w:divId w:val="1321159839"/>
        <w:rPr>
          <w:noProof/>
          <w:lang w:val="en-US"/>
        </w:rPr>
      </w:pPr>
      <w:r w:rsidRPr="00665888">
        <w:rPr>
          <w:noProof/>
        </w:rPr>
        <w:t>Eklund, M., Tjörnstrand, C., Sandlund, M., &amp; Argentzell, E. (2017). Effectiveness of balancing everyday life (BEL) versus standard occupational therapy for activity engagement and functioning among people with mental illness—A cluster RCT study. </w:t>
      </w:r>
      <w:r w:rsidRPr="00665888">
        <w:rPr>
          <w:i/>
          <w:iCs/>
          <w:noProof/>
        </w:rPr>
        <w:t>BMC Psychiatry</w:t>
      </w:r>
      <w:r w:rsidRPr="00665888">
        <w:rPr>
          <w:noProof/>
        </w:rPr>
        <w:t>, </w:t>
      </w:r>
      <w:r w:rsidRPr="00665888">
        <w:rPr>
          <w:b/>
          <w:bCs/>
          <w:noProof/>
        </w:rPr>
        <w:t>17</w:t>
      </w:r>
      <w:r w:rsidRPr="00665888">
        <w:rPr>
          <w:noProof/>
        </w:rPr>
        <w:t>(1), 1–12.</w:t>
      </w:r>
    </w:p>
    <w:p w14:paraId="424458C7" w14:textId="4CD63846" w:rsidR="00876280" w:rsidRDefault="00876280" w:rsidP="000E3FA4">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xml:space="preserve">. Cochrane Bias Methods Group. </w:t>
      </w:r>
      <w:hyperlink r:id="rId92" w:history="1">
        <w:r w:rsidR="000E3FA4" w:rsidRPr="00BA3031">
          <w:rPr>
            <w:rStyle w:val="Hyperlink"/>
            <w:noProof/>
          </w:rPr>
          <w:t>https://drive.google.com/file/d/1yDQtDkrp68_8kJiIUdbongK99sx7RFI-/view</w:t>
        </w:r>
      </w:hyperlink>
    </w:p>
    <w:p w14:paraId="7E8A508A" w14:textId="001047BC" w:rsidR="00E04A22" w:rsidRPr="00666D2C" w:rsidRDefault="00E04A22" w:rsidP="00E04A22">
      <w:pPr>
        <w:widowControl w:val="0"/>
        <w:autoSpaceDE w:val="0"/>
        <w:autoSpaceDN w:val="0"/>
        <w:adjustRightInd w:val="0"/>
        <w:spacing w:line="480" w:lineRule="auto"/>
        <w:divId w:val="1321159839"/>
        <w:rPr>
          <w:noProof/>
          <w:lang w:val="en-US"/>
        </w:rPr>
      </w:pPr>
      <w:r w:rsidRPr="00E04A22">
        <w:rPr>
          <w:noProof/>
          <w:lang w:val="en-US"/>
        </w:rPr>
        <w:t>Fehr, S. S. (2019). </w:t>
      </w:r>
      <w:r w:rsidRPr="00E04A22">
        <w:rPr>
          <w:i/>
          <w:iCs/>
          <w:noProof/>
          <w:lang w:val="en-US"/>
        </w:rPr>
        <w:t>Introduction to group therapy</w:t>
      </w:r>
      <w:r w:rsidRPr="00E04A22">
        <w:rPr>
          <w:noProof/>
          <w:lang w:val="en-US"/>
        </w:rPr>
        <w:t xml:space="preserve"> ( 3rd ed.). </w:t>
      </w:r>
      <w:r w:rsidRPr="00666D2C">
        <w:rPr>
          <w:noProof/>
          <w:lang w:val="en-US"/>
        </w:rPr>
        <w:t>Routledge, London: UK</w:t>
      </w:r>
    </w:p>
    <w:p w14:paraId="740ED1AE" w14:textId="5498E608" w:rsidR="000E3FA4" w:rsidRDefault="000E3FA4" w:rsidP="000E3FA4">
      <w:pPr>
        <w:widowControl w:val="0"/>
        <w:autoSpaceDE w:val="0"/>
        <w:autoSpaceDN w:val="0"/>
        <w:adjustRightInd w:val="0"/>
        <w:spacing w:line="480" w:lineRule="auto"/>
        <w:ind w:left="480" w:hanging="480"/>
        <w:divId w:val="1321159839"/>
        <w:rPr>
          <w:noProof/>
        </w:rPr>
      </w:pPr>
      <w:r w:rsidRPr="000E3FA4">
        <w:rPr>
          <w:noProof/>
        </w:rPr>
        <w:t>Feldman, D. B., &amp; Crandall, C. S. (2007). Dimensions of mental illness stigma: What about mental illness causes social rejection?. </w:t>
      </w:r>
      <w:r w:rsidRPr="000E3FA4">
        <w:rPr>
          <w:i/>
          <w:iCs/>
          <w:noProof/>
        </w:rPr>
        <w:t>Journal of social and clinical psychology</w:t>
      </w:r>
      <w:r w:rsidRPr="000E3FA4">
        <w:rPr>
          <w:noProof/>
        </w:rPr>
        <w:t>, </w:t>
      </w:r>
      <w:r w:rsidRPr="000E3FA4">
        <w:rPr>
          <w:i/>
          <w:iCs/>
          <w:noProof/>
        </w:rPr>
        <w:t>26</w:t>
      </w:r>
      <w:r w:rsidRPr="000E3FA4">
        <w:rPr>
          <w:noProof/>
        </w:rPr>
        <w:t xml:space="preserve">(2), </w:t>
      </w:r>
      <w:r w:rsidRPr="000E3FA4">
        <w:rPr>
          <w:noProof/>
        </w:rPr>
        <w:lastRenderedPageBreak/>
        <w:t>137-154.</w:t>
      </w:r>
    </w:p>
    <w:p w14:paraId="7DF252EB" w14:textId="77777777" w:rsidR="00471D4D" w:rsidRPr="00DF0789" w:rsidRDefault="00471D4D" w:rsidP="00471D4D">
      <w:pPr>
        <w:pStyle w:val="Bibliography"/>
        <w:divId w:val="1321159839"/>
        <w:rPr>
          <w:lang w:val="en-US"/>
        </w:rPr>
      </w:pPr>
      <w:r w:rsidRPr="00471D4D">
        <w:t xml:space="preserve">Fernández-Castilla, B., Aloe, A. M., </w:t>
      </w:r>
      <w:proofErr w:type="spellStart"/>
      <w:r w:rsidRPr="00471D4D">
        <w:t>Declercq</w:t>
      </w:r>
      <w:proofErr w:type="spellEnd"/>
      <w:r w:rsidRPr="00471D4D">
        <w:t xml:space="preserve">, L., </w:t>
      </w:r>
      <w:proofErr w:type="spellStart"/>
      <w:r w:rsidRPr="00471D4D">
        <w:t>Jamshidi</w:t>
      </w:r>
      <w:proofErr w:type="spellEnd"/>
      <w:r w:rsidRPr="00471D4D">
        <w:t xml:space="preserve">, L., </w:t>
      </w:r>
      <w:proofErr w:type="spellStart"/>
      <w:r w:rsidRPr="00471D4D">
        <w:t>Beretvas</w:t>
      </w:r>
      <w:proofErr w:type="spellEnd"/>
      <w:r w:rsidRPr="00471D4D">
        <w:t xml:space="preserve">, S. N., </w:t>
      </w:r>
      <w:proofErr w:type="spellStart"/>
      <w:r w:rsidRPr="00471D4D">
        <w:t>Onghena</w:t>
      </w:r>
      <w:proofErr w:type="spellEnd"/>
      <w:r w:rsidRPr="00471D4D">
        <w:t xml:space="preserve">, P., &amp; Van den </w:t>
      </w:r>
      <w:proofErr w:type="spellStart"/>
      <w:r w:rsidRPr="00471D4D">
        <w:t>Noortgate</w:t>
      </w:r>
      <w:proofErr w:type="spellEnd"/>
      <w:r w:rsidRPr="00471D4D">
        <w:t xml:space="preserve">, W. (2020). </w:t>
      </w:r>
      <w:r w:rsidRPr="00DF0789">
        <w:rPr>
          <w:lang w:val="en-US"/>
        </w:rPr>
        <w:t xml:space="preserve">Estimating outcome-specific effects in meta-analyses of multiple outcomes: A simulation study. </w:t>
      </w:r>
      <w:r w:rsidRPr="00DF0789">
        <w:rPr>
          <w:i/>
          <w:iCs/>
          <w:lang w:val="en-US"/>
        </w:rPr>
        <w:t>Behavior Research Methods</w:t>
      </w:r>
      <w:r w:rsidRPr="00DF0789">
        <w:rPr>
          <w:lang w:val="en-US"/>
        </w:rPr>
        <w:t xml:space="preserve">, </w:t>
      </w:r>
      <w:r w:rsidRPr="00DF0789">
        <w:rPr>
          <w:i/>
          <w:iCs/>
          <w:lang w:val="en-US"/>
        </w:rPr>
        <w:t>53</w:t>
      </w:r>
      <w:r w:rsidRPr="00DF0789">
        <w:rPr>
          <w:lang w:val="en-US"/>
        </w:rPr>
        <w:t>(1), 702–717. https://doi.org/10.3758/s13428-020-01459-4</w:t>
      </w:r>
    </w:p>
    <w:p w14:paraId="5463EDDE" w14:textId="77777777" w:rsidR="00471D4D" w:rsidRPr="00471D4D" w:rsidRDefault="00471D4D" w:rsidP="00471D4D">
      <w:pPr>
        <w:pStyle w:val="Bibliography"/>
        <w:divId w:val="1321159839"/>
        <w:rPr>
          <w:lang w:val="en-US"/>
        </w:rPr>
      </w:pPr>
      <w:r w:rsidRPr="00DF0789">
        <w:rPr>
          <w:lang w:val="en-US"/>
        </w:rPr>
        <w:t xml:space="preserve">Fernández-Castilla, B., </w:t>
      </w:r>
      <w:proofErr w:type="spellStart"/>
      <w:r w:rsidRPr="00DF0789">
        <w:rPr>
          <w:lang w:val="en-US"/>
        </w:rPr>
        <w:t>Declercq</w:t>
      </w:r>
      <w:proofErr w:type="spellEnd"/>
      <w:r w:rsidRPr="00DF0789">
        <w:rPr>
          <w:lang w:val="en-US"/>
        </w:rPr>
        <w:t xml:space="preserve">, L., </w:t>
      </w:r>
      <w:proofErr w:type="spellStart"/>
      <w:r w:rsidRPr="00DF0789">
        <w:rPr>
          <w:lang w:val="en-US"/>
        </w:rPr>
        <w:t>Jamshidi</w:t>
      </w:r>
      <w:proofErr w:type="spellEnd"/>
      <w:r w:rsidRPr="00DF0789">
        <w:rPr>
          <w:lang w:val="en-US"/>
        </w:rPr>
        <w:t xml:space="preserve">, L., </w:t>
      </w:r>
      <w:proofErr w:type="spellStart"/>
      <w:r w:rsidRPr="00DF0789">
        <w:rPr>
          <w:lang w:val="en-US"/>
        </w:rPr>
        <w:t>Beretvas</w:t>
      </w:r>
      <w:proofErr w:type="spellEnd"/>
      <w:r w:rsidRPr="00DF0789">
        <w:rPr>
          <w:lang w:val="en-US"/>
        </w:rPr>
        <w:t xml:space="preserve">, N., </w:t>
      </w:r>
      <w:proofErr w:type="spellStart"/>
      <w:r w:rsidRPr="00DF0789">
        <w:rPr>
          <w:lang w:val="en-US"/>
        </w:rPr>
        <w:t>Onghena</w:t>
      </w:r>
      <w:proofErr w:type="spellEnd"/>
      <w:r w:rsidRPr="00DF0789">
        <w:rPr>
          <w:lang w:val="en-US"/>
        </w:rPr>
        <w:t xml:space="preserve">, P., &amp; Van den </w:t>
      </w:r>
      <w:proofErr w:type="spellStart"/>
      <w:r w:rsidRPr="00DF0789">
        <w:rPr>
          <w:lang w:val="en-US"/>
        </w:rPr>
        <w:t>Noortgate</w:t>
      </w:r>
      <w:proofErr w:type="spellEnd"/>
      <w:r w:rsidRPr="00DF0789">
        <w:rPr>
          <w:lang w:val="en-US"/>
        </w:rPr>
        <w:t xml:space="preserve">, W. (2020). Visual representations of meta-analyses of multiple outcomes: Extensions to forest plots, funnel plots, and caterpillar plots. </w:t>
      </w:r>
      <w:r w:rsidRPr="00DF0789">
        <w:rPr>
          <w:i/>
          <w:iCs/>
          <w:lang w:val="en-US"/>
        </w:rPr>
        <w:t>Methodology</w:t>
      </w:r>
      <w:r w:rsidRPr="00DF0789">
        <w:rPr>
          <w:lang w:val="en-US"/>
        </w:rPr>
        <w:t xml:space="preserve">, </w:t>
      </w:r>
      <w:r w:rsidRPr="00DF0789">
        <w:rPr>
          <w:i/>
          <w:iCs/>
          <w:lang w:val="en-US"/>
        </w:rPr>
        <w:t>16</w:t>
      </w:r>
      <w:r w:rsidRPr="00DF0789">
        <w:rPr>
          <w:lang w:val="en-US"/>
        </w:rPr>
        <w:t>(4), 299–315. https://doi.org/10.5964/meth.4013</w:t>
      </w:r>
    </w:p>
    <w:p w14:paraId="373E7AAA" w14:textId="77777777" w:rsidR="00471D4D" w:rsidRPr="00DF0789" w:rsidRDefault="00471D4D" w:rsidP="00471D4D">
      <w:pPr>
        <w:pStyle w:val="Bibliography"/>
        <w:divId w:val="1321159839"/>
        <w:rPr>
          <w:lang w:val="en-US"/>
        </w:rPr>
      </w:pPr>
      <w:bookmarkStart w:id="94" w:name="_Hlk213236540"/>
    </w:p>
    <w:bookmarkEnd w:id="94"/>
    <w:p w14:paraId="525E1256" w14:textId="27E13A94" w:rsidR="00471D4D" w:rsidRPr="00471D4D" w:rsidRDefault="00471D4D" w:rsidP="00471D4D">
      <w:pPr>
        <w:pStyle w:val="Bibliography"/>
        <w:divId w:val="1321159839"/>
        <w:rPr>
          <w:lang w:val="en-US"/>
        </w:rPr>
      </w:pPr>
      <w:r w:rsidRPr="00DF0789">
        <w:rPr>
          <w:lang w:val="en-US"/>
        </w:rPr>
        <w:t xml:space="preserve">Fisher, Z., &amp; Tipton, E. (2015). </w:t>
      </w:r>
      <w:proofErr w:type="spellStart"/>
      <w:r w:rsidRPr="00DF0789">
        <w:rPr>
          <w:i/>
          <w:iCs/>
          <w:lang w:val="en-US"/>
        </w:rPr>
        <w:t>robumeta</w:t>
      </w:r>
      <w:proofErr w:type="spellEnd"/>
      <w:r w:rsidRPr="00DF0789">
        <w:rPr>
          <w:i/>
          <w:iCs/>
          <w:lang w:val="en-US"/>
        </w:rPr>
        <w:t>: An R-package for robust variance estimation in meta-analysis</w:t>
      </w:r>
      <w:r w:rsidRPr="00DF0789">
        <w:rPr>
          <w:lang w:val="en-US"/>
        </w:rPr>
        <w:t>.</w:t>
      </w:r>
    </w:p>
    <w:p w14:paraId="530EA58E" w14:textId="20577F8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xml:space="preserve">, 10769986241238478. </w:t>
      </w:r>
      <w:hyperlink r:id="rId93" w:history="1">
        <w:r w:rsidR="003646E8" w:rsidRPr="00BA3031">
          <w:rPr>
            <w:rStyle w:val="Hyperlink"/>
            <w:noProof/>
          </w:rPr>
          <w:t>https://doi.org/10.3102/10769986241238478</w:t>
        </w:r>
      </w:hyperlink>
    </w:p>
    <w:p w14:paraId="30673DE5" w14:textId="5CD75387" w:rsidR="00A163CD" w:rsidRDefault="00A163CD" w:rsidP="00876280">
      <w:pPr>
        <w:widowControl w:val="0"/>
        <w:autoSpaceDE w:val="0"/>
        <w:autoSpaceDN w:val="0"/>
        <w:adjustRightInd w:val="0"/>
        <w:spacing w:line="480" w:lineRule="auto"/>
        <w:ind w:left="480" w:hanging="480"/>
        <w:divId w:val="1321159839"/>
        <w:rPr>
          <w:noProof/>
        </w:rPr>
      </w:pPr>
      <w:r w:rsidRPr="00A163CD">
        <w:rPr>
          <w:noProof/>
        </w:rPr>
        <w:t>Ford, J. D., Fallot, R. D., &amp; Harris, M. (2009). Group therapy. </w:t>
      </w:r>
      <w:r w:rsidRPr="00A163CD">
        <w:rPr>
          <w:i/>
          <w:iCs/>
          <w:noProof/>
        </w:rPr>
        <w:t>Treating complex traumatic stress disorders: An evidence-based guide</w:t>
      </w:r>
      <w:r w:rsidRPr="00A163CD">
        <w:rPr>
          <w:noProof/>
        </w:rPr>
        <w:t>, 415-440.</w:t>
      </w:r>
    </w:p>
    <w:p w14:paraId="5493DF0E" w14:textId="170C637C" w:rsidR="003646E8" w:rsidRDefault="003646E8" w:rsidP="00876280">
      <w:pPr>
        <w:widowControl w:val="0"/>
        <w:autoSpaceDE w:val="0"/>
        <w:autoSpaceDN w:val="0"/>
        <w:adjustRightInd w:val="0"/>
        <w:spacing w:line="480" w:lineRule="auto"/>
        <w:ind w:left="480" w:hanging="480"/>
        <w:divId w:val="1321159839"/>
        <w:rPr>
          <w:noProof/>
        </w:rPr>
      </w:pPr>
      <w:r w:rsidRPr="003646E8">
        <w:rPr>
          <w:noProof/>
        </w:rPr>
        <w:t>Gibson, R. W., D'Amico, M., Jaffe, L., &amp; Arbesman, M. (2011). Occupational therapy interventions for recovery in the areas of community integration and normative life roles for adults with serious mental illness: A systematic review. </w:t>
      </w:r>
      <w:r w:rsidRPr="003646E8">
        <w:rPr>
          <w:i/>
          <w:iCs/>
          <w:noProof/>
        </w:rPr>
        <w:t>American Journal of Occupational Therapy</w:t>
      </w:r>
      <w:r w:rsidRPr="003646E8">
        <w:rPr>
          <w:noProof/>
        </w:rPr>
        <w:t>, </w:t>
      </w:r>
      <w:r w:rsidRPr="003646E8">
        <w:rPr>
          <w:b/>
          <w:bCs/>
          <w:noProof/>
        </w:rPr>
        <w:t>65</w:t>
      </w:r>
      <w:r w:rsidRPr="003646E8">
        <w:rPr>
          <w:noProof/>
        </w:rPr>
        <w:t>(3), 247–256.</w:t>
      </w:r>
    </w:p>
    <w:p w14:paraId="3A6C3011" w14:textId="77777777" w:rsidR="00471D4D" w:rsidRPr="00DF0789" w:rsidRDefault="00471D4D" w:rsidP="00471D4D">
      <w:pPr>
        <w:pStyle w:val="Bibliography"/>
        <w:divId w:val="1321159839"/>
        <w:rPr>
          <w:lang w:val="en-US"/>
        </w:rPr>
      </w:pPr>
      <w:proofErr w:type="spellStart"/>
      <w:r w:rsidRPr="00DF0789">
        <w:rPr>
          <w:lang w:val="en-US"/>
        </w:rPr>
        <w:lastRenderedPageBreak/>
        <w:t>Gleser</w:t>
      </w:r>
      <w:proofErr w:type="spellEnd"/>
      <w:r w:rsidRPr="00DF0789">
        <w:rPr>
          <w:lang w:val="en-US"/>
        </w:rPr>
        <w:t xml:space="preserve">, L., &amp; Olkin, I. (2009). Stochastically dependent effect sizes. In H. Cooper, L. V. Hedges, &amp; J. C. Valentine (Eds.), </w:t>
      </w:r>
      <w:r w:rsidRPr="00DF0789">
        <w:rPr>
          <w:i/>
          <w:iCs/>
          <w:lang w:val="en-US"/>
        </w:rPr>
        <w:t>The handbook of research synthesis and meta-analysis</w:t>
      </w:r>
      <w:r w:rsidRPr="00DF0789">
        <w:rPr>
          <w:lang w:val="en-US"/>
        </w:rPr>
        <w:t xml:space="preserve"> (pp. 357–376). Russell Sage Foundation. https://doi.org/10.7758/9781610441384</w:t>
      </w:r>
    </w:p>
    <w:p w14:paraId="1A550404" w14:textId="77777777" w:rsidR="00471D4D" w:rsidRPr="00DF0789" w:rsidRDefault="00471D4D" w:rsidP="00471D4D">
      <w:pPr>
        <w:pStyle w:val="Bibliography"/>
        <w:divId w:val="1321159839"/>
        <w:rPr>
          <w:lang w:val="en-US"/>
        </w:rPr>
      </w:pPr>
      <w:r w:rsidRPr="00DF0789">
        <w:rPr>
          <w:lang w:val="en-US"/>
        </w:rPr>
        <w:t xml:space="preserve">Goldberg, M. H. (2019). How often does random assignment fail? Estimates and recommendations. </w:t>
      </w:r>
      <w:r w:rsidRPr="00DF0789">
        <w:rPr>
          <w:i/>
          <w:iCs/>
          <w:lang w:val="en-US"/>
        </w:rPr>
        <w:t>Journal of Environmental Psychology</w:t>
      </w:r>
      <w:r w:rsidRPr="00DF0789">
        <w:rPr>
          <w:lang w:val="en-US"/>
        </w:rPr>
        <w:t xml:space="preserve">, </w:t>
      </w:r>
      <w:r w:rsidRPr="00DF0789">
        <w:rPr>
          <w:i/>
          <w:iCs/>
          <w:lang w:val="en-US"/>
        </w:rPr>
        <w:t>66</w:t>
      </w:r>
      <w:r w:rsidRPr="00DF0789">
        <w:rPr>
          <w:lang w:val="en-US"/>
        </w:rPr>
        <w:t>, 101351. https://doi.org/10.1016/j.jenvp.2019.101351</w:t>
      </w:r>
    </w:p>
    <w:p w14:paraId="4A87C9FF" w14:textId="77777777" w:rsidR="00471D4D" w:rsidRPr="00DF0789" w:rsidRDefault="00471D4D" w:rsidP="00471D4D">
      <w:pPr>
        <w:pStyle w:val="Bibliography"/>
        <w:divId w:val="1321159839"/>
        <w:rPr>
          <w:lang w:val="en-US"/>
        </w:rPr>
      </w:pPr>
      <w:r w:rsidRPr="00DF0789">
        <w:rPr>
          <w:lang w:val="en-US"/>
        </w:rPr>
        <w:t xml:space="preserve">Gonzalez, J. M., &amp; Prihoda, T. J. (2007). A Case Study of Psychodynamic Group Psychotherapy for Bipolar Disorder. </w:t>
      </w:r>
      <w:r w:rsidRPr="00DF0789">
        <w:rPr>
          <w:i/>
          <w:iCs/>
          <w:lang w:val="en-US"/>
        </w:rPr>
        <w:t>American Journal of Psychotherapy</w:t>
      </w:r>
      <w:r w:rsidRPr="00DF0789">
        <w:rPr>
          <w:lang w:val="en-US"/>
        </w:rPr>
        <w:t xml:space="preserve">, </w:t>
      </w:r>
      <w:r w:rsidRPr="00DF0789">
        <w:rPr>
          <w:i/>
          <w:iCs/>
          <w:lang w:val="en-US"/>
        </w:rPr>
        <w:t>61</w:t>
      </w:r>
      <w:r w:rsidRPr="00DF0789">
        <w:rPr>
          <w:lang w:val="en-US"/>
        </w:rPr>
        <w:t>(4), 405–422. https://doi.org/10.1176/appi.psychotherapy.2007.61.4.405</w:t>
      </w:r>
    </w:p>
    <w:p w14:paraId="07F0C2C2" w14:textId="75D5C8AC" w:rsidR="00471D4D" w:rsidRPr="00471D4D" w:rsidRDefault="00471D4D" w:rsidP="00471D4D">
      <w:pPr>
        <w:pStyle w:val="Bibliography"/>
        <w:divId w:val="1321159839"/>
        <w:rPr>
          <w:lang w:val="en-US"/>
        </w:rPr>
      </w:pPr>
      <w:r w:rsidRPr="00DF0789">
        <w:rPr>
          <w:lang w:val="en-US"/>
        </w:rPr>
        <w:t xml:space="preserve">Gordon, A., Davis, P. J., Patterson, S., Pepping, C. A., Scott, J. G., Salter, K., &amp; Connell, M. (2018). A randomized waitlist control community study of Social Cognition and Interaction Training for people with schizophrenia. </w:t>
      </w:r>
      <w:r w:rsidRPr="00DF0789">
        <w:rPr>
          <w:i/>
          <w:iCs/>
          <w:lang w:val="en-US"/>
        </w:rPr>
        <w:t>British Journal of Clinical Psychology</w:t>
      </w:r>
      <w:r w:rsidRPr="00DF0789">
        <w:rPr>
          <w:lang w:val="en-US"/>
        </w:rPr>
        <w:t xml:space="preserve">, </w:t>
      </w:r>
      <w:r w:rsidRPr="00DF0789">
        <w:rPr>
          <w:i/>
          <w:iCs/>
          <w:lang w:val="en-US"/>
        </w:rPr>
        <w:t>57</w:t>
      </w:r>
      <w:r w:rsidRPr="00DF0789">
        <w:rPr>
          <w:lang w:val="en-US"/>
        </w:rPr>
        <w:t>(1), 116–130. https://doi.org/10.1111/bjc.12161</w:t>
      </w:r>
    </w:p>
    <w:p w14:paraId="4174E2D2" w14:textId="7A91106B"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Hammen, C. (1991). </w:t>
      </w:r>
      <w:r w:rsidRPr="00491134">
        <w:rPr>
          <w:i/>
          <w:iCs/>
          <w:noProof/>
        </w:rPr>
        <w:t>Depression runs in families: The social context of risk and resilience in children of depressed mothers</w:t>
      </w:r>
      <w:r w:rsidRPr="00491134">
        <w:rPr>
          <w:noProof/>
        </w:rPr>
        <w:t>. Springer-Verlag.</w:t>
      </w:r>
    </w:p>
    <w:p w14:paraId="61E46911" w14:textId="14C06F18" w:rsidR="00471D4D" w:rsidRDefault="00471D4D" w:rsidP="00471D4D">
      <w:pPr>
        <w:pStyle w:val="Bibliography"/>
        <w:divId w:val="1321159839"/>
        <w:rPr>
          <w:lang w:val="en-US"/>
        </w:rPr>
      </w:pPr>
      <w:r w:rsidRPr="00DF0789">
        <w:rPr>
          <w:lang w:val="en-US"/>
        </w:rPr>
        <w:t xml:space="preserve">Hart, E. R., Bailey, D. H., Luo, S., Sengupta, P., &amp; Watts, T. W. (2024). Fadeout and persistence of intervention impacts on social–emotional and cognitive skills in children and adolescents: A meta-analytic review of randomized controlled trials. </w:t>
      </w:r>
      <w:r w:rsidRPr="00DF0789">
        <w:rPr>
          <w:i/>
          <w:iCs/>
          <w:lang w:val="en-US"/>
        </w:rPr>
        <w:t>Psychological Bulletin</w:t>
      </w:r>
      <w:r w:rsidRPr="00DF0789">
        <w:rPr>
          <w:lang w:val="en-US"/>
        </w:rPr>
        <w:t xml:space="preserve">, </w:t>
      </w:r>
      <w:r w:rsidRPr="00DF0789">
        <w:rPr>
          <w:i/>
          <w:iCs/>
          <w:lang w:val="en-US"/>
        </w:rPr>
        <w:t>150</w:t>
      </w:r>
      <w:r w:rsidRPr="00DF0789">
        <w:rPr>
          <w:lang w:val="en-US"/>
        </w:rPr>
        <w:t xml:space="preserve">(10), 1207–1236. </w:t>
      </w:r>
      <w:hyperlink r:id="rId94" w:history="1">
        <w:r w:rsidRPr="00BA3031">
          <w:rPr>
            <w:rStyle w:val="Hyperlink"/>
            <w:lang w:val="en-US"/>
          </w:rPr>
          <w:t>https://doi.org/10.1037/bul0000450</w:t>
        </w:r>
      </w:hyperlink>
    </w:p>
    <w:p w14:paraId="5D7821F8" w14:textId="77777777" w:rsidR="00471D4D" w:rsidRPr="00DF0789" w:rsidRDefault="00471D4D" w:rsidP="00471D4D">
      <w:pPr>
        <w:pStyle w:val="Bibliography"/>
        <w:divId w:val="1321159839"/>
        <w:rPr>
          <w:lang w:val="en-US"/>
        </w:rPr>
      </w:pPr>
      <w:r w:rsidRPr="00DF0789">
        <w:rPr>
          <w:lang w:val="en-US"/>
        </w:rPr>
        <w:t xml:space="preserve">Hedges, L. V., Tipton, E., &amp; Johnson, M. C. (2010). Robust variance estimation in meta‐regression with dependent effect size estimates. </w:t>
      </w:r>
      <w:r w:rsidRPr="00DF0789">
        <w:rPr>
          <w:i/>
          <w:iCs/>
          <w:lang w:val="en-US"/>
        </w:rPr>
        <w:t>Research Synthesis Methods</w:t>
      </w:r>
      <w:r w:rsidRPr="00DF0789">
        <w:rPr>
          <w:lang w:val="en-US"/>
        </w:rPr>
        <w:t xml:space="preserve">, </w:t>
      </w:r>
      <w:r w:rsidRPr="00DF0789">
        <w:rPr>
          <w:i/>
          <w:iCs/>
          <w:lang w:val="en-US"/>
        </w:rPr>
        <w:t>1</w:t>
      </w:r>
      <w:r w:rsidRPr="00DF0789">
        <w:rPr>
          <w:lang w:val="en-US"/>
        </w:rPr>
        <w:t>(1), 39–65. https://doi.org/10.1002/jrsm.5</w:t>
      </w:r>
    </w:p>
    <w:p w14:paraId="27824DB9" w14:textId="33496601" w:rsidR="00471D4D" w:rsidRPr="00471D4D" w:rsidRDefault="00471D4D" w:rsidP="00471D4D">
      <w:pPr>
        <w:pStyle w:val="Bibliography"/>
        <w:divId w:val="1321159839"/>
        <w:rPr>
          <w:lang w:val="en-US"/>
        </w:rPr>
      </w:pPr>
      <w:r w:rsidRPr="00DF0789">
        <w:rPr>
          <w:lang w:val="en-US"/>
        </w:rPr>
        <w:lastRenderedPageBreak/>
        <w:t xml:space="preserve">Hedges, L. V., &amp; </w:t>
      </w:r>
      <w:proofErr w:type="spellStart"/>
      <w:r w:rsidRPr="00DF0789">
        <w:rPr>
          <w:lang w:val="en-US"/>
        </w:rPr>
        <w:t>Vevea</w:t>
      </w:r>
      <w:proofErr w:type="spellEnd"/>
      <w:r w:rsidRPr="00DF0789">
        <w:rPr>
          <w:lang w:val="en-US"/>
        </w:rPr>
        <w:t xml:space="preserve">, J. (2005). Selection method approache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xml:space="preserve"> (pp. 145–174). Wiley Online Library. https://doi.org/10.1002/0470870168.ch9</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7B337277" w14:textId="5E4413B6" w:rsidR="00471D4D" w:rsidRPr="00471D4D" w:rsidRDefault="00876280" w:rsidP="00471D4D">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1078892E" w14:textId="79737B09" w:rsidR="00471D4D" w:rsidRPr="00471D4D" w:rsidRDefault="00471D4D" w:rsidP="00471D4D">
      <w:pPr>
        <w:pStyle w:val="Bibliography"/>
        <w:divId w:val="1321159839"/>
        <w:rPr>
          <w:lang w:val="en-US"/>
        </w:rPr>
      </w:pPr>
      <w:proofErr w:type="spellStart"/>
      <w:r w:rsidRPr="00DF0789">
        <w:rPr>
          <w:lang w:val="en-US"/>
        </w:rPr>
        <w:lastRenderedPageBreak/>
        <w:t>Hofner</w:t>
      </w:r>
      <w:proofErr w:type="spellEnd"/>
      <w:r w:rsidRPr="00DF0789">
        <w:rPr>
          <w:lang w:val="en-US"/>
        </w:rPr>
        <w:t xml:space="preserve">, B., Schmid, M., &amp; </w:t>
      </w:r>
      <w:proofErr w:type="spellStart"/>
      <w:r w:rsidRPr="00DF0789">
        <w:rPr>
          <w:lang w:val="en-US"/>
        </w:rPr>
        <w:t>Edler</w:t>
      </w:r>
      <w:proofErr w:type="spellEnd"/>
      <w:r w:rsidRPr="00DF0789">
        <w:rPr>
          <w:lang w:val="en-US"/>
        </w:rPr>
        <w:t xml:space="preserve">, L. (2016). Reproducible research in statistics: A review and guidelines for the Biometrical Journal. </w:t>
      </w:r>
      <w:r w:rsidRPr="00DF0789">
        <w:rPr>
          <w:i/>
          <w:iCs/>
          <w:lang w:val="en-US"/>
        </w:rPr>
        <w:t>Biometrical Journal</w:t>
      </w:r>
      <w:r w:rsidRPr="00DF0789">
        <w:rPr>
          <w:lang w:val="en-US"/>
        </w:rPr>
        <w:t xml:space="preserve">, </w:t>
      </w:r>
      <w:r w:rsidRPr="00DF0789">
        <w:rPr>
          <w:i/>
          <w:iCs/>
          <w:lang w:val="en-US"/>
        </w:rPr>
        <w:t>58</w:t>
      </w:r>
      <w:r w:rsidRPr="00DF0789">
        <w:rPr>
          <w:lang w:val="en-US"/>
        </w:rPr>
        <w:t>(2), 416–427. https://doi.org/10.1002/bimj.201500156</w:t>
      </w:r>
    </w:p>
    <w:p w14:paraId="1FE6B5EA" w14:textId="77777777" w:rsidR="000E3FA4" w:rsidRPr="00666D2C" w:rsidRDefault="00876280" w:rsidP="000E3FA4">
      <w:pPr>
        <w:widowControl w:val="0"/>
        <w:autoSpaceDE w:val="0"/>
        <w:autoSpaceDN w:val="0"/>
        <w:adjustRightInd w:val="0"/>
        <w:spacing w:line="480" w:lineRule="auto"/>
        <w:ind w:left="480" w:hanging="480"/>
        <w:divId w:val="1321159839"/>
        <w:rPr>
          <w:noProof/>
          <w:lang w:val="da-DK"/>
        </w:rPr>
      </w:pPr>
      <w:r w:rsidRPr="005E3353">
        <w:rPr>
          <w:noProof/>
        </w:rPr>
        <w:t xml:space="preserve">Joshi, M., &amp; Pustejovsky, J. E. (2022). </w:t>
      </w:r>
      <w:r w:rsidRPr="005E3353">
        <w:rPr>
          <w:i/>
          <w:iCs/>
          <w:noProof/>
        </w:rPr>
        <w:t>wildmeta: Cluster wild bootstrapping for meta-analysis</w:t>
      </w:r>
      <w:r w:rsidRPr="005E3353">
        <w:rPr>
          <w:noProof/>
        </w:rPr>
        <w:t xml:space="preserve">. </w:t>
      </w:r>
      <w:hyperlink r:id="rId95" w:history="1">
        <w:r w:rsidR="000E3FA4" w:rsidRPr="00666D2C">
          <w:rPr>
            <w:rStyle w:val="Hyperlink"/>
            <w:noProof/>
            <w:lang w:val="da-DK"/>
          </w:rPr>
          <w:t>https://github.com/meghapsimatrix/wildmeta</w:t>
        </w:r>
      </w:hyperlink>
    </w:p>
    <w:p w14:paraId="33C9EEE8" w14:textId="4D6F731D" w:rsidR="00902BCD" w:rsidRPr="00902BCD" w:rsidRDefault="00902BCD" w:rsidP="00902BCD">
      <w:pPr>
        <w:pStyle w:val="Bibliography"/>
        <w:divId w:val="1321159839"/>
        <w:rPr>
          <w:lang w:val="en-US"/>
        </w:rPr>
      </w:pPr>
      <w:proofErr w:type="spellStart"/>
      <w:r w:rsidRPr="00902BCD">
        <w:rPr>
          <w:lang w:val="da-DK"/>
        </w:rPr>
        <w:t>Joshi</w:t>
      </w:r>
      <w:proofErr w:type="spellEnd"/>
      <w:r w:rsidRPr="00902BCD">
        <w:rPr>
          <w:lang w:val="da-DK"/>
        </w:rPr>
        <w:t xml:space="preserve">, M., Pustejovsky, J. E., &amp; </w:t>
      </w:r>
      <w:proofErr w:type="spellStart"/>
      <w:r w:rsidRPr="00902BCD">
        <w:rPr>
          <w:lang w:val="da-DK"/>
        </w:rPr>
        <w:t>Beretvas</w:t>
      </w:r>
      <w:proofErr w:type="spellEnd"/>
      <w:r w:rsidRPr="00902BCD">
        <w:rPr>
          <w:lang w:val="da-DK"/>
        </w:rPr>
        <w:t xml:space="preserve">, S. N. (2022). </w:t>
      </w:r>
      <w:r w:rsidRPr="00DF0789">
        <w:rPr>
          <w:lang w:val="en-US"/>
        </w:rPr>
        <w:t xml:space="preserve">Cluster wild bootstrapping to handle dependent effect sizes in meta-analysis with a small number of studies. </w:t>
      </w:r>
      <w:r w:rsidRPr="00DF0789">
        <w:rPr>
          <w:i/>
          <w:iCs/>
          <w:lang w:val="en-US"/>
        </w:rPr>
        <w:t>Research Synthesis Methods</w:t>
      </w:r>
      <w:r w:rsidRPr="00DF0789">
        <w:rPr>
          <w:lang w:val="en-US"/>
        </w:rPr>
        <w:t xml:space="preserve">, </w:t>
      </w:r>
      <w:r w:rsidRPr="00DF0789">
        <w:rPr>
          <w:i/>
          <w:iCs/>
          <w:lang w:val="en-US"/>
        </w:rPr>
        <w:t>13</w:t>
      </w:r>
      <w:r w:rsidRPr="00DF0789">
        <w:rPr>
          <w:lang w:val="en-US"/>
        </w:rPr>
        <w:t>(4), 457–477. https://doi.org/10.1002/jrsm.1554</w:t>
      </w:r>
    </w:p>
    <w:p w14:paraId="35D41366" w14:textId="3415624F" w:rsidR="006A7A8C" w:rsidRDefault="006A7A8C" w:rsidP="000E3FA4">
      <w:pPr>
        <w:widowControl w:val="0"/>
        <w:autoSpaceDE w:val="0"/>
        <w:autoSpaceDN w:val="0"/>
        <w:adjustRightInd w:val="0"/>
        <w:spacing w:line="480" w:lineRule="auto"/>
        <w:ind w:left="480" w:hanging="480"/>
        <w:divId w:val="1321159839"/>
        <w:rPr>
          <w:noProof/>
        </w:rPr>
      </w:pPr>
      <w:r w:rsidRPr="00666D2C">
        <w:rPr>
          <w:noProof/>
          <w:lang w:val="en-US"/>
        </w:rPr>
        <w:t>Keitner, G. I., &amp; Miller, I. W. (1990). </w:t>
      </w:r>
      <w:r w:rsidRPr="006A7A8C">
        <w:rPr>
          <w:noProof/>
        </w:rPr>
        <w:t>Family functioning and major depression: An overview. </w:t>
      </w:r>
      <w:r w:rsidRPr="006A7A8C">
        <w:rPr>
          <w:i/>
          <w:iCs/>
          <w:noProof/>
        </w:rPr>
        <w:t>The American Journal of Psychiatry</w:t>
      </w:r>
      <w:r w:rsidRPr="006A7A8C">
        <w:rPr>
          <w:noProof/>
        </w:rPr>
        <w:t>, </w:t>
      </w:r>
      <w:r w:rsidRPr="006A7A8C">
        <w:rPr>
          <w:b/>
          <w:bCs/>
          <w:noProof/>
        </w:rPr>
        <w:t>147</w:t>
      </w:r>
      <w:r w:rsidRPr="006A7A8C">
        <w:rPr>
          <w:noProof/>
        </w:rPr>
        <w:t>, 1128–1137.</w:t>
      </w:r>
    </w:p>
    <w:p w14:paraId="0C08A239" w14:textId="11EAFCC8" w:rsidR="006A7A8C" w:rsidRDefault="006A7A8C" w:rsidP="000E3FA4">
      <w:pPr>
        <w:widowControl w:val="0"/>
        <w:autoSpaceDE w:val="0"/>
        <w:autoSpaceDN w:val="0"/>
        <w:adjustRightInd w:val="0"/>
        <w:spacing w:line="480" w:lineRule="auto"/>
        <w:ind w:left="480" w:hanging="480"/>
        <w:divId w:val="1321159839"/>
        <w:rPr>
          <w:noProof/>
        </w:rPr>
      </w:pPr>
      <w:r w:rsidRPr="006A7A8C">
        <w:rPr>
          <w:noProof/>
        </w:rPr>
        <w:t>Keitner, G. I., Ryan, C. E., Miller, I. W., Norman, &amp; William, H. (1992). Recovery and major depression: Factors associated with twelve-month outcome. </w:t>
      </w:r>
      <w:r w:rsidRPr="006A7A8C">
        <w:rPr>
          <w:i/>
          <w:iCs/>
          <w:noProof/>
        </w:rPr>
        <w:t>The American Journal of Psychiatry</w:t>
      </w:r>
      <w:r w:rsidRPr="006A7A8C">
        <w:rPr>
          <w:noProof/>
        </w:rPr>
        <w:t>, </w:t>
      </w:r>
      <w:r w:rsidRPr="006A7A8C">
        <w:rPr>
          <w:b/>
          <w:bCs/>
          <w:noProof/>
        </w:rPr>
        <w:t>149</w:t>
      </w:r>
      <w:r w:rsidRPr="006A7A8C">
        <w:rPr>
          <w:noProof/>
        </w:rPr>
        <w:t>, 93–99.</w:t>
      </w:r>
    </w:p>
    <w:p w14:paraId="4E558F1E" w14:textId="7877C298" w:rsidR="00832FEA" w:rsidRDefault="00832FEA" w:rsidP="000E3FA4">
      <w:pPr>
        <w:widowControl w:val="0"/>
        <w:autoSpaceDE w:val="0"/>
        <w:autoSpaceDN w:val="0"/>
        <w:adjustRightInd w:val="0"/>
        <w:spacing w:line="480" w:lineRule="auto"/>
        <w:ind w:left="480" w:hanging="480"/>
        <w:divId w:val="1321159839"/>
        <w:rPr>
          <w:noProof/>
        </w:rPr>
      </w:pPr>
      <w:r w:rsidRPr="00832FEA">
        <w:rPr>
          <w:noProof/>
        </w:rPr>
        <w:t>Kelly, J. F., Humphreys, K., &amp; Ferri, M. (2020). Alcoholics anonymous and other 12-step programs for alcohol use disorder. </w:t>
      </w:r>
      <w:r w:rsidRPr="00832FEA">
        <w:rPr>
          <w:i/>
          <w:iCs/>
          <w:noProof/>
        </w:rPr>
        <w:t>Cochrane Database of Systematic Reviews</w:t>
      </w:r>
      <w:r w:rsidRPr="00832FEA">
        <w:rPr>
          <w:noProof/>
        </w:rPr>
        <w:t>, </w:t>
      </w:r>
      <w:r w:rsidRPr="00832FEA">
        <w:rPr>
          <w:b/>
          <w:bCs/>
          <w:noProof/>
        </w:rPr>
        <w:t>3</w:t>
      </w:r>
      <w:r w:rsidRPr="00832FEA">
        <w:rPr>
          <w:noProof/>
        </w:rPr>
        <w:t>(3), 012880.</w:t>
      </w:r>
    </w:p>
    <w:p w14:paraId="76FF25B8" w14:textId="65943FFB" w:rsidR="000E3FA4" w:rsidRDefault="000E3FA4" w:rsidP="00AE296F">
      <w:pPr>
        <w:widowControl w:val="0"/>
        <w:autoSpaceDE w:val="0"/>
        <w:autoSpaceDN w:val="0"/>
        <w:adjustRightInd w:val="0"/>
        <w:spacing w:line="480" w:lineRule="auto"/>
        <w:ind w:left="480" w:hanging="480"/>
        <w:divId w:val="1321159839"/>
        <w:rPr>
          <w:color w:val="222222"/>
          <w:lang w:val="en-US"/>
        </w:rPr>
      </w:pPr>
      <w:r w:rsidRPr="00567968">
        <w:rPr>
          <w:color w:val="222222"/>
          <w:lang w:val="en-US"/>
        </w:rPr>
        <w:t xml:space="preserve">Lai, H. M. X., Cleary, M., </w:t>
      </w:r>
      <w:proofErr w:type="spellStart"/>
      <w:r w:rsidRPr="00567968">
        <w:rPr>
          <w:color w:val="222222"/>
          <w:lang w:val="en-US"/>
        </w:rPr>
        <w:t>Sitharthan</w:t>
      </w:r>
      <w:proofErr w:type="spellEnd"/>
      <w:r w:rsidRPr="00567968">
        <w:rPr>
          <w:color w:val="222222"/>
          <w:lang w:val="en-US"/>
        </w:rPr>
        <w:t xml:space="preserve">, T., &amp; Hunt, G. E. (2015). Prevalence of comorbid substance use, anxiety and mood disorders in epidemiological surveys, 1990–2014: A systematic review and meta-analysis. </w:t>
      </w:r>
      <w:r w:rsidRPr="00567968">
        <w:rPr>
          <w:i/>
          <w:iCs/>
          <w:color w:val="222222"/>
          <w:lang w:val="en-US"/>
        </w:rPr>
        <w:t>Drug and alcohol dependence</w:t>
      </w:r>
      <w:r w:rsidRPr="00567968">
        <w:rPr>
          <w:color w:val="222222"/>
          <w:lang w:val="en-US"/>
        </w:rPr>
        <w:t xml:space="preserve">, </w:t>
      </w:r>
      <w:r w:rsidRPr="00567968">
        <w:rPr>
          <w:i/>
          <w:iCs/>
          <w:color w:val="222222"/>
          <w:lang w:val="en-US"/>
        </w:rPr>
        <w:t>154</w:t>
      </w:r>
      <w:r w:rsidRPr="00567968">
        <w:rPr>
          <w:color w:val="222222"/>
          <w:lang w:val="en-US"/>
        </w:rPr>
        <w:t>, 1-13.</w:t>
      </w:r>
    </w:p>
    <w:p w14:paraId="5D73FD76" w14:textId="34F27424" w:rsidR="00902BCD" w:rsidRPr="00902BCD" w:rsidRDefault="00902BCD" w:rsidP="00902BCD">
      <w:pPr>
        <w:pStyle w:val="Bibliography"/>
        <w:divId w:val="1321159839"/>
        <w:rPr>
          <w:lang w:val="en-US"/>
        </w:rPr>
      </w:pPr>
      <w:r w:rsidRPr="00DF0789">
        <w:rPr>
          <w:lang w:val="en-US"/>
        </w:rPr>
        <w:t xml:space="preserve">Laws, K. R., Pellegrini, L., Reid, J. E., Drummond, L. M., &amp; </w:t>
      </w:r>
      <w:proofErr w:type="spellStart"/>
      <w:r w:rsidRPr="00DF0789">
        <w:rPr>
          <w:lang w:val="en-US"/>
        </w:rPr>
        <w:t>Fineberg</w:t>
      </w:r>
      <w:proofErr w:type="spellEnd"/>
      <w:r w:rsidRPr="00DF0789">
        <w:rPr>
          <w:lang w:val="en-US"/>
        </w:rPr>
        <w:t xml:space="preserve">, N. A. (2022). The Inflating Impact of Waiting-List Controls on Effect Size Estimates. </w:t>
      </w:r>
      <w:r w:rsidRPr="00DF0789">
        <w:rPr>
          <w:i/>
          <w:iCs/>
          <w:lang w:val="en-US"/>
        </w:rPr>
        <w:t>Frontiers in Psychiatry</w:t>
      </w:r>
      <w:r w:rsidRPr="00DF0789">
        <w:rPr>
          <w:lang w:val="en-US"/>
        </w:rPr>
        <w:t xml:space="preserve">, </w:t>
      </w:r>
      <w:r w:rsidRPr="00DF0789">
        <w:rPr>
          <w:i/>
          <w:iCs/>
          <w:lang w:val="en-US"/>
        </w:rPr>
        <w:t>13</w:t>
      </w:r>
      <w:r w:rsidRPr="00DF0789">
        <w:rPr>
          <w:lang w:val="en-US"/>
        </w:rPr>
        <w:t>, 877089. https://doi.org/10.3389/fpsyt.2022.877089</w:t>
      </w:r>
    </w:p>
    <w:p w14:paraId="688914D5" w14:textId="40D6143C" w:rsidR="00DF773E" w:rsidRPr="00DF773E" w:rsidRDefault="00876280" w:rsidP="00DF773E">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lastRenderedPageBreak/>
        <w:t>AERA Open</w:t>
      </w:r>
      <w:r w:rsidRPr="005E3353">
        <w:rPr>
          <w:noProof/>
        </w:rPr>
        <w:t xml:space="preserve">, </w:t>
      </w:r>
      <w:r w:rsidRPr="005E3353">
        <w:rPr>
          <w:i/>
          <w:iCs/>
          <w:noProof/>
        </w:rPr>
        <w:t>7</w:t>
      </w:r>
      <w:r w:rsidRPr="005E3353">
        <w:rPr>
          <w:noProof/>
        </w:rPr>
        <w:t>, 23328584211006476.</w:t>
      </w:r>
    </w:p>
    <w:p w14:paraId="186EAA54" w14:textId="6FD30F58" w:rsidR="00DF773E" w:rsidRPr="00DF773E" w:rsidRDefault="00DF773E" w:rsidP="00DF773E">
      <w:pPr>
        <w:pStyle w:val="Bibliography"/>
        <w:divId w:val="1321159839"/>
        <w:rPr>
          <w:lang w:val="en-US"/>
        </w:rPr>
      </w:pPr>
      <w:proofErr w:type="spellStart"/>
      <w:r w:rsidRPr="00DF0789">
        <w:rPr>
          <w:lang w:val="en-US"/>
        </w:rPr>
        <w:t>Maassen</w:t>
      </w:r>
      <w:proofErr w:type="spellEnd"/>
      <w:r w:rsidRPr="00DF0789">
        <w:rPr>
          <w:lang w:val="en-US"/>
        </w:rPr>
        <w:t xml:space="preserve">, E., van Assen, M., </w:t>
      </w:r>
      <w:proofErr w:type="spellStart"/>
      <w:r w:rsidRPr="00DF0789">
        <w:rPr>
          <w:lang w:val="en-US"/>
        </w:rPr>
        <w:t>Nuijten</w:t>
      </w:r>
      <w:proofErr w:type="spellEnd"/>
      <w:r w:rsidRPr="00DF0789">
        <w:rPr>
          <w:lang w:val="en-US"/>
        </w:rPr>
        <w:t xml:space="preserve">, M., Olsson </w:t>
      </w:r>
      <w:proofErr w:type="spellStart"/>
      <w:r w:rsidRPr="00DF0789">
        <w:rPr>
          <w:lang w:val="en-US"/>
        </w:rPr>
        <w:t>Collentine</w:t>
      </w:r>
      <w:proofErr w:type="spellEnd"/>
      <w:r w:rsidRPr="00DF0789">
        <w:rPr>
          <w:lang w:val="en-US"/>
        </w:rPr>
        <w:t xml:space="preserve">, A., &amp; </w:t>
      </w:r>
      <w:proofErr w:type="spellStart"/>
      <w:r w:rsidRPr="00DF0789">
        <w:rPr>
          <w:lang w:val="en-US"/>
        </w:rPr>
        <w:t>Wicherts</w:t>
      </w:r>
      <w:proofErr w:type="spellEnd"/>
      <w:r w:rsidRPr="00DF0789">
        <w:rPr>
          <w:lang w:val="en-US"/>
        </w:rPr>
        <w:t xml:space="preserve">, J. (2020). Reproducibility of individual effect sizes in meta-analyses in psychology.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5</w:t>
      </w:r>
      <w:r w:rsidRPr="00DF0789">
        <w:rPr>
          <w:lang w:val="en-US"/>
        </w:rPr>
        <w:t>(5), e0233107. https://doi.org/10.1371/journal.pone.0233107</w:t>
      </w:r>
    </w:p>
    <w:p w14:paraId="4FFED64F" w14:textId="6AECDA8F" w:rsidR="00876280" w:rsidRDefault="00870039" w:rsidP="00876280">
      <w:pPr>
        <w:widowControl w:val="0"/>
        <w:autoSpaceDE w:val="0"/>
        <w:autoSpaceDN w:val="0"/>
        <w:adjustRightInd w:val="0"/>
        <w:spacing w:line="480" w:lineRule="auto"/>
        <w:ind w:left="480" w:hanging="480"/>
        <w:divId w:val="1321159839"/>
        <w:rPr>
          <w:noProof/>
        </w:rPr>
      </w:pPr>
      <w:r w:rsidRPr="00870039">
        <w:rPr>
          <w:noProof/>
        </w:rPr>
        <w:t>Mahoney, A., Karatzias, T., &amp; Hutton, P. (2019). A systematic review and meta-analysis of group treatments for adults with symptoms associated with complex post-traumatic stress disorder. </w:t>
      </w:r>
      <w:r w:rsidRPr="00870039">
        <w:rPr>
          <w:i/>
          <w:iCs/>
          <w:noProof/>
        </w:rPr>
        <w:t>Journal of Affective Disorders</w:t>
      </w:r>
      <w:r w:rsidRPr="00870039">
        <w:rPr>
          <w:noProof/>
        </w:rPr>
        <w:t>, </w:t>
      </w:r>
      <w:r w:rsidRPr="00870039">
        <w:rPr>
          <w:b/>
          <w:bCs/>
          <w:noProof/>
        </w:rPr>
        <w:t>243</w:t>
      </w:r>
      <w:r w:rsidRPr="00870039">
        <w:rPr>
          <w:noProof/>
        </w:rPr>
        <w:t>, 305–321.</w:t>
      </w:r>
      <w:r w:rsidR="00876280" w:rsidRPr="005E3353">
        <w:rPr>
          <w:noProof/>
        </w:rPr>
        <w:t xml:space="preserve">Reproducibility of individual effect sizes in meta-analyses in psychology. </w:t>
      </w:r>
      <w:r w:rsidR="00876280" w:rsidRPr="005E3353">
        <w:rPr>
          <w:i/>
          <w:iCs/>
          <w:noProof/>
        </w:rPr>
        <w:t>PloS One</w:t>
      </w:r>
      <w:r w:rsidR="00876280" w:rsidRPr="005E3353">
        <w:rPr>
          <w:noProof/>
        </w:rPr>
        <w:t xml:space="preserve">, </w:t>
      </w:r>
      <w:r w:rsidR="00876280" w:rsidRPr="005E3353">
        <w:rPr>
          <w:i/>
          <w:iCs/>
          <w:noProof/>
        </w:rPr>
        <w:t>15</w:t>
      </w:r>
      <w:r w:rsidR="00876280" w:rsidRPr="005E3353">
        <w:rPr>
          <w:noProof/>
        </w:rPr>
        <w:t xml:space="preserve">(5), e0233107. </w:t>
      </w:r>
      <w:hyperlink r:id="rId96" w:history="1">
        <w:r w:rsidR="00C66EBC" w:rsidRPr="00BA3031">
          <w:rPr>
            <w:rStyle w:val="Hyperlink"/>
            <w:noProof/>
          </w:rPr>
          <w:t>https://doi.org/10.1371/journal.pone.0233107</w:t>
        </w:r>
      </w:hyperlink>
    </w:p>
    <w:p w14:paraId="415F7C46" w14:textId="40CB83A8" w:rsidR="00DF773E" w:rsidRPr="00DF773E" w:rsidRDefault="00DF773E" w:rsidP="00DF773E">
      <w:pPr>
        <w:pStyle w:val="Bibliography"/>
        <w:divId w:val="1321159839"/>
        <w:rPr>
          <w:lang w:val="en-US"/>
        </w:rPr>
      </w:pPr>
      <w:r w:rsidRPr="00666D2C">
        <w:rPr>
          <w:lang w:val="en-US"/>
        </w:rPr>
        <w:t xml:space="preserve">Mathur, M. B., &amp; </w:t>
      </w:r>
      <w:proofErr w:type="spellStart"/>
      <w:r w:rsidRPr="00666D2C">
        <w:rPr>
          <w:lang w:val="en-US"/>
        </w:rPr>
        <w:t>VanderWeele</w:t>
      </w:r>
      <w:proofErr w:type="spellEnd"/>
      <w:r w:rsidRPr="00666D2C">
        <w:rPr>
          <w:lang w:val="en-US"/>
        </w:rPr>
        <w:t xml:space="preserve">, T. J. (2020). </w:t>
      </w:r>
      <w:r w:rsidRPr="00DF0789">
        <w:rPr>
          <w:lang w:val="en-US"/>
        </w:rPr>
        <w:t xml:space="preserve">Sensitivity analysis for publication bias in meta‐analyses. </w:t>
      </w:r>
      <w:r w:rsidRPr="00DF0789">
        <w:rPr>
          <w:i/>
          <w:iCs/>
          <w:lang w:val="en-US"/>
        </w:rPr>
        <w:t>Journal of the Royal Statistical Society: Series C (Applied Statistics)</w:t>
      </w:r>
      <w:r w:rsidRPr="00DF0789">
        <w:rPr>
          <w:lang w:val="en-US"/>
        </w:rPr>
        <w:t xml:space="preserve">, </w:t>
      </w:r>
      <w:r w:rsidRPr="00DF0789">
        <w:rPr>
          <w:i/>
          <w:iCs/>
          <w:lang w:val="en-US"/>
        </w:rPr>
        <w:t>69</w:t>
      </w:r>
      <w:r w:rsidRPr="00DF0789">
        <w:rPr>
          <w:lang w:val="en-US"/>
        </w:rPr>
        <w:t>(5), 1091–1119. https://doi.org/10.1111/rssc.12440</w:t>
      </w:r>
    </w:p>
    <w:p w14:paraId="11BC36EC" w14:textId="6118C218" w:rsidR="0096527B" w:rsidRDefault="0096527B" w:rsidP="00876280">
      <w:pPr>
        <w:widowControl w:val="0"/>
        <w:autoSpaceDE w:val="0"/>
        <w:autoSpaceDN w:val="0"/>
        <w:adjustRightInd w:val="0"/>
        <w:spacing w:line="480" w:lineRule="auto"/>
        <w:ind w:left="480" w:hanging="480"/>
        <w:divId w:val="1321159839"/>
        <w:rPr>
          <w:noProof/>
        </w:rPr>
      </w:pPr>
      <w:r w:rsidRPr="0096527B">
        <w:rPr>
          <w:noProof/>
        </w:rPr>
        <w:t>McDaid, D., &amp; Park, A. (2015). Counting all the costs: The economic impact of comorbidity. In N. Sartorius, R. I. G. Holt, &amp; M. Maj (Eds.), </w:t>
      </w:r>
      <w:r w:rsidRPr="0096527B">
        <w:rPr>
          <w:i/>
          <w:iCs/>
          <w:noProof/>
        </w:rPr>
        <w:t>Comorbidity of Mental and Physical Disorders</w:t>
      </w:r>
      <w:r w:rsidRPr="0096527B">
        <w:rPr>
          <w:noProof/>
        </w:rPr>
        <w:t> (Vol. </w:t>
      </w:r>
      <w:r w:rsidRPr="0096527B">
        <w:rPr>
          <w:b/>
          <w:bCs/>
          <w:noProof/>
        </w:rPr>
        <w:t>179</w:t>
      </w:r>
      <w:r w:rsidRPr="0096527B">
        <w:rPr>
          <w:noProof/>
        </w:rPr>
        <w:t>, pp. 23–32). Karger. </w:t>
      </w:r>
      <w:hyperlink r:id="rId97" w:history="1">
        <w:r w:rsidRPr="0096527B">
          <w:rPr>
            <w:rStyle w:val="Hyperlink"/>
            <w:noProof/>
          </w:rPr>
          <w:t>https://doi.org/10.1159/000365941</w:t>
        </w:r>
      </w:hyperlink>
    </w:p>
    <w:p w14:paraId="4CEBCAE2" w14:textId="0752C823" w:rsidR="00C66EBC" w:rsidRPr="005E3353" w:rsidRDefault="00C66EBC" w:rsidP="00876280">
      <w:pPr>
        <w:widowControl w:val="0"/>
        <w:autoSpaceDE w:val="0"/>
        <w:autoSpaceDN w:val="0"/>
        <w:adjustRightInd w:val="0"/>
        <w:spacing w:line="480" w:lineRule="auto"/>
        <w:ind w:left="480" w:hanging="480"/>
        <w:divId w:val="1321159839"/>
        <w:rPr>
          <w:noProof/>
        </w:rPr>
      </w:pPr>
      <w:r w:rsidRPr="00C66EBC">
        <w:rPr>
          <w:noProof/>
        </w:rPr>
        <w:t>McDermut, W., Miller, I. W., &amp; Brown, R. A. (2001). The efficacy of group psychotherapy for depression: A meta-analysis and review of the empirical research. </w:t>
      </w:r>
      <w:r w:rsidRPr="00C66EBC">
        <w:rPr>
          <w:i/>
          <w:iCs/>
          <w:noProof/>
        </w:rPr>
        <w:t>Clinical Psychology: Science and Practice</w:t>
      </w:r>
      <w:r w:rsidRPr="00C66EBC">
        <w:rPr>
          <w:noProof/>
        </w:rPr>
        <w:t>, </w:t>
      </w:r>
      <w:r w:rsidRPr="00C66EBC">
        <w:rPr>
          <w:b/>
          <w:bCs/>
          <w:noProof/>
        </w:rPr>
        <w:t>8</w:t>
      </w:r>
      <w:r w:rsidRPr="00C66EBC">
        <w:rPr>
          <w:noProof/>
        </w:rPr>
        <w:t>(1), 98–116.</w:t>
      </w:r>
    </w:p>
    <w:p w14:paraId="6EB04917" w14:textId="1AFBA23E" w:rsidR="00327417" w:rsidRDefault="00876280" w:rsidP="00327417">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24563B4" w14:textId="4656EB76" w:rsidR="00AE296F" w:rsidRDefault="00AE296F" w:rsidP="00876280">
      <w:pPr>
        <w:widowControl w:val="0"/>
        <w:autoSpaceDE w:val="0"/>
        <w:autoSpaceDN w:val="0"/>
        <w:adjustRightInd w:val="0"/>
        <w:spacing w:line="480" w:lineRule="auto"/>
        <w:ind w:left="480" w:hanging="480"/>
        <w:divId w:val="1321159839"/>
        <w:rPr>
          <w:noProof/>
        </w:rPr>
      </w:pPr>
      <w:r w:rsidRPr="00AE296F">
        <w:rPr>
          <w:noProof/>
        </w:rPr>
        <w:t xml:space="preserve">McLaughlin, S. P. B., Barkowski, S., Burlingame, G. M., Strauss, B., &amp; Rosendahl, J. (2019). Group psychotherapy for borderline personality disorder: A meta-analysis of </w:t>
      </w:r>
      <w:r w:rsidRPr="00AE296F">
        <w:rPr>
          <w:noProof/>
        </w:rPr>
        <w:lastRenderedPageBreak/>
        <w:t>randomized-controlled trials. </w:t>
      </w:r>
      <w:r w:rsidRPr="00AE296F">
        <w:rPr>
          <w:i/>
          <w:iCs/>
          <w:noProof/>
        </w:rPr>
        <w:t>Psychotherapy</w:t>
      </w:r>
      <w:r w:rsidRPr="00AE296F">
        <w:rPr>
          <w:noProof/>
        </w:rPr>
        <w:t>, </w:t>
      </w:r>
      <w:r w:rsidRPr="00AE296F">
        <w:rPr>
          <w:b/>
          <w:bCs/>
          <w:noProof/>
        </w:rPr>
        <w:t>56</w:t>
      </w:r>
      <w:r w:rsidRPr="00AE296F">
        <w:rPr>
          <w:noProof/>
        </w:rPr>
        <w:t>(2), 260.</w:t>
      </w:r>
    </w:p>
    <w:p w14:paraId="7F839DB5" w14:textId="0A5FB5A6" w:rsidR="00C7606E" w:rsidRPr="00DF0789" w:rsidRDefault="00327417" w:rsidP="00C7606E">
      <w:pPr>
        <w:pStyle w:val="Bibliography"/>
        <w:divId w:val="1321159839"/>
        <w:rPr>
          <w:lang w:val="en-US"/>
        </w:rPr>
      </w:pPr>
      <w:r w:rsidRPr="00666D2C">
        <w:rPr>
          <w:lang w:val="en-US"/>
        </w:rPr>
        <w:t xml:space="preserve">McShane, B. B., </w:t>
      </w:r>
      <w:proofErr w:type="spellStart"/>
      <w:r w:rsidRPr="00666D2C">
        <w:rPr>
          <w:lang w:val="en-US"/>
        </w:rPr>
        <w:t>Böckenholt</w:t>
      </w:r>
      <w:proofErr w:type="spellEnd"/>
      <w:r w:rsidRPr="00666D2C">
        <w:rPr>
          <w:lang w:val="en-US"/>
        </w:rPr>
        <w:t xml:space="preserve">, U., &amp; Hansen, K. T. (2016). </w:t>
      </w:r>
      <w:r w:rsidRPr="00DF0789">
        <w:rPr>
          <w:lang w:val="en-US"/>
        </w:rPr>
        <w:t xml:space="preserve">Adjusting for publication bias in meta-analysis: An evaluation of selection methods and some cautionary notes. </w:t>
      </w:r>
      <w:r w:rsidRPr="00DF0789">
        <w:rPr>
          <w:i/>
          <w:iCs/>
          <w:lang w:val="en-US"/>
        </w:rPr>
        <w:t>Perspectives on Psychological Science</w:t>
      </w:r>
      <w:r w:rsidRPr="00DF0789">
        <w:rPr>
          <w:lang w:val="en-US"/>
        </w:rPr>
        <w:t xml:space="preserve">, </w:t>
      </w:r>
      <w:r w:rsidRPr="00DF0789">
        <w:rPr>
          <w:i/>
          <w:iCs/>
          <w:lang w:val="en-US"/>
        </w:rPr>
        <w:t>11</w:t>
      </w:r>
      <w:r w:rsidRPr="00DF0789">
        <w:rPr>
          <w:lang w:val="en-US"/>
        </w:rPr>
        <w:t xml:space="preserve">(5), 730–749. </w:t>
      </w:r>
      <w:hyperlink r:id="rId98" w:history="1">
        <w:r w:rsidR="00C7606E" w:rsidRPr="00BA3031">
          <w:rPr>
            <w:rStyle w:val="Hyperlink"/>
            <w:lang w:val="en-US"/>
          </w:rPr>
          <w:t>https://doi.org/10.1177/1745691616662243</w:t>
        </w:r>
      </w:hyperlink>
    </w:p>
    <w:p w14:paraId="3A7E53D2" w14:textId="2836BBDA" w:rsidR="00C7606E" w:rsidRDefault="00C7606E" w:rsidP="00C7606E">
      <w:pPr>
        <w:pStyle w:val="Bibliography"/>
        <w:divId w:val="1321159839"/>
        <w:rPr>
          <w:lang w:val="en-US"/>
        </w:rPr>
      </w:pPr>
      <w:r w:rsidRPr="00DF0789">
        <w:rPr>
          <w:lang w:val="en-US"/>
        </w:rPr>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DF0789">
        <w:rPr>
          <w:i/>
          <w:iCs/>
          <w:lang w:val="en-US"/>
        </w:rPr>
        <w:t>Journal of Consulting and Clinical Psychology</w:t>
      </w:r>
      <w:r w:rsidRPr="00DF0789">
        <w:rPr>
          <w:lang w:val="en-US"/>
        </w:rPr>
        <w:t xml:space="preserve">, </w:t>
      </w:r>
      <w:r w:rsidRPr="00DF0789">
        <w:rPr>
          <w:i/>
          <w:iCs/>
          <w:lang w:val="en-US"/>
        </w:rPr>
        <w:t>83</w:t>
      </w:r>
      <w:r w:rsidRPr="00DF0789">
        <w:rPr>
          <w:lang w:val="en-US"/>
        </w:rPr>
        <w:t xml:space="preserve">(5), 951. </w:t>
      </w:r>
      <w:hyperlink r:id="rId99" w:history="1">
        <w:r w:rsidRPr="00BA3031">
          <w:rPr>
            <w:rStyle w:val="Hyperlink"/>
            <w:lang w:val="en-US"/>
          </w:rPr>
          <w:t>https://doi.org/10.1037/ccp0000042</w:t>
        </w:r>
      </w:hyperlink>
    </w:p>
    <w:p w14:paraId="3886A200" w14:textId="66ADF434" w:rsidR="000E3FA4" w:rsidRDefault="00876280" w:rsidP="00C7606E">
      <w:pPr>
        <w:pStyle w:val="Bibliography"/>
        <w:divId w:val="1321159839"/>
        <w:rPr>
          <w:noProof/>
        </w:rPr>
      </w:pPr>
      <w:r w:rsidRPr="005E3353">
        <w:rPr>
          <w:noProof/>
        </w:rPr>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 xml:space="preserve">(2), 364–386. </w:t>
      </w:r>
      <w:hyperlink r:id="rId100" w:history="1">
        <w:r w:rsidR="000E3FA4" w:rsidRPr="00666D2C">
          <w:rPr>
            <w:rStyle w:val="Hyperlink"/>
            <w:noProof/>
            <w:lang w:val="en-US"/>
          </w:rPr>
          <w:t>https://doi.org/10.1177/1094428106291059</w:t>
        </w:r>
      </w:hyperlink>
    </w:p>
    <w:p w14:paraId="11CAAB8B" w14:textId="77777777" w:rsidR="00C7606E" w:rsidRPr="00C7606E" w:rsidRDefault="00C7606E" w:rsidP="00C7606E">
      <w:pPr>
        <w:divId w:val="1321159839"/>
        <w:rPr>
          <w:lang w:val="en-US"/>
        </w:rPr>
      </w:pPr>
    </w:p>
    <w:p w14:paraId="0284A2C6" w14:textId="157E78B1" w:rsidR="00C7606E" w:rsidRPr="00C7606E" w:rsidRDefault="00D736F5" w:rsidP="00C7606E">
      <w:pPr>
        <w:widowControl w:val="0"/>
        <w:autoSpaceDE w:val="0"/>
        <w:autoSpaceDN w:val="0"/>
        <w:adjustRightInd w:val="0"/>
        <w:spacing w:line="480" w:lineRule="auto"/>
        <w:ind w:left="480" w:hanging="480"/>
        <w:divId w:val="1321159839"/>
        <w:rPr>
          <w:noProof/>
        </w:rPr>
      </w:pPr>
      <w:r w:rsidRPr="00666D2C">
        <w:rPr>
          <w:noProof/>
          <w:lang w:val="en-US"/>
        </w:rPr>
        <w:t>Munthe-Kaas, H. M., Berg, R. C., &amp; Blaasvær, N. (2018). </w:t>
      </w:r>
      <w:r w:rsidRPr="00D736F5">
        <w:rPr>
          <w:noProof/>
        </w:rPr>
        <w:t>Effectiveness of interventions to reduce homelessness: A systematic review and meta-analysis. </w:t>
      </w:r>
      <w:r w:rsidRPr="00D736F5">
        <w:rPr>
          <w:i/>
          <w:iCs/>
          <w:noProof/>
        </w:rPr>
        <w:t>Campbell Systematic Reviews</w:t>
      </w:r>
      <w:r w:rsidRPr="00D736F5">
        <w:rPr>
          <w:noProof/>
        </w:rPr>
        <w:t>, </w:t>
      </w:r>
      <w:r w:rsidRPr="00D736F5">
        <w:rPr>
          <w:b/>
          <w:bCs/>
          <w:noProof/>
        </w:rPr>
        <w:t>14</w:t>
      </w:r>
      <w:r w:rsidRPr="00D736F5">
        <w:rPr>
          <w:noProof/>
        </w:rPr>
        <w:t>(1), 1–281.</w:t>
      </w:r>
    </w:p>
    <w:p w14:paraId="705EDE57" w14:textId="40BFB48E" w:rsidR="00C7606E" w:rsidRPr="00C7606E" w:rsidRDefault="00C7606E" w:rsidP="00C7606E">
      <w:pPr>
        <w:pStyle w:val="Bibliography"/>
        <w:divId w:val="1321159839"/>
        <w:rPr>
          <w:lang w:val="en-US"/>
        </w:rPr>
      </w:pPr>
      <w:r w:rsidRPr="00DF0789">
        <w:rPr>
          <w:lang w:val="en-US"/>
        </w:rPr>
        <w:t xml:space="preserve">NICE. (2025). Gambling related-harms: Identification, assessment and management. </w:t>
      </w:r>
      <w:r w:rsidRPr="00DF0789">
        <w:rPr>
          <w:i/>
          <w:iCs/>
          <w:lang w:val="en-US"/>
        </w:rPr>
        <w:t>National Institute for Health and Care Excellence</w:t>
      </w:r>
      <w:r w:rsidRPr="00DF0789">
        <w:rPr>
          <w:lang w:val="en-US"/>
        </w:rPr>
        <w:t xml:space="preserve">, </w:t>
      </w:r>
      <w:r w:rsidRPr="00DF0789">
        <w:rPr>
          <w:i/>
          <w:iCs/>
          <w:lang w:val="en-US"/>
        </w:rPr>
        <w:t>NG248</w:t>
      </w:r>
      <w:r w:rsidRPr="00DF0789">
        <w:rPr>
          <w:lang w:val="en-US"/>
        </w:rPr>
        <w:t>.</w:t>
      </w:r>
    </w:p>
    <w:p w14:paraId="190050F9" w14:textId="1C1E1DF1" w:rsidR="00E66A55" w:rsidRPr="00E66A55" w:rsidRDefault="000E3FA4" w:rsidP="00E66A55">
      <w:pPr>
        <w:widowControl w:val="0"/>
        <w:autoSpaceDE w:val="0"/>
        <w:autoSpaceDN w:val="0"/>
        <w:adjustRightInd w:val="0"/>
        <w:spacing w:line="480" w:lineRule="auto"/>
        <w:ind w:left="480" w:hanging="480"/>
        <w:divId w:val="1321159839"/>
        <w:rPr>
          <w:color w:val="222222"/>
          <w:lang w:val="en-US"/>
        </w:rPr>
      </w:pPr>
      <w:r w:rsidRPr="00666D2C">
        <w:rPr>
          <w:color w:val="222222"/>
          <w:lang w:val="en-US"/>
        </w:rPr>
        <w:t xml:space="preserve">Nielsen, S. F., </w:t>
      </w:r>
      <w:proofErr w:type="spellStart"/>
      <w:r w:rsidRPr="00666D2C">
        <w:rPr>
          <w:color w:val="222222"/>
          <w:lang w:val="en-US"/>
        </w:rPr>
        <w:t>Hjorthøj</w:t>
      </w:r>
      <w:proofErr w:type="spellEnd"/>
      <w:r w:rsidRPr="00666D2C">
        <w:rPr>
          <w:color w:val="222222"/>
          <w:lang w:val="en-US"/>
        </w:rPr>
        <w:t xml:space="preserve">, C. R., </w:t>
      </w:r>
      <w:proofErr w:type="spellStart"/>
      <w:r w:rsidRPr="00666D2C">
        <w:rPr>
          <w:color w:val="222222"/>
          <w:lang w:val="en-US"/>
        </w:rPr>
        <w:t>Erlangsen</w:t>
      </w:r>
      <w:proofErr w:type="spellEnd"/>
      <w:r w:rsidRPr="00666D2C">
        <w:rPr>
          <w:color w:val="222222"/>
          <w:lang w:val="en-US"/>
        </w:rPr>
        <w:t xml:space="preserve">, A., &amp; </w:t>
      </w:r>
      <w:proofErr w:type="spellStart"/>
      <w:r w:rsidRPr="00666D2C">
        <w:rPr>
          <w:color w:val="222222"/>
          <w:lang w:val="en-US"/>
        </w:rPr>
        <w:t>Nordentoft</w:t>
      </w:r>
      <w:proofErr w:type="spellEnd"/>
      <w:r w:rsidRPr="00666D2C">
        <w:rPr>
          <w:color w:val="222222"/>
          <w:lang w:val="en-US"/>
        </w:rPr>
        <w:t xml:space="preserve">, M. (2011). </w:t>
      </w:r>
      <w:r w:rsidRPr="00567968">
        <w:rPr>
          <w:color w:val="222222"/>
          <w:lang w:val="en-US"/>
        </w:rPr>
        <w:t xml:space="preserve">Psychiatric disorders and mortality among people in homeless shelters in Denmark: a nationwide register-based cohort study. </w:t>
      </w:r>
      <w:r w:rsidRPr="00567968">
        <w:rPr>
          <w:i/>
          <w:iCs/>
          <w:color w:val="222222"/>
          <w:lang w:val="en-US"/>
        </w:rPr>
        <w:t>The Lancet</w:t>
      </w:r>
      <w:r w:rsidRPr="00567968">
        <w:rPr>
          <w:color w:val="222222"/>
          <w:lang w:val="en-US"/>
        </w:rPr>
        <w:t xml:space="preserve">, </w:t>
      </w:r>
      <w:r w:rsidRPr="00567968">
        <w:rPr>
          <w:i/>
          <w:iCs/>
          <w:color w:val="222222"/>
          <w:lang w:val="en-US"/>
        </w:rPr>
        <w:t>377</w:t>
      </w:r>
      <w:r w:rsidRPr="00567968">
        <w:rPr>
          <w:color w:val="222222"/>
          <w:lang w:val="en-US"/>
        </w:rPr>
        <w:t>(9784), 2205-2214.</w:t>
      </w:r>
    </w:p>
    <w:p w14:paraId="1B5298BE" w14:textId="1E21DDFF" w:rsidR="00E66A55" w:rsidRPr="00DF0789" w:rsidRDefault="00E66A55" w:rsidP="00E66A55">
      <w:pPr>
        <w:pStyle w:val="Bibliography"/>
        <w:divId w:val="1321159839"/>
        <w:rPr>
          <w:lang w:val="en-US"/>
        </w:rPr>
      </w:pPr>
      <w:r w:rsidRPr="00DF0789">
        <w:rPr>
          <w:lang w:val="en-US"/>
        </w:rPr>
        <w:t xml:space="preserve">Pigott, T. D. (2019). Missing data in meta-analysis. In H. Cooper, L. V. Hedges, &amp; J. C. Valentine (Eds.), </w:t>
      </w:r>
      <w:r w:rsidRPr="00DF0789">
        <w:rPr>
          <w:i/>
          <w:iCs/>
          <w:lang w:val="en-US"/>
        </w:rPr>
        <w:t>The handbook of research synthesis and meta-analysis</w:t>
      </w:r>
      <w:r w:rsidRPr="00DF0789">
        <w:rPr>
          <w:lang w:val="en-US"/>
        </w:rPr>
        <w:t xml:space="preserve"> (pp. 367–382). Russell Sage Foundation. https://doi.org/10.7758/9781610448864</w:t>
      </w:r>
    </w:p>
    <w:p w14:paraId="4ABA8458" w14:textId="77777777" w:rsidR="00E66A55" w:rsidRPr="00DF0789" w:rsidRDefault="00E66A55" w:rsidP="00E66A55">
      <w:pPr>
        <w:pStyle w:val="Bibliography"/>
        <w:divId w:val="1321159839"/>
        <w:rPr>
          <w:lang w:val="en-US"/>
        </w:rPr>
      </w:pPr>
      <w:r w:rsidRPr="00DF0789">
        <w:rPr>
          <w:lang w:val="en-US"/>
        </w:rPr>
        <w:lastRenderedPageBreak/>
        <w:t xml:space="preserve">Pustejovsky, J., </w:t>
      </w:r>
      <w:proofErr w:type="spellStart"/>
      <w:r w:rsidRPr="00DF0789">
        <w:rPr>
          <w:lang w:val="en-US"/>
        </w:rPr>
        <w:t>Citkowicz</w:t>
      </w:r>
      <w:proofErr w:type="spellEnd"/>
      <w:r w:rsidRPr="00DF0789">
        <w:rPr>
          <w:lang w:val="en-US"/>
        </w:rPr>
        <w:t xml:space="preserve">, M., &amp; Joshi, M. (2025). </w:t>
      </w:r>
      <w:r w:rsidRPr="00DF0789">
        <w:rPr>
          <w:i/>
          <w:iCs/>
          <w:lang w:val="en-US"/>
        </w:rPr>
        <w:t>Estimation and inference for step-function selection models in meta-analysis with dependent effects</w:t>
      </w:r>
      <w:r w:rsidRPr="00DF0789">
        <w:rPr>
          <w:lang w:val="en-US"/>
        </w:rPr>
        <w:t>. OSF. https://doi.org/10.31222/osf.io/qg5x6</w:t>
      </w:r>
    </w:p>
    <w:p w14:paraId="7073FD35" w14:textId="77777777" w:rsidR="00E66A55" w:rsidRPr="00DF0789" w:rsidRDefault="00E66A55" w:rsidP="00E66A55">
      <w:pPr>
        <w:pStyle w:val="Bibliography"/>
        <w:divId w:val="1321159839"/>
        <w:rPr>
          <w:lang w:val="en-US"/>
        </w:rPr>
      </w:pPr>
      <w:r w:rsidRPr="00DF0789">
        <w:rPr>
          <w:lang w:val="en-US"/>
        </w:rPr>
        <w:t xml:space="preserve">Pustejovsky, J. E. (2016). </w:t>
      </w:r>
      <w:r w:rsidRPr="00DF0789">
        <w:rPr>
          <w:i/>
          <w:iCs/>
          <w:lang w:val="en-US"/>
        </w:rPr>
        <w:t>Alternative formulas for the standardized mean difference</w:t>
      </w:r>
      <w:r w:rsidRPr="00DF0789">
        <w:rPr>
          <w:lang w:val="en-US"/>
        </w:rPr>
        <w:t>. https://www.jepusto.com/alternative-formulas-for-the-smd/</w:t>
      </w:r>
    </w:p>
    <w:p w14:paraId="2CC5C0E8" w14:textId="77777777" w:rsidR="00E66A55" w:rsidRPr="00DF0789" w:rsidRDefault="00E66A55" w:rsidP="00E66A55">
      <w:pPr>
        <w:pStyle w:val="Bibliography"/>
        <w:divId w:val="1321159839"/>
        <w:rPr>
          <w:lang w:val="en-US"/>
        </w:rPr>
      </w:pPr>
      <w:r w:rsidRPr="00DF0789">
        <w:rPr>
          <w:lang w:val="en-US"/>
        </w:rPr>
        <w:t xml:space="preserve">Pustejovsky, J. E. (2020a). </w:t>
      </w:r>
      <w:proofErr w:type="spellStart"/>
      <w:r w:rsidRPr="00DF0789">
        <w:rPr>
          <w:i/>
          <w:iCs/>
          <w:lang w:val="en-US"/>
        </w:rPr>
        <w:t>clubSandwich</w:t>
      </w:r>
      <w:proofErr w:type="spellEnd"/>
      <w:r w:rsidRPr="00DF0789">
        <w:rPr>
          <w:i/>
          <w:iCs/>
          <w:lang w:val="en-US"/>
        </w:rPr>
        <w:t>: Cluster-robust (sandwich) variance estimators with small-sample corrections</w:t>
      </w:r>
      <w:r w:rsidRPr="00DF0789">
        <w:rPr>
          <w:lang w:val="en-US"/>
        </w:rPr>
        <w:t xml:space="preserve"> (No. 0.5.5). cran.r-project.org.</w:t>
      </w:r>
    </w:p>
    <w:p w14:paraId="3986586D" w14:textId="30FC380E" w:rsidR="00E66A55" w:rsidRDefault="00E66A55" w:rsidP="00E66A55">
      <w:pPr>
        <w:pStyle w:val="Bibliography"/>
        <w:divId w:val="1321159839"/>
        <w:rPr>
          <w:lang w:val="en-US"/>
        </w:rPr>
      </w:pPr>
      <w:r w:rsidRPr="00DF0789">
        <w:rPr>
          <w:lang w:val="en-US"/>
        </w:rPr>
        <w:t xml:space="preserve">Pustejovsky, J. E. (2020b). </w:t>
      </w:r>
      <w:r w:rsidRPr="00DF0789">
        <w:rPr>
          <w:i/>
          <w:iCs/>
          <w:lang w:val="en-US"/>
        </w:rPr>
        <w:t>Weighting in multivariate meta-analysis</w:t>
      </w:r>
      <w:r w:rsidRPr="00DF0789">
        <w:rPr>
          <w:lang w:val="en-US"/>
        </w:rPr>
        <w:t xml:space="preserve">. </w:t>
      </w:r>
      <w:hyperlink r:id="rId101" w:history="1">
        <w:r w:rsidRPr="00BA3031">
          <w:rPr>
            <w:rStyle w:val="Hyperlink"/>
            <w:lang w:val="en-US"/>
          </w:rPr>
          <w:t>https://www.jepusto.com/weighting-in-multivariate-meta-analysis/</w:t>
        </w:r>
      </w:hyperlink>
    </w:p>
    <w:p w14:paraId="21A2F01F" w14:textId="77777777" w:rsidR="00E66A55" w:rsidRPr="00DF0789" w:rsidRDefault="00E66A55" w:rsidP="00E66A55">
      <w:pPr>
        <w:pStyle w:val="Bibliography"/>
        <w:divId w:val="1321159839"/>
        <w:rPr>
          <w:lang w:val="en-US"/>
        </w:rPr>
      </w:pPr>
      <w:r>
        <w:t xml:space="preserve">Pustejovsky, J. E., &amp; Joshi, M. (2023). </w:t>
      </w:r>
      <w:r w:rsidRPr="00DF0789">
        <w:rPr>
          <w:i/>
          <w:iCs/>
          <w:lang w:val="en-US"/>
        </w:rPr>
        <w:t>Cluster-Bootstrapping a meta-analytic selection model</w:t>
      </w:r>
      <w:r w:rsidRPr="00DF0789">
        <w:rPr>
          <w:lang w:val="en-US"/>
        </w:rPr>
        <w:t>. https://jepusto.com/posts/cluster-bootstrap-selection-model/</w:t>
      </w:r>
    </w:p>
    <w:p w14:paraId="02E2A909" w14:textId="77777777" w:rsidR="00E66A55" w:rsidRPr="00DF0789" w:rsidRDefault="00E66A55" w:rsidP="00E66A55">
      <w:pPr>
        <w:pStyle w:val="Bibliography"/>
        <w:divId w:val="1321159839"/>
        <w:rPr>
          <w:lang w:val="en-US"/>
        </w:rPr>
      </w:pPr>
      <w:r w:rsidRPr="00DF0789">
        <w:rPr>
          <w:lang w:val="en-US"/>
        </w:rPr>
        <w:t xml:space="preserve">Pustejovsky, J. E., Joshi, M., &amp; </w:t>
      </w:r>
      <w:proofErr w:type="spellStart"/>
      <w:r w:rsidRPr="00DF0789">
        <w:rPr>
          <w:lang w:val="en-US"/>
        </w:rPr>
        <w:t>Citkowicz</w:t>
      </w:r>
      <w:proofErr w:type="spellEnd"/>
      <w:r w:rsidRPr="00DF0789">
        <w:rPr>
          <w:lang w:val="en-US"/>
        </w:rPr>
        <w:t xml:space="preserve">, M. (2025). </w:t>
      </w:r>
      <w:proofErr w:type="spellStart"/>
      <w:r w:rsidRPr="00DF0789">
        <w:rPr>
          <w:i/>
          <w:iCs/>
          <w:lang w:val="en-US"/>
        </w:rPr>
        <w:t>metaselection</w:t>
      </w:r>
      <w:proofErr w:type="spellEnd"/>
      <w:r w:rsidRPr="00DF0789">
        <w:rPr>
          <w:i/>
          <w:iCs/>
          <w:lang w:val="en-US"/>
        </w:rPr>
        <w:t>: Meta-analytic selection models with cluster-robust and cluster-bootstrap standard errors for dependent effect size estimates</w:t>
      </w:r>
      <w:r w:rsidRPr="00DF0789">
        <w:rPr>
          <w:lang w:val="en-US"/>
        </w:rPr>
        <w:t xml:space="preserve"> (No. 0.1.5).</w:t>
      </w:r>
    </w:p>
    <w:p w14:paraId="4C7B7498" w14:textId="77777777" w:rsidR="00E66A55" w:rsidRPr="00DF0789" w:rsidRDefault="00E66A55" w:rsidP="00E66A55">
      <w:pPr>
        <w:pStyle w:val="Bibliography"/>
        <w:divId w:val="1321159839"/>
        <w:rPr>
          <w:lang w:val="en-US"/>
        </w:rPr>
      </w:pPr>
      <w:r w:rsidRPr="00DF0789">
        <w:rPr>
          <w:lang w:val="en-US"/>
        </w:rPr>
        <w:t xml:space="preserve">Pustejovsky, J. E., &amp; Rodgers, M. A. (2019). Testing for funnel plot asymmetry of standardized mean differences. </w:t>
      </w:r>
      <w:r w:rsidRPr="00DF0789">
        <w:rPr>
          <w:i/>
          <w:iCs/>
          <w:lang w:val="en-US"/>
        </w:rPr>
        <w:t>Research Synthesis Methods</w:t>
      </w:r>
      <w:r w:rsidRPr="00DF0789">
        <w:rPr>
          <w:lang w:val="en-US"/>
        </w:rPr>
        <w:t xml:space="preserve">, </w:t>
      </w:r>
      <w:r w:rsidRPr="00DF0789">
        <w:rPr>
          <w:i/>
          <w:iCs/>
          <w:lang w:val="en-US"/>
        </w:rPr>
        <w:t>10</w:t>
      </w:r>
      <w:r w:rsidRPr="00DF0789">
        <w:rPr>
          <w:lang w:val="en-US"/>
        </w:rPr>
        <w:t>(1), 57–71. https://doi.org/10.1002/jrsm.1332</w:t>
      </w:r>
    </w:p>
    <w:p w14:paraId="3734B926" w14:textId="77777777" w:rsidR="00E66A55" w:rsidRPr="00DF0789" w:rsidRDefault="00E66A55" w:rsidP="00E66A55">
      <w:pPr>
        <w:pStyle w:val="Bibliography"/>
        <w:divId w:val="1321159839"/>
        <w:rPr>
          <w:lang w:val="en-US"/>
        </w:rPr>
      </w:pPr>
      <w:r w:rsidRPr="00DF0789">
        <w:rPr>
          <w:lang w:val="en-US"/>
        </w:rPr>
        <w:t xml:space="preserve">Pustejovsky, J. E., &amp; Tipton, E. (2022). Meta-analysis with robust variance estimation: Expanding the range of working models. </w:t>
      </w:r>
      <w:r w:rsidRPr="00DF0789">
        <w:rPr>
          <w:i/>
          <w:iCs/>
          <w:lang w:val="en-US"/>
        </w:rPr>
        <w:t>Prevention Science</w:t>
      </w:r>
      <w:r w:rsidRPr="00DF0789">
        <w:rPr>
          <w:lang w:val="en-US"/>
        </w:rPr>
        <w:t xml:space="preserve">, </w:t>
      </w:r>
      <w:r w:rsidRPr="00DF0789">
        <w:rPr>
          <w:i/>
          <w:iCs/>
          <w:lang w:val="en-US"/>
        </w:rPr>
        <w:t>23</w:t>
      </w:r>
      <w:r w:rsidRPr="00DF0789">
        <w:rPr>
          <w:lang w:val="en-US"/>
        </w:rPr>
        <w:t>(1), 425–438. https://doi.org/10.1007/s11121-021-01246-3</w:t>
      </w:r>
    </w:p>
    <w:p w14:paraId="1EFE557A" w14:textId="46BB68C2" w:rsidR="00E66A55" w:rsidRDefault="00E66A55" w:rsidP="00E66A55">
      <w:pPr>
        <w:pStyle w:val="Bibliography"/>
        <w:divId w:val="1321159839"/>
        <w:rPr>
          <w:lang w:val="en-US"/>
        </w:rPr>
      </w:pPr>
      <w:r w:rsidRPr="00DF0789">
        <w:rPr>
          <w:lang w:val="en-US"/>
        </w:rPr>
        <w:t xml:space="preserve">Pustejovsky, J. E., Zhang, J., &amp; Tipton, E. (2025). </w:t>
      </w:r>
      <w:r w:rsidRPr="00DF0789">
        <w:rPr>
          <w:i/>
          <w:iCs/>
          <w:lang w:val="en-US"/>
        </w:rPr>
        <w:t>A preliminary data analysis workflow for meta-analysis of dependent effect sizes</w:t>
      </w:r>
      <w:r w:rsidRPr="00DF0789">
        <w:rPr>
          <w:lang w:val="en-US"/>
        </w:rPr>
        <w:t>. OSF. https://doi.org/10.31222/osf.io/vfsqx_v1</w:t>
      </w:r>
    </w:p>
    <w:p w14:paraId="14ACBBEB" w14:textId="7588DFCB" w:rsidR="00D403A7" w:rsidRDefault="00876280" w:rsidP="00D403A7">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xml:space="preserve">. R Foundation </w:t>
      </w:r>
      <w:r w:rsidRPr="005E3353">
        <w:rPr>
          <w:noProof/>
        </w:rPr>
        <w:lastRenderedPageBreak/>
        <w:t xml:space="preserve">for Statistical Computing, Vienna, Austria. </w:t>
      </w:r>
      <w:hyperlink r:id="rId102" w:history="1">
        <w:r w:rsidR="00D403A7" w:rsidRPr="00666D2C">
          <w:rPr>
            <w:rStyle w:val="Hyperlink"/>
            <w:noProof/>
            <w:lang w:val="en-US"/>
          </w:rPr>
          <w:t>https://www.r-project.org/</w:t>
        </w:r>
      </w:hyperlink>
    </w:p>
    <w:p w14:paraId="3F92A4E1" w14:textId="77777777" w:rsidR="00E66A55" w:rsidRDefault="00E66A55" w:rsidP="00E66A55">
      <w:pPr>
        <w:pStyle w:val="Bibliography"/>
        <w:divId w:val="1321159839"/>
        <w:rPr>
          <w:lang w:val="en-US"/>
        </w:rPr>
      </w:pPr>
      <w:r w:rsidRPr="00DF0789">
        <w:rPr>
          <w:lang w:val="en-US"/>
        </w:rPr>
        <w:t xml:space="preserve">Rodgers, M. A., &amp; Pustejovsky, J. E. (2021). Evaluating meta-analytic methods to detect selective reporting in the presence of dependent effect sizes. </w:t>
      </w:r>
      <w:r w:rsidRPr="00DF0789">
        <w:rPr>
          <w:i/>
          <w:iCs/>
          <w:lang w:val="en-US"/>
        </w:rPr>
        <w:t>Psychological Methods</w:t>
      </w:r>
      <w:r w:rsidRPr="00DF0789">
        <w:rPr>
          <w:lang w:val="en-US"/>
        </w:rPr>
        <w:t xml:space="preserve">, </w:t>
      </w:r>
      <w:r w:rsidRPr="00DF0789">
        <w:rPr>
          <w:i/>
          <w:iCs/>
          <w:lang w:val="en-US"/>
        </w:rPr>
        <w:t>26</w:t>
      </w:r>
      <w:r w:rsidRPr="00DF0789">
        <w:rPr>
          <w:lang w:val="en-US"/>
        </w:rPr>
        <w:t xml:space="preserve">(2), 141. </w:t>
      </w:r>
      <w:hyperlink r:id="rId103" w:history="1">
        <w:r w:rsidRPr="00BA3031">
          <w:rPr>
            <w:rStyle w:val="Hyperlink"/>
            <w:lang w:val="en-US"/>
          </w:rPr>
          <w:t>https://doi.org/10.1037/met0000300</w:t>
        </w:r>
      </w:hyperlink>
    </w:p>
    <w:p w14:paraId="09589C1B" w14:textId="12681FA4" w:rsidR="00E66A55" w:rsidRPr="00E66A55" w:rsidRDefault="00E66A55" w:rsidP="00E66A55">
      <w:pPr>
        <w:pStyle w:val="Bibliography"/>
        <w:divId w:val="1321159839"/>
        <w:rPr>
          <w:lang w:val="en-US"/>
        </w:rPr>
      </w:pPr>
      <w:r w:rsidRPr="00686513">
        <w:rPr>
          <w:noProof/>
        </w:rPr>
        <w:t>Roback, H. B. (2000). Adverse outcomes in group psychotherapy: Risk factors, prevention, and research directions. </w:t>
      </w:r>
      <w:r w:rsidRPr="00686513">
        <w:rPr>
          <w:i/>
          <w:iCs/>
          <w:noProof/>
        </w:rPr>
        <w:t>The Journal of Psychotherapy Practice and Research</w:t>
      </w:r>
      <w:r w:rsidRPr="00686513">
        <w:rPr>
          <w:noProof/>
        </w:rPr>
        <w:t>, </w:t>
      </w:r>
      <w:r w:rsidRPr="00686513">
        <w:rPr>
          <w:b/>
          <w:bCs/>
          <w:noProof/>
        </w:rPr>
        <w:t>9</w:t>
      </w:r>
      <w:r w:rsidRPr="00686513">
        <w:rPr>
          <w:noProof/>
        </w:rPr>
        <w:t>(3), 113.</w:t>
      </w:r>
    </w:p>
    <w:p w14:paraId="223C9598" w14:textId="77777777" w:rsidR="00E66A55" w:rsidRPr="00DF0789" w:rsidRDefault="00E66A55" w:rsidP="00E66A55">
      <w:pPr>
        <w:pStyle w:val="Bibliography"/>
        <w:divId w:val="1321159839"/>
        <w:rPr>
          <w:lang w:val="en-US"/>
        </w:rPr>
      </w:pPr>
      <w:r w:rsidRPr="00DF0789">
        <w:rPr>
          <w:lang w:val="en-US"/>
        </w:rPr>
        <w:t xml:space="preserve">Rothstein, H. R., Sutton, A. J., &amp; </w:t>
      </w:r>
      <w:proofErr w:type="spellStart"/>
      <w:r w:rsidRPr="00DF0789">
        <w:rPr>
          <w:lang w:val="en-US"/>
        </w:rPr>
        <w:t>Borenstein</w:t>
      </w:r>
      <w:proofErr w:type="spellEnd"/>
      <w:r w:rsidRPr="00DF0789">
        <w:rPr>
          <w:lang w:val="en-US"/>
        </w:rPr>
        <w:t xml:space="preserve">, M. (2005). Publication bias in meta-analysi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Wiley Online Library.</w:t>
      </w:r>
    </w:p>
    <w:p w14:paraId="6636E63B" w14:textId="6720445C" w:rsidR="00E66A55" w:rsidRPr="00666D2C" w:rsidRDefault="00876280" w:rsidP="00E66A55">
      <w:pPr>
        <w:widowControl w:val="0"/>
        <w:autoSpaceDE w:val="0"/>
        <w:autoSpaceDN w:val="0"/>
        <w:adjustRightInd w:val="0"/>
        <w:spacing w:line="480" w:lineRule="auto"/>
        <w:ind w:left="480" w:hanging="480"/>
        <w:divId w:val="1321159839"/>
        <w:rPr>
          <w:noProof/>
          <w:lang w:val="da-DK"/>
        </w:rPr>
      </w:pPr>
      <w:r w:rsidRPr="005E3353">
        <w:rPr>
          <w:noProof/>
        </w:rPr>
        <w:t xml:space="preserve">RStudio Team. (2015). </w:t>
      </w:r>
      <w:r w:rsidRPr="005E3353">
        <w:rPr>
          <w:i/>
          <w:iCs/>
          <w:noProof/>
        </w:rPr>
        <w:t>RStudio: Integrated development for R</w:t>
      </w:r>
      <w:r w:rsidRPr="005E3353">
        <w:rPr>
          <w:noProof/>
        </w:rPr>
        <w:t xml:space="preserve">. RStudio, Inc., Boston, MA. </w:t>
      </w:r>
      <w:hyperlink r:id="rId104" w:history="1">
        <w:r w:rsidR="000E3FA4" w:rsidRPr="00666D2C">
          <w:rPr>
            <w:rStyle w:val="Hyperlink"/>
            <w:noProof/>
            <w:lang w:val="da-DK"/>
          </w:rPr>
          <w:t>https://www.rstudio.com/</w:t>
        </w:r>
      </w:hyperlink>
    </w:p>
    <w:p w14:paraId="4713095E" w14:textId="405B2B79" w:rsidR="00D403A7" w:rsidRDefault="00D403A7" w:rsidP="000E3FA4">
      <w:pPr>
        <w:widowControl w:val="0"/>
        <w:autoSpaceDE w:val="0"/>
        <w:autoSpaceDN w:val="0"/>
        <w:adjustRightInd w:val="0"/>
        <w:spacing w:line="480" w:lineRule="auto"/>
        <w:ind w:left="480" w:hanging="480"/>
        <w:divId w:val="1321159839"/>
        <w:rPr>
          <w:noProof/>
        </w:rPr>
      </w:pPr>
      <w:r w:rsidRPr="00666D2C">
        <w:rPr>
          <w:noProof/>
          <w:lang w:val="da-DK"/>
        </w:rPr>
        <w:t>Ruesch, M., Helmes, A. W., &amp; Bengel, J. (2015). </w:t>
      </w:r>
      <w:r w:rsidRPr="00D403A7">
        <w:rPr>
          <w:noProof/>
        </w:rPr>
        <w:t>Immediate help through group therapy for patients with somatic diseases and depressive or adjustment disorders in outpatient care: study protocol for a randomized controlled trial. </w:t>
      </w:r>
      <w:r w:rsidRPr="00D403A7">
        <w:rPr>
          <w:i/>
          <w:iCs/>
          <w:noProof/>
        </w:rPr>
        <w:t>Trials</w:t>
      </w:r>
      <w:r w:rsidRPr="00D403A7">
        <w:rPr>
          <w:noProof/>
        </w:rPr>
        <w:t>, </w:t>
      </w:r>
      <w:r w:rsidRPr="00D403A7">
        <w:rPr>
          <w:b/>
          <w:bCs/>
          <w:noProof/>
        </w:rPr>
        <w:t>16</w:t>
      </w:r>
      <w:r w:rsidRPr="00D403A7">
        <w:rPr>
          <w:noProof/>
        </w:rPr>
        <w:t>(1), 1–11</w:t>
      </w:r>
    </w:p>
    <w:p w14:paraId="1B32D570" w14:textId="0D8380E2" w:rsidR="00E66A55" w:rsidRDefault="00E66A55" w:rsidP="00E66A55">
      <w:pPr>
        <w:pStyle w:val="Bibliography"/>
        <w:divId w:val="1321159839"/>
        <w:rPr>
          <w:lang w:val="en-US"/>
        </w:rPr>
      </w:pPr>
      <w:r w:rsidRPr="00DF0789">
        <w:rPr>
          <w:lang w:val="en-US"/>
        </w:rPr>
        <w:t xml:space="preserve">Sacks, S., McKendrick, K., </w:t>
      </w:r>
      <w:proofErr w:type="spellStart"/>
      <w:r w:rsidRPr="00DF0789">
        <w:rPr>
          <w:lang w:val="en-US"/>
        </w:rPr>
        <w:t>Vazan</w:t>
      </w:r>
      <w:proofErr w:type="spellEnd"/>
      <w:r w:rsidRPr="00DF0789">
        <w:rPr>
          <w:lang w:val="en-US"/>
        </w:rPr>
        <w:t xml:space="preserve">, P., Sacks, J. Y., &amp; Cleland, C. M. (2011). Modified therapeutic community aftercare for clients triply diagnosed with HIV/AIDS and co-occurring mental and substance use disorders. </w:t>
      </w:r>
      <w:r w:rsidRPr="00DF0789">
        <w:rPr>
          <w:i/>
          <w:iCs/>
          <w:lang w:val="en-US"/>
        </w:rPr>
        <w:t>AIDS Care</w:t>
      </w:r>
      <w:r w:rsidRPr="00DF0789">
        <w:rPr>
          <w:lang w:val="en-US"/>
        </w:rPr>
        <w:t xml:space="preserve">, </w:t>
      </w:r>
      <w:r w:rsidRPr="00DF0789">
        <w:rPr>
          <w:i/>
          <w:iCs/>
          <w:lang w:val="en-US"/>
        </w:rPr>
        <w:t>23</w:t>
      </w:r>
      <w:r w:rsidRPr="00DF0789">
        <w:rPr>
          <w:lang w:val="en-US"/>
        </w:rPr>
        <w:t xml:space="preserve">(12), 1676–1686. </w:t>
      </w:r>
      <w:hyperlink r:id="rId105" w:history="1">
        <w:r w:rsidR="00E702C9" w:rsidRPr="00BA3031">
          <w:rPr>
            <w:rStyle w:val="Hyperlink"/>
            <w:lang w:val="en-US"/>
          </w:rPr>
          <w:t>https://doi.org/10.1080/09540121.2011.582075</w:t>
        </w:r>
      </w:hyperlink>
    </w:p>
    <w:p w14:paraId="1FD1AEFE" w14:textId="3D54598A" w:rsidR="00E702C9" w:rsidRDefault="00E702C9" w:rsidP="00E702C9">
      <w:pPr>
        <w:pStyle w:val="Bibliography"/>
        <w:divId w:val="1321159839"/>
        <w:rPr>
          <w:lang w:val="en-US"/>
        </w:rPr>
      </w:pPr>
      <w:r w:rsidRPr="00DF0789">
        <w:rPr>
          <w:lang w:val="en-US"/>
        </w:rPr>
        <w:t xml:space="preserve">Scherer, R., &amp; </w:t>
      </w:r>
      <w:proofErr w:type="spellStart"/>
      <w:r w:rsidRPr="00DF0789">
        <w:rPr>
          <w:lang w:val="en-US"/>
        </w:rPr>
        <w:t>Emslander</w:t>
      </w:r>
      <w:proofErr w:type="spellEnd"/>
      <w:r w:rsidRPr="00DF0789">
        <w:rPr>
          <w:lang w:val="en-US"/>
        </w:rPr>
        <w:t xml:space="preserve">, V. (2025). Utilizing primary study quality in meta-analyses in psychology: A step-by-step tutorial. </w:t>
      </w:r>
      <w:r w:rsidRPr="00DF0789">
        <w:rPr>
          <w:i/>
          <w:iCs/>
          <w:lang w:val="en-US"/>
        </w:rPr>
        <w:t>Psychological Methods</w:t>
      </w:r>
      <w:r w:rsidRPr="00DF0789">
        <w:rPr>
          <w:lang w:val="en-US"/>
        </w:rPr>
        <w:t xml:space="preserve">, No Pagination Specified-No Pagination Specified. </w:t>
      </w:r>
      <w:hyperlink r:id="rId106" w:history="1">
        <w:r w:rsidRPr="00BA3031">
          <w:rPr>
            <w:rStyle w:val="Hyperlink"/>
            <w:lang w:val="en-US"/>
          </w:rPr>
          <w:t>https://doi.org/10.1037/met0000751</w:t>
        </w:r>
      </w:hyperlink>
    </w:p>
    <w:p w14:paraId="76D4A58F" w14:textId="77777777"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Schreiter</w:t>
      </w:r>
      <w:proofErr w:type="spellEnd"/>
      <w:r w:rsidRPr="00567968">
        <w:rPr>
          <w:color w:val="222222"/>
          <w:lang w:val="en-US"/>
        </w:rPr>
        <w:t xml:space="preserve">, S., </w:t>
      </w:r>
      <w:proofErr w:type="spellStart"/>
      <w:r w:rsidRPr="00567968">
        <w:rPr>
          <w:color w:val="222222"/>
          <w:lang w:val="en-US"/>
        </w:rPr>
        <w:t>Bermpohl</w:t>
      </w:r>
      <w:proofErr w:type="spellEnd"/>
      <w:r w:rsidRPr="00567968">
        <w:rPr>
          <w:color w:val="222222"/>
          <w:lang w:val="en-US"/>
        </w:rPr>
        <w:t xml:space="preserve">, F., Krausz, M., </w:t>
      </w:r>
      <w:proofErr w:type="spellStart"/>
      <w:r w:rsidRPr="00567968">
        <w:rPr>
          <w:color w:val="222222"/>
          <w:lang w:val="en-US"/>
        </w:rPr>
        <w:t>Leucht</w:t>
      </w:r>
      <w:proofErr w:type="spellEnd"/>
      <w:r w:rsidRPr="00567968">
        <w:rPr>
          <w:color w:val="222222"/>
          <w:lang w:val="en-US"/>
        </w:rPr>
        <w:t xml:space="preserve">, S., </w:t>
      </w:r>
      <w:proofErr w:type="spellStart"/>
      <w:r w:rsidRPr="00567968">
        <w:rPr>
          <w:color w:val="222222"/>
          <w:lang w:val="en-US"/>
        </w:rPr>
        <w:t>Rössler</w:t>
      </w:r>
      <w:proofErr w:type="spellEnd"/>
      <w:r w:rsidRPr="00567968">
        <w:rPr>
          <w:color w:val="222222"/>
          <w:lang w:val="en-US"/>
        </w:rPr>
        <w:t>, W., Schouler-</w:t>
      </w:r>
      <w:proofErr w:type="spellStart"/>
      <w:r w:rsidRPr="00567968">
        <w:rPr>
          <w:color w:val="222222"/>
          <w:lang w:val="en-US"/>
        </w:rPr>
        <w:t>Ocak</w:t>
      </w:r>
      <w:proofErr w:type="spellEnd"/>
      <w:r w:rsidRPr="00567968">
        <w:rPr>
          <w:color w:val="222222"/>
          <w:lang w:val="en-US"/>
        </w:rPr>
        <w:t xml:space="preserve">, M., &amp; </w:t>
      </w:r>
      <w:proofErr w:type="spellStart"/>
      <w:r w:rsidRPr="00567968">
        <w:rPr>
          <w:color w:val="222222"/>
          <w:lang w:val="en-US"/>
        </w:rPr>
        <w:t>Gutwinski</w:t>
      </w:r>
      <w:proofErr w:type="spellEnd"/>
      <w:r w:rsidRPr="00567968">
        <w:rPr>
          <w:color w:val="222222"/>
          <w:lang w:val="en-US"/>
        </w:rPr>
        <w:t xml:space="preserve">, S. (2017). The prevalence of mental illness in homeless people in Germany: a </w:t>
      </w:r>
      <w:r w:rsidRPr="00567968">
        <w:rPr>
          <w:color w:val="222222"/>
          <w:lang w:val="en-US"/>
        </w:rPr>
        <w:lastRenderedPageBreak/>
        <w:t xml:space="preserve">systematic review and meta-analysis. </w:t>
      </w:r>
      <w:proofErr w:type="spellStart"/>
      <w:r w:rsidRPr="00567968">
        <w:rPr>
          <w:i/>
          <w:iCs/>
          <w:color w:val="222222"/>
          <w:lang w:val="en-US"/>
        </w:rPr>
        <w:t>Deutsches</w:t>
      </w:r>
      <w:proofErr w:type="spellEnd"/>
      <w:r w:rsidRPr="00567968">
        <w:rPr>
          <w:i/>
          <w:iCs/>
          <w:color w:val="222222"/>
          <w:lang w:val="en-US"/>
        </w:rPr>
        <w:t xml:space="preserve"> </w:t>
      </w:r>
      <w:proofErr w:type="spellStart"/>
      <w:r w:rsidRPr="00567968">
        <w:rPr>
          <w:i/>
          <w:iCs/>
          <w:color w:val="222222"/>
          <w:lang w:val="en-US"/>
        </w:rPr>
        <w:t>Aerzteblatt</w:t>
      </w:r>
      <w:proofErr w:type="spellEnd"/>
      <w:r w:rsidRPr="00567968">
        <w:rPr>
          <w:i/>
          <w:iCs/>
          <w:color w:val="222222"/>
          <w:lang w:val="en-US"/>
        </w:rPr>
        <w:t xml:space="preserve"> International</w:t>
      </w:r>
      <w:r w:rsidRPr="00567968">
        <w:rPr>
          <w:color w:val="222222"/>
          <w:lang w:val="en-US"/>
        </w:rPr>
        <w:t xml:space="preserve">, </w:t>
      </w:r>
      <w:r w:rsidRPr="00567968">
        <w:rPr>
          <w:i/>
          <w:iCs/>
          <w:color w:val="222222"/>
          <w:lang w:val="en-US"/>
        </w:rPr>
        <w:t>114</w:t>
      </w:r>
      <w:r w:rsidRPr="00567968">
        <w:rPr>
          <w:color w:val="222222"/>
          <w:lang w:val="en-US"/>
        </w:rPr>
        <w:t>(40), 665.</w:t>
      </w:r>
    </w:p>
    <w:p w14:paraId="14CAF84A" w14:textId="77777777" w:rsidR="00E702C9" w:rsidRDefault="00D67A20" w:rsidP="00E702C9">
      <w:pPr>
        <w:widowControl w:val="0"/>
        <w:autoSpaceDE w:val="0"/>
        <w:autoSpaceDN w:val="0"/>
        <w:adjustRightInd w:val="0"/>
        <w:spacing w:line="480" w:lineRule="auto"/>
        <w:ind w:left="480" w:hanging="480"/>
        <w:divId w:val="1321159839"/>
        <w:rPr>
          <w:noProof/>
        </w:rPr>
      </w:pPr>
      <w:r w:rsidRPr="00D67A20">
        <w:rPr>
          <w:noProof/>
        </w:rPr>
        <w:t>Segredou, E., Livaditis, M., Liolios, K., &amp; Skartsila, G. (2008). Group programmes for recovery from psychosis: A systematic review. </w:t>
      </w:r>
      <w:r w:rsidRPr="00D67A20">
        <w:rPr>
          <w:i/>
          <w:iCs/>
          <w:noProof/>
        </w:rPr>
        <w:t>Annals of General Psychiatry</w:t>
      </w:r>
      <w:r w:rsidRPr="00D67A20">
        <w:rPr>
          <w:noProof/>
        </w:rPr>
        <w:t>, </w:t>
      </w:r>
      <w:r w:rsidRPr="00D67A20">
        <w:rPr>
          <w:b/>
          <w:bCs/>
          <w:noProof/>
        </w:rPr>
        <w:t>7</w:t>
      </w:r>
      <w:r w:rsidRPr="00D67A20">
        <w:rPr>
          <w:noProof/>
        </w:rPr>
        <w:t>(1), 1.</w:t>
      </w:r>
    </w:p>
    <w:p w14:paraId="0E515977" w14:textId="49A3D8C4"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DF0789">
        <w:rPr>
          <w:lang w:val="en-US"/>
        </w:rPr>
        <w:t>Shadish</w:t>
      </w:r>
      <w:proofErr w:type="spellEnd"/>
      <w:r w:rsidRPr="00DF0789">
        <w:rPr>
          <w:lang w:val="en-US"/>
        </w:rPr>
        <w:t xml:space="preserve">, W. R., Cook, T. D., &amp; Campbell, D. T. (2002). </w:t>
      </w:r>
      <w:r w:rsidRPr="00DF0789">
        <w:rPr>
          <w:i/>
          <w:iCs/>
          <w:lang w:val="en-US"/>
        </w:rPr>
        <w:t>Experimental and Quasi-Experimental Designs for Generalized Causal Inference</w:t>
      </w:r>
      <w:r w:rsidRPr="00DF0789">
        <w:rPr>
          <w:lang w:val="en-US"/>
        </w:rPr>
        <w:t>. Cengage Learning, Inc.</w:t>
      </w:r>
    </w:p>
    <w:p w14:paraId="4CEDB6BD" w14:textId="6A75D080" w:rsidR="000E3FA4" w:rsidRDefault="009B50F3" w:rsidP="000E3FA4">
      <w:pPr>
        <w:widowControl w:val="0"/>
        <w:autoSpaceDE w:val="0"/>
        <w:autoSpaceDN w:val="0"/>
        <w:adjustRightInd w:val="0"/>
        <w:spacing w:line="480" w:lineRule="auto"/>
        <w:ind w:left="480" w:hanging="480"/>
        <w:divId w:val="1321159839"/>
        <w:rPr>
          <w:lang w:val="en-US"/>
        </w:rPr>
      </w:pPr>
      <w:r w:rsidRPr="009B50F3">
        <w:t>Sledge, W. H., Lawless, M., Sells, D., Wieland, M., O'Connell, M. J., &amp; Davidson, L. (2011). Effectiveness of peer support in reducing readmissions of persons with multiple psychiatric hospitalizations. </w:t>
      </w:r>
      <w:r w:rsidRPr="009B50F3">
        <w:rPr>
          <w:i/>
          <w:iCs/>
        </w:rPr>
        <w:t>Psychiatric services</w:t>
      </w:r>
      <w:r w:rsidRPr="009B50F3">
        <w:t>, </w:t>
      </w:r>
      <w:r w:rsidRPr="009B50F3">
        <w:rPr>
          <w:i/>
          <w:iCs/>
        </w:rPr>
        <w:t>62</w:t>
      </w:r>
      <w:r w:rsidRPr="009B50F3">
        <w:t>(5), 541-544.</w:t>
      </w:r>
      <w:r w:rsidR="000E3FA4" w:rsidRPr="00567968">
        <w:rPr>
          <w:lang w:val="en-US"/>
        </w:rPr>
        <w:t xml:space="preserve"> </w:t>
      </w:r>
    </w:p>
    <w:p w14:paraId="3E74586D" w14:textId="735BBC2A" w:rsidR="00E702C9" w:rsidRDefault="00E702C9" w:rsidP="00E702C9">
      <w:pPr>
        <w:pStyle w:val="Bibliography"/>
        <w:divId w:val="1321159839"/>
        <w:rPr>
          <w:lang w:val="en-US"/>
        </w:rPr>
      </w:pPr>
      <w:r w:rsidRPr="00DF0789">
        <w:rPr>
          <w:lang w:val="en-US"/>
        </w:rPr>
        <w:t xml:space="preserve">Somers, J. M., </w:t>
      </w:r>
      <w:proofErr w:type="spellStart"/>
      <w:r w:rsidRPr="00DF0789">
        <w:rPr>
          <w:lang w:val="en-US"/>
        </w:rPr>
        <w:t>Moniruzzaman</w:t>
      </w:r>
      <w:proofErr w:type="spellEnd"/>
      <w:r w:rsidRPr="00DF0789">
        <w:rPr>
          <w:lang w:val="en-US"/>
        </w:rPr>
        <w:t xml:space="preserve">, A., Patterson, M., Currie, L., </w:t>
      </w:r>
      <w:proofErr w:type="spellStart"/>
      <w:r w:rsidRPr="00DF0789">
        <w:rPr>
          <w:lang w:val="en-US"/>
        </w:rPr>
        <w:t>Rezansoff</w:t>
      </w:r>
      <w:proofErr w:type="spellEnd"/>
      <w:r w:rsidRPr="00DF0789">
        <w:rPr>
          <w:lang w:val="en-US"/>
        </w:rPr>
        <w:t xml:space="preserve">, S. N., Palepu, A., &amp; Fryer, K. (2017). A randomized trial examining housing first in congregate and scattered site formats.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2</w:t>
      </w:r>
      <w:r w:rsidRPr="00DF0789">
        <w:rPr>
          <w:lang w:val="en-US"/>
        </w:rPr>
        <w:t xml:space="preserve">(1), e0168745. </w:t>
      </w:r>
      <w:hyperlink r:id="rId107" w:history="1">
        <w:r w:rsidRPr="00666D2C">
          <w:rPr>
            <w:rStyle w:val="Hyperlink"/>
            <w:lang w:val="en-US"/>
          </w:rPr>
          <w:t>https://doi.org/10.1371/journal.pone.0168745</w:t>
        </w:r>
      </w:hyperlink>
    </w:p>
    <w:p w14:paraId="398CE2BE" w14:textId="77777777" w:rsidR="00D25FC0" w:rsidRPr="00DF0789" w:rsidRDefault="00D25FC0" w:rsidP="00D25FC0">
      <w:pPr>
        <w:pStyle w:val="Bibliography"/>
        <w:divId w:val="1321159839"/>
        <w:rPr>
          <w:lang w:val="en-US"/>
        </w:rPr>
      </w:pPr>
      <w:r w:rsidRPr="00DF0789">
        <w:rPr>
          <w:lang w:val="en-US"/>
        </w:rPr>
        <w:t xml:space="preserve">Stanley, T. D., &amp; </w:t>
      </w:r>
      <w:proofErr w:type="spellStart"/>
      <w:r w:rsidRPr="00DF0789">
        <w:rPr>
          <w:lang w:val="en-US"/>
        </w:rPr>
        <w:t>Doucouliagos</w:t>
      </w:r>
      <w:proofErr w:type="spellEnd"/>
      <w:r w:rsidRPr="00DF0789">
        <w:rPr>
          <w:lang w:val="en-US"/>
        </w:rPr>
        <w:t xml:space="preserve">, H. (2014). Meta-regression approximations to reduce publication selection bias. </w:t>
      </w:r>
      <w:r w:rsidRPr="00DF0789">
        <w:rPr>
          <w:i/>
          <w:iCs/>
          <w:lang w:val="en-US"/>
        </w:rPr>
        <w:t>Research Synthesis Methods</w:t>
      </w:r>
      <w:r w:rsidRPr="00DF0789">
        <w:rPr>
          <w:lang w:val="en-US"/>
        </w:rPr>
        <w:t xml:space="preserve">, </w:t>
      </w:r>
      <w:r w:rsidRPr="00DF0789">
        <w:rPr>
          <w:i/>
          <w:iCs/>
          <w:lang w:val="en-US"/>
        </w:rPr>
        <w:t>5</w:t>
      </w:r>
      <w:r w:rsidRPr="00DF0789">
        <w:rPr>
          <w:lang w:val="en-US"/>
        </w:rPr>
        <w:t>(1), 60–78. https://doi.org/10.1002/jrsm.1095</w:t>
      </w:r>
    </w:p>
    <w:p w14:paraId="77635A52" w14:textId="33CA3089" w:rsidR="00D25FC0" w:rsidRPr="00D25FC0" w:rsidRDefault="00D25FC0" w:rsidP="00D25FC0">
      <w:pPr>
        <w:pStyle w:val="Bibliography"/>
        <w:divId w:val="1321159839"/>
        <w:rPr>
          <w:lang w:val="en-US"/>
        </w:rPr>
      </w:pPr>
      <w:r w:rsidRPr="00DF0789">
        <w:rPr>
          <w:lang w:val="en-US"/>
        </w:rPr>
        <w:t xml:space="preserve">Stanley, T. D., </w:t>
      </w:r>
      <w:proofErr w:type="spellStart"/>
      <w:r w:rsidRPr="00DF0789">
        <w:rPr>
          <w:lang w:val="en-US"/>
        </w:rPr>
        <w:t>Doucouliagos</w:t>
      </w:r>
      <w:proofErr w:type="spellEnd"/>
      <w:r w:rsidRPr="00DF0789">
        <w:rPr>
          <w:lang w:val="en-US"/>
        </w:rPr>
        <w:t xml:space="preserve">, H., &amp; Ioannidis, J. P. A. (2022). Beyond Random Effects: When Small-Study Findings Are More Heterogeneous. </w:t>
      </w:r>
      <w:r w:rsidRPr="00DF0789">
        <w:rPr>
          <w:i/>
          <w:iCs/>
          <w:lang w:val="en-US"/>
        </w:rPr>
        <w:t>Advances in Methods and Practices in Psychological Science</w:t>
      </w:r>
      <w:r w:rsidRPr="00DF0789">
        <w:rPr>
          <w:lang w:val="en-US"/>
        </w:rPr>
        <w:t xml:space="preserve">, </w:t>
      </w:r>
      <w:r w:rsidRPr="00DF0789">
        <w:rPr>
          <w:i/>
          <w:iCs/>
          <w:lang w:val="en-US"/>
        </w:rPr>
        <w:t>5</w:t>
      </w:r>
      <w:r w:rsidRPr="00DF0789">
        <w:rPr>
          <w:lang w:val="en-US"/>
        </w:rPr>
        <w:t>(4), 25152459221120427. https://doi.org/10.1177/25152459221120427</w:t>
      </w:r>
    </w:p>
    <w:p w14:paraId="70FF6250" w14:textId="06351BB3" w:rsidR="0096527B" w:rsidRDefault="0096527B" w:rsidP="00E702C9">
      <w:pPr>
        <w:pStyle w:val="Bibliography"/>
        <w:divId w:val="1321159839"/>
        <w:rPr>
          <w:noProof/>
        </w:rPr>
      </w:pPr>
      <w:r w:rsidRPr="00666D2C">
        <w:rPr>
          <w:noProof/>
          <w:lang w:val="en-US"/>
        </w:rPr>
        <w:t>Stant, A. D., Buskens, E., Jenner, J. A., Wiersma, D., &amp; Tenvergert, E. (2007). </w:t>
      </w:r>
      <w:r w:rsidRPr="0096527B">
        <w:rPr>
          <w:noProof/>
        </w:rPr>
        <w:t>Cost-effectiveness analysis in severe mental illness: Outcome measures selection. </w:t>
      </w:r>
      <w:r w:rsidRPr="0096527B">
        <w:rPr>
          <w:i/>
          <w:iCs/>
          <w:noProof/>
        </w:rPr>
        <w:t>The journal of mental health policy and economics</w:t>
      </w:r>
      <w:r w:rsidRPr="0096527B">
        <w:rPr>
          <w:noProof/>
        </w:rPr>
        <w:t>, </w:t>
      </w:r>
      <w:r w:rsidRPr="0096527B">
        <w:rPr>
          <w:b/>
          <w:bCs/>
          <w:noProof/>
        </w:rPr>
        <w:t>10</w:t>
      </w:r>
      <w:r w:rsidRPr="0096527B">
        <w:rPr>
          <w:noProof/>
        </w:rPr>
        <w:t>(2), 101–108.</w:t>
      </w:r>
    </w:p>
    <w:p w14:paraId="55CAC3D5" w14:textId="77777777" w:rsidR="00D25FC0" w:rsidRPr="00D25FC0" w:rsidRDefault="00D25FC0" w:rsidP="00D25FC0">
      <w:pPr>
        <w:divId w:val="1321159839"/>
        <w:rPr>
          <w:lang w:val="en-US"/>
        </w:rPr>
      </w:pP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Henry, D., Altman, D. G., Ansari, M. T., Boutron, I., Carpenter, J. R., Chan, A.-W., </w:t>
      </w:r>
      <w:r w:rsidRPr="005E3353">
        <w:rPr>
          <w:noProof/>
        </w:rPr>
        <w:lastRenderedPageBreak/>
        <w:t xml:space="preserve">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1E661000"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risk of bias in randomised trials. </w:t>
      </w:r>
      <w:r w:rsidRPr="005E3353">
        <w:rPr>
          <w:i/>
          <w:iCs/>
          <w:noProof/>
        </w:rPr>
        <w:t>BMJ</w:t>
      </w:r>
      <w:r w:rsidRPr="005E3353">
        <w:rPr>
          <w:noProof/>
        </w:rPr>
        <w:t xml:space="preserve">, </w:t>
      </w:r>
      <w:r w:rsidRPr="005E3353">
        <w:rPr>
          <w:i/>
          <w:iCs/>
          <w:noProof/>
        </w:rPr>
        <w:t>366</w:t>
      </w:r>
      <w:r w:rsidRPr="005E3353">
        <w:rPr>
          <w:noProof/>
        </w:rPr>
        <w:t xml:space="preserve">, l4898. </w:t>
      </w:r>
      <w:hyperlink r:id="rId108" w:history="1">
        <w:r w:rsidR="00BA1702" w:rsidRPr="00BA3031">
          <w:rPr>
            <w:rStyle w:val="Hyperlink"/>
            <w:noProof/>
          </w:rPr>
          <w:t>https://doi.org/10.1136/bmj.l4898</w:t>
        </w:r>
      </w:hyperlink>
    </w:p>
    <w:p w14:paraId="3564216F" w14:textId="4A042AC3" w:rsidR="00D67A20" w:rsidRDefault="00D67A20" w:rsidP="00D67A20">
      <w:pPr>
        <w:widowControl w:val="0"/>
        <w:autoSpaceDE w:val="0"/>
        <w:autoSpaceDN w:val="0"/>
        <w:adjustRightInd w:val="0"/>
        <w:spacing w:line="480" w:lineRule="auto"/>
        <w:ind w:left="480" w:hanging="480"/>
        <w:divId w:val="1321159839"/>
        <w:rPr>
          <w:noProof/>
        </w:rPr>
      </w:pPr>
      <w:r w:rsidRPr="00063DDF">
        <w:rPr>
          <w:noProof/>
        </w:rPr>
        <w:t>Strupp, H. H., Hadley, S. W., &amp; Gomes-Schwartz, B. (1977). </w:t>
      </w:r>
      <w:r w:rsidRPr="00063DDF">
        <w:rPr>
          <w:i/>
          <w:iCs/>
          <w:noProof/>
        </w:rPr>
        <w:t>Psychotherapy for better or worse: The problem of negative effects</w:t>
      </w:r>
      <w:r w:rsidRPr="00063DDF">
        <w:rPr>
          <w:noProof/>
        </w:rPr>
        <w:t>. Jason Aronson.</w:t>
      </w:r>
    </w:p>
    <w:p w14:paraId="5C0299FE" w14:textId="5FDF441A" w:rsidR="00BA1702" w:rsidRPr="005E3353" w:rsidRDefault="00BA1702" w:rsidP="00876280">
      <w:pPr>
        <w:widowControl w:val="0"/>
        <w:autoSpaceDE w:val="0"/>
        <w:autoSpaceDN w:val="0"/>
        <w:adjustRightInd w:val="0"/>
        <w:spacing w:line="480" w:lineRule="auto"/>
        <w:ind w:left="480" w:hanging="480"/>
        <w:divId w:val="1321159839"/>
        <w:rPr>
          <w:noProof/>
        </w:rPr>
      </w:pPr>
      <w:r w:rsidRPr="00BA1702">
        <w:rPr>
          <w:noProof/>
        </w:rPr>
        <w:t>Tarrant, M., Hagger, M. S., &amp; Farrow, C. V. (2012). Promoting positive orientation towards health through social identity. In J. Jolanda, H. Catherine, &amp; S. Haslam Alexander (Eds.), </w:t>
      </w:r>
      <w:r w:rsidRPr="00BA1702">
        <w:rPr>
          <w:i/>
          <w:iCs/>
          <w:noProof/>
        </w:rPr>
        <w:t>The social cure: Identity, health and well-being</w:t>
      </w:r>
      <w:r w:rsidRPr="00BA1702">
        <w:rPr>
          <w:noProof/>
        </w:rPr>
        <w:t> (pp. 39–54). Psychology Press.</w:t>
      </w:r>
    </w:p>
    <w:p w14:paraId="29A95563" w14:textId="5CDBD261" w:rsidR="00D25FC0" w:rsidRDefault="00876280" w:rsidP="00D25FC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 xml:space="preserve">(1), 72–80. </w:t>
      </w:r>
      <w:hyperlink r:id="rId109" w:history="1">
        <w:r w:rsidR="00D25FC0" w:rsidRPr="00BA3031">
          <w:rPr>
            <w:rStyle w:val="Hyperlink"/>
            <w:noProof/>
          </w:rPr>
          <w:t>https://doi.org/10.3102/0013189X211051319</w:t>
        </w:r>
      </w:hyperlink>
    </w:p>
    <w:p w14:paraId="3B64AC52" w14:textId="77777777" w:rsidR="00D25FC0" w:rsidRPr="00DF0789" w:rsidRDefault="00D25FC0" w:rsidP="00D25FC0">
      <w:pPr>
        <w:pStyle w:val="Bibliography"/>
        <w:divId w:val="1321159839"/>
        <w:rPr>
          <w:lang w:val="en-US"/>
        </w:rPr>
      </w:pPr>
      <w:r w:rsidRPr="00DF0789">
        <w:rPr>
          <w:lang w:val="en-US"/>
        </w:rPr>
        <w:t xml:space="preserve">Tipton, E. (2015). Small sample adjustments for robust variance estimation with meta-regression. </w:t>
      </w:r>
      <w:r w:rsidRPr="00DF0789">
        <w:rPr>
          <w:i/>
          <w:iCs/>
          <w:lang w:val="en-US"/>
        </w:rPr>
        <w:t>Psychological Methods</w:t>
      </w:r>
      <w:r w:rsidRPr="00DF0789">
        <w:rPr>
          <w:lang w:val="en-US"/>
        </w:rPr>
        <w:t xml:space="preserve">, </w:t>
      </w:r>
      <w:r w:rsidRPr="00DF0789">
        <w:rPr>
          <w:i/>
          <w:iCs/>
          <w:lang w:val="en-US"/>
        </w:rPr>
        <w:t>20</w:t>
      </w:r>
      <w:r w:rsidRPr="00DF0789">
        <w:rPr>
          <w:lang w:val="en-US"/>
        </w:rPr>
        <w:t>(3), 375–393. https://doi.org/10.1037/met0000011</w:t>
      </w:r>
    </w:p>
    <w:p w14:paraId="2033A5A0" w14:textId="77777777" w:rsidR="00D25FC0" w:rsidRPr="00DF0789" w:rsidRDefault="00D25FC0" w:rsidP="00D25FC0">
      <w:pPr>
        <w:pStyle w:val="Bibliography"/>
        <w:divId w:val="1321159839"/>
        <w:rPr>
          <w:lang w:val="en-US"/>
        </w:rPr>
      </w:pPr>
      <w:r w:rsidRPr="00DF0789">
        <w:rPr>
          <w:lang w:val="en-US"/>
        </w:rPr>
        <w:lastRenderedPageBreak/>
        <w:t xml:space="preserve">Tipton, E., &amp; Pustejovsky, J. E. (2015). Small-sample adjustments for tests of moderators and model fit using robust variance estimation in meta-regression. </w:t>
      </w:r>
      <w:r w:rsidRPr="00DF0789">
        <w:rPr>
          <w:i/>
          <w:iCs/>
          <w:lang w:val="en-US"/>
        </w:rPr>
        <w:t>Journal of Educational and Behavioral Statistics</w:t>
      </w:r>
      <w:r w:rsidRPr="00DF0789">
        <w:rPr>
          <w:lang w:val="en-US"/>
        </w:rPr>
        <w:t xml:space="preserve">, </w:t>
      </w:r>
      <w:r w:rsidRPr="00DF0789">
        <w:rPr>
          <w:i/>
          <w:iCs/>
          <w:lang w:val="en-US"/>
        </w:rPr>
        <w:t>40</w:t>
      </w:r>
      <w:r w:rsidRPr="00DF0789">
        <w:rPr>
          <w:lang w:val="en-US"/>
        </w:rPr>
        <w:t>(6), 604–634. https://doi.org/10.3102/1076998615606099</w:t>
      </w:r>
    </w:p>
    <w:p w14:paraId="294D2CD1" w14:textId="04C8C7C9" w:rsidR="00D25FC0" w:rsidRPr="00DF0789" w:rsidRDefault="00D25FC0" w:rsidP="00D25FC0">
      <w:pPr>
        <w:pStyle w:val="Bibliography"/>
        <w:divId w:val="1321159839"/>
        <w:rPr>
          <w:lang w:val="en-US"/>
        </w:rPr>
      </w:pPr>
      <w:r w:rsidRPr="00DF0789">
        <w:rPr>
          <w:lang w:val="en-US"/>
        </w:rPr>
        <w:t xml:space="preserve">Treves, I. N., Chen, Y.-Y., Wilson, C. L., Verdonk, C., </w:t>
      </w:r>
      <w:proofErr w:type="spellStart"/>
      <w:r w:rsidRPr="00DF0789">
        <w:rPr>
          <w:lang w:val="en-US"/>
        </w:rPr>
        <w:t>Qina’au</w:t>
      </w:r>
      <w:proofErr w:type="spellEnd"/>
      <w:r w:rsidRPr="00DF0789">
        <w:rPr>
          <w:lang w:val="en-US"/>
        </w:rPr>
        <w:t xml:space="preserve">, J., Pustejovsky, J. E., Goldberg, S. B., </w:t>
      </w:r>
      <w:proofErr w:type="spellStart"/>
      <w:r w:rsidRPr="00DF0789">
        <w:rPr>
          <w:lang w:val="en-US"/>
        </w:rPr>
        <w:t>Mehling</w:t>
      </w:r>
      <w:proofErr w:type="spellEnd"/>
      <w:r w:rsidRPr="00DF0789">
        <w:rPr>
          <w:lang w:val="en-US"/>
        </w:rPr>
        <w:t xml:space="preserve">, W., Schuman-Olivier, Z., &amp; Khalsa, S. S. (2025). </w:t>
      </w:r>
      <w:r w:rsidRPr="00DF0789">
        <w:rPr>
          <w:i/>
          <w:iCs/>
          <w:lang w:val="en-US"/>
        </w:rPr>
        <w:t>Minding the Body: A Meta-analysis of the Effects of Mindfulness Meditation Training on Self-reported Interoception.</w:t>
      </w:r>
      <w:r w:rsidRPr="00DF0789">
        <w:rPr>
          <w:lang w:val="en-US"/>
        </w:rPr>
        <w:t xml:space="preserve"> https://doi.org/10.21203/rs.3.rs-6792067/v1</w:t>
      </w:r>
    </w:p>
    <w:p w14:paraId="19D27F27" w14:textId="25A5116F" w:rsidR="00D25FC0" w:rsidRPr="00D25FC0" w:rsidRDefault="00D25FC0" w:rsidP="00D25FC0">
      <w:pPr>
        <w:pStyle w:val="Bibliography"/>
        <w:divId w:val="1321159839"/>
        <w:rPr>
          <w:lang w:val="en-US"/>
        </w:rPr>
      </w:pPr>
      <w:r w:rsidRPr="00DF0789">
        <w:rPr>
          <w:lang w:val="en-US"/>
        </w:rPr>
        <w:t xml:space="preserve">Tukey, J. W. (1977). </w:t>
      </w:r>
      <w:r w:rsidRPr="00DF0789">
        <w:rPr>
          <w:i/>
          <w:iCs/>
          <w:lang w:val="en-US"/>
        </w:rPr>
        <w:t>Exploratory data analysis</w:t>
      </w:r>
      <w:r w:rsidRPr="00DF0789">
        <w:rPr>
          <w:lang w:val="en-US"/>
        </w:rPr>
        <w:t>. Pearson Modern Classic.</w:t>
      </w:r>
    </w:p>
    <w:p w14:paraId="498C1926" w14:textId="77777777" w:rsidR="00D25FC0" w:rsidRPr="00DF0789" w:rsidRDefault="00D25FC0" w:rsidP="00D25FC0">
      <w:pPr>
        <w:pStyle w:val="Bibliography"/>
        <w:divId w:val="1321159839"/>
        <w:rPr>
          <w:lang w:val="en-US"/>
        </w:rPr>
      </w:pPr>
      <w:r w:rsidRPr="00DF0789">
        <w:rPr>
          <w:lang w:val="en-US"/>
        </w:rPr>
        <w:t xml:space="preserve">van </w:t>
      </w:r>
      <w:proofErr w:type="spellStart"/>
      <w:r w:rsidRPr="00DF0789">
        <w:rPr>
          <w:lang w:val="en-US"/>
        </w:rPr>
        <w:t>Aert</w:t>
      </w:r>
      <w:proofErr w:type="spellEnd"/>
      <w:r w:rsidRPr="00DF0789">
        <w:rPr>
          <w:lang w:val="en-US"/>
        </w:rPr>
        <w:t xml:space="preserve">, R. C. M. (2023). </w:t>
      </w:r>
      <w:proofErr w:type="spellStart"/>
      <w:r w:rsidRPr="00DF0789">
        <w:rPr>
          <w:i/>
          <w:iCs/>
          <w:lang w:val="en-US"/>
        </w:rPr>
        <w:t>puniform</w:t>
      </w:r>
      <w:proofErr w:type="spellEnd"/>
      <w:r w:rsidRPr="00DF0789">
        <w:rPr>
          <w:i/>
          <w:iCs/>
          <w:lang w:val="en-US"/>
        </w:rPr>
        <w:t>: Meta-analysis methods correcting for publication bias</w:t>
      </w:r>
      <w:r w:rsidRPr="00DF0789">
        <w:rPr>
          <w:lang w:val="en-US"/>
        </w:rPr>
        <w:t xml:space="preserve"> (No. 0.2.7). CRAN.</w:t>
      </w:r>
    </w:p>
    <w:p w14:paraId="1EAD9EFF" w14:textId="77777777" w:rsidR="00D25FC0" w:rsidRPr="00DF0789" w:rsidRDefault="00D25FC0" w:rsidP="00D25FC0">
      <w:pPr>
        <w:pStyle w:val="Bibliography"/>
        <w:divId w:val="1321159839"/>
        <w:rPr>
          <w:lang w:val="en-US"/>
        </w:rPr>
      </w:pPr>
      <w:r w:rsidRPr="008E1E29">
        <w:rPr>
          <w:lang w:val="da-DK"/>
        </w:rPr>
        <w:t xml:space="preserve">van </w:t>
      </w:r>
      <w:proofErr w:type="spellStart"/>
      <w:r w:rsidRPr="008E1E29">
        <w:rPr>
          <w:lang w:val="da-DK"/>
        </w:rPr>
        <w:t>Aert</w:t>
      </w:r>
      <w:proofErr w:type="spellEnd"/>
      <w:r w:rsidRPr="008E1E29">
        <w:rPr>
          <w:lang w:val="da-DK"/>
        </w:rPr>
        <w:t xml:space="preserve">, R. C. M. (2025). </w:t>
      </w:r>
      <w:r w:rsidRPr="00DF0789">
        <w:rPr>
          <w:lang w:val="en-US"/>
        </w:rPr>
        <w:t xml:space="preserve">Meta-analyzing </w:t>
      </w:r>
      <w:proofErr w:type="spellStart"/>
      <w:r w:rsidRPr="00DF0789">
        <w:rPr>
          <w:lang w:val="en-US"/>
        </w:rPr>
        <w:t>nonpreregistered</w:t>
      </w:r>
      <w:proofErr w:type="spellEnd"/>
      <w:r w:rsidRPr="00DF0789">
        <w:rPr>
          <w:lang w:val="en-US"/>
        </w:rPr>
        <w:t xml:space="preserve"> and preregistered studi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19</w:t>
      </w:r>
    </w:p>
    <w:p w14:paraId="05B96E76" w14:textId="77777777" w:rsidR="00D25FC0" w:rsidRPr="00DF0789" w:rsidRDefault="00D25FC0" w:rsidP="00D25FC0">
      <w:pPr>
        <w:pStyle w:val="Bibliography"/>
        <w:divId w:val="1321159839"/>
        <w:rPr>
          <w:lang w:val="en-US"/>
        </w:rPr>
      </w:pPr>
      <w:r w:rsidRPr="008E1E29">
        <w:rPr>
          <w:lang w:val="en-US"/>
        </w:rPr>
        <w:t xml:space="preserve">van </w:t>
      </w:r>
      <w:proofErr w:type="spellStart"/>
      <w:r w:rsidRPr="008E1E29">
        <w:rPr>
          <w:lang w:val="en-US"/>
        </w:rPr>
        <w:t>Aert</w:t>
      </w:r>
      <w:proofErr w:type="spellEnd"/>
      <w:r w:rsidRPr="008E1E29">
        <w:rPr>
          <w:lang w:val="en-US"/>
        </w:rPr>
        <w:t xml:space="preserve">, R. C. M., &amp; van Assen, M. A. (2025). </w:t>
      </w:r>
      <w:r w:rsidRPr="00DF0789">
        <w:rPr>
          <w:i/>
          <w:iCs/>
          <w:lang w:val="en-US"/>
        </w:rPr>
        <w:t>Correcting for publication bias in a meta-analysis with the p-uniform* method</w:t>
      </w:r>
      <w:r w:rsidRPr="00DF0789">
        <w:rPr>
          <w:lang w:val="en-US"/>
        </w:rPr>
        <w:t>. Center for Open Science. https://doi.org/10.31222/osf.io/zqjr9</w:t>
      </w:r>
    </w:p>
    <w:p w14:paraId="35CF65D5" w14:textId="77777777" w:rsidR="00D25FC0" w:rsidRPr="00DF0789" w:rsidRDefault="00D25FC0" w:rsidP="00D25FC0">
      <w:pPr>
        <w:pStyle w:val="Bibliography"/>
        <w:divId w:val="1321159839"/>
        <w:rPr>
          <w:lang w:val="en-US"/>
        </w:rPr>
      </w:pPr>
      <w:r w:rsidRPr="00DF0789">
        <w:rPr>
          <w:lang w:val="en-US"/>
        </w:rPr>
        <w:t xml:space="preserve">Van den </w:t>
      </w:r>
      <w:proofErr w:type="spellStart"/>
      <w:r w:rsidRPr="00DF0789">
        <w:rPr>
          <w:lang w:val="en-US"/>
        </w:rPr>
        <w:t>Noortgate</w:t>
      </w:r>
      <w:proofErr w:type="spellEnd"/>
      <w:r w:rsidRPr="00DF0789">
        <w:rPr>
          <w:lang w:val="en-US"/>
        </w:rPr>
        <w:t>, W., López-López, J., Marín-Martínez, F., &amp; Sánchez-</w:t>
      </w:r>
      <w:proofErr w:type="spellStart"/>
      <w:r w:rsidRPr="00DF0789">
        <w:rPr>
          <w:lang w:val="en-US"/>
        </w:rPr>
        <w:t>Meca</w:t>
      </w:r>
      <w:proofErr w:type="spellEnd"/>
      <w:r w:rsidRPr="00DF0789">
        <w:rPr>
          <w:lang w:val="en-US"/>
        </w:rPr>
        <w:t xml:space="preserve">, J. (2013). Three-level meta-analysis of dependent effect sizes. </w:t>
      </w:r>
      <w:r w:rsidRPr="00DF0789">
        <w:rPr>
          <w:i/>
          <w:iCs/>
          <w:lang w:val="en-US"/>
        </w:rPr>
        <w:t>Behavior Research Methods</w:t>
      </w:r>
      <w:r w:rsidRPr="00DF0789">
        <w:rPr>
          <w:lang w:val="en-US"/>
        </w:rPr>
        <w:t xml:space="preserve">, </w:t>
      </w:r>
      <w:r w:rsidRPr="00DF0789">
        <w:rPr>
          <w:i/>
          <w:iCs/>
          <w:lang w:val="en-US"/>
        </w:rPr>
        <w:t>45</w:t>
      </w:r>
      <w:r w:rsidRPr="00DF0789">
        <w:rPr>
          <w:lang w:val="en-US"/>
        </w:rPr>
        <w:t>(2), 576–594. https://doi.org/10.3758/s13428-012-0261-6</w:t>
      </w:r>
    </w:p>
    <w:p w14:paraId="113EC400" w14:textId="77777777" w:rsidR="00D25FC0" w:rsidRPr="00DF0789" w:rsidRDefault="00D25FC0" w:rsidP="00D25FC0">
      <w:pPr>
        <w:pStyle w:val="Bibliography"/>
        <w:divId w:val="1321159839"/>
        <w:rPr>
          <w:lang w:val="en-US"/>
        </w:rPr>
      </w:pPr>
      <w:r w:rsidRPr="00DF0789">
        <w:rPr>
          <w:lang w:val="en-US"/>
        </w:rPr>
        <w:t xml:space="preserve">Vembye, M. H. (2024a). </w:t>
      </w:r>
      <w:r w:rsidRPr="00DF0789">
        <w:rPr>
          <w:i/>
          <w:iCs/>
          <w:lang w:val="en-US"/>
        </w:rPr>
        <w:t>Variance calculation when there is clustering in one treatment group only</w:t>
      </w:r>
      <w:r w:rsidRPr="00DF0789">
        <w:rPr>
          <w:lang w:val="en-US"/>
        </w:rPr>
        <w:t>. https://mikkelvembye.github.io/VIVECampbell/reference/vgt_smd_1armcluster.html</w:t>
      </w:r>
    </w:p>
    <w:p w14:paraId="2FF1F1AB" w14:textId="77777777" w:rsidR="00D25FC0" w:rsidRPr="00D25FC0" w:rsidRDefault="00D25FC0" w:rsidP="00D25FC0">
      <w:pPr>
        <w:pStyle w:val="Bibliography"/>
        <w:divId w:val="1321159839"/>
        <w:rPr>
          <w:lang w:val="da-DK"/>
        </w:rPr>
      </w:pPr>
      <w:r w:rsidRPr="00DF0789">
        <w:rPr>
          <w:lang w:val="en-US"/>
        </w:rPr>
        <w:t xml:space="preserve">Vembye, M. H. (2024b). </w:t>
      </w:r>
      <w:proofErr w:type="spellStart"/>
      <w:r w:rsidRPr="00DF0789">
        <w:rPr>
          <w:i/>
          <w:iCs/>
          <w:lang w:val="en-US"/>
        </w:rPr>
        <w:t>VIVECampbell</w:t>
      </w:r>
      <w:proofErr w:type="spellEnd"/>
      <w:r w:rsidRPr="00DF0789">
        <w:rPr>
          <w:i/>
          <w:iCs/>
          <w:lang w:val="en-US"/>
        </w:rPr>
        <w:t>: Functions for Campbell reviews in VIVE</w:t>
      </w:r>
      <w:r w:rsidRPr="00DF0789">
        <w:rPr>
          <w:lang w:val="en-US"/>
        </w:rPr>
        <w:t xml:space="preserve"> (No. 0.0.1). </w:t>
      </w:r>
      <w:r w:rsidRPr="00D25FC0">
        <w:rPr>
          <w:lang w:val="da-DK"/>
        </w:rPr>
        <w:t>GitHub.</w:t>
      </w:r>
    </w:p>
    <w:p w14:paraId="6FD0F367" w14:textId="77777777" w:rsidR="00D25FC0" w:rsidRPr="00DF0789" w:rsidRDefault="00D25FC0" w:rsidP="00D25FC0">
      <w:pPr>
        <w:pStyle w:val="Bibliography"/>
        <w:divId w:val="1321159839"/>
        <w:rPr>
          <w:lang w:val="en-US"/>
        </w:rPr>
      </w:pPr>
      <w:r w:rsidRPr="00D25FC0">
        <w:rPr>
          <w:lang w:val="da-DK"/>
        </w:rPr>
        <w:lastRenderedPageBreak/>
        <w:t xml:space="preserve">Vembye, M. H., Pustejovsky, J. E., &amp; Pigott, T. D. (2023). </w:t>
      </w:r>
      <w:r w:rsidRPr="00DF0789">
        <w:rPr>
          <w:lang w:val="en-US"/>
        </w:rPr>
        <w:t xml:space="preserve">Power approximations for overall average effects in meta-analysis with dependent effect sizes. </w:t>
      </w:r>
      <w:r w:rsidRPr="00DF0789">
        <w:rPr>
          <w:i/>
          <w:iCs/>
          <w:lang w:val="en-US"/>
        </w:rPr>
        <w:t>Journal of Educational and Behavioral Statistics</w:t>
      </w:r>
      <w:r w:rsidRPr="00DF0789">
        <w:rPr>
          <w:lang w:val="en-US"/>
        </w:rPr>
        <w:t xml:space="preserve">, </w:t>
      </w:r>
      <w:r w:rsidRPr="00DF0789">
        <w:rPr>
          <w:i/>
          <w:iCs/>
          <w:lang w:val="en-US"/>
        </w:rPr>
        <w:t>48</w:t>
      </w:r>
      <w:r w:rsidRPr="00DF0789">
        <w:rPr>
          <w:lang w:val="en-US"/>
        </w:rPr>
        <w:t>(1), 70–102. https://doi.org/10769986221127379</w:t>
      </w:r>
    </w:p>
    <w:p w14:paraId="3E169ECB" w14:textId="77777777" w:rsidR="00D25FC0" w:rsidRPr="00DF0789" w:rsidRDefault="00D25FC0" w:rsidP="00D25FC0">
      <w:pPr>
        <w:pStyle w:val="Bibliography"/>
        <w:divId w:val="1321159839"/>
        <w:rPr>
          <w:lang w:val="en-US"/>
        </w:rPr>
      </w:pPr>
      <w:r w:rsidRPr="00DF0789">
        <w:rPr>
          <w:lang w:val="en-US"/>
        </w:rPr>
        <w:t xml:space="preserve">Vembye, M. H., Pustejovsky, J. E., &amp; Pigott, T. D. (2024). Conducting power analysis for meta-analysis with dependent effect sizes: Common guidelines and an introduction to the POMADE R package. </w:t>
      </w:r>
      <w:r w:rsidRPr="00DF0789">
        <w:rPr>
          <w:i/>
          <w:iCs/>
          <w:lang w:val="en-US"/>
        </w:rPr>
        <w:t>Research Synthesis Methods</w:t>
      </w:r>
      <w:r w:rsidRPr="00DF0789">
        <w:rPr>
          <w:lang w:val="en-US"/>
        </w:rPr>
        <w:t xml:space="preserve">, </w:t>
      </w:r>
      <w:r w:rsidRPr="00DF0789">
        <w:rPr>
          <w:i/>
          <w:iCs/>
          <w:lang w:val="en-US"/>
        </w:rPr>
        <w:t>15</w:t>
      </w:r>
      <w:r w:rsidRPr="00DF0789">
        <w:rPr>
          <w:lang w:val="en-US"/>
        </w:rPr>
        <w:t>(6), 1214–1230. https://doi.org/10.1002/jrsm.1752</w:t>
      </w:r>
    </w:p>
    <w:p w14:paraId="0E1EAAD3" w14:textId="4FDE2903" w:rsidR="00D25FC0" w:rsidRPr="00D25FC0" w:rsidRDefault="00D25FC0" w:rsidP="00D25FC0">
      <w:pPr>
        <w:pStyle w:val="Bibliography"/>
        <w:divId w:val="1321159839"/>
        <w:rPr>
          <w:lang w:val="en-US"/>
        </w:rPr>
      </w:pPr>
      <w:r w:rsidRPr="00DF0789">
        <w:rPr>
          <w:lang w:val="en-US"/>
        </w:rPr>
        <w:t xml:space="preserve">Vembye, M. H., Weiss, F., &amp; Hamilton Bhat, B. (2024). The effects of co-teaching and related collaborative models of instruction on student achievement: A systematic review and meta-analysis. </w:t>
      </w:r>
      <w:r w:rsidRPr="00DF0789">
        <w:rPr>
          <w:i/>
          <w:iCs/>
          <w:lang w:val="en-US"/>
        </w:rPr>
        <w:t>Review of Educational Research</w:t>
      </w:r>
      <w:r w:rsidRPr="00DF0789">
        <w:rPr>
          <w:lang w:val="en-US"/>
        </w:rPr>
        <w:t xml:space="preserve">, </w:t>
      </w:r>
      <w:r w:rsidRPr="00DF0789">
        <w:rPr>
          <w:i/>
          <w:iCs/>
          <w:lang w:val="en-US"/>
        </w:rPr>
        <w:t>94</w:t>
      </w:r>
      <w:r w:rsidRPr="00DF0789">
        <w:rPr>
          <w:lang w:val="en-US"/>
        </w:rPr>
        <w:t>(3), 376–422. https://doi.org/10.3102/00346543231186588</w:t>
      </w:r>
    </w:p>
    <w:p w14:paraId="4AB6A7B8"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5). Bias and efficiency of meta-analytic variance estimators in the random-effects model. </w:t>
      </w:r>
      <w:r w:rsidRPr="00DF0789">
        <w:rPr>
          <w:i/>
          <w:iCs/>
          <w:lang w:val="en-US"/>
        </w:rPr>
        <w:t>Journal of Educational and Behavioral Statistics</w:t>
      </w:r>
      <w:r w:rsidRPr="00DF0789">
        <w:rPr>
          <w:lang w:val="en-US"/>
        </w:rPr>
        <w:t xml:space="preserve">, </w:t>
      </w:r>
      <w:r w:rsidRPr="00DF0789">
        <w:rPr>
          <w:i/>
          <w:iCs/>
          <w:lang w:val="en-US"/>
        </w:rPr>
        <w:t>30</w:t>
      </w:r>
      <w:r w:rsidRPr="00DF0789">
        <w:rPr>
          <w:lang w:val="en-US"/>
        </w:rPr>
        <w:t>(3), 261–293. https://doi.org/10.3102/10769986030003261</w:t>
      </w:r>
    </w:p>
    <w:p w14:paraId="5C4D2205"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7). Accounting for heterogeneity via random-effects models and moderator analyses in meta-analysis. </w:t>
      </w:r>
      <w:proofErr w:type="spellStart"/>
      <w:r w:rsidRPr="00DF0789">
        <w:rPr>
          <w:i/>
          <w:iCs/>
          <w:lang w:val="en-US"/>
        </w:rPr>
        <w:t>Zeitschrift</w:t>
      </w:r>
      <w:proofErr w:type="spellEnd"/>
      <w:r w:rsidRPr="00DF0789">
        <w:rPr>
          <w:i/>
          <w:iCs/>
          <w:lang w:val="en-US"/>
        </w:rPr>
        <w:t xml:space="preserve"> Für </w:t>
      </w:r>
      <w:proofErr w:type="spellStart"/>
      <w:r w:rsidRPr="00DF0789">
        <w:rPr>
          <w:i/>
          <w:iCs/>
          <w:lang w:val="en-US"/>
        </w:rPr>
        <w:t>Psychologie</w:t>
      </w:r>
      <w:proofErr w:type="spellEnd"/>
      <w:r w:rsidRPr="00DF0789">
        <w:rPr>
          <w:i/>
          <w:iCs/>
          <w:lang w:val="en-US"/>
        </w:rPr>
        <w:t>/Journal of Psychology</w:t>
      </w:r>
      <w:r w:rsidRPr="00DF0789">
        <w:rPr>
          <w:lang w:val="en-US"/>
        </w:rPr>
        <w:t xml:space="preserve">, </w:t>
      </w:r>
      <w:r w:rsidRPr="00DF0789">
        <w:rPr>
          <w:i/>
          <w:iCs/>
          <w:lang w:val="en-US"/>
        </w:rPr>
        <w:t>215</w:t>
      </w:r>
      <w:r w:rsidRPr="00DF0789">
        <w:rPr>
          <w:lang w:val="en-US"/>
        </w:rPr>
        <w:t>(2), 104–121.</w:t>
      </w:r>
    </w:p>
    <w:p w14:paraId="161F1467"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10). Conducting meta-analyses in R with the </w:t>
      </w:r>
      <w:proofErr w:type="spellStart"/>
      <w:r w:rsidRPr="00DF0789">
        <w:rPr>
          <w:lang w:val="en-US"/>
        </w:rPr>
        <w:t>metafor</w:t>
      </w:r>
      <w:proofErr w:type="spellEnd"/>
      <w:r w:rsidRPr="00DF0789">
        <w:rPr>
          <w:lang w:val="en-US"/>
        </w:rPr>
        <w:t xml:space="preserve"> package. </w:t>
      </w:r>
      <w:r w:rsidRPr="00DF0789">
        <w:rPr>
          <w:i/>
          <w:iCs/>
          <w:lang w:val="en-US"/>
        </w:rPr>
        <w:t>Journal of Statistical Software</w:t>
      </w:r>
      <w:r w:rsidRPr="00DF0789">
        <w:rPr>
          <w:lang w:val="en-US"/>
        </w:rPr>
        <w:t xml:space="preserve">, </w:t>
      </w:r>
      <w:r w:rsidRPr="00DF0789">
        <w:rPr>
          <w:i/>
          <w:iCs/>
          <w:lang w:val="en-US"/>
        </w:rPr>
        <w:t>36</w:t>
      </w:r>
      <w:r w:rsidRPr="00DF0789">
        <w:rPr>
          <w:lang w:val="en-US"/>
        </w:rPr>
        <w:t>(3), 1–48. https://doi.org/10.18637/jss.v036.i03</w:t>
      </w:r>
    </w:p>
    <w:p w14:paraId="415E6D30"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1). </w:t>
      </w:r>
      <w:r w:rsidRPr="00DF0789">
        <w:rPr>
          <w:i/>
          <w:iCs/>
          <w:lang w:val="en-US"/>
        </w:rPr>
        <w:t>I2 for Multilevel and Multivariate Models</w:t>
      </w:r>
      <w:r w:rsidRPr="00DF0789">
        <w:rPr>
          <w:lang w:val="en-US"/>
        </w:rPr>
        <w:t>. https://www.metafor-project.org/doku.php/tips:i2_multilevel_multivariate</w:t>
      </w:r>
    </w:p>
    <w:p w14:paraId="0775BBEA" w14:textId="34FDD638" w:rsidR="00C1128D" w:rsidRPr="00C1128D" w:rsidRDefault="00C1128D" w:rsidP="00C1128D">
      <w:pPr>
        <w:pStyle w:val="Bibliography"/>
        <w:divId w:val="1321159839"/>
        <w:rPr>
          <w:lang w:val="en-US"/>
        </w:rPr>
      </w:pPr>
      <w:proofErr w:type="spellStart"/>
      <w:r w:rsidRPr="00DF0789">
        <w:rPr>
          <w:lang w:val="en-US"/>
        </w:rPr>
        <w:lastRenderedPageBreak/>
        <w:t>Viechtbauer</w:t>
      </w:r>
      <w:proofErr w:type="spellEnd"/>
      <w:r w:rsidRPr="00DF0789">
        <w:rPr>
          <w:lang w:val="en-US"/>
        </w:rPr>
        <w:t xml:space="preserve">, W. (2025). </w:t>
      </w:r>
      <w:r w:rsidRPr="00DF0789">
        <w:rPr>
          <w:i/>
          <w:iCs/>
          <w:lang w:val="en-US"/>
        </w:rPr>
        <w:t>Construct or approximate the variance-covariance matrix of dependent effect sizes or outcomes</w:t>
      </w:r>
      <w:r w:rsidRPr="00DF0789">
        <w:rPr>
          <w:lang w:val="en-US"/>
        </w:rPr>
        <w:t xml:space="preserve">. </w:t>
      </w:r>
      <w:proofErr w:type="spellStart"/>
      <w:r w:rsidRPr="00DF0789">
        <w:rPr>
          <w:lang w:val="en-US"/>
        </w:rPr>
        <w:t>Metafor</w:t>
      </w:r>
      <w:proofErr w:type="spellEnd"/>
      <w:r w:rsidRPr="00DF0789">
        <w:rPr>
          <w:lang w:val="en-US"/>
        </w:rPr>
        <w:t>: A Meta-Analysis Package for R. https://wviechtb.github.io/metafor/reference/vcalc.html</w:t>
      </w:r>
    </w:p>
    <w:p w14:paraId="68816A97" w14:textId="3B7EB86B" w:rsidR="00D403A7" w:rsidRDefault="00D403A7" w:rsidP="00876280">
      <w:pPr>
        <w:widowControl w:val="0"/>
        <w:autoSpaceDE w:val="0"/>
        <w:autoSpaceDN w:val="0"/>
        <w:adjustRightInd w:val="0"/>
        <w:spacing w:line="480" w:lineRule="auto"/>
        <w:ind w:left="480" w:hanging="480"/>
        <w:divId w:val="1321159839"/>
        <w:rPr>
          <w:noProof/>
        </w:rPr>
      </w:pPr>
      <w:r w:rsidRPr="00D403A7">
        <w:rPr>
          <w:noProof/>
        </w:rPr>
        <w:t>Wahlbeck, K., Westman, J., Nordentoft, M., Gissler, M., &amp; Laursen, T. M. (2011). Outcomes of Nordic mental health systems: Life expectancy of patients with mental disorders. </w:t>
      </w:r>
      <w:r w:rsidRPr="00D403A7">
        <w:rPr>
          <w:i/>
          <w:iCs/>
          <w:noProof/>
        </w:rPr>
        <w:t>The British Journal of Psychiatry</w:t>
      </w:r>
      <w:r w:rsidRPr="00D403A7">
        <w:rPr>
          <w:noProof/>
        </w:rPr>
        <w:t>, </w:t>
      </w:r>
      <w:r w:rsidRPr="00D403A7">
        <w:rPr>
          <w:b/>
          <w:bCs/>
          <w:noProof/>
        </w:rPr>
        <w:t>199</w:t>
      </w:r>
      <w:r w:rsidRPr="00D403A7">
        <w:rPr>
          <w:noProof/>
        </w:rPr>
        <w:t>(6), 453–458.</w:t>
      </w:r>
    </w:p>
    <w:p w14:paraId="4CEC9496" w14:textId="77777777" w:rsidR="00C1128D" w:rsidRPr="00DF0789" w:rsidRDefault="00C1128D" w:rsidP="00C1128D">
      <w:pPr>
        <w:pStyle w:val="Bibliography"/>
        <w:divId w:val="1321159839"/>
        <w:rPr>
          <w:lang w:val="en-US"/>
        </w:rPr>
      </w:pPr>
      <w:r w:rsidRPr="00DF0789">
        <w:rPr>
          <w:lang w:val="en-US"/>
        </w:rPr>
        <w:t xml:space="preserve">Wei, Y., &amp; Higgins, J. P. T. (2013). Estimating within‐study covariances in multivariate meta‐analysis with multiple outcomes. </w:t>
      </w:r>
      <w:r w:rsidRPr="00DF0789">
        <w:rPr>
          <w:i/>
          <w:iCs/>
          <w:lang w:val="en-US"/>
        </w:rPr>
        <w:t>Statistics in Medicine</w:t>
      </w:r>
      <w:r w:rsidRPr="00DF0789">
        <w:rPr>
          <w:lang w:val="en-US"/>
        </w:rPr>
        <w:t xml:space="preserve">, </w:t>
      </w:r>
      <w:r w:rsidRPr="00DF0789">
        <w:rPr>
          <w:i/>
          <w:iCs/>
          <w:lang w:val="en-US"/>
        </w:rPr>
        <w:t>32</w:t>
      </w:r>
      <w:r w:rsidRPr="00DF0789">
        <w:rPr>
          <w:lang w:val="en-US"/>
        </w:rPr>
        <w:t>(7), 1191–1205. https://doi.org/10.1002/sim.5679</w:t>
      </w:r>
    </w:p>
    <w:p w14:paraId="74F562D4" w14:textId="3D4C3848" w:rsidR="00C1128D" w:rsidRDefault="00C1128D" w:rsidP="00C1128D">
      <w:pPr>
        <w:pStyle w:val="Bibliography"/>
        <w:divId w:val="1321159839"/>
        <w:rPr>
          <w:lang w:val="en-US"/>
        </w:rPr>
      </w:pPr>
      <w:r w:rsidRPr="00DF0789">
        <w:rPr>
          <w:lang w:val="en-US"/>
        </w:rPr>
        <w:t xml:space="preserve">Weiss, M. J., Lockwood, J. R., &amp; McCaffrey, D. F. (2016). Estimating the Standard Error of the Impact Estimator in Individually Randomized Trials </w:t>
      </w:r>
      <w:proofErr w:type="gramStart"/>
      <w:r w:rsidRPr="00DF0789">
        <w:rPr>
          <w:lang w:val="en-US"/>
        </w:rPr>
        <w:t>With</w:t>
      </w:r>
      <w:proofErr w:type="gramEnd"/>
      <w:r w:rsidRPr="00DF0789">
        <w:rPr>
          <w:lang w:val="en-US"/>
        </w:rPr>
        <w:t xml:space="preserve"> Clustering. </w:t>
      </w:r>
      <w:r w:rsidRPr="00DF0789">
        <w:rPr>
          <w:i/>
          <w:iCs/>
          <w:lang w:val="en-US"/>
        </w:rPr>
        <w:t>Journal of Research on Educational Effectiveness</w:t>
      </w:r>
      <w:r w:rsidRPr="00DF0789">
        <w:rPr>
          <w:lang w:val="en-US"/>
        </w:rPr>
        <w:t xml:space="preserve">, </w:t>
      </w:r>
      <w:r w:rsidRPr="00DF0789">
        <w:rPr>
          <w:i/>
          <w:iCs/>
          <w:lang w:val="en-US"/>
        </w:rPr>
        <w:t>9</w:t>
      </w:r>
      <w:r w:rsidRPr="00DF0789">
        <w:rPr>
          <w:lang w:val="en-US"/>
        </w:rPr>
        <w:t xml:space="preserve">(3), 421–444. </w:t>
      </w:r>
      <w:hyperlink r:id="rId110" w:history="1">
        <w:r w:rsidRPr="00BA3031">
          <w:rPr>
            <w:rStyle w:val="Hyperlink"/>
            <w:lang w:val="en-US"/>
          </w:rPr>
          <w:t>https://doi.org/10.1080/19345747.2015.1086911</w:t>
        </w:r>
      </w:hyperlink>
    </w:p>
    <w:p w14:paraId="66DC5DB9" w14:textId="77777777" w:rsidR="00C1128D" w:rsidRPr="00DF0789" w:rsidRDefault="00C1128D" w:rsidP="00C1128D">
      <w:pPr>
        <w:pStyle w:val="Bibliography"/>
        <w:divId w:val="1321159839"/>
        <w:rPr>
          <w:lang w:val="en-US"/>
        </w:rPr>
      </w:pPr>
      <w:r w:rsidRPr="00DF0789">
        <w:rPr>
          <w:lang w:val="en-US"/>
        </w:rPr>
        <w:t xml:space="preserve">Wickham, H. (2016). </w:t>
      </w:r>
      <w:r w:rsidRPr="00DF0789">
        <w:rPr>
          <w:i/>
          <w:iCs/>
          <w:lang w:val="en-US"/>
        </w:rPr>
        <w:t>ggplot2: Elegant graphics for data analysis</w:t>
      </w:r>
      <w:r w:rsidRPr="00DF0789">
        <w:rPr>
          <w:lang w:val="en-US"/>
        </w:rPr>
        <w:t>. https://cran.r-project.org/web/packages/ggplot2/index.html</w:t>
      </w:r>
    </w:p>
    <w:p w14:paraId="4413F6B7" w14:textId="1CE61B79" w:rsidR="00C1128D" w:rsidRPr="009322FE" w:rsidRDefault="00C1128D" w:rsidP="009322FE">
      <w:pPr>
        <w:pStyle w:val="Bibliography"/>
        <w:divId w:val="1321159839"/>
        <w:rPr>
          <w:lang w:val="en-US"/>
        </w:rPr>
      </w:pPr>
      <w:r w:rsidRPr="00DF0789">
        <w:rPr>
          <w:lang w:val="en-US"/>
        </w:rPr>
        <w:t xml:space="preserve">Wickham, H., </w:t>
      </w:r>
      <w:proofErr w:type="spellStart"/>
      <w:r w:rsidRPr="00DF0789">
        <w:rPr>
          <w:lang w:val="en-US"/>
        </w:rPr>
        <w:t>Averick</w:t>
      </w:r>
      <w:proofErr w:type="spellEnd"/>
      <w:r w:rsidRPr="00DF0789">
        <w:rPr>
          <w:lang w:val="en-US"/>
        </w:rPr>
        <w:t xml:space="preserve">, M., Bryan, J., Chang, W., McGowan, L. D., François, R., </w:t>
      </w:r>
      <w:proofErr w:type="spellStart"/>
      <w:r w:rsidRPr="00DF0789">
        <w:rPr>
          <w:lang w:val="en-US"/>
        </w:rPr>
        <w:t>Grolemund</w:t>
      </w:r>
      <w:proofErr w:type="spellEnd"/>
      <w:r w:rsidRPr="00DF0789">
        <w:rPr>
          <w:lang w:val="en-US"/>
        </w:rPr>
        <w:t xml:space="preserve">, G., Hayes, A., Henry, L., &amp; Hester, J. (2019). Welcome to the </w:t>
      </w:r>
      <w:proofErr w:type="spellStart"/>
      <w:r w:rsidRPr="00DF0789">
        <w:rPr>
          <w:lang w:val="en-US"/>
        </w:rPr>
        <w:t>Tidyverse</w:t>
      </w:r>
      <w:proofErr w:type="spellEnd"/>
      <w:r w:rsidRPr="00DF0789">
        <w:rPr>
          <w:lang w:val="en-US"/>
        </w:rPr>
        <w:t xml:space="preserve">. </w:t>
      </w:r>
      <w:r w:rsidRPr="00DF0789">
        <w:rPr>
          <w:i/>
          <w:iCs/>
          <w:lang w:val="en-US"/>
        </w:rPr>
        <w:t xml:space="preserve">Journal of </w:t>
      </w:r>
      <w:proofErr w:type="gramStart"/>
      <w:r w:rsidRPr="00DF0789">
        <w:rPr>
          <w:i/>
          <w:iCs/>
          <w:lang w:val="en-US"/>
        </w:rPr>
        <w:t>Open Source</w:t>
      </w:r>
      <w:proofErr w:type="gramEnd"/>
      <w:r w:rsidRPr="00DF0789">
        <w:rPr>
          <w:i/>
          <w:iCs/>
          <w:lang w:val="en-US"/>
        </w:rPr>
        <w:t xml:space="preserve"> Software</w:t>
      </w:r>
      <w:r w:rsidRPr="00DF0789">
        <w:rPr>
          <w:lang w:val="en-US"/>
        </w:rPr>
        <w:t xml:space="preserve">, </w:t>
      </w:r>
      <w:r w:rsidRPr="00DF0789">
        <w:rPr>
          <w:i/>
          <w:iCs/>
          <w:lang w:val="en-US"/>
        </w:rPr>
        <w:t>4</w:t>
      </w:r>
      <w:r w:rsidRPr="00DF0789">
        <w:rPr>
          <w:lang w:val="en-US"/>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6CF45C62"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Wilson, D. B. (2016). </w:t>
      </w:r>
      <w:r w:rsidRPr="005E3353">
        <w:rPr>
          <w:i/>
          <w:iCs/>
          <w:noProof/>
        </w:rPr>
        <w:t>Formulas used by the “Practical Meta-Analysis Effect Size Calculator.”</w:t>
      </w:r>
      <w:r w:rsidRPr="005E3353">
        <w:rPr>
          <w:noProof/>
        </w:rPr>
        <w:t xml:space="preserve"> </w:t>
      </w:r>
      <w:hyperlink r:id="rId111" w:history="1">
        <w:r w:rsidR="00C1128D" w:rsidRPr="00BA3031">
          <w:rPr>
            <w:rStyle w:val="Hyperlink"/>
            <w:noProof/>
          </w:rPr>
          <w:t>https://mason.gmu.edu/~dwilsonb/downloads/esformulas.pdf</w:t>
        </w:r>
      </w:hyperlink>
    </w:p>
    <w:p w14:paraId="2C739727" w14:textId="77777777" w:rsidR="00C1128D" w:rsidRPr="00DF0789" w:rsidRDefault="00C1128D" w:rsidP="00C1128D">
      <w:pPr>
        <w:pStyle w:val="Bibliography"/>
        <w:divId w:val="1321159839"/>
        <w:rPr>
          <w:lang w:val="en-US"/>
        </w:rPr>
      </w:pPr>
      <w:r w:rsidRPr="00DF0789">
        <w:rPr>
          <w:lang w:val="en-US"/>
        </w:rPr>
        <w:t xml:space="preserve">Wu, W., Duan, J., Reed, W. R., &amp; Tipton, E. (2025). </w:t>
      </w:r>
      <w:r w:rsidRPr="00DF0789">
        <w:rPr>
          <w:i/>
          <w:iCs/>
          <w:lang w:val="en-US"/>
        </w:rPr>
        <w:t>What Can We Learn From 1000 Meta-Analyses Across 10 Different Disciplines?</w:t>
      </w:r>
      <w:r w:rsidRPr="00DF0789">
        <w:rPr>
          <w:lang w:val="en-US"/>
        </w:rPr>
        <w:t xml:space="preserve"> University of Canterbury. https://ideas.repec.org/p/cbt/econwp/25-07.html</w:t>
      </w:r>
    </w:p>
    <w:p w14:paraId="03F82A60" w14:textId="42B8ABC7" w:rsidR="00C1128D" w:rsidRPr="00C1128D" w:rsidRDefault="00C1128D" w:rsidP="009322FE">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xml:space="preserve">. Institute of Education Sciences. </w:t>
      </w:r>
      <w:hyperlink r:id="rId112" w:history="1">
        <w:r w:rsidRPr="00BA3031">
          <w:rPr>
            <w:rStyle w:val="Hyperlink"/>
            <w:noProof/>
          </w:rPr>
          <w:t>https://ies.ed.gov/ncee/wwc/Docs/referenceresources/WWC-41-Supplement-508_09212020.pdf</w:t>
        </w:r>
      </w:hyperlink>
    </w:p>
    <w:p w14:paraId="01F1987D" w14:textId="253E18CA" w:rsidR="00C1128D" w:rsidRPr="005E3353" w:rsidRDefault="00C1128D" w:rsidP="00C1128D">
      <w:pPr>
        <w:pStyle w:val="Bibliography"/>
        <w:divId w:val="1321159839"/>
      </w:pPr>
      <w:r w:rsidRPr="00DF0789">
        <w:rPr>
          <w:lang w:val="en-US"/>
        </w:rPr>
        <w:t xml:space="preserve">WWC. (2022). </w:t>
      </w:r>
      <w:r w:rsidRPr="00DF0789">
        <w:rPr>
          <w:i/>
          <w:iCs/>
          <w:lang w:val="en-US"/>
        </w:rPr>
        <w:t>WWC procedures and standards handbook</w:t>
      </w:r>
      <w:r w:rsidRPr="00DF0789">
        <w:rPr>
          <w:lang w:val="en-US"/>
        </w:rPr>
        <w:t xml:space="preserve"> (5.0). </w:t>
      </w:r>
      <w:r>
        <w:t>Institute of Education Sciences.</w:t>
      </w:r>
    </w:p>
    <w:p w14:paraId="1F203CAD" w14:textId="1EA1D869" w:rsidR="00D56615" w:rsidRPr="005E3353" w:rsidRDefault="00D56615" w:rsidP="00876280">
      <w:pPr>
        <w:widowControl w:val="0"/>
        <w:autoSpaceDE w:val="0"/>
        <w:autoSpaceDN w:val="0"/>
        <w:adjustRightInd w:val="0"/>
        <w:spacing w:line="480" w:lineRule="auto"/>
        <w:ind w:left="480" w:hanging="480"/>
        <w:divId w:val="1321159839"/>
        <w:rPr>
          <w:noProof/>
        </w:rPr>
      </w:pPr>
      <w:r w:rsidRPr="00D56615">
        <w:rPr>
          <w:noProof/>
        </w:rPr>
        <w:t>Ziguras, S. J., &amp; Stuart, G. W. (2000). A meta-analysis of the effectiveness of mental health case management over 20 years. </w:t>
      </w:r>
      <w:r w:rsidRPr="00D56615">
        <w:rPr>
          <w:i/>
          <w:iCs/>
          <w:noProof/>
        </w:rPr>
        <w:t>Psychiatric services</w:t>
      </w:r>
      <w:r w:rsidRPr="00D56615">
        <w:rPr>
          <w:noProof/>
        </w:rPr>
        <w:t>, </w:t>
      </w:r>
      <w:r w:rsidRPr="00D56615">
        <w:rPr>
          <w:i/>
          <w:iCs/>
          <w:noProof/>
        </w:rPr>
        <w:t>51</w:t>
      </w:r>
      <w:r w:rsidRPr="00D56615">
        <w:rPr>
          <w:noProof/>
        </w:rPr>
        <w:t>(11), 1410-1421.</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95" w:name="OTHER_VERSIONS_REFERENCES"/>
      <w:bookmarkStart w:id="96" w:name="ANALYSES_AND_DATA"/>
      <w:bookmarkStart w:id="97" w:name="FIGURES"/>
      <w:bookmarkEnd w:id="95"/>
      <w:bookmarkEnd w:id="96"/>
      <w:bookmarkEnd w:id="97"/>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113"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003B7962" w14:textId="7F85A672"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114"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98" w:name="SOURCES_OF_SUPPORT"/>
      <w:bookmarkEnd w:id="98"/>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howingPlcHdr/>
      </w:sdtPr>
      <w:sdtContent>
        <w:p w14:paraId="1A5F711A" w14:textId="03921F35" w:rsidR="00AF323D" w:rsidRPr="00AF0241" w:rsidRDefault="00AF323D" w:rsidP="00AF323D">
          <w:pPr>
            <w:pStyle w:val="NormalWeb"/>
            <w:divId w:val="1979913900"/>
            <w:rPr>
              <w:color w:val="0066CC"/>
              <w:sz w:val="27"/>
              <w:szCs w:val="27"/>
            </w:rPr>
          </w:pPr>
          <w:r w:rsidRPr="00AF0241">
            <w:rPr>
              <w:rStyle w:val="PlaceholderText"/>
            </w:rPr>
            <w:t>Click or tap here to enter text.</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99" w:name="FEEDBACK" w:displacedByCustomXml="next"/>
    <w:bookmarkEnd w:id="99" w:displacedByCustomXml="next"/>
    <w:bookmarkStart w:id="100" w:name="APPENDICES" w:displacedByCustomXml="next"/>
    <w:bookmarkEnd w:id="100" w:displacedByCustomXml="next"/>
    <w:sdt>
      <w:sdtPr>
        <w:rPr>
          <w:color w:val="0066CC"/>
          <w:sz w:val="27"/>
          <w:szCs w:val="27"/>
        </w:rPr>
        <w:id w:val="-940291114"/>
        <w:placeholder>
          <w:docPart w:val="2B2C6344860B401BA48624B4FE2096F7"/>
        </w:placeholder>
        <w:showingPlcHdr/>
      </w:sdtPr>
      <w:sdtContent>
        <w:p w14:paraId="68920FAB" w14:textId="1EE4039B" w:rsidR="00AF323D" w:rsidRPr="00AF0241" w:rsidRDefault="00AF323D" w:rsidP="00AF323D">
          <w:pPr>
            <w:pStyle w:val="NormalWeb"/>
            <w:divId w:val="970094519"/>
            <w:rPr>
              <w:color w:val="0066CC"/>
              <w:sz w:val="27"/>
              <w:szCs w:val="27"/>
            </w:rPr>
          </w:pPr>
          <w:r w:rsidRPr="00AF0241">
            <w:rPr>
              <w:rStyle w:val="PlaceholderText"/>
            </w:rPr>
            <w:t>Click or tap here to enter text.</w:t>
          </w:r>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lastRenderedPageBreak/>
        <w:t>Appendices</w:t>
      </w:r>
      <w:r w:rsidR="00424D25" w:rsidRPr="00AF0241">
        <w:rPr>
          <w:rFonts w:eastAsia="Times New Roman"/>
        </w:rPr>
        <w:t xml:space="preserve"> should be submitted as </w:t>
      </w:r>
      <w:hyperlink r:id="rId115"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1" w:author="Mikkel Helding Vembye" w:date="2025-04-29T09:44:00Z" w:initials="MHV">
    <w:p w14:paraId="56C2022B" w14:textId="00CC8921" w:rsidR="00876280" w:rsidRDefault="00876280">
      <w:pPr>
        <w:pStyle w:val="CommentText"/>
      </w:pPr>
      <w:r>
        <w:rPr>
          <w:rStyle w:val="CommentReference"/>
        </w:rPr>
        <w:annotationRef/>
      </w:r>
      <w:r>
        <w:t>All titler skal være med små bogsta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C202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C2022B" w16cid:durableId="2BBB1E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9CFA3" w14:textId="77777777" w:rsidR="000B0D8D" w:rsidRDefault="000B0D8D" w:rsidP="0082078E">
      <w:r>
        <w:separator/>
      </w:r>
    </w:p>
  </w:endnote>
  <w:endnote w:type="continuationSeparator" w:id="0">
    <w:p w14:paraId="0D698A78" w14:textId="77777777" w:rsidR="000B0D8D" w:rsidRDefault="000B0D8D"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1A0F8" w14:textId="77777777" w:rsidR="000B0D8D" w:rsidRDefault="000B0D8D" w:rsidP="0082078E">
      <w:r>
        <w:separator/>
      </w:r>
    </w:p>
  </w:footnote>
  <w:footnote w:type="continuationSeparator" w:id="0">
    <w:p w14:paraId="598465CC" w14:textId="77777777" w:rsidR="000B0D8D" w:rsidRDefault="000B0D8D" w:rsidP="0082078E">
      <w:r>
        <w:continuationSeparator/>
      </w:r>
    </w:p>
  </w:footnote>
  <w:footnote w:id="1">
    <w:p w14:paraId="7DF6DA1E" w14:textId="27251BD0" w:rsidR="00D84F52" w:rsidRPr="0074415E" w:rsidRDefault="00D84F52" w:rsidP="00851E79">
      <w:pPr>
        <w:pStyle w:val="FootnoteText"/>
        <w:jc w:val="both"/>
        <w:rPr>
          <w:lang w:val="en-US"/>
        </w:rPr>
      </w:pPr>
      <w:r>
        <w:rPr>
          <w:rStyle w:val="FootnoteReference"/>
        </w:rPr>
        <w:footnoteRef/>
      </w:r>
      <w:r>
        <w:t xml:space="preserve"> </w:t>
      </w:r>
      <w:r>
        <w:rPr>
          <w:lang w:val="en-US"/>
        </w:rPr>
        <w:t xml:space="preserve">Within-study variability can be </w:t>
      </w:r>
      <w:r w:rsidR="00851E79">
        <w:rPr>
          <w:lang w:val="en-US"/>
        </w:rPr>
        <w:t>artificially</w:t>
      </w:r>
      <w:r>
        <w:rPr>
          <w:lang w:val="en-US"/>
        </w:rPr>
        <w:t xml:space="preserve"> inflated when small sample studies report large </w:t>
      </w:r>
      <w:r w:rsidR="00851E79">
        <w:rPr>
          <w:lang w:val="en-US"/>
        </w:rPr>
        <w:t>amounts</w:t>
      </w:r>
      <w:r>
        <w:rPr>
          <w:lang w:val="en-US"/>
        </w:rPr>
        <w:t xml:space="preserve"> of effect sizes, as sample error in this case can make the </w:t>
      </w:r>
      <w:r w:rsidR="00851E79">
        <w:rPr>
          <w:lang w:val="en-US"/>
        </w:rPr>
        <w:t>variability</w:t>
      </w:r>
      <w:r>
        <w:rPr>
          <w:lang w:val="en-US"/>
        </w:rPr>
        <w:t xml:space="preserve"> look more extreme </w:t>
      </w:r>
      <w:r w:rsidR="00851E79">
        <w:rPr>
          <w:lang w:val="en-US"/>
        </w:rPr>
        <w:t>than</w:t>
      </w:r>
      <w:r>
        <w:rPr>
          <w:lang w:val="en-US"/>
        </w:rPr>
        <w:t xml:space="preserve"> it truly is (see Vembye, Pustejovsky et al., 2024)</w:t>
      </w:r>
    </w:p>
  </w:footnote>
  <w:footnote w:id="2">
    <w:p w14:paraId="709C290E" w14:textId="5ED533F6" w:rsidR="00B53BA5" w:rsidRPr="00C8246B" w:rsidRDefault="00B53BA5" w:rsidP="00851E79">
      <w:pPr>
        <w:pStyle w:val="FootnoteText"/>
        <w:jc w:val="both"/>
        <w:rPr>
          <w:lang w:val="en-US"/>
        </w:rPr>
      </w:pPr>
      <w:r w:rsidRPr="0079737E">
        <w:rPr>
          <w:rStyle w:val="FootnoteReference"/>
        </w:rPr>
        <w:footnoteRef/>
      </w:r>
      <w:r w:rsidRPr="00851E79">
        <w:rPr>
          <w:lang w:val="da-DK"/>
        </w:rPr>
        <w:t xml:space="preserve"> van Gestel-Timmermans et al. </w:t>
      </w:r>
      <w:r w:rsidR="00A31DF6" w:rsidRPr="00F164DB">
        <w:rPr>
          <w:lang w:val="en-US"/>
        </w:rPr>
        <w:t>(</w:t>
      </w:r>
      <w:r w:rsidRPr="00F164DB">
        <w:rPr>
          <w:lang w:val="en-US"/>
        </w:rPr>
        <w:t>2012</w:t>
      </w:r>
      <w:r w:rsidR="00A31DF6" w:rsidRPr="00F164DB">
        <w:rPr>
          <w:lang w:val="en-US"/>
        </w:rPr>
        <w:t xml:space="preserve">) and </w:t>
      </w:r>
      <w:r w:rsidR="00144EBE" w:rsidRPr="00F164DB">
        <w:rPr>
          <w:lang w:val="en-US"/>
        </w:rPr>
        <w:t xml:space="preserve">Crawford et al. </w:t>
      </w:r>
      <w:r w:rsidR="00A31DF6" w:rsidRPr="00F164DB">
        <w:rPr>
          <w:lang w:val="en-US"/>
        </w:rPr>
        <w:t>(</w:t>
      </w:r>
      <w:r w:rsidR="00144EBE" w:rsidRPr="00F164DB">
        <w:rPr>
          <w:lang w:val="en-US"/>
        </w:rPr>
        <w:t>2012</w:t>
      </w:r>
      <w:r w:rsidR="00A31DF6" w:rsidRPr="00F164DB">
        <w:rPr>
          <w:lang w:val="en-US"/>
        </w:rPr>
        <w:t>)</w:t>
      </w:r>
      <w:r w:rsidRPr="00F164DB">
        <w:rPr>
          <w:lang w:val="en-US"/>
        </w:rPr>
        <w:t xml:space="preserve"> accounted for the multi-level structure of their data</w:t>
      </w:r>
      <w:r w:rsidR="00851E79">
        <w:rPr>
          <w:lang w:val="en-US"/>
        </w:rPr>
        <w:t>,</w:t>
      </w:r>
      <w:r w:rsidRPr="00F164DB">
        <w:rPr>
          <w:lang w:val="en-US"/>
        </w:rPr>
        <w:t xml:space="preserve"> but </w:t>
      </w:r>
      <w:r w:rsidR="00144EBE" w:rsidRPr="00F164DB">
        <w:rPr>
          <w:lang w:val="en-US"/>
        </w:rPr>
        <w:t xml:space="preserve">we were not capable/unsure </w:t>
      </w:r>
      <w:r w:rsidR="00851E79">
        <w:rPr>
          <w:lang w:val="en-US"/>
        </w:rPr>
        <w:t>of</w:t>
      </w:r>
      <w:r w:rsidR="00144EBE" w:rsidRPr="00F164DB">
        <w:rPr>
          <w:lang w:val="en-US"/>
        </w:rPr>
        <w:t xml:space="preserve"> how to calculate effect size from the reported model results</w:t>
      </w:r>
      <w:r w:rsidRPr="00F164DB">
        <w:rPr>
          <w:lang w:val="en-US"/>
        </w:rPr>
        <w:t xml:space="preserve">. </w:t>
      </w:r>
    </w:p>
  </w:footnote>
  <w:footnote w:id="3">
    <w:p w14:paraId="6AFE389C" w14:textId="0FB9E34B" w:rsidR="003A44F9" w:rsidRPr="00F164DB" w:rsidRDefault="003A44F9" w:rsidP="00851E79">
      <w:pPr>
        <w:pStyle w:val="FootnoteText"/>
        <w:jc w:val="both"/>
        <w:rPr>
          <w:sz w:val="24"/>
          <w:lang w:val="en-US"/>
        </w:rPr>
      </w:pPr>
      <w:r w:rsidRPr="0079737E">
        <w:rPr>
          <w:rStyle w:val="FootnoteReference"/>
        </w:rPr>
        <w:footnoteRef/>
      </w:r>
      <w:r>
        <w:t xml:space="preserve"> For this matter, we consulted </w:t>
      </w:r>
      <w:r w:rsidRPr="00F164DB">
        <w:rPr>
          <w:lang w:val="en-US"/>
        </w:rPr>
        <w:t>Larry Hedges</w:t>
      </w:r>
      <w:r w:rsidR="00851E79">
        <w:rPr>
          <w:lang w:val="en-US"/>
        </w:rPr>
        <w:t>,</w:t>
      </w:r>
      <w:r w:rsidRPr="00F164DB">
        <w:rPr>
          <w:lang w:val="en-US"/>
        </w:rPr>
        <w:t xml:space="preserve"> who confirmed the </w:t>
      </w:r>
      <w:r w:rsidR="00851E79">
        <w:rPr>
          <w:lang w:val="en-US"/>
        </w:rPr>
        <w:t>appropriateness</w:t>
      </w:r>
      <w:r w:rsidRPr="00F164DB">
        <w:rPr>
          <w:lang w:val="en-US"/>
        </w:rPr>
        <w:t xml:space="preserve">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676CF8D1" w:rsidR="00B26F53" w:rsidRPr="00B26F53" w:rsidRDefault="00B26F53" w:rsidP="00F86874">
      <w:pPr>
        <w:pStyle w:val="FootnoteText"/>
        <w:jc w:val="both"/>
        <w:rPr>
          <w:lang w:val="en-US"/>
        </w:rPr>
      </w:pPr>
      <w:r w:rsidRPr="0079737E">
        <w:rPr>
          <w:rStyle w:val="FootnoteReference"/>
        </w:rPr>
        <w:footnoteRef/>
      </w:r>
      <w:r>
        <w:t xml:space="preserve"> </w:t>
      </w:r>
      <w:r w:rsidR="00EB2B1A">
        <w:t xml:space="preserve">The raw average pre-posttest correlation, </w:t>
      </w:r>
      <m:oMath>
        <m:r>
          <w:rPr>
            <w:rFonts w:ascii="Cambria Math" w:hAnsi="Cambria Math"/>
          </w:rPr>
          <m:t>r</m:t>
        </m:r>
      </m:oMath>
      <w:r w:rsidR="00EB2B1A">
        <w:t xml:space="preserve">, for reintegrational and mental health outcomes is .623 and .51, respectively. We calculated these measures from studies that either reported the pre-posttest correlation or where we were able compute this value from the reported statistics. </w:t>
      </w:r>
    </w:p>
  </w:footnote>
  <w:footnote w:id="6">
    <w:p w14:paraId="034D3DEF" w14:textId="1FD39E70" w:rsidR="004739A5" w:rsidRPr="004414A3" w:rsidRDefault="004739A5" w:rsidP="004739A5">
      <w:pPr>
        <w:pStyle w:val="FootnoteText"/>
        <w:jc w:val="both"/>
        <w:rPr>
          <w:lang w:val="en-US"/>
        </w:rPr>
      </w:pPr>
      <w:r>
        <w:rPr>
          <w:rStyle w:val="FootnoteReference"/>
        </w:rPr>
        <w:footnoteRef/>
      </w:r>
      <w:r>
        <w:t xml:space="preserve"> </w:t>
      </w:r>
      <w:r w:rsidRPr="004414A3">
        <w:rPr>
          <w:lang w:val="en-US"/>
        </w:rPr>
        <w:t>We acknowlede that small study</w:t>
      </w:r>
      <w:r w:rsidR="008D7BE8" w:rsidRPr="004414A3">
        <w:rPr>
          <w:lang w:val="en-US"/>
        </w:rPr>
        <w:t>, reporting,</w:t>
      </w:r>
      <w:r w:rsidRPr="004414A3">
        <w:rPr>
          <w:lang w:val="en-US"/>
        </w:rPr>
        <w:t xml:space="preserve"> and publication bias tests are not the same and that many statistical test cannot distinguish between these types of bias. For simplicity, however, </w:t>
      </w:r>
      <w:r>
        <w:t>For simplicity, however,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017E06BC" w:rsidR="00295C03" w:rsidRPr="004414A3" w:rsidRDefault="00295C03">
      <w:pPr>
        <w:pStyle w:val="FootnoteText"/>
        <w:rPr>
          <w:lang w:val="en-US"/>
        </w:rPr>
      </w:pPr>
      <w:r>
        <w:rPr>
          <w:rStyle w:val="FootnoteReference"/>
        </w:rPr>
        <w:footnoteRef/>
      </w:r>
      <w:r>
        <w:t xml:space="preserve"> Test drawing on the boot package was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 w:id="12">
    <w:p w14:paraId="4696AE12" w14:textId="2B6A0D9A" w:rsidR="0043291E" w:rsidRPr="00E6581A" w:rsidRDefault="0043291E" w:rsidP="00E6581A">
      <w:pPr>
        <w:pStyle w:val="FootnoteText"/>
        <w:jc w:val="both"/>
        <w:rPr>
          <w:lang w:val="en-US"/>
        </w:rPr>
      </w:pPr>
      <w:r>
        <w:rPr>
          <w:rStyle w:val="FootnoteReference"/>
        </w:rPr>
        <w:footnoteRef/>
      </w:r>
      <w:r>
        <w:t xml:space="preserve"> </w:t>
      </w:r>
      <w:r w:rsidR="00E6581A" w:rsidRPr="00E6581A">
        <w:rPr>
          <w:lang w:val="en-US"/>
        </w:rPr>
        <w:t>We calculated these pre-posttest effect sizes using the formul</w:t>
      </w:r>
      <w:r w:rsidR="00E6581A">
        <w:rPr>
          <w:lang w:val="en-US"/>
        </w:rPr>
        <w:t>as from Borenstein and Hedges (2019) and when used the CHE-RVE model</w:t>
      </w:r>
      <w:r w:rsidR="00EB5545">
        <w:rPr>
          <w:lang w:val="en-US"/>
        </w:rPr>
        <w:t xml:space="preserve"> (with </w:t>
      </w:r>
      <m:oMath>
        <m:r>
          <w:rPr>
            <w:rFonts w:ascii="Cambria Math" w:hAnsi="Cambria Math"/>
            <w:lang w:val="en-US"/>
          </w:rPr>
          <m:t>ρ=0.8)</m:t>
        </m:r>
      </m:oMath>
      <w:r w:rsidR="00E6581A">
        <w:rPr>
          <w:lang w:val="en-US"/>
        </w:rPr>
        <w:t xml:space="preserve"> to derive the overall average effect. For interpretation, we drew on the recommendation from Valentine, Aloe et al. (2019).</w:t>
      </w:r>
    </w:p>
  </w:footnote>
  <w:footnote w:id="13">
    <w:p w14:paraId="691B9B76" w14:textId="0493BCA4" w:rsidR="00155C20" w:rsidRPr="00334BF1" w:rsidRDefault="00155C20" w:rsidP="00A91453">
      <w:pPr>
        <w:jc w:val="both"/>
        <w:rPr>
          <w:rFonts w:eastAsia="Times New Roman"/>
          <w:b/>
        </w:rPr>
      </w:pPr>
      <w:r>
        <w:rPr>
          <w:rStyle w:val="FootnoteReference"/>
        </w:rPr>
        <w:footnoteRef/>
      </w:r>
      <w:r>
        <w:t xml:space="preserve"> </w:t>
      </w:r>
      <w:r w:rsidRPr="00155C20">
        <w:rPr>
          <w:rFonts w:eastAsia="Times New Roman"/>
          <w:sz w:val="20"/>
          <w:szCs w:val="20"/>
        </w:rPr>
        <w:t xml:space="preserve">Of note, only nonpreregistered studies were fully removed in the worst-case meta-analysis of reintegrational outcomes. </w:t>
      </w:r>
    </w:p>
    <w:p w14:paraId="39A62E15" w14:textId="6327F1DB" w:rsidR="00155C20" w:rsidRPr="00155C20" w:rsidRDefault="00155C2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3FE359D"/>
    <w:multiLevelType w:val="multilevel"/>
    <w:tmpl w:val="2BF4B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5"/>
  </w:num>
  <w:num w:numId="2" w16cid:durableId="1076051161">
    <w:abstractNumId w:val="41"/>
  </w:num>
  <w:num w:numId="3" w16cid:durableId="827089114">
    <w:abstractNumId w:val="23"/>
  </w:num>
  <w:num w:numId="4" w16cid:durableId="1056586383">
    <w:abstractNumId w:val="11"/>
  </w:num>
  <w:num w:numId="5" w16cid:durableId="101650088">
    <w:abstractNumId w:val="13"/>
  </w:num>
  <w:num w:numId="6" w16cid:durableId="1052653171">
    <w:abstractNumId w:val="8"/>
  </w:num>
  <w:num w:numId="7" w16cid:durableId="1754666761">
    <w:abstractNumId w:val="40"/>
  </w:num>
  <w:num w:numId="8" w16cid:durableId="802507422">
    <w:abstractNumId w:val="5"/>
  </w:num>
  <w:num w:numId="9" w16cid:durableId="275795490">
    <w:abstractNumId w:val="12"/>
  </w:num>
  <w:num w:numId="10" w16cid:durableId="1437673152">
    <w:abstractNumId w:val="19"/>
  </w:num>
  <w:num w:numId="11" w16cid:durableId="675108888">
    <w:abstractNumId w:val="22"/>
  </w:num>
  <w:num w:numId="12" w16cid:durableId="2128086162">
    <w:abstractNumId w:val="28"/>
  </w:num>
  <w:num w:numId="13" w16cid:durableId="2079202189">
    <w:abstractNumId w:val="6"/>
  </w:num>
  <w:num w:numId="14" w16cid:durableId="1992437774">
    <w:abstractNumId w:val="10"/>
  </w:num>
  <w:num w:numId="15" w16cid:durableId="2055233631">
    <w:abstractNumId w:val="32"/>
  </w:num>
  <w:num w:numId="16" w16cid:durableId="116339627">
    <w:abstractNumId w:val="18"/>
  </w:num>
  <w:num w:numId="17" w16cid:durableId="1900745023">
    <w:abstractNumId w:val="37"/>
  </w:num>
  <w:num w:numId="18" w16cid:durableId="2081100047">
    <w:abstractNumId w:val="25"/>
  </w:num>
  <w:num w:numId="19" w16cid:durableId="126973598">
    <w:abstractNumId w:val="38"/>
  </w:num>
  <w:num w:numId="20" w16cid:durableId="1744796119">
    <w:abstractNumId w:val="17"/>
  </w:num>
  <w:num w:numId="21" w16cid:durableId="637492295">
    <w:abstractNumId w:val="14"/>
  </w:num>
  <w:num w:numId="22" w16cid:durableId="87582756">
    <w:abstractNumId w:val="31"/>
  </w:num>
  <w:num w:numId="23" w16cid:durableId="991568413">
    <w:abstractNumId w:val="16"/>
  </w:num>
  <w:num w:numId="24" w16cid:durableId="1873415813">
    <w:abstractNumId w:val="27"/>
  </w:num>
  <w:num w:numId="25" w16cid:durableId="1222983156">
    <w:abstractNumId w:val="24"/>
  </w:num>
  <w:num w:numId="26" w16cid:durableId="1577547249">
    <w:abstractNumId w:val="26"/>
  </w:num>
  <w:num w:numId="27" w16cid:durableId="502821895">
    <w:abstractNumId w:val="36"/>
  </w:num>
  <w:num w:numId="28" w16cid:durableId="2089838646">
    <w:abstractNumId w:val="7"/>
  </w:num>
  <w:num w:numId="29" w16cid:durableId="2017927095">
    <w:abstractNumId w:val="3"/>
  </w:num>
  <w:num w:numId="30" w16cid:durableId="675310675">
    <w:abstractNumId w:val="20"/>
  </w:num>
  <w:num w:numId="31" w16cid:durableId="907114757">
    <w:abstractNumId w:val="33"/>
  </w:num>
  <w:num w:numId="32" w16cid:durableId="382362982">
    <w:abstractNumId w:val="21"/>
  </w:num>
  <w:num w:numId="33" w16cid:durableId="1760253633">
    <w:abstractNumId w:val="30"/>
  </w:num>
  <w:num w:numId="34" w16cid:durableId="1590117855">
    <w:abstractNumId w:val="34"/>
  </w:num>
  <w:num w:numId="35" w16cid:durableId="51855684">
    <w:abstractNumId w:val="0"/>
  </w:num>
  <w:num w:numId="36" w16cid:durableId="839587839">
    <w:abstractNumId w:val="39"/>
  </w:num>
  <w:num w:numId="37" w16cid:durableId="1915049351">
    <w:abstractNumId w:val="1"/>
  </w:num>
  <w:num w:numId="38" w16cid:durableId="678124927">
    <w:abstractNumId w:val="35"/>
  </w:num>
  <w:num w:numId="39" w16cid:durableId="517740577">
    <w:abstractNumId w:val="42"/>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9"/>
  </w:num>
  <w:num w:numId="44" w16cid:durableId="20843335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470"/>
    <w:rsid w:val="00003839"/>
    <w:rsid w:val="00003DF5"/>
    <w:rsid w:val="00004979"/>
    <w:rsid w:val="00013E9A"/>
    <w:rsid w:val="000146A9"/>
    <w:rsid w:val="00016C7B"/>
    <w:rsid w:val="000171B5"/>
    <w:rsid w:val="00020458"/>
    <w:rsid w:val="0002143B"/>
    <w:rsid w:val="00021601"/>
    <w:rsid w:val="00023937"/>
    <w:rsid w:val="000302D4"/>
    <w:rsid w:val="0003077A"/>
    <w:rsid w:val="00030BD6"/>
    <w:rsid w:val="00033E32"/>
    <w:rsid w:val="00034153"/>
    <w:rsid w:val="00034EEE"/>
    <w:rsid w:val="0003694D"/>
    <w:rsid w:val="00036A4A"/>
    <w:rsid w:val="00040BED"/>
    <w:rsid w:val="00040F49"/>
    <w:rsid w:val="00042A15"/>
    <w:rsid w:val="00042A27"/>
    <w:rsid w:val="0004368F"/>
    <w:rsid w:val="00046F4C"/>
    <w:rsid w:val="00047022"/>
    <w:rsid w:val="0004754D"/>
    <w:rsid w:val="0004777F"/>
    <w:rsid w:val="00047BDD"/>
    <w:rsid w:val="000512B6"/>
    <w:rsid w:val="00052343"/>
    <w:rsid w:val="000523AC"/>
    <w:rsid w:val="00052E93"/>
    <w:rsid w:val="00054286"/>
    <w:rsid w:val="000546CA"/>
    <w:rsid w:val="00056C3A"/>
    <w:rsid w:val="0006117C"/>
    <w:rsid w:val="00061B6C"/>
    <w:rsid w:val="00061BCA"/>
    <w:rsid w:val="00061E73"/>
    <w:rsid w:val="00063DDF"/>
    <w:rsid w:val="00063F96"/>
    <w:rsid w:val="00066059"/>
    <w:rsid w:val="00066688"/>
    <w:rsid w:val="00067057"/>
    <w:rsid w:val="000709A7"/>
    <w:rsid w:val="00071D4C"/>
    <w:rsid w:val="00071E5A"/>
    <w:rsid w:val="00082278"/>
    <w:rsid w:val="00082B53"/>
    <w:rsid w:val="00083049"/>
    <w:rsid w:val="00083733"/>
    <w:rsid w:val="00083A06"/>
    <w:rsid w:val="000840B4"/>
    <w:rsid w:val="0008704F"/>
    <w:rsid w:val="00087519"/>
    <w:rsid w:val="00091052"/>
    <w:rsid w:val="000917DB"/>
    <w:rsid w:val="00091EA0"/>
    <w:rsid w:val="0009584F"/>
    <w:rsid w:val="00097483"/>
    <w:rsid w:val="000A29E0"/>
    <w:rsid w:val="000A4FE5"/>
    <w:rsid w:val="000A609A"/>
    <w:rsid w:val="000A6B40"/>
    <w:rsid w:val="000A7253"/>
    <w:rsid w:val="000A72EB"/>
    <w:rsid w:val="000B01DF"/>
    <w:rsid w:val="000B0D8D"/>
    <w:rsid w:val="000B549E"/>
    <w:rsid w:val="000B70EF"/>
    <w:rsid w:val="000B7F1E"/>
    <w:rsid w:val="000C0A86"/>
    <w:rsid w:val="000C3FDB"/>
    <w:rsid w:val="000C418C"/>
    <w:rsid w:val="000C42E4"/>
    <w:rsid w:val="000C482B"/>
    <w:rsid w:val="000C70A1"/>
    <w:rsid w:val="000C7117"/>
    <w:rsid w:val="000C776B"/>
    <w:rsid w:val="000D02C8"/>
    <w:rsid w:val="000D0392"/>
    <w:rsid w:val="000D05F6"/>
    <w:rsid w:val="000D1637"/>
    <w:rsid w:val="000D234B"/>
    <w:rsid w:val="000D2883"/>
    <w:rsid w:val="000D2ECC"/>
    <w:rsid w:val="000D40F7"/>
    <w:rsid w:val="000D46D4"/>
    <w:rsid w:val="000D477F"/>
    <w:rsid w:val="000D756F"/>
    <w:rsid w:val="000D7DF2"/>
    <w:rsid w:val="000E0528"/>
    <w:rsid w:val="000E0E6C"/>
    <w:rsid w:val="000E1E5A"/>
    <w:rsid w:val="000E20A6"/>
    <w:rsid w:val="000E2B66"/>
    <w:rsid w:val="000E3FA4"/>
    <w:rsid w:val="000E4645"/>
    <w:rsid w:val="000E5336"/>
    <w:rsid w:val="000E5E7A"/>
    <w:rsid w:val="000E76F8"/>
    <w:rsid w:val="000F030A"/>
    <w:rsid w:val="000F0C7D"/>
    <w:rsid w:val="000F108B"/>
    <w:rsid w:val="000F1EA6"/>
    <w:rsid w:val="000F2B2D"/>
    <w:rsid w:val="000F371E"/>
    <w:rsid w:val="000F37AA"/>
    <w:rsid w:val="000F738B"/>
    <w:rsid w:val="000F7975"/>
    <w:rsid w:val="00100000"/>
    <w:rsid w:val="00100263"/>
    <w:rsid w:val="001002D5"/>
    <w:rsid w:val="00101717"/>
    <w:rsid w:val="0010340F"/>
    <w:rsid w:val="001049E7"/>
    <w:rsid w:val="00106CA6"/>
    <w:rsid w:val="00107379"/>
    <w:rsid w:val="0011081B"/>
    <w:rsid w:val="001118DC"/>
    <w:rsid w:val="0011581F"/>
    <w:rsid w:val="00117BD2"/>
    <w:rsid w:val="00120CB4"/>
    <w:rsid w:val="00120E24"/>
    <w:rsid w:val="00121B37"/>
    <w:rsid w:val="00121DAB"/>
    <w:rsid w:val="00121F53"/>
    <w:rsid w:val="00122A05"/>
    <w:rsid w:val="00123097"/>
    <w:rsid w:val="001241FA"/>
    <w:rsid w:val="001253E0"/>
    <w:rsid w:val="00125C5A"/>
    <w:rsid w:val="00126541"/>
    <w:rsid w:val="00126CC3"/>
    <w:rsid w:val="0012720C"/>
    <w:rsid w:val="00130A6E"/>
    <w:rsid w:val="00130AA3"/>
    <w:rsid w:val="00130C64"/>
    <w:rsid w:val="0013117B"/>
    <w:rsid w:val="00131181"/>
    <w:rsid w:val="001327A4"/>
    <w:rsid w:val="00133531"/>
    <w:rsid w:val="00136056"/>
    <w:rsid w:val="001361FF"/>
    <w:rsid w:val="00136218"/>
    <w:rsid w:val="00136272"/>
    <w:rsid w:val="0014058D"/>
    <w:rsid w:val="00140DF9"/>
    <w:rsid w:val="00141F8D"/>
    <w:rsid w:val="00142826"/>
    <w:rsid w:val="00142BD5"/>
    <w:rsid w:val="001430C2"/>
    <w:rsid w:val="00143C41"/>
    <w:rsid w:val="00144EBE"/>
    <w:rsid w:val="0015065D"/>
    <w:rsid w:val="001512F7"/>
    <w:rsid w:val="0015148C"/>
    <w:rsid w:val="00151C75"/>
    <w:rsid w:val="00153772"/>
    <w:rsid w:val="00155C20"/>
    <w:rsid w:val="00155FDC"/>
    <w:rsid w:val="00156C37"/>
    <w:rsid w:val="00157A14"/>
    <w:rsid w:val="00161B95"/>
    <w:rsid w:val="00162428"/>
    <w:rsid w:val="00163DDA"/>
    <w:rsid w:val="00164D0C"/>
    <w:rsid w:val="00165C86"/>
    <w:rsid w:val="001662FF"/>
    <w:rsid w:val="00170CFF"/>
    <w:rsid w:val="00171A9E"/>
    <w:rsid w:val="00171B73"/>
    <w:rsid w:val="00173411"/>
    <w:rsid w:val="00173781"/>
    <w:rsid w:val="00173A8F"/>
    <w:rsid w:val="00177F79"/>
    <w:rsid w:val="00177FAF"/>
    <w:rsid w:val="00181BA6"/>
    <w:rsid w:val="001820D0"/>
    <w:rsid w:val="00183C9E"/>
    <w:rsid w:val="00186185"/>
    <w:rsid w:val="00187099"/>
    <w:rsid w:val="0018716D"/>
    <w:rsid w:val="00187718"/>
    <w:rsid w:val="001925FC"/>
    <w:rsid w:val="0019365B"/>
    <w:rsid w:val="001964AF"/>
    <w:rsid w:val="001968D4"/>
    <w:rsid w:val="0019709C"/>
    <w:rsid w:val="001A0EBD"/>
    <w:rsid w:val="001A108D"/>
    <w:rsid w:val="001A2EF7"/>
    <w:rsid w:val="001A399F"/>
    <w:rsid w:val="001A3E75"/>
    <w:rsid w:val="001A473B"/>
    <w:rsid w:val="001A5F60"/>
    <w:rsid w:val="001A6E6F"/>
    <w:rsid w:val="001A7394"/>
    <w:rsid w:val="001A7FCD"/>
    <w:rsid w:val="001B0E5F"/>
    <w:rsid w:val="001B2FA1"/>
    <w:rsid w:val="001B33E3"/>
    <w:rsid w:val="001B3FF3"/>
    <w:rsid w:val="001C0507"/>
    <w:rsid w:val="001C24ED"/>
    <w:rsid w:val="001C437B"/>
    <w:rsid w:val="001C439B"/>
    <w:rsid w:val="001C4C54"/>
    <w:rsid w:val="001C520E"/>
    <w:rsid w:val="001C570D"/>
    <w:rsid w:val="001C6E56"/>
    <w:rsid w:val="001C7B0E"/>
    <w:rsid w:val="001C7E6E"/>
    <w:rsid w:val="001D2EF1"/>
    <w:rsid w:val="001D3189"/>
    <w:rsid w:val="001D32A5"/>
    <w:rsid w:val="001D47CC"/>
    <w:rsid w:val="001D48FF"/>
    <w:rsid w:val="001D4B35"/>
    <w:rsid w:val="001D7528"/>
    <w:rsid w:val="001D7632"/>
    <w:rsid w:val="001D7877"/>
    <w:rsid w:val="001E0354"/>
    <w:rsid w:val="001E2674"/>
    <w:rsid w:val="001E33D1"/>
    <w:rsid w:val="001E418C"/>
    <w:rsid w:val="001E495E"/>
    <w:rsid w:val="001E7B8A"/>
    <w:rsid w:val="001E7FD9"/>
    <w:rsid w:val="001F03E5"/>
    <w:rsid w:val="001F1D41"/>
    <w:rsid w:val="001F3E81"/>
    <w:rsid w:val="001F4B1C"/>
    <w:rsid w:val="001F5440"/>
    <w:rsid w:val="001F61C3"/>
    <w:rsid w:val="001F75AB"/>
    <w:rsid w:val="002003C7"/>
    <w:rsid w:val="00200F08"/>
    <w:rsid w:val="00206D2D"/>
    <w:rsid w:val="00210A2B"/>
    <w:rsid w:val="00214392"/>
    <w:rsid w:val="00215498"/>
    <w:rsid w:val="00217A59"/>
    <w:rsid w:val="00220276"/>
    <w:rsid w:val="00221BCE"/>
    <w:rsid w:val="00222B98"/>
    <w:rsid w:val="00224DE9"/>
    <w:rsid w:val="00224EE3"/>
    <w:rsid w:val="002256EC"/>
    <w:rsid w:val="0023237F"/>
    <w:rsid w:val="00232882"/>
    <w:rsid w:val="00232FA4"/>
    <w:rsid w:val="00235892"/>
    <w:rsid w:val="002439E8"/>
    <w:rsid w:val="00243C6F"/>
    <w:rsid w:val="00244276"/>
    <w:rsid w:val="002443B2"/>
    <w:rsid w:val="002455FC"/>
    <w:rsid w:val="00247259"/>
    <w:rsid w:val="0024752F"/>
    <w:rsid w:val="0025093C"/>
    <w:rsid w:val="00253677"/>
    <w:rsid w:val="0025529F"/>
    <w:rsid w:val="00256BCB"/>
    <w:rsid w:val="00257A36"/>
    <w:rsid w:val="00261140"/>
    <w:rsid w:val="002626BD"/>
    <w:rsid w:val="00264A93"/>
    <w:rsid w:val="0026544D"/>
    <w:rsid w:val="00266276"/>
    <w:rsid w:val="00266334"/>
    <w:rsid w:val="00274C92"/>
    <w:rsid w:val="002763A2"/>
    <w:rsid w:val="002768AE"/>
    <w:rsid w:val="002837CC"/>
    <w:rsid w:val="002837D2"/>
    <w:rsid w:val="00284188"/>
    <w:rsid w:val="002851AA"/>
    <w:rsid w:val="00286D99"/>
    <w:rsid w:val="0028781B"/>
    <w:rsid w:val="00287E2D"/>
    <w:rsid w:val="002902A0"/>
    <w:rsid w:val="00290643"/>
    <w:rsid w:val="002937A2"/>
    <w:rsid w:val="0029417E"/>
    <w:rsid w:val="00295C03"/>
    <w:rsid w:val="00296509"/>
    <w:rsid w:val="00297D11"/>
    <w:rsid w:val="002A0C4D"/>
    <w:rsid w:val="002A0EC9"/>
    <w:rsid w:val="002A1099"/>
    <w:rsid w:val="002A1A70"/>
    <w:rsid w:val="002A2B62"/>
    <w:rsid w:val="002A3D02"/>
    <w:rsid w:val="002A4A1B"/>
    <w:rsid w:val="002A6CBE"/>
    <w:rsid w:val="002A7C7B"/>
    <w:rsid w:val="002B0A81"/>
    <w:rsid w:val="002B13D3"/>
    <w:rsid w:val="002B1839"/>
    <w:rsid w:val="002B321E"/>
    <w:rsid w:val="002B5BA3"/>
    <w:rsid w:val="002B6E1B"/>
    <w:rsid w:val="002B7684"/>
    <w:rsid w:val="002B79ED"/>
    <w:rsid w:val="002C0D8B"/>
    <w:rsid w:val="002C3491"/>
    <w:rsid w:val="002C4193"/>
    <w:rsid w:val="002C445F"/>
    <w:rsid w:val="002C621D"/>
    <w:rsid w:val="002C71B5"/>
    <w:rsid w:val="002C7E4C"/>
    <w:rsid w:val="002C7E51"/>
    <w:rsid w:val="002D2F3F"/>
    <w:rsid w:val="002D3B89"/>
    <w:rsid w:val="002D461C"/>
    <w:rsid w:val="002D5038"/>
    <w:rsid w:val="002D75DE"/>
    <w:rsid w:val="002E4A5B"/>
    <w:rsid w:val="002E4C72"/>
    <w:rsid w:val="002E5AAD"/>
    <w:rsid w:val="002E5FF6"/>
    <w:rsid w:val="002F05E1"/>
    <w:rsid w:val="002F0C8F"/>
    <w:rsid w:val="002F1748"/>
    <w:rsid w:val="002F1994"/>
    <w:rsid w:val="002F22A6"/>
    <w:rsid w:val="002F3997"/>
    <w:rsid w:val="002F43DB"/>
    <w:rsid w:val="002F73A0"/>
    <w:rsid w:val="00301E6D"/>
    <w:rsid w:val="00302816"/>
    <w:rsid w:val="003039A3"/>
    <w:rsid w:val="00303BB7"/>
    <w:rsid w:val="00312779"/>
    <w:rsid w:val="00315D0F"/>
    <w:rsid w:val="00317C72"/>
    <w:rsid w:val="00320450"/>
    <w:rsid w:val="00322E6C"/>
    <w:rsid w:val="00323ED9"/>
    <w:rsid w:val="00324E8E"/>
    <w:rsid w:val="003254A7"/>
    <w:rsid w:val="00327417"/>
    <w:rsid w:val="00327A17"/>
    <w:rsid w:val="00330100"/>
    <w:rsid w:val="00332440"/>
    <w:rsid w:val="00332772"/>
    <w:rsid w:val="00334BF1"/>
    <w:rsid w:val="00335881"/>
    <w:rsid w:val="0033588D"/>
    <w:rsid w:val="00340C1A"/>
    <w:rsid w:val="003427E3"/>
    <w:rsid w:val="00342C10"/>
    <w:rsid w:val="003433BD"/>
    <w:rsid w:val="003456CC"/>
    <w:rsid w:val="00347C3E"/>
    <w:rsid w:val="003509FE"/>
    <w:rsid w:val="003516C4"/>
    <w:rsid w:val="00351DE4"/>
    <w:rsid w:val="00353CBC"/>
    <w:rsid w:val="003563E1"/>
    <w:rsid w:val="00356C57"/>
    <w:rsid w:val="003576BF"/>
    <w:rsid w:val="003577C8"/>
    <w:rsid w:val="003578B1"/>
    <w:rsid w:val="00361589"/>
    <w:rsid w:val="00362CDD"/>
    <w:rsid w:val="003646E8"/>
    <w:rsid w:val="00364AE3"/>
    <w:rsid w:val="00365C0C"/>
    <w:rsid w:val="00365F5C"/>
    <w:rsid w:val="00366B3E"/>
    <w:rsid w:val="00374AFC"/>
    <w:rsid w:val="00374C57"/>
    <w:rsid w:val="0037717D"/>
    <w:rsid w:val="00381E52"/>
    <w:rsid w:val="00384657"/>
    <w:rsid w:val="003852C4"/>
    <w:rsid w:val="003862F9"/>
    <w:rsid w:val="00387588"/>
    <w:rsid w:val="00387966"/>
    <w:rsid w:val="00387F8E"/>
    <w:rsid w:val="00390A78"/>
    <w:rsid w:val="00390B8F"/>
    <w:rsid w:val="00391340"/>
    <w:rsid w:val="003925BB"/>
    <w:rsid w:val="0039285E"/>
    <w:rsid w:val="00392BFC"/>
    <w:rsid w:val="00393B15"/>
    <w:rsid w:val="00394FFD"/>
    <w:rsid w:val="00397654"/>
    <w:rsid w:val="00397CB9"/>
    <w:rsid w:val="003A17D5"/>
    <w:rsid w:val="003A20EF"/>
    <w:rsid w:val="003A44F9"/>
    <w:rsid w:val="003A49A4"/>
    <w:rsid w:val="003A5E0B"/>
    <w:rsid w:val="003A6944"/>
    <w:rsid w:val="003A72E3"/>
    <w:rsid w:val="003B0239"/>
    <w:rsid w:val="003B2D41"/>
    <w:rsid w:val="003B311F"/>
    <w:rsid w:val="003B7431"/>
    <w:rsid w:val="003C3EEA"/>
    <w:rsid w:val="003C4C44"/>
    <w:rsid w:val="003C56F2"/>
    <w:rsid w:val="003D0402"/>
    <w:rsid w:val="003D0FED"/>
    <w:rsid w:val="003D23D2"/>
    <w:rsid w:val="003D43B1"/>
    <w:rsid w:val="003D4449"/>
    <w:rsid w:val="003D6FBB"/>
    <w:rsid w:val="003D7E5E"/>
    <w:rsid w:val="003E0E96"/>
    <w:rsid w:val="003E2DA3"/>
    <w:rsid w:val="003E3496"/>
    <w:rsid w:val="003E470B"/>
    <w:rsid w:val="003E586C"/>
    <w:rsid w:val="003E5E92"/>
    <w:rsid w:val="003E6CB3"/>
    <w:rsid w:val="003E7089"/>
    <w:rsid w:val="003E71CE"/>
    <w:rsid w:val="003F00A9"/>
    <w:rsid w:val="003F025B"/>
    <w:rsid w:val="003F025F"/>
    <w:rsid w:val="003F056D"/>
    <w:rsid w:val="003F1C73"/>
    <w:rsid w:val="003F2BDC"/>
    <w:rsid w:val="003F3DC4"/>
    <w:rsid w:val="003F7314"/>
    <w:rsid w:val="004039A2"/>
    <w:rsid w:val="0040428C"/>
    <w:rsid w:val="00404FE6"/>
    <w:rsid w:val="004066B6"/>
    <w:rsid w:val="0041210A"/>
    <w:rsid w:val="00414C18"/>
    <w:rsid w:val="00417D23"/>
    <w:rsid w:val="00420D44"/>
    <w:rsid w:val="00421CE0"/>
    <w:rsid w:val="00422842"/>
    <w:rsid w:val="00422BF1"/>
    <w:rsid w:val="0042416E"/>
    <w:rsid w:val="00424D25"/>
    <w:rsid w:val="00425274"/>
    <w:rsid w:val="004258A5"/>
    <w:rsid w:val="0042684F"/>
    <w:rsid w:val="004279F9"/>
    <w:rsid w:val="00430939"/>
    <w:rsid w:val="00432308"/>
    <w:rsid w:val="0043291E"/>
    <w:rsid w:val="00432D39"/>
    <w:rsid w:val="00435B83"/>
    <w:rsid w:val="00435B8D"/>
    <w:rsid w:val="00435F7D"/>
    <w:rsid w:val="004375ED"/>
    <w:rsid w:val="004414A3"/>
    <w:rsid w:val="00443E4A"/>
    <w:rsid w:val="004443EE"/>
    <w:rsid w:val="00444630"/>
    <w:rsid w:val="00445A63"/>
    <w:rsid w:val="00446653"/>
    <w:rsid w:val="0044785D"/>
    <w:rsid w:val="00451574"/>
    <w:rsid w:val="0045216C"/>
    <w:rsid w:val="004532A8"/>
    <w:rsid w:val="00454285"/>
    <w:rsid w:val="00454AA1"/>
    <w:rsid w:val="00454BCB"/>
    <w:rsid w:val="0045708E"/>
    <w:rsid w:val="00457475"/>
    <w:rsid w:val="0046027E"/>
    <w:rsid w:val="00460A59"/>
    <w:rsid w:val="00460F3E"/>
    <w:rsid w:val="0046113E"/>
    <w:rsid w:val="00463B98"/>
    <w:rsid w:val="00464480"/>
    <w:rsid w:val="00466691"/>
    <w:rsid w:val="00466B4F"/>
    <w:rsid w:val="004707F2"/>
    <w:rsid w:val="00471120"/>
    <w:rsid w:val="00471442"/>
    <w:rsid w:val="00471D4D"/>
    <w:rsid w:val="004722DF"/>
    <w:rsid w:val="00472CA9"/>
    <w:rsid w:val="00472D86"/>
    <w:rsid w:val="004737F6"/>
    <w:rsid w:val="004739A5"/>
    <w:rsid w:val="00473C2F"/>
    <w:rsid w:val="004744E5"/>
    <w:rsid w:val="004757B8"/>
    <w:rsid w:val="00476280"/>
    <w:rsid w:val="00476DA2"/>
    <w:rsid w:val="00476F7D"/>
    <w:rsid w:val="00477F80"/>
    <w:rsid w:val="00483EA3"/>
    <w:rsid w:val="004847E2"/>
    <w:rsid w:val="00487705"/>
    <w:rsid w:val="004879E2"/>
    <w:rsid w:val="00487D65"/>
    <w:rsid w:val="00487DDF"/>
    <w:rsid w:val="00490A4B"/>
    <w:rsid w:val="00491134"/>
    <w:rsid w:val="004917DE"/>
    <w:rsid w:val="00492366"/>
    <w:rsid w:val="0049271A"/>
    <w:rsid w:val="004937BA"/>
    <w:rsid w:val="00494A48"/>
    <w:rsid w:val="00494CDA"/>
    <w:rsid w:val="0049525F"/>
    <w:rsid w:val="00495866"/>
    <w:rsid w:val="00497BA9"/>
    <w:rsid w:val="004A0EAA"/>
    <w:rsid w:val="004A1298"/>
    <w:rsid w:val="004A1C9C"/>
    <w:rsid w:val="004A46AC"/>
    <w:rsid w:val="004A49A1"/>
    <w:rsid w:val="004A5559"/>
    <w:rsid w:val="004A56DA"/>
    <w:rsid w:val="004A5FFE"/>
    <w:rsid w:val="004B0C7B"/>
    <w:rsid w:val="004B1351"/>
    <w:rsid w:val="004B3508"/>
    <w:rsid w:val="004B427A"/>
    <w:rsid w:val="004B4548"/>
    <w:rsid w:val="004B527F"/>
    <w:rsid w:val="004B7F0A"/>
    <w:rsid w:val="004C1FFD"/>
    <w:rsid w:val="004C2820"/>
    <w:rsid w:val="004C31ED"/>
    <w:rsid w:val="004C5D00"/>
    <w:rsid w:val="004C6ADC"/>
    <w:rsid w:val="004C75CE"/>
    <w:rsid w:val="004C7C12"/>
    <w:rsid w:val="004D0CAE"/>
    <w:rsid w:val="004D0E52"/>
    <w:rsid w:val="004D0FBD"/>
    <w:rsid w:val="004D1A20"/>
    <w:rsid w:val="004D26E2"/>
    <w:rsid w:val="004D3D73"/>
    <w:rsid w:val="004D4A1E"/>
    <w:rsid w:val="004D5931"/>
    <w:rsid w:val="004D5A01"/>
    <w:rsid w:val="004D7220"/>
    <w:rsid w:val="004D7992"/>
    <w:rsid w:val="004E1CAB"/>
    <w:rsid w:val="004E5F6F"/>
    <w:rsid w:val="004F00F8"/>
    <w:rsid w:val="004F13FA"/>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2F5A"/>
    <w:rsid w:val="00514213"/>
    <w:rsid w:val="00514C3B"/>
    <w:rsid w:val="0051749F"/>
    <w:rsid w:val="00523B57"/>
    <w:rsid w:val="00524353"/>
    <w:rsid w:val="00525187"/>
    <w:rsid w:val="00525A42"/>
    <w:rsid w:val="00527421"/>
    <w:rsid w:val="00527A0C"/>
    <w:rsid w:val="0053109B"/>
    <w:rsid w:val="005326FC"/>
    <w:rsid w:val="00532B8C"/>
    <w:rsid w:val="00536A67"/>
    <w:rsid w:val="0053762A"/>
    <w:rsid w:val="00537C4C"/>
    <w:rsid w:val="00540178"/>
    <w:rsid w:val="00541A7D"/>
    <w:rsid w:val="005425FD"/>
    <w:rsid w:val="005426CC"/>
    <w:rsid w:val="00546D07"/>
    <w:rsid w:val="00551429"/>
    <w:rsid w:val="005519DE"/>
    <w:rsid w:val="00552AF7"/>
    <w:rsid w:val="005538AC"/>
    <w:rsid w:val="00554919"/>
    <w:rsid w:val="00554ACD"/>
    <w:rsid w:val="005554EE"/>
    <w:rsid w:val="00555992"/>
    <w:rsid w:val="00555EFD"/>
    <w:rsid w:val="005561A0"/>
    <w:rsid w:val="00557A81"/>
    <w:rsid w:val="00561ACB"/>
    <w:rsid w:val="00563525"/>
    <w:rsid w:val="00564A10"/>
    <w:rsid w:val="0056626D"/>
    <w:rsid w:val="005668FB"/>
    <w:rsid w:val="00570742"/>
    <w:rsid w:val="00571BD8"/>
    <w:rsid w:val="00571BE8"/>
    <w:rsid w:val="00573C37"/>
    <w:rsid w:val="00575FBA"/>
    <w:rsid w:val="0058111D"/>
    <w:rsid w:val="0058340E"/>
    <w:rsid w:val="00583843"/>
    <w:rsid w:val="0058622F"/>
    <w:rsid w:val="00587AE3"/>
    <w:rsid w:val="005914D5"/>
    <w:rsid w:val="005915AF"/>
    <w:rsid w:val="00592079"/>
    <w:rsid w:val="00597504"/>
    <w:rsid w:val="005A13B4"/>
    <w:rsid w:val="005A155D"/>
    <w:rsid w:val="005A39C0"/>
    <w:rsid w:val="005A5672"/>
    <w:rsid w:val="005A5B74"/>
    <w:rsid w:val="005A6F11"/>
    <w:rsid w:val="005A77F2"/>
    <w:rsid w:val="005B1E4E"/>
    <w:rsid w:val="005B2A2A"/>
    <w:rsid w:val="005B33BC"/>
    <w:rsid w:val="005B7AAE"/>
    <w:rsid w:val="005C0A82"/>
    <w:rsid w:val="005C1FA0"/>
    <w:rsid w:val="005C2A57"/>
    <w:rsid w:val="005C2FDD"/>
    <w:rsid w:val="005C3AFD"/>
    <w:rsid w:val="005C5CF0"/>
    <w:rsid w:val="005C65DD"/>
    <w:rsid w:val="005C6808"/>
    <w:rsid w:val="005C7035"/>
    <w:rsid w:val="005D0C26"/>
    <w:rsid w:val="005D19A4"/>
    <w:rsid w:val="005D3252"/>
    <w:rsid w:val="005E08B2"/>
    <w:rsid w:val="005E0E87"/>
    <w:rsid w:val="005E145D"/>
    <w:rsid w:val="005E15B4"/>
    <w:rsid w:val="005E18E0"/>
    <w:rsid w:val="005E3642"/>
    <w:rsid w:val="005E50C4"/>
    <w:rsid w:val="005E609C"/>
    <w:rsid w:val="005E6BA3"/>
    <w:rsid w:val="005E7A20"/>
    <w:rsid w:val="005F1153"/>
    <w:rsid w:val="005F168C"/>
    <w:rsid w:val="005F1E04"/>
    <w:rsid w:val="005F4765"/>
    <w:rsid w:val="005F4DEC"/>
    <w:rsid w:val="005F7D2F"/>
    <w:rsid w:val="00600DBD"/>
    <w:rsid w:val="0060107E"/>
    <w:rsid w:val="00602556"/>
    <w:rsid w:val="0060276A"/>
    <w:rsid w:val="006042B0"/>
    <w:rsid w:val="006055D2"/>
    <w:rsid w:val="00605DD8"/>
    <w:rsid w:val="00606196"/>
    <w:rsid w:val="00606322"/>
    <w:rsid w:val="006071A2"/>
    <w:rsid w:val="0060742D"/>
    <w:rsid w:val="00610AF3"/>
    <w:rsid w:val="00615A78"/>
    <w:rsid w:val="00615CA7"/>
    <w:rsid w:val="006161B7"/>
    <w:rsid w:val="006176AE"/>
    <w:rsid w:val="00621B7B"/>
    <w:rsid w:val="00624C55"/>
    <w:rsid w:val="00625651"/>
    <w:rsid w:val="006260D8"/>
    <w:rsid w:val="00626A2D"/>
    <w:rsid w:val="00626E01"/>
    <w:rsid w:val="00630EA6"/>
    <w:rsid w:val="00633816"/>
    <w:rsid w:val="0063482E"/>
    <w:rsid w:val="0063780C"/>
    <w:rsid w:val="006418F5"/>
    <w:rsid w:val="00642D46"/>
    <w:rsid w:val="0064368F"/>
    <w:rsid w:val="0064441A"/>
    <w:rsid w:val="006447E5"/>
    <w:rsid w:val="006448C6"/>
    <w:rsid w:val="00644B20"/>
    <w:rsid w:val="00644FFB"/>
    <w:rsid w:val="00645CCF"/>
    <w:rsid w:val="00645E89"/>
    <w:rsid w:val="0064798E"/>
    <w:rsid w:val="00647B0F"/>
    <w:rsid w:val="00651D13"/>
    <w:rsid w:val="00652CA7"/>
    <w:rsid w:val="006531DC"/>
    <w:rsid w:val="00653213"/>
    <w:rsid w:val="00654794"/>
    <w:rsid w:val="00655720"/>
    <w:rsid w:val="00655FDA"/>
    <w:rsid w:val="0065636D"/>
    <w:rsid w:val="00657106"/>
    <w:rsid w:val="00657658"/>
    <w:rsid w:val="00661039"/>
    <w:rsid w:val="006629EE"/>
    <w:rsid w:val="00664011"/>
    <w:rsid w:val="0066429D"/>
    <w:rsid w:val="00665888"/>
    <w:rsid w:val="00666D2C"/>
    <w:rsid w:val="0066744F"/>
    <w:rsid w:val="006705E3"/>
    <w:rsid w:val="006713B9"/>
    <w:rsid w:val="00671B4A"/>
    <w:rsid w:val="00672563"/>
    <w:rsid w:val="006772C4"/>
    <w:rsid w:val="0068061A"/>
    <w:rsid w:val="006806E5"/>
    <w:rsid w:val="006828CB"/>
    <w:rsid w:val="00683123"/>
    <w:rsid w:val="00684E1F"/>
    <w:rsid w:val="00685DE8"/>
    <w:rsid w:val="00686513"/>
    <w:rsid w:val="006918C7"/>
    <w:rsid w:val="00691BE5"/>
    <w:rsid w:val="00692086"/>
    <w:rsid w:val="0069422A"/>
    <w:rsid w:val="00696AB3"/>
    <w:rsid w:val="006974ED"/>
    <w:rsid w:val="006A18F0"/>
    <w:rsid w:val="006A1BCD"/>
    <w:rsid w:val="006A20C6"/>
    <w:rsid w:val="006A41F1"/>
    <w:rsid w:val="006A508A"/>
    <w:rsid w:val="006A5110"/>
    <w:rsid w:val="006A61D7"/>
    <w:rsid w:val="006A7623"/>
    <w:rsid w:val="006A7A8C"/>
    <w:rsid w:val="006B0089"/>
    <w:rsid w:val="006B05E8"/>
    <w:rsid w:val="006B23E1"/>
    <w:rsid w:val="006B3843"/>
    <w:rsid w:val="006B49D2"/>
    <w:rsid w:val="006B4BC7"/>
    <w:rsid w:val="006B51FE"/>
    <w:rsid w:val="006B69F2"/>
    <w:rsid w:val="006B7A5C"/>
    <w:rsid w:val="006B7EFE"/>
    <w:rsid w:val="006C1ADE"/>
    <w:rsid w:val="006C3410"/>
    <w:rsid w:val="006C341C"/>
    <w:rsid w:val="006C4F33"/>
    <w:rsid w:val="006C4F4D"/>
    <w:rsid w:val="006C551F"/>
    <w:rsid w:val="006D11B7"/>
    <w:rsid w:val="006D34CF"/>
    <w:rsid w:val="006D607A"/>
    <w:rsid w:val="006E1D5F"/>
    <w:rsid w:val="006E26AC"/>
    <w:rsid w:val="006E375A"/>
    <w:rsid w:val="006E73B2"/>
    <w:rsid w:val="006F1BC6"/>
    <w:rsid w:val="006F2D4C"/>
    <w:rsid w:val="006F3DCF"/>
    <w:rsid w:val="006F483F"/>
    <w:rsid w:val="006F7698"/>
    <w:rsid w:val="007000EF"/>
    <w:rsid w:val="007009A7"/>
    <w:rsid w:val="00700D0D"/>
    <w:rsid w:val="00701304"/>
    <w:rsid w:val="00702066"/>
    <w:rsid w:val="0070434C"/>
    <w:rsid w:val="00704663"/>
    <w:rsid w:val="007068E2"/>
    <w:rsid w:val="007070B3"/>
    <w:rsid w:val="0070721C"/>
    <w:rsid w:val="00712393"/>
    <w:rsid w:val="00712700"/>
    <w:rsid w:val="00713B0D"/>
    <w:rsid w:val="00720046"/>
    <w:rsid w:val="0072333D"/>
    <w:rsid w:val="00723B29"/>
    <w:rsid w:val="00723B9D"/>
    <w:rsid w:val="007240D7"/>
    <w:rsid w:val="00726030"/>
    <w:rsid w:val="0072687D"/>
    <w:rsid w:val="00727213"/>
    <w:rsid w:val="007274FA"/>
    <w:rsid w:val="00727FC4"/>
    <w:rsid w:val="007310C9"/>
    <w:rsid w:val="00731A3B"/>
    <w:rsid w:val="00732074"/>
    <w:rsid w:val="0073538D"/>
    <w:rsid w:val="007359ED"/>
    <w:rsid w:val="007379A1"/>
    <w:rsid w:val="00742292"/>
    <w:rsid w:val="00743B74"/>
    <w:rsid w:val="0074415E"/>
    <w:rsid w:val="00745E61"/>
    <w:rsid w:val="00745ECE"/>
    <w:rsid w:val="00746CDB"/>
    <w:rsid w:val="00747DFE"/>
    <w:rsid w:val="00750D5C"/>
    <w:rsid w:val="0075161D"/>
    <w:rsid w:val="007522B5"/>
    <w:rsid w:val="007529CC"/>
    <w:rsid w:val="00752AE9"/>
    <w:rsid w:val="007534A0"/>
    <w:rsid w:val="007540D5"/>
    <w:rsid w:val="00760B49"/>
    <w:rsid w:val="00760EEF"/>
    <w:rsid w:val="00760F45"/>
    <w:rsid w:val="007622DF"/>
    <w:rsid w:val="00763BA9"/>
    <w:rsid w:val="00764B03"/>
    <w:rsid w:val="00770705"/>
    <w:rsid w:val="00770787"/>
    <w:rsid w:val="0077097C"/>
    <w:rsid w:val="0077168A"/>
    <w:rsid w:val="00774282"/>
    <w:rsid w:val="00774C4F"/>
    <w:rsid w:val="007758F2"/>
    <w:rsid w:val="00775C78"/>
    <w:rsid w:val="00775D35"/>
    <w:rsid w:val="007761C1"/>
    <w:rsid w:val="00777E21"/>
    <w:rsid w:val="00782277"/>
    <w:rsid w:val="0078315C"/>
    <w:rsid w:val="00783E55"/>
    <w:rsid w:val="007858DA"/>
    <w:rsid w:val="007866D6"/>
    <w:rsid w:val="0079134E"/>
    <w:rsid w:val="007915CD"/>
    <w:rsid w:val="0079222B"/>
    <w:rsid w:val="0079233E"/>
    <w:rsid w:val="00792D49"/>
    <w:rsid w:val="0079359A"/>
    <w:rsid w:val="00793F17"/>
    <w:rsid w:val="0079737E"/>
    <w:rsid w:val="00797761"/>
    <w:rsid w:val="007A0E68"/>
    <w:rsid w:val="007B0B7A"/>
    <w:rsid w:val="007B0F59"/>
    <w:rsid w:val="007B22A2"/>
    <w:rsid w:val="007B2C69"/>
    <w:rsid w:val="007B543C"/>
    <w:rsid w:val="007B5524"/>
    <w:rsid w:val="007B696F"/>
    <w:rsid w:val="007C1723"/>
    <w:rsid w:val="007C2ED8"/>
    <w:rsid w:val="007C3CA1"/>
    <w:rsid w:val="007C408D"/>
    <w:rsid w:val="007C5397"/>
    <w:rsid w:val="007C676F"/>
    <w:rsid w:val="007C6871"/>
    <w:rsid w:val="007C7DA7"/>
    <w:rsid w:val="007D18E0"/>
    <w:rsid w:val="007D219F"/>
    <w:rsid w:val="007D332E"/>
    <w:rsid w:val="007D5137"/>
    <w:rsid w:val="007D5D25"/>
    <w:rsid w:val="007D747B"/>
    <w:rsid w:val="007D7F12"/>
    <w:rsid w:val="007E16B4"/>
    <w:rsid w:val="007E217A"/>
    <w:rsid w:val="007E277B"/>
    <w:rsid w:val="007E2D9A"/>
    <w:rsid w:val="007E301D"/>
    <w:rsid w:val="007E322D"/>
    <w:rsid w:val="007E3794"/>
    <w:rsid w:val="007E393A"/>
    <w:rsid w:val="007E50A2"/>
    <w:rsid w:val="007E52A0"/>
    <w:rsid w:val="007F0D81"/>
    <w:rsid w:val="007F1624"/>
    <w:rsid w:val="007F1D2F"/>
    <w:rsid w:val="007F3398"/>
    <w:rsid w:val="00803BBF"/>
    <w:rsid w:val="0080425C"/>
    <w:rsid w:val="008046AA"/>
    <w:rsid w:val="008048F0"/>
    <w:rsid w:val="00805985"/>
    <w:rsid w:val="00805FFD"/>
    <w:rsid w:val="008070B0"/>
    <w:rsid w:val="008140CA"/>
    <w:rsid w:val="00814B26"/>
    <w:rsid w:val="00816C5A"/>
    <w:rsid w:val="00817B85"/>
    <w:rsid w:val="0082078E"/>
    <w:rsid w:val="008216C9"/>
    <w:rsid w:val="00822CBF"/>
    <w:rsid w:val="00824F05"/>
    <w:rsid w:val="00825787"/>
    <w:rsid w:val="008266A6"/>
    <w:rsid w:val="00827CD4"/>
    <w:rsid w:val="008305E7"/>
    <w:rsid w:val="008319FE"/>
    <w:rsid w:val="00831EC6"/>
    <w:rsid w:val="00832FEA"/>
    <w:rsid w:val="0083369D"/>
    <w:rsid w:val="00835FCF"/>
    <w:rsid w:val="0083614D"/>
    <w:rsid w:val="00836658"/>
    <w:rsid w:val="00836B27"/>
    <w:rsid w:val="00837500"/>
    <w:rsid w:val="00837B24"/>
    <w:rsid w:val="00842574"/>
    <w:rsid w:val="00842852"/>
    <w:rsid w:val="00843F57"/>
    <w:rsid w:val="00844DA0"/>
    <w:rsid w:val="00845187"/>
    <w:rsid w:val="00851464"/>
    <w:rsid w:val="00851E79"/>
    <w:rsid w:val="008527E1"/>
    <w:rsid w:val="00853B13"/>
    <w:rsid w:val="00855C76"/>
    <w:rsid w:val="00857131"/>
    <w:rsid w:val="00857A2F"/>
    <w:rsid w:val="008622CB"/>
    <w:rsid w:val="008628B3"/>
    <w:rsid w:val="0086361C"/>
    <w:rsid w:val="0086479F"/>
    <w:rsid w:val="00864B71"/>
    <w:rsid w:val="0086567C"/>
    <w:rsid w:val="00867660"/>
    <w:rsid w:val="00870039"/>
    <w:rsid w:val="00871346"/>
    <w:rsid w:val="00871C40"/>
    <w:rsid w:val="00874C6E"/>
    <w:rsid w:val="0087579E"/>
    <w:rsid w:val="00876280"/>
    <w:rsid w:val="008826B0"/>
    <w:rsid w:val="008841AF"/>
    <w:rsid w:val="00891BDE"/>
    <w:rsid w:val="00894190"/>
    <w:rsid w:val="00894507"/>
    <w:rsid w:val="0089574B"/>
    <w:rsid w:val="00897718"/>
    <w:rsid w:val="00897B2A"/>
    <w:rsid w:val="008A171B"/>
    <w:rsid w:val="008A2011"/>
    <w:rsid w:val="008A2D44"/>
    <w:rsid w:val="008A58B6"/>
    <w:rsid w:val="008A6540"/>
    <w:rsid w:val="008A6D53"/>
    <w:rsid w:val="008B0F39"/>
    <w:rsid w:val="008B3906"/>
    <w:rsid w:val="008B41FA"/>
    <w:rsid w:val="008B6D76"/>
    <w:rsid w:val="008B7A11"/>
    <w:rsid w:val="008C198A"/>
    <w:rsid w:val="008C2917"/>
    <w:rsid w:val="008C2CAA"/>
    <w:rsid w:val="008C4930"/>
    <w:rsid w:val="008C5825"/>
    <w:rsid w:val="008C6AEA"/>
    <w:rsid w:val="008C6EBC"/>
    <w:rsid w:val="008C765B"/>
    <w:rsid w:val="008D17AB"/>
    <w:rsid w:val="008D546F"/>
    <w:rsid w:val="008D54A7"/>
    <w:rsid w:val="008D5999"/>
    <w:rsid w:val="008D60AE"/>
    <w:rsid w:val="008D7BE8"/>
    <w:rsid w:val="008E0618"/>
    <w:rsid w:val="008E0791"/>
    <w:rsid w:val="008E0E4E"/>
    <w:rsid w:val="008E1E29"/>
    <w:rsid w:val="008E1FB9"/>
    <w:rsid w:val="008E559C"/>
    <w:rsid w:val="008E5E1E"/>
    <w:rsid w:val="008E7902"/>
    <w:rsid w:val="008E7AD8"/>
    <w:rsid w:val="008F0389"/>
    <w:rsid w:val="008F0737"/>
    <w:rsid w:val="008F26BB"/>
    <w:rsid w:val="008F3574"/>
    <w:rsid w:val="008F4134"/>
    <w:rsid w:val="008F54EC"/>
    <w:rsid w:val="008F58DE"/>
    <w:rsid w:val="008F60DC"/>
    <w:rsid w:val="008F61DA"/>
    <w:rsid w:val="00901032"/>
    <w:rsid w:val="00902565"/>
    <w:rsid w:val="00902BCD"/>
    <w:rsid w:val="00902D60"/>
    <w:rsid w:val="00906657"/>
    <w:rsid w:val="0090703B"/>
    <w:rsid w:val="0090777A"/>
    <w:rsid w:val="00907E35"/>
    <w:rsid w:val="00907E57"/>
    <w:rsid w:val="009107B3"/>
    <w:rsid w:val="009161E1"/>
    <w:rsid w:val="009177D3"/>
    <w:rsid w:val="0092094C"/>
    <w:rsid w:val="00921933"/>
    <w:rsid w:val="009224A1"/>
    <w:rsid w:val="00924BB0"/>
    <w:rsid w:val="00925C1B"/>
    <w:rsid w:val="00927846"/>
    <w:rsid w:val="00927FF1"/>
    <w:rsid w:val="00931E83"/>
    <w:rsid w:val="009322FE"/>
    <w:rsid w:val="009326F2"/>
    <w:rsid w:val="00933158"/>
    <w:rsid w:val="0093381D"/>
    <w:rsid w:val="00933F2C"/>
    <w:rsid w:val="009377C6"/>
    <w:rsid w:val="00937F63"/>
    <w:rsid w:val="00940B0A"/>
    <w:rsid w:val="00940BD2"/>
    <w:rsid w:val="0094227F"/>
    <w:rsid w:val="0094277A"/>
    <w:rsid w:val="00943531"/>
    <w:rsid w:val="00943C4A"/>
    <w:rsid w:val="00945368"/>
    <w:rsid w:val="00950401"/>
    <w:rsid w:val="00952ABA"/>
    <w:rsid w:val="00952C2A"/>
    <w:rsid w:val="00953453"/>
    <w:rsid w:val="0095439F"/>
    <w:rsid w:val="009543CE"/>
    <w:rsid w:val="00955972"/>
    <w:rsid w:val="00955A3D"/>
    <w:rsid w:val="0095723C"/>
    <w:rsid w:val="0095775A"/>
    <w:rsid w:val="00960FDE"/>
    <w:rsid w:val="0096177F"/>
    <w:rsid w:val="00963A95"/>
    <w:rsid w:val="00964DB0"/>
    <w:rsid w:val="0096527B"/>
    <w:rsid w:val="00965942"/>
    <w:rsid w:val="0097247C"/>
    <w:rsid w:val="00972987"/>
    <w:rsid w:val="00972BFA"/>
    <w:rsid w:val="00975306"/>
    <w:rsid w:val="00975B51"/>
    <w:rsid w:val="0097636F"/>
    <w:rsid w:val="00981E0E"/>
    <w:rsid w:val="00982226"/>
    <w:rsid w:val="00982900"/>
    <w:rsid w:val="00983A2B"/>
    <w:rsid w:val="009856BD"/>
    <w:rsid w:val="00985D6A"/>
    <w:rsid w:val="009860E1"/>
    <w:rsid w:val="00990422"/>
    <w:rsid w:val="00990C31"/>
    <w:rsid w:val="009926CC"/>
    <w:rsid w:val="00993325"/>
    <w:rsid w:val="009970EE"/>
    <w:rsid w:val="00997131"/>
    <w:rsid w:val="009A0E4A"/>
    <w:rsid w:val="009A413D"/>
    <w:rsid w:val="009A437B"/>
    <w:rsid w:val="009A4DC8"/>
    <w:rsid w:val="009B0BCC"/>
    <w:rsid w:val="009B1CF5"/>
    <w:rsid w:val="009B1D72"/>
    <w:rsid w:val="009B2378"/>
    <w:rsid w:val="009B2CE6"/>
    <w:rsid w:val="009B50F3"/>
    <w:rsid w:val="009B68CF"/>
    <w:rsid w:val="009B6A47"/>
    <w:rsid w:val="009B6E96"/>
    <w:rsid w:val="009C03A2"/>
    <w:rsid w:val="009C08A9"/>
    <w:rsid w:val="009C418C"/>
    <w:rsid w:val="009C463E"/>
    <w:rsid w:val="009C6612"/>
    <w:rsid w:val="009C6BF8"/>
    <w:rsid w:val="009C7622"/>
    <w:rsid w:val="009D02D4"/>
    <w:rsid w:val="009D15C3"/>
    <w:rsid w:val="009D18DE"/>
    <w:rsid w:val="009D259B"/>
    <w:rsid w:val="009D37C1"/>
    <w:rsid w:val="009E020C"/>
    <w:rsid w:val="009E0423"/>
    <w:rsid w:val="009E1EE0"/>
    <w:rsid w:val="009E22C9"/>
    <w:rsid w:val="009E2A76"/>
    <w:rsid w:val="009E4FE5"/>
    <w:rsid w:val="009E5F24"/>
    <w:rsid w:val="009E69F3"/>
    <w:rsid w:val="009E77A4"/>
    <w:rsid w:val="009F08B8"/>
    <w:rsid w:val="009F1D60"/>
    <w:rsid w:val="009F49A6"/>
    <w:rsid w:val="009F4B51"/>
    <w:rsid w:val="009F6ADC"/>
    <w:rsid w:val="009F6FAB"/>
    <w:rsid w:val="00A0048F"/>
    <w:rsid w:val="00A044B8"/>
    <w:rsid w:val="00A07280"/>
    <w:rsid w:val="00A0745C"/>
    <w:rsid w:val="00A103B4"/>
    <w:rsid w:val="00A1075B"/>
    <w:rsid w:val="00A1346F"/>
    <w:rsid w:val="00A149B3"/>
    <w:rsid w:val="00A15683"/>
    <w:rsid w:val="00A15947"/>
    <w:rsid w:val="00A163CD"/>
    <w:rsid w:val="00A2291B"/>
    <w:rsid w:val="00A252FE"/>
    <w:rsid w:val="00A27832"/>
    <w:rsid w:val="00A27B89"/>
    <w:rsid w:val="00A27CB5"/>
    <w:rsid w:val="00A30248"/>
    <w:rsid w:val="00A30373"/>
    <w:rsid w:val="00A31DF6"/>
    <w:rsid w:val="00A33007"/>
    <w:rsid w:val="00A337AF"/>
    <w:rsid w:val="00A35004"/>
    <w:rsid w:val="00A35C3F"/>
    <w:rsid w:val="00A40010"/>
    <w:rsid w:val="00A416BC"/>
    <w:rsid w:val="00A4582B"/>
    <w:rsid w:val="00A50537"/>
    <w:rsid w:val="00A511EE"/>
    <w:rsid w:val="00A51E55"/>
    <w:rsid w:val="00A5257E"/>
    <w:rsid w:val="00A52CE1"/>
    <w:rsid w:val="00A534CB"/>
    <w:rsid w:val="00A54BCB"/>
    <w:rsid w:val="00A54C09"/>
    <w:rsid w:val="00A54E41"/>
    <w:rsid w:val="00A567D2"/>
    <w:rsid w:val="00A56878"/>
    <w:rsid w:val="00A60DDF"/>
    <w:rsid w:val="00A61042"/>
    <w:rsid w:val="00A62129"/>
    <w:rsid w:val="00A62917"/>
    <w:rsid w:val="00A6369D"/>
    <w:rsid w:val="00A63943"/>
    <w:rsid w:val="00A6443B"/>
    <w:rsid w:val="00A6522D"/>
    <w:rsid w:val="00A66398"/>
    <w:rsid w:val="00A71863"/>
    <w:rsid w:val="00A71E44"/>
    <w:rsid w:val="00A72416"/>
    <w:rsid w:val="00A72DA4"/>
    <w:rsid w:val="00A748EB"/>
    <w:rsid w:val="00A75AE9"/>
    <w:rsid w:val="00A76466"/>
    <w:rsid w:val="00A7683E"/>
    <w:rsid w:val="00A77937"/>
    <w:rsid w:val="00A779F3"/>
    <w:rsid w:val="00A77B06"/>
    <w:rsid w:val="00A8101E"/>
    <w:rsid w:val="00A82663"/>
    <w:rsid w:val="00A82A87"/>
    <w:rsid w:val="00A831AE"/>
    <w:rsid w:val="00A83AC3"/>
    <w:rsid w:val="00A83DFF"/>
    <w:rsid w:val="00A84119"/>
    <w:rsid w:val="00A84C2B"/>
    <w:rsid w:val="00A84F76"/>
    <w:rsid w:val="00A91453"/>
    <w:rsid w:val="00A959E5"/>
    <w:rsid w:val="00A95CA4"/>
    <w:rsid w:val="00A95F80"/>
    <w:rsid w:val="00AA1FD1"/>
    <w:rsid w:val="00AA3612"/>
    <w:rsid w:val="00AA3A81"/>
    <w:rsid w:val="00AA3BD2"/>
    <w:rsid w:val="00AA5B7D"/>
    <w:rsid w:val="00AA7727"/>
    <w:rsid w:val="00AA7ECC"/>
    <w:rsid w:val="00AB402A"/>
    <w:rsid w:val="00AC08E7"/>
    <w:rsid w:val="00AC26C3"/>
    <w:rsid w:val="00AC2A99"/>
    <w:rsid w:val="00AC2EDA"/>
    <w:rsid w:val="00AC31C9"/>
    <w:rsid w:val="00AC44C1"/>
    <w:rsid w:val="00AC50B0"/>
    <w:rsid w:val="00AC71A1"/>
    <w:rsid w:val="00AD0543"/>
    <w:rsid w:val="00AD0E12"/>
    <w:rsid w:val="00AD1B8F"/>
    <w:rsid w:val="00AD2634"/>
    <w:rsid w:val="00AD3995"/>
    <w:rsid w:val="00AE296F"/>
    <w:rsid w:val="00AE3249"/>
    <w:rsid w:val="00AE40B4"/>
    <w:rsid w:val="00AE4A85"/>
    <w:rsid w:val="00AE6017"/>
    <w:rsid w:val="00AF0241"/>
    <w:rsid w:val="00AF0A42"/>
    <w:rsid w:val="00AF22DE"/>
    <w:rsid w:val="00AF2FE0"/>
    <w:rsid w:val="00AF323D"/>
    <w:rsid w:val="00AF35DF"/>
    <w:rsid w:val="00B00A58"/>
    <w:rsid w:val="00B00D6E"/>
    <w:rsid w:val="00B01331"/>
    <w:rsid w:val="00B02FA3"/>
    <w:rsid w:val="00B031F5"/>
    <w:rsid w:val="00B037F4"/>
    <w:rsid w:val="00B04B91"/>
    <w:rsid w:val="00B05924"/>
    <w:rsid w:val="00B0640D"/>
    <w:rsid w:val="00B06569"/>
    <w:rsid w:val="00B068DE"/>
    <w:rsid w:val="00B06B15"/>
    <w:rsid w:val="00B0735A"/>
    <w:rsid w:val="00B07AEF"/>
    <w:rsid w:val="00B11145"/>
    <w:rsid w:val="00B11843"/>
    <w:rsid w:val="00B121A0"/>
    <w:rsid w:val="00B12371"/>
    <w:rsid w:val="00B12442"/>
    <w:rsid w:val="00B14112"/>
    <w:rsid w:val="00B14DD7"/>
    <w:rsid w:val="00B15A6F"/>
    <w:rsid w:val="00B206FE"/>
    <w:rsid w:val="00B2150D"/>
    <w:rsid w:val="00B21D0A"/>
    <w:rsid w:val="00B225BE"/>
    <w:rsid w:val="00B22AF4"/>
    <w:rsid w:val="00B23217"/>
    <w:rsid w:val="00B26F53"/>
    <w:rsid w:val="00B27C1B"/>
    <w:rsid w:val="00B31025"/>
    <w:rsid w:val="00B316FC"/>
    <w:rsid w:val="00B31E16"/>
    <w:rsid w:val="00B32DAC"/>
    <w:rsid w:val="00B33F43"/>
    <w:rsid w:val="00B34121"/>
    <w:rsid w:val="00B344A7"/>
    <w:rsid w:val="00B34855"/>
    <w:rsid w:val="00B349BE"/>
    <w:rsid w:val="00B34F28"/>
    <w:rsid w:val="00B40544"/>
    <w:rsid w:val="00B424B7"/>
    <w:rsid w:val="00B44897"/>
    <w:rsid w:val="00B4545C"/>
    <w:rsid w:val="00B45D8D"/>
    <w:rsid w:val="00B46BDE"/>
    <w:rsid w:val="00B46EF6"/>
    <w:rsid w:val="00B47877"/>
    <w:rsid w:val="00B51847"/>
    <w:rsid w:val="00B51BBC"/>
    <w:rsid w:val="00B52117"/>
    <w:rsid w:val="00B5213D"/>
    <w:rsid w:val="00B525E3"/>
    <w:rsid w:val="00B52D0A"/>
    <w:rsid w:val="00B52F13"/>
    <w:rsid w:val="00B53BA5"/>
    <w:rsid w:val="00B54FA7"/>
    <w:rsid w:val="00B55A7B"/>
    <w:rsid w:val="00B57A2F"/>
    <w:rsid w:val="00B62F65"/>
    <w:rsid w:val="00B65952"/>
    <w:rsid w:val="00B702B5"/>
    <w:rsid w:val="00B71752"/>
    <w:rsid w:val="00B72EC2"/>
    <w:rsid w:val="00B72F59"/>
    <w:rsid w:val="00B77699"/>
    <w:rsid w:val="00B822CC"/>
    <w:rsid w:val="00B82316"/>
    <w:rsid w:val="00B82A74"/>
    <w:rsid w:val="00B83102"/>
    <w:rsid w:val="00B853CA"/>
    <w:rsid w:val="00B853D9"/>
    <w:rsid w:val="00B85E20"/>
    <w:rsid w:val="00B868B8"/>
    <w:rsid w:val="00B87DFB"/>
    <w:rsid w:val="00B9177A"/>
    <w:rsid w:val="00B922A5"/>
    <w:rsid w:val="00B938E1"/>
    <w:rsid w:val="00B93C4F"/>
    <w:rsid w:val="00BA00C8"/>
    <w:rsid w:val="00BA0207"/>
    <w:rsid w:val="00BA05EA"/>
    <w:rsid w:val="00BA1702"/>
    <w:rsid w:val="00BA2292"/>
    <w:rsid w:val="00BA3538"/>
    <w:rsid w:val="00BA51A3"/>
    <w:rsid w:val="00BA57A5"/>
    <w:rsid w:val="00BB3A05"/>
    <w:rsid w:val="00BB4458"/>
    <w:rsid w:val="00BB5450"/>
    <w:rsid w:val="00BB6876"/>
    <w:rsid w:val="00BB73DA"/>
    <w:rsid w:val="00BB7D14"/>
    <w:rsid w:val="00BC010F"/>
    <w:rsid w:val="00BC01A0"/>
    <w:rsid w:val="00BC1CB3"/>
    <w:rsid w:val="00BC40E2"/>
    <w:rsid w:val="00BC6C42"/>
    <w:rsid w:val="00BC7388"/>
    <w:rsid w:val="00BC73A7"/>
    <w:rsid w:val="00BD1680"/>
    <w:rsid w:val="00BD23BB"/>
    <w:rsid w:val="00BD535A"/>
    <w:rsid w:val="00BD5D85"/>
    <w:rsid w:val="00BD6E51"/>
    <w:rsid w:val="00BD7538"/>
    <w:rsid w:val="00BE267E"/>
    <w:rsid w:val="00BE678C"/>
    <w:rsid w:val="00BF1B43"/>
    <w:rsid w:val="00BF23C8"/>
    <w:rsid w:val="00BF34B7"/>
    <w:rsid w:val="00BF4576"/>
    <w:rsid w:val="00BF76AC"/>
    <w:rsid w:val="00C00A29"/>
    <w:rsid w:val="00C01142"/>
    <w:rsid w:val="00C015DC"/>
    <w:rsid w:val="00C02455"/>
    <w:rsid w:val="00C033F9"/>
    <w:rsid w:val="00C03BC1"/>
    <w:rsid w:val="00C03F2F"/>
    <w:rsid w:val="00C04BEB"/>
    <w:rsid w:val="00C05DC8"/>
    <w:rsid w:val="00C06FFA"/>
    <w:rsid w:val="00C0718B"/>
    <w:rsid w:val="00C079E9"/>
    <w:rsid w:val="00C10305"/>
    <w:rsid w:val="00C1128D"/>
    <w:rsid w:val="00C11C79"/>
    <w:rsid w:val="00C11FC1"/>
    <w:rsid w:val="00C16635"/>
    <w:rsid w:val="00C170E4"/>
    <w:rsid w:val="00C17312"/>
    <w:rsid w:val="00C208EB"/>
    <w:rsid w:val="00C2213E"/>
    <w:rsid w:val="00C23DF2"/>
    <w:rsid w:val="00C23E94"/>
    <w:rsid w:val="00C23FF8"/>
    <w:rsid w:val="00C2408C"/>
    <w:rsid w:val="00C2472F"/>
    <w:rsid w:val="00C251AD"/>
    <w:rsid w:val="00C27B5F"/>
    <w:rsid w:val="00C27C9E"/>
    <w:rsid w:val="00C30CA2"/>
    <w:rsid w:val="00C31F09"/>
    <w:rsid w:val="00C356D3"/>
    <w:rsid w:val="00C37244"/>
    <w:rsid w:val="00C420E2"/>
    <w:rsid w:val="00C42B55"/>
    <w:rsid w:val="00C43035"/>
    <w:rsid w:val="00C43172"/>
    <w:rsid w:val="00C4521A"/>
    <w:rsid w:val="00C45561"/>
    <w:rsid w:val="00C468D6"/>
    <w:rsid w:val="00C51B44"/>
    <w:rsid w:val="00C542BF"/>
    <w:rsid w:val="00C54F84"/>
    <w:rsid w:val="00C56E54"/>
    <w:rsid w:val="00C61BCA"/>
    <w:rsid w:val="00C61CA5"/>
    <w:rsid w:val="00C640C9"/>
    <w:rsid w:val="00C655A1"/>
    <w:rsid w:val="00C65E69"/>
    <w:rsid w:val="00C668E9"/>
    <w:rsid w:val="00C66EBC"/>
    <w:rsid w:val="00C6751B"/>
    <w:rsid w:val="00C6770F"/>
    <w:rsid w:val="00C71E95"/>
    <w:rsid w:val="00C7606E"/>
    <w:rsid w:val="00C80453"/>
    <w:rsid w:val="00C8246B"/>
    <w:rsid w:val="00C82B99"/>
    <w:rsid w:val="00C83143"/>
    <w:rsid w:val="00C83619"/>
    <w:rsid w:val="00C837B7"/>
    <w:rsid w:val="00C83A56"/>
    <w:rsid w:val="00C83D1C"/>
    <w:rsid w:val="00C83EA0"/>
    <w:rsid w:val="00C8515B"/>
    <w:rsid w:val="00C85D8B"/>
    <w:rsid w:val="00C904F3"/>
    <w:rsid w:val="00C910FC"/>
    <w:rsid w:val="00C915E3"/>
    <w:rsid w:val="00C9263C"/>
    <w:rsid w:val="00C933A2"/>
    <w:rsid w:val="00C944CE"/>
    <w:rsid w:val="00C95856"/>
    <w:rsid w:val="00C9729B"/>
    <w:rsid w:val="00CA7208"/>
    <w:rsid w:val="00CB1A87"/>
    <w:rsid w:val="00CB2EE7"/>
    <w:rsid w:val="00CB3D75"/>
    <w:rsid w:val="00CB5420"/>
    <w:rsid w:val="00CB5C5C"/>
    <w:rsid w:val="00CB7F87"/>
    <w:rsid w:val="00CC17FD"/>
    <w:rsid w:val="00CC2651"/>
    <w:rsid w:val="00CC3115"/>
    <w:rsid w:val="00CC329B"/>
    <w:rsid w:val="00CC3E1C"/>
    <w:rsid w:val="00CC4E2A"/>
    <w:rsid w:val="00CC609D"/>
    <w:rsid w:val="00CC6D8B"/>
    <w:rsid w:val="00CD1694"/>
    <w:rsid w:val="00CD16E9"/>
    <w:rsid w:val="00CD1AC9"/>
    <w:rsid w:val="00CD1CBA"/>
    <w:rsid w:val="00CD4CAE"/>
    <w:rsid w:val="00CE3B94"/>
    <w:rsid w:val="00CE429D"/>
    <w:rsid w:val="00CE5B90"/>
    <w:rsid w:val="00CE69BB"/>
    <w:rsid w:val="00CE7734"/>
    <w:rsid w:val="00CE7F7A"/>
    <w:rsid w:val="00CE7FB5"/>
    <w:rsid w:val="00CF06CC"/>
    <w:rsid w:val="00CF3A50"/>
    <w:rsid w:val="00CF3D1B"/>
    <w:rsid w:val="00CF3F5A"/>
    <w:rsid w:val="00CF490B"/>
    <w:rsid w:val="00CF5426"/>
    <w:rsid w:val="00CF636A"/>
    <w:rsid w:val="00D00C1D"/>
    <w:rsid w:val="00D00E95"/>
    <w:rsid w:val="00D01591"/>
    <w:rsid w:val="00D03F6D"/>
    <w:rsid w:val="00D0549F"/>
    <w:rsid w:val="00D106C2"/>
    <w:rsid w:val="00D10923"/>
    <w:rsid w:val="00D10982"/>
    <w:rsid w:val="00D10BE5"/>
    <w:rsid w:val="00D10D77"/>
    <w:rsid w:val="00D14A07"/>
    <w:rsid w:val="00D14EE2"/>
    <w:rsid w:val="00D172F6"/>
    <w:rsid w:val="00D17FA8"/>
    <w:rsid w:val="00D2116C"/>
    <w:rsid w:val="00D23767"/>
    <w:rsid w:val="00D24453"/>
    <w:rsid w:val="00D25FC0"/>
    <w:rsid w:val="00D2684B"/>
    <w:rsid w:val="00D32F89"/>
    <w:rsid w:val="00D33A1A"/>
    <w:rsid w:val="00D34E08"/>
    <w:rsid w:val="00D34F6A"/>
    <w:rsid w:val="00D37863"/>
    <w:rsid w:val="00D403A7"/>
    <w:rsid w:val="00D4328E"/>
    <w:rsid w:val="00D45CCE"/>
    <w:rsid w:val="00D4711D"/>
    <w:rsid w:val="00D52C5B"/>
    <w:rsid w:val="00D536AA"/>
    <w:rsid w:val="00D53D4E"/>
    <w:rsid w:val="00D55B97"/>
    <w:rsid w:val="00D56615"/>
    <w:rsid w:val="00D56DC9"/>
    <w:rsid w:val="00D65C96"/>
    <w:rsid w:val="00D6622E"/>
    <w:rsid w:val="00D67A20"/>
    <w:rsid w:val="00D733AB"/>
    <w:rsid w:val="00D736F5"/>
    <w:rsid w:val="00D7480A"/>
    <w:rsid w:val="00D77142"/>
    <w:rsid w:val="00D80FE6"/>
    <w:rsid w:val="00D81AE5"/>
    <w:rsid w:val="00D82ABB"/>
    <w:rsid w:val="00D82D81"/>
    <w:rsid w:val="00D837B8"/>
    <w:rsid w:val="00D84693"/>
    <w:rsid w:val="00D84F52"/>
    <w:rsid w:val="00D85837"/>
    <w:rsid w:val="00D87093"/>
    <w:rsid w:val="00D87F31"/>
    <w:rsid w:val="00D9229D"/>
    <w:rsid w:val="00D95CF3"/>
    <w:rsid w:val="00D961A0"/>
    <w:rsid w:val="00DA0581"/>
    <w:rsid w:val="00DA0C03"/>
    <w:rsid w:val="00DA16F0"/>
    <w:rsid w:val="00DA303C"/>
    <w:rsid w:val="00DA41F9"/>
    <w:rsid w:val="00DA42FA"/>
    <w:rsid w:val="00DA468C"/>
    <w:rsid w:val="00DA54E7"/>
    <w:rsid w:val="00DA56EA"/>
    <w:rsid w:val="00DA6CC2"/>
    <w:rsid w:val="00DA7314"/>
    <w:rsid w:val="00DB2907"/>
    <w:rsid w:val="00DB2F79"/>
    <w:rsid w:val="00DB3F95"/>
    <w:rsid w:val="00DB54E2"/>
    <w:rsid w:val="00DB5638"/>
    <w:rsid w:val="00DB586A"/>
    <w:rsid w:val="00DB7221"/>
    <w:rsid w:val="00DC1D8F"/>
    <w:rsid w:val="00DC22BC"/>
    <w:rsid w:val="00DC22E8"/>
    <w:rsid w:val="00DC557C"/>
    <w:rsid w:val="00DC62F9"/>
    <w:rsid w:val="00DC6432"/>
    <w:rsid w:val="00DC7E6A"/>
    <w:rsid w:val="00DD104C"/>
    <w:rsid w:val="00DD4A20"/>
    <w:rsid w:val="00DD51DC"/>
    <w:rsid w:val="00DD5ACA"/>
    <w:rsid w:val="00DD5E12"/>
    <w:rsid w:val="00DD77D3"/>
    <w:rsid w:val="00DE0620"/>
    <w:rsid w:val="00DE11B7"/>
    <w:rsid w:val="00DE1865"/>
    <w:rsid w:val="00DE505C"/>
    <w:rsid w:val="00DE509F"/>
    <w:rsid w:val="00DE52E9"/>
    <w:rsid w:val="00DE6132"/>
    <w:rsid w:val="00DE61C2"/>
    <w:rsid w:val="00DF0DB1"/>
    <w:rsid w:val="00DF1255"/>
    <w:rsid w:val="00DF16F7"/>
    <w:rsid w:val="00DF3F07"/>
    <w:rsid w:val="00DF49EA"/>
    <w:rsid w:val="00DF4AC2"/>
    <w:rsid w:val="00DF505A"/>
    <w:rsid w:val="00DF6508"/>
    <w:rsid w:val="00DF6CDF"/>
    <w:rsid w:val="00DF742E"/>
    <w:rsid w:val="00DF7539"/>
    <w:rsid w:val="00DF773E"/>
    <w:rsid w:val="00DF775C"/>
    <w:rsid w:val="00E006A7"/>
    <w:rsid w:val="00E016A2"/>
    <w:rsid w:val="00E01C09"/>
    <w:rsid w:val="00E04567"/>
    <w:rsid w:val="00E04A22"/>
    <w:rsid w:val="00E06534"/>
    <w:rsid w:val="00E10B9E"/>
    <w:rsid w:val="00E124CE"/>
    <w:rsid w:val="00E12B9B"/>
    <w:rsid w:val="00E12CE1"/>
    <w:rsid w:val="00E1490A"/>
    <w:rsid w:val="00E157C9"/>
    <w:rsid w:val="00E16E25"/>
    <w:rsid w:val="00E176BB"/>
    <w:rsid w:val="00E21747"/>
    <w:rsid w:val="00E21A79"/>
    <w:rsid w:val="00E21CCF"/>
    <w:rsid w:val="00E21DA2"/>
    <w:rsid w:val="00E2312E"/>
    <w:rsid w:val="00E25AB1"/>
    <w:rsid w:val="00E25E67"/>
    <w:rsid w:val="00E2613B"/>
    <w:rsid w:val="00E2707B"/>
    <w:rsid w:val="00E27163"/>
    <w:rsid w:val="00E30268"/>
    <w:rsid w:val="00E30B4A"/>
    <w:rsid w:val="00E32F51"/>
    <w:rsid w:val="00E344E2"/>
    <w:rsid w:val="00E357A7"/>
    <w:rsid w:val="00E35BA5"/>
    <w:rsid w:val="00E36ABE"/>
    <w:rsid w:val="00E37AD2"/>
    <w:rsid w:val="00E40A57"/>
    <w:rsid w:val="00E42B0D"/>
    <w:rsid w:val="00E4345D"/>
    <w:rsid w:val="00E44A28"/>
    <w:rsid w:val="00E451CC"/>
    <w:rsid w:val="00E464E6"/>
    <w:rsid w:val="00E46D97"/>
    <w:rsid w:val="00E4770F"/>
    <w:rsid w:val="00E51480"/>
    <w:rsid w:val="00E52114"/>
    <w:rsid w:val="00E53399"/>
    <w:rsid w:val="00E536BE"/>
    <w:rsid w:val="00E550DF"/>
    <w:rsid w:val="00E57B15"/>
    <w:rsid w:val="00E60DAC"/>
    <w:rsid w:val="00E60E28"/>
    <w:rsid w:val="00E61E9C"/>
    <w:rsid w:val="00E6205A"/>
    <w:rsid w:val="00E62879"/>
    <w:rsid w:val="00E63573"/>
    <w:rsid w:val="00E64A44"/>
    <w:rsid w:val="00E64CDC"/>
    <w:rsid w:val="00E6581A"/>
    <w:rsid w:val="00E660FF"/>
    <w:rsid w:val="00E66A55"/>
    <w:rsid w:val="00E702C9"/>
    <w:rsid w:val="00E70FFE"/>
    <w:rsid w:val="00E71615"/>
    <w:rsid w:val="00E7262D"/>
    <w:rsid w:val="00E728E5"/>
    <w:rsid w:val="00E74475"/>
    <w:rsid w:val="00E74DE7"/>
    <w:rsid w:val="00E77B51"/>
    <w:rsid w:val="00E83048"/>
    <w:rsid w:val="00E84DFD"/>
    <w:rsid w:val="00E86C41"/>
    <w:rsid w:val="00E87552"/>
    <w:rsid w:val="00E90C29"/>
    <w:rsid w:val="00E9557C"/>
    <w:rsid w:val="00E95773"/>
    <w:rsid w:val="00E95865"/>
    <w:rsid w:val="00E95B79"/>
    <w:rsid w:val="00E95F8E"/>
    <w:rsid w:val="00E9793E"/>
    <w:rsid w:val="00EA4961"/>
    <w:rsid w:val="00EA6B7A"/>
    <w:rsid w:val="00EA7423"/>
    <w:rsid w:val="00EA7CD3"/>
    <w:rsid w:val="00EB0BDE"/>
    <w:rsid w:val="00EB151F"/>
    <w:rsid w:val="00EB2B1A"/>
    <w:rsid w:val="00EB2BCB"/>
    <w:rsid w:val="00EB46E6"/>
    <w:rsid w:val="00EB5191"/>
    <w:rsid w:val="00EB5545"/>
    <w:rsid w:val="00EB6B15"/>
    <w:rsid w:val="00EB6BC1"/>
    <w:rsid w:val="00EB6E6C"/>
    <w:rsid w:val="00EB7B83"/>
    <w:rsid w:val="00EB7D70"/>
    <w:rsid w:val="00EC24E2"/>
    <w:rsid w:val="00EC2D99"/>
    <w:rsid w:val="00EC3C34"/>
    <w:rsid w:val="00EC4515"/>
    <w:rsid w:val="00EC4D34"/>
    <w:rsid w:val="00EC54EE"/>
    <w:rsid w:val="00EC56C7"/>
    <w:rsid w:val="00EC60B2"/>
    <w:rsid w:val="00EC6E35"/>
    <w:rsid w:val="00EC7026"/>
    <w:rsid w:val="00EC72ED"/>
    <w:rsid w:val="00ED03D7"/>
    <w:rsid w:val="00ED0D56"/>
    <w:rsid w:val="00ED1CC0"/>
    <w:rsid w:val="00ED1F9C"/>
    <w:rsid w:val="00ED493D"/>
    <w:rsid w:val="00ED5532"/>
    <w:rsid w:val="00ED7407"/>
    <w:rsid w:val="00ED7858"/>
    <w:rsid w:val="00EE02DF"/>
    <w:rsid w:val="00EE0496"/>
    <w:rsid w:val="00EE0766"/>
    <w:rsid w:val="00EE3BE1"/>
    <w:rsid w:val="00EE63B7"/>
    <w:rsid w:val="00EE66F3"/>
    <w:rsid w:val="00EF1042"/>
    <w:rsid w:val="00EF1D79"/>
    <w:rsid w:val="00EF2C74"/>
    <w:rsid w:val="00EF7AF2"/>
    <w:rsid w:val="00F0187B"/>
    <w:rsid w:val="00F01996"/>
    <w:rsid w:val="00F01E13"/>
    <w:rsid w:val="00F0257D"/>
    <w:rsid w:val="00F02D49"/>
    <w:rsid w:val="00F0358E"/>
    <w:rsid w:val="00F11723"/>
    <w:rsid w:val="00F119A7"/>
    <w:rsid w:val="00F11B01"/>
    <w:rsid w:val="00F12235"/>
    <w:rsid w:val="00F1283D"/>
    <w:rsid w:val="00F12D6B"/>
    <w:rsid w:val="00F14D98"/>
    <w:rsid w:val="00F14DB1"/>
    <w:rsid w:val="00F151B1"/>
    <w:rsid w:val="00F15281"/>
    <w:rsid w:val="00F1596A"/>
    <w:rsid w:val="00F164DB"/>
    <w:rsid w:val="00F167B0"/>
    <w:rsid w:val="00F178F9"/>
    <w:rsid w:val="00F2000A"/>
    <w:rsid w:val="00F20B4B"/>
    <w:rsid w:val="00F234CC"/>
    <w:rsid w:val="00F2551E"/>
    <w:rsid w:val="00F3095B"/>
    <w:rsid w:val="00F318FD"/>
    <w:rsid w:val="00F33151"/>
    <w:rsid w:val="00F33186"/>
    <w:rsid w:val="00F33E21"/>
    <w:rsid w:val="00F34FB5"/>
    <w:rsid w:val="00F3574D"/>
    <w:rsid w:val="00F35F10"/>
    <w:rsid w:val="00F36BA5"/>
    <w:rsid w:val="00F37D6F"/>
    <w:rsid w:val="00F41322"/>
    <w:rsid w:val="00F47E8E"/>
    <w:rsid w:val="00F527A5"/>
    <w:rsid w:val="00F54E84"/>
    <w:rsid w:val="00F55F52"/>
    <w:rsid w:val="00F56DFA"/>
    <w:rsid w:val="00F627F0"/>
    <w:rsid w:val="00F62E6F"/>
    <w:rsid w:val="00F631E9"/>
    <w:rsid w:val="00F63605"/>
    <w:rsid w:val="00F6432E"/>
    <w:rsid w:val="00F64D89"/>
    <w:rsid w:val="00F65323"/>
    <w:rsid w:val="00F70393"/>
    <w:rsid w:val="00F70DD2"/>
    <w:rsid w:val="00F74BB0"/>
    <w:rsid w:val="00F7553A"/>
    <w:rsid w:val="00F7588D"/>
    <w:rsid w:val="00F76407"/>
    <w:rsid w:val="00F76E9D"/>
    <w:rsid w:val="00F77E31"/>
    <w:rsid w:val="00F804D6"/>
    <w:rsid w:val="00F8082D"/>
    <w:rsid w:val="00F8093F"/>
    <w:rsid w:val="00F816D5"/>
    <w:rsid w:val="00F84212"/>
    <w:rsid w:val="00F8447C"/>
    <w:rsid w:val="00F851B2"/>
    <w:rsid w:val="00F85227"/>
    <w:rsid w:val="00F85E08"/>
    <w:rsid w:val="00F86874"/>
    <w:rsid w:val="00F86EBB"/>
    <w:rsid w:val="00F91617"/>
    <w:rsid w:val="00F92804"/>
    <w:rsid w:val="00F92AC5"/>
    <w:rsid w:val="00F94E2E"/>
    <w:rsid w:val="00F961CB"/>
    <w:rsid w:val="00F96209"/>
    <w:rsid w:val="00F97B01"/>
    <w:rsid w:val="00FA38E8"/>
    <w:rsid w:val="00FA510B"/>
    <w:rsid w:val="00FB04ED"/>
    <w:rsid w:val="00FB147A"/>
    <w:rsid w:val="00FB17A1"/>
    <w:rsid w:val="00FB245E"/>
    <w:rsid w:val="00FB3FAD"/>
    <w:rsid w:val="00FB4AC5"/>
    <w:rsid w:val="00FB5770"/>
    <w:rsid w:val="00FC36E1"/>
    <w:rsid w:val="00FC3C29"/>
    <w:rsid w:val="00FC49AD"/>
    <w:rsid w:val="00FC50F5"/>
    <w:rsid w:val="00FC7130"/>
    <w:rsid w:val="00FD0627"/>
    <w:rsid w:val="00FD10FC"/>
    <w:rsid w:val="00FD1349"/>
    <w:rsid w:val="00FD3B90"/>
    <w:rsid w:val="00FD3EDD"/>
    <w:rsid w:val="00FD41D1"/>
    <w:rsid w:val="00FD4EBE"/>
    <w:rsid w:val="00FD7DB5"/>
    <w:rsid w:val="00FD7E8A"/>
    <w:rsid w:val="00FE003A"/>
    <w:rsid w:val="00FE0C81"/>
    <w:rsid w:val="00FE1619"/>
    <w:rsid w:val="00FE1FE8"/>
    <w:rsid w:val="00FE25C7"/>
    <w:rsid w:val="00FE2B3E"/>
    <w:rsid w:val="00FE4E3B"/>
    <w:rsid w:val="00FE54F7"/>
    <w:rsid w:val="00FF19F5"/>
    <w:rsid w:val="00FF2021"/>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E96987E7-3EF1-4DFE-85CF-BEA65ACEC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416"/>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 w:type="paragraph" w:styleId="HTMLPreformatted">
    <w:name w:val="HTML Preformatted"/>
    <w:basedOn w:val="Normal"/>
    <w:link w:val="HTMLPreformattedChar"/>
    <w:uiPriority w:val="99"/>
    <w:semiHidden/>
    <w:unhideWhenUsed/>
    <w:rsid w:val="000A4FE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A4FE5"/>
    <w:rPr>
      <w:rFonts w:ascii="Consolas" w:eastAsiaTheme="minorEastAsia" w:hAnsi="Consolas"/>
    </w:rPr>
  </w:style>
  <w:style w:type="table" w:customStyle="1" w:styleId="Table">
    <w:name w:val="Table"/>
    <w:semiHidden/>
    <w:unhideWhenUsed/>
    <w:qFormat/>
    <w:rsid w:val="005D19A4"/>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0050">
      <w:bodyDiv w:val="1"/>
      <w:marLeft w:val="0"/>
      <w:marRight w:val="0"/>
      <w:marTop w:val="0"/>
      <w:marBottom w:val="0"/>
      <w:divBdr>
        <w:top w:val="none" w:sz="0" w:space="0" w:color="auto"/>
        <w:left w:val="none" w:sz="0" w:space="0" w:color="auto"/>
        <w:bottom w:val="none" w:sz="0" w:space="0" w:color="auto"/>
        <w:right w:val="none" w:sz="0" w:space="0" w:color="auto"/>
      </w:divBdr>
    </w:div>
    <w:div w:id="218134618">
      <w:marLeft w:val="0"/>
      <w:marRight w:val="0"/>
      <w:marTop w:val="0"/>
      <w:marBottom w:val="0"/>
      <w:divBdr>
        <w:top w:val="none" w:sz="0" w:space="0" w:color="auto"/>
        <w:left w:val="none" w:sz="0" w:space="0" w:color="auto"/>
        <w:bottom w:val="none" w:sz="0" w:space="0" w:color="auto"/>
        <w:right w:val="none" w:sz="0" w:space="0" w:color="auto"/>
      </w:divBdr>
    </w:div>
    <w:div w:id="370811859">
      <w:bodyDiv w:val="1"/>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52823848">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355930594">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sChild>
                <w:div w:id="36009256">
                  <w:marLeft w:val="0"/>
                  <w:marRight w:val="0"/>
                  <w:marTop w:val="0"/>
                  <w:marBottom w:val="0"/>
                  <w:divBdr>
                    <w:top w:val="none" w:sz="0" w:space="0" w:color="auto"/>
                    <w:left w:val="none" w:sz="0" w:space="0" w:color="auto"/>
                    <w:bottom w:val="none" w:sz="0" w:space="0" w:color="auto"/>
                    <w:right w:val="none" w:sz="0" w:space="0" w:color="auto"/>
                  </w:divBdr>
                </w:div>
                <w:div w:id="482163383">
                  <w:marLeft w:val="0"/>
                  <w:marRight w:val="0"/>
                  <w:marTop w:val="0"/>
                  <w:marBottom w:val="0"/>
                  <w:divBdr>
                    <w:top w:val="none" w:sz="0" w:space="0" w:color="auto"/>
                    <w:left w:val="none" w:sz="0" w:space="0" w:color="auto"/>
                    <w:bottom w:val="none" w:sz="0" w:space="0" w:color="auto"/>
                    <w:right w:val="none" w:sz="0" w:space="0" w:color="auto"/>
                  </w:divBdr>
                  <w:divsChild>
                    <w:div w:id="999698152">
                      <w:marLeft w:val="0"/>
                      <w:marRight w:val="0"/>
                      <w:marTop w:val="0"/>
                      <w:marBottom w:val="0"/>
                      <w:divBdr>
                        <w:top w:val="none" w:sz="0" w:space="0" w:color="auto"/>
                        <w:left w:val="none" w:sz="0" w:space="0" w:color="auto"/>
                        <w:bottom w:val="none" w:sz="0" w:space="0" w:color="auto"/>
                        <w:right w:val="none" w:sz="0" w:space="0" w:color="auto"/>
                      </w:divBdr>
                      <w:divsChild>
                        <w:div w:id="115503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7048">
                  <w:marLeft w:val="0"/>
                  <w:marRight w:val="0"/>
                  <w:marTop w:val="0"/>
                  <w:marBottom w:val="0"/>
                  <w:divBdr>
                    <w:top w:val="none" w:sz="0" w:space="0" w:color="auto"/>
                    <w:left w:val="none" w:sz="0" w:space="0" w:color="auto"/>
                    <w:bottom w:val="none" w:sz="0" w:space="0" w:color="auto"/>
                    <w:right w:val="none" w:sz="0" w:space="0" w:color="auto"/>
                  </w:divBdr>
                  <w:divsChild>
                    <w:div w:id="1517840063">
                      <w:marLeft w:val="0"/>
                      <w:marRight w:val="0"/>
                      <w:marTop w:val="0"/>
                      <w:marBottom w:val="0"/>
                      <w:divBdr>
                        <w:top w:val="none" w:sz="0" w:space="0" w:color="auto"/>
                        <w:left w:val="none" w:sz="0" w:space="0" w:color="auto"/>
                        <w:bottom w:val="none" w:sz="0" w:space="0" w:color="auto"/>
                        <w:right w:val="none" w:sz="0" w:space="0" w:color="auto"/>
                      </w:divBdr>
                      <w:divsChild>
                        <w:div w:id="6610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79668">
                  <w:marLeft w:val="0"/>
                  <w:marRight w:val="0"/>
                  <w:marTop w:val="0"/>
                  <w:marBottom w:val="0"/>
                  <w:divBdr>
                    <w:top w:val="none" w:sz="0" w:space="0" w:color="auto"/>
                    <w:left w:val="none" w:sz="0" w:space="0" w:color="auto"/>
                    <w:bottom w:val="none" w:sz="0" w:space="0" w:color="auto"/>
                    <w:right w:val="none" w:sz="0" w:space="0" w:color="auto"/>
                  </w:divBdr>
                </w:div>
              </w:divsChild>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741559822">
              <w:marLeft w:val="0"/>
              <w:marRight w:val="0"/>
              <w:marTop w:val="0"/>
              <w:marBottom w:val="0"/>
              <w:divBdr>
                <w:top w:val="none" w:sz="0" w:space="0" w:color="auto"/>
                <w:left w:val="none" w:sz="0" w:space="0" w:color="auto"/>
                <w:bottom w:val="none" w:sz="0" w:space="0" w:color="auto"/>
                <w:right w:val="none" w:sz="0" w:space="0" w:color="auto"/>
              </w:divBdr>
            </w:div>
            <w:div w:id="94963176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18627">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0631208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381462">
              <w:marLeft w:val="0"/>
              <w:marRight w:val="0"/>
              <w:marTop w:val="0"/>
              <w:marBottom w:val="0"/>
              <w:divBdr>
                <w:top w:val="none" w:sz="0" w:space="0" w:color="auto"/>
                <w:left w:val="none" w:sz="0" w:space="0" w:color="auto"/>
                <w:bottom w:val="none" w:sz="0" w:space="0" w:color="auto"/>
                <w:right w:val="none" w:sz="0" w:space="0" w:color="auto"/>
              </w:divBdr>
              <w:divsChild>
                <w:div w:id="712923208">
                  <w:marLeft w:val="0"/>
                  <w:marRight w:val="0"/>
                  <w:marTop w:val="0"/>
                  <w:marBottom w:val="0"/>
                  <w:divBdr>
                    <w:top w:val="none" w:sz="0" w:space="0" w:color="auto"/>
                    <w:left w:val="none" w:sz="0" w:space="0" w:color="auto"/>
                    <w:bottom w:val="none" w:sz="0" w:space="0" w:color="auto"/>
                    <w:right w:val="none" w:sz="0" w:space="0" w:color="auto"/>
                  </w:divBdr>
                </w:div>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64110357">
      <w:bodyDiv w:val="1"/>
      <w:marLeft w:val="0"/>
      <w:marRight w:val="0"/>
      <w:marTop w:val="0"/>
      <w:marBottom w:val="0"/>
      <w:divBdr>
        <w:top w:val="none" w:sz="0" w:space="0" w:color="auto"/>
        <w:left w:val="none" w:sz="0" w:space="0" w:color="auto"/>
        <w:bottom w:val="none" w:sz="0" w:space="0" w:color="auto"/>
        <w:right w:val="none" w:sz="0" w:space="0" w:color="auto"/>
      </w:divBdr>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sChild>
        </w:div>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3249">
      <w:bodyDiv w:val="1"/>
      <w:marLeft w:val="0"/>
      <w:marRight w:val="0"/>
      <w:marTop w:val="0"/>
      <w:marBottom w:val="0"/>
      <w:divBdr>
        <w:top w:val="none" w:sz="0" w:space="0" w:color="auto"/>
        <w:left w:val="none" w:sz="0" w:space="0" w:color="auto"/>
        <w:bottom w:val="none" w:sz="0" w:space="0" w:color="auto"/>
        <w:right w:val="none" w:sz="0" w:space="0" w:color="auto"/>
      </w:divBdr>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29342925">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 w:id="2060587260">
      <w:bodyDiv w:val="1"/>
      <w:marLeft w:val="0"/>
      <w:marRight w:val="0"/>
      <w:marTop w:val="0"/>
      <w:marBottom w:val="0"/>
      <w:divBdr>
        <w:top w:val="none" w:sz="0" w:space="0" w:color="auto"/>
        <w:left w:val="none" w:sz="0" w:space="0" w:color="auto"/>
        <w:bottom w:val="none" w:sz="0" w:space="0" w:color="auto"/>
        <w:right w:val="none" w:sz="0" w:space="0" w:color="auto"/>
      </w:divBdr>
    </w:div>
    <w:div w:id="2120757804">
      <w:bodyDiv w:val="1"/>
      <w:marLeft w:val="0"/>
      <w:marRight w:val="0"/>
      <w:marTop w:val="0"/>
      <w:marBottom w:val="0"/>
      <w:divBdr>
        <w:top w:val="none" w:sz="0" w:space="0" w:color="auto"/>
        <w:left w:val="none" w:sz="0" w:space="0" w:color="auto"/>
        <w:bottom w:val="none" w:sz="0" w:space="0" w:color="auto"/>
        <w:right w:val="none" w:sz="0" w:space="0" w:color="auto"/>
      </w:divBdr>
    </w:div>
    <w:div w:id="2135519050">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117" Type="http://schemas.microsoft.com/office/2011/relationships/people" Target="people.xml"/><Relationship Id="rId21" Type="http://schemas.openxmlformats.org/officeDocument/2006/relationships/image" Target="media/image2.png"/><Relationship Id="rId42" Type="http://schemas.openxmlformats.org/officeDocument/2006/relationships/footer" Target="footer1.xml"/><Relationship Id="rId47" Type="http://schemas.openxmlformats.org/officeDocument/2006/relationships/hyperlink" Target="https://doi.org/10.1176/appi.ps.201400510" TargetMode="External"/><Relationship Id="rId63" Type="http://schemas.openxmlformats.org/officeDocument/2006/relationships/hyperlink" Target="https://doi.org/10.1016/j.schres.2012.10.018" TargetMode="External"/><Relationship Id="rId68" Type="http://schemas.openxmlformats.org/officeDocument/2006/relationships/hyperlink" Target="https://doi.org/10.1007/s10597-013-9672-9" TargetMode="External"/><Relationship Id="rId84" Type="http://schemas.openxmlformats.org/officeDocument/2006/relationships/hyperlink" Target="https://doi.org/10.1176/appi.ps.201000450" TargetMode="External"/><Relationship Id="rId89" Type="http://schemas.openxmlformats.org/officeDocument/2006/relationships/hyperlink" Target="https://doi.org/https://doi.org/10.1002/cl2.1445" TargetMode="External"/><Relationship Id="rId112" Type="http://schemas.openxmlformats.org/officeDocument/2006/relationships/hyperlink" Target="https://ies.ed.gov/ncee/wwc/Docs/referenceresources/WWC-41-Supplement-508_09212020.pdf" TargetMode="External"/><Relationship Id="rId16" Type="http://schemas.openxmlformats.org/officeDocument/2006/relationships/hyperlink" Target="https://osf.io/s2j9a/files/osfstorage" TargetMode="External"/><Relationship Id="rId107" Type="http://schemas.openxmlformats.org/officeDocument/2006/relationships/hyperlink" Target="https://doi.org/10.1371/journal.pone.0168745" TargetMode="External"/><Relationship Id="rId11" Type="http://schemas.openxmlformats.org/officeDocument/2006/relationships/image" Target="media/image1.png"/><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176/appi.ps.51.4.513" TargetMode="External"/><Relationship Id="rId58" Type="http://schemas.openxmlformats.org/officeDocument/2006/relationships/hyperlink" Target="https://dx.doi.org/10.1080/08039488.2020.1826050" TargetMode="External"/><Relationship Id="rId74" Type="http://schemas.microsoft.com/office/2016/09/relationships/commentsIds" Target="commentsIds.xml"/><Relationship Id="rId79" Type="http://schemas.openxmlformats.org/officeDocument/2006/relationships/hyperlink" Target="https://doi.org/10.1017/S2045796015000141" TargetMode="External"/><Relationship Id="rId102" Type="http://schemas.openxmlformats.org/officeDocument/2006/relationships/hyperlink" Target="https://www.r-project.org/" TargetMode="External"/><Relationship Id="rId5" Type="http://schemas.openxmlformats.org/officeDocument/2006/relationships/webSettings" Target="webSettings.xml"/><Relationship Id="rId90" Type="http://schemas.openxmlformats.org/officeDocument/2006/relationships/hyperlink" Target="https://doi.org/10.31222/osf.io/jq52s" TargetMode="External"/><Relationship Id="rId95" Type="http://schemas.openxmlformats.org/officeDocument/2006/relationships/hyperlink" Target="https://github.com/meghapsimatrix/wildmeta" TargetMode="External"/><Relationship Id="rId22" Type="http://schemas.openxmlformats.org/officeDocument/2006/relationships/image" Target="media/image3.png"/><Relationship Id="rId27" Type="http://schemas.openxmlformats.org/officeDocument/2006/relationships/image" Target="media/image5.png"/><Relationship Id="rId43" Type="http://schemas.openxmlformats.org/officeDocument/2006/relationships/hyperlink" Target="https://doi.org/10.1186/s12888-021-03645-w" TargetMode="External"/><Relationship Id="rId48" Type="http://schemas.openxmlformats.org/officeDocument/2006/relationships/hyperlink" Target="https://doi.org/10.1017/S0033291720005498" TargetMode="External"/><Relationship Id="rId64" Type="http://schemas.openxmlformats.org/officeDocument/2006/relationships/hyperlink" Target="https://www.proquest.com/scholarly-journals/randomised-controlled-trial-group-intervention/docview/37000639/se-2?accountid=27042" TargetMode="External"/><Relationship Id="rId69" Type="http://schemas.openxmlformats.org/officeDocument/2006/relationships/hyperlink" Target="https://doi.org/10.1111/papt.12182" TargetMode="External"/><Relationship Id="rId113" Type="http://schemas.openxmlformats.org/officeDocument/2006/relationships/hyperlink" Target="https://authorservices.wiley.com/author-resources/Journal-Authors/Prepare/manuscript-preparation-guidelines.html/supporting-information.html" TargetMode="External"/><Relationship Id="rId118" Type="http://schemas.openxmlformats.org/officeDocument/2006/relationships/glossaryDocument" Target="glossary/document.xml"/><Relationship Id="rId80" Type="http://schemas.openxmlformats.org/officeDocument/2006/relationships/hyperlink" Target="https://doi.org/10.1080/20008198.2019.1577092" TargetMode="External"/><Relationship Id="rId85" Type="http://schemas.openxmlformats.org/officeDocument/2006/relationships/hyperlink" Target="https://doi.org/10.1002/cpp.1867" TargetMode="External"/><Relationship Id="rId12" Type="http://schemas.openxmlformats.org/officeDocument/2006/relationships/hyperlink" Target="https://papers.ssrn.com/sol3/DisplayAbstractSearch.cfm" TargetMode="External"/><Relationship Id="rId17" Type="http://schemas.openxmlformats.org/officeDocument/2006/relationships/hyperlink" Target="https://osf.io/s2j9a/files/osfstorage" TargetMode="Externa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hyperlink" Target="https://doi.org/10.1521/ijgp.2010.60.3.373" TargetMode="External"/><Relationship Id="rId103" Type="http://schemas.openxmlformats.org/officeDocument/2006/relationships/hyperlink" Target="https://doi.org/10.1037/met0000300" TargetMode="External"/><Relationship Id="rId108" Type="http://schemas.openxmlformats.org/officeDocument/2006/relationships/hyperlink" Target="https://doi.org/10.1136/bmj.l4898" TargetMode="External"/><Relationship Id="rId54" Type="http://schemas.openxmlformats.org/officeDocument/2006/relationships/hyperlink" Target="https://doi.org/10.1111/bjc.12161" TargetMode="External"/><Relationship Id="rId70" Type="http://schemas.openxmlformats.org/officeDocument/2006/relationships/hyperlink" Target="https://doi.org/10.1016/j.schres.2021.11.051" TargetMode="External"/><Relationship Id="rId75" Type="http://schemas.openxmlformats.org/officeDocument/2006/relationships/hyperlink" Target="https://doi.org/10.1177/0020764019846171" TargetMode="External"/><Relationship Id="rId91" Type="http://schemas.openxmlformats.org/officeDocument/2006/relationships/hyperlink" Target="https://doi.org/10.1002/cl2.1254" TargetMode="External"/><Relationship Id="rId96" Type="http://schemas.openxmlformats.org/officeDocument/2006/relationships/hyperlink" Target="https://doi.org/10.1371/journal.pone.0233107"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osf.io/s2j9a/files/osfstorage" TargetMode="External"/><Relationship Id="rId28" Type="http://schemas.openxmlformats.org/officeDocument/2006/relationships/image" Target="media/image6.png"/><Relationship Id="rId49" Type="http://schemas.openxmlformats.org/officeDocument/2006/relationships/hyperlink" Target="https://doi.org/10.1136/bmj.e846" TargetMode="External"/><Relationship Id="rId114" Type="http://schemas.openxmlformats.org/officeDocument/2006/relationships/hyperlink" Target="https://authorservices.wiley.com/author-resources/Journal-Authors/Prepare/manuscript-preparation-guidelines.html/figure-preparation.html" TargetMode="External"/><Relationship Id="rId119" Type="http://schemas.openxmlformats.org/officeDocument/2006/relationships/theme" Target="theme/theme1.xml"/><Relationship Id="rId10" Type="http://schemas.openxmlformats.org/officeDocument/2006/relationships/hyperlink" Target="https://osf.io/s2j9a/files/osfstorage" TargetMode="External"/><Relationship Id="rId31" Type="http://schemas.openxmlformats.org/officeDocument/2006/relationships/image" Target="media/image9.png"/><Relationship Id="rId44" Type="http://schemas.openxmlformats.org/officeDocument/2006/relationships/hyperlink" Target="https://doi.org/10.1016/j.comppsych.2004.11.003" TargetMode="External"/><Relationship Id="rId52" Type="http://schemas.openxmlformats.org/officeDocument/2006/relationships/hyperlink" Target="https://doi.org/10.1016/j.schres.2010.01.026" TargetMode="External"/><Relationship Id="rId60" Type="http://schemas.openxmlformats.org/officeDocument/2006/relationships/hyperlink" Target="https://doi.org/10.1016/j.jad.2016.05.043" TargetMode="External"/><Relationship Id="rId65" Type="http://schemas.openxmlformats.org/officeDocument/2006/relationships/hyperlink" Target="https://doi.org/10.1037/ccp0000042" TargetMode="External"/><Relationship Id="rId73" Type="http://schemas.microsoft.com/office/2011/relationships/commentsExtended" Target="commentsExtended.xml"/><Relationship Id="rId78" Type="http://schemas.openxmlformats.org/officeDocument/2006/relationships/hyperlink" Target="https://doi.org/10.1186/s12888-016-0838-1" TargetMode="External"/><Relationship Id="rId81" Type="http://schemas.openxmlformats.org/officeDocument/2006/relationships/hyperlink" Target="https://doi.org/10.1080/07317115.2020.1836105" TargetMode="External"/><Relationship Id="rId86" Type="http://schemas.openxmlformats.org/officeDocument/2006/relationships/hyperlink" Target="https://doi.org/10.4088/JCP.v61n0507" TargetMode="External"/><Relationship Id="rId94" Type="http://schemas.openxmlformats.org/officeDocument/2006/relationships/hyperlink" Target="https://doi.org/10.1037/bul0000450" TargetMode="External"/><Relationship Id="rId99" Type="http://schemas.openxmlformats.org/officeDocument/2006/relationships/hyperlink" Target="https://doi.org/10.1037/ccp0000042" TargetMode="External"/><Relationship Id="rId101" Type="http://schemas.openxmlformats.org/officeDocument/2006/relationships/hyperlink" Target="https://www.jepusto.com/weighting-in-multivariate-meta-analysis/" TargetMode="External"/><Relationship Id="rId4" Type="http://schemas.openxmlformats.org/officeDocument/2006/relationships/settings" Target="settings.xml"/><Relationship Id="rId9" Type="http://schemas.openxmlformats.org/officeDocument/2006/relationships/hyperlink" Target="https://www.sciencedirect.com/topics/neuroscience/psychopathology" TargetMode="External"/><Relationship Id="rId13" Type="http://schemas.openxmlformats.org/officeDocument/2006/relationships/hyperlink" Target="https://core.ac.uk" TargetMode="External"/><Relationship Id="rId18" Type="http://schemas.openxmlformats.org/officeDocument/2006/relationships/hyperlink" Target="https://osf.io/s2j9a/files/osfstorage" TargetMode="External"/><Relationship Id="rId39" Type="http://schemas.openxmlformats.org/officeDocument/2006/relationships/image" Target="media/image17.png"/><Relationship Id="rId109" Type="http://schemas.openxmlformats.org/officeDocument/2006/relationships/hyperlink" Target="https://doi.org/10.3102/0013189X211051319" TargetMode="External"/><Relationship Id="rId34" Type="http://schemas.openxmlformats.org/officeDocument/2006/relationships/image" Target="media/image12.png"/><Relationship Id="rId50" Type="http://schemas.openxmlformats.org/officeDocument/2006/relationships/hyperlink" Target="https://doi.org/10.1037/h0095302" TargetMode="External"/><Relationship Id="rId55" Type="http://schemas.openxmlformats.org/officeDocument/2006/relationships/hyperlink" Target="https://doi.org/10.1017/S1352465804001754" TargetMode="External"/><Relationship Id="rId76" Type="http://schemas.openxmlformats.org/officeDocument/2006/relationships/hyperlink" Target="https://doi.org/10.1080/09540121.2011.582075" TargetMode="External"/><Relationship Id="rId97" Type="http://schemas.openxmlformats.org/officeDocument/2006/relationships/hyperlink" Target="https://doi.org/10.1159/000365941" TargetMode="External"/><Relationship Id="rId104" Type="http://schemas.openxmlformats.org/officeDocument/2006/relationships/hyperlink" Target="https://www.rstudio.com/" TargetMode="External"/><Relationship Id="rId7" Type="http://schemas.openxmlformats.org/officeDocument/2006/relationships/endnotes" Target="endnotes.xml"/><Relationship Id="rId71" Type="http://schemas.openxmlformats.org/officeDocument/2006/relationships/hyperlink" Target="https://doi.org/10.1016/j.drugalcdep.2013.11.012" TargetMode="External"/><Relationship Id="rId92" Type="http://schemas.openxmlformats.org/officeDocument/2006/relationships/hyperlink" Target="https://drive.google.com/file/d/1yDQtDkrp68_8kJiIUdbongK99sx7RFI-/view"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www.controlled-trials.com/search?q=ISRCTN57595077" TargetMode="External"/><Relationship Id="rId40" Type="http://schemas.openxmlformats.org/officeDocument/2006/relationships/image" Target="media/image18.png"/><Relationship Id="rId45" Type="http://schemas.openxmlformats.org/officeDocument/2006/relationships/hyperlink" Target="https://doi.org/10.1176/ps.2009.60.4.491" TargetMode="External"/><Relationship Id="rId66" Type="http://schemas.openxmlformats.org/officeDocument/2006/relationships/hyperlink" Target="https://doi.org/10.1037/a0035310" TargetMode="External"/><Relationship Id="rId87" Type="http://schemas.openxmlformats.org/officeDocument/2006/relationships/hyperlink" Target="http://dx.doi.org/10.1093/schbul/sbz021.235" TargetMode="External"/><Relationship Id="rId110" Type="http://schemas.openxmlformats.org/officeDocument/2006/relationships/hyperlink" Target="https://doi.org/10.1080/19345747.2015.1086911" TargetMode="External"/><Relationship Id="rId115" Type="http://schemas.openxmlformats.org/officeDocument/2006/relationships/hyperlink" Target="https://authorservices.wiley.com/author-resources/Journal-Authors/Prepare/manuscript-preparation-guidelines.html/supporting-information.html" TargetMode="External"/><Relationship Id="rId61" Type="http://schemas.openxmlformats.org/officeDocument/2006/relationships/hyperlink" Target="https://doi.org/10.3389/fpsyt.2019.00589" TargetMode="External"/><Relationship Id="rId82" Type="http://schemas.openxmlformats.org/officeDocument/2006/relationships/hyperlink" Target="https://doi.org/10.1001/jamapsychiatry.2021.2880" TargetMode="External"/><Relationship Id="rId19" Type="http://schemas.openxmlformats.org/officeDocument/2006/relationships/hyperlink" Target="https://osf.io/s2j9a/files/osfstorage" TargetMode="External"/><Relationship Id="rId14" Type="http://schemas.openxmlformats.org/officeDocument/2006/relationships/hyperlink" Target="http://www.scie.org.uk/publications/index.asp"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046/j.1440-1614.2000.00820.x" TargetMode="External"/><Relationship Id="rId77" Type="http://schemas.openxmlformats.org/officeDocument/2006/relationships/hyperlink" Target="https://doi.org/10.1176/ps.2009.60.9.1182" TargetMode="External"/><Relationship Id="rId100" Type="http://schemas.openxmlformats.org/officeDocument/2006/relationships/hyperlink" Target="https://doi.org/10.1177/1094428106291059" TargetMode="External"/><Relationship Id="rId105" Type="http://schemas.openxmlformats.org/officeDocument/2006/relationships/hyperlink" Target="https://doi.org/10.1080/09540121.2011.582075" TargetMode="External"/><Relationship Id="rId8" Type="http://schemas.openxmlformats.org/officeDocument/2006/relationships/hyperlink" Target="https://www.sciencedirect.com/topics/medicine-and-dentistry/psychotherapy" TargetMode="External"/><Relationship Id="rId51" Type="http://schemas.openxmlformats.org/officeDocument/2006/relationships/hyperlink" Target="https://doi.org/10.1176/appi.ps.201700352" TargetMode="External"/><Relationship Id="rId72" Type="http://schemas.openxmlformats.org/officeDocument/2006/relationships/comments" Target="comments.xml"/><Relationship Id="rId93" Type="http://schemas.openxmlformats.org/officeDocument/2006/relationships/hyperlink" Target="https://doi.org/10.3102/10769986241238478" TargetMode="External"/><Relationship Id="rId98" Type="http://schemas.openxmlformats.org/officeDocument/2006/relationships/hyperlink" Target="https://doi.org/10.1177/1745691616662243" TargetMode="External"/><Relationship Id="rId3" Type="http://schemas.openxmlformats.org/officeDocument/2006/relationships/styles" Target="styles.xml"/><Relationship Id="rId25" Type="http://schemas.openxmlformats.org/officeDocument/2006/relationships/hyperlink" Target="http://www.controlled-trials.com/search?q=ISRCTN66721740" TargetMode="External"/><Relationship Id="rId46" Type="http://schemas.openxmlformats.org/officeDocument/2006/relationships/hyperlink" Target="https://doi.org/10.1017/bec.2020.1" TargetMode="External"/><Relationship Id="rId67" Type="http://schemas.openxmlformats.org/officeDocument/2006/relationships/hyperlink" Target="https://doi.org/10.1016/j.cbpra.2012.03.005" TargetMode="External"/><Relationship Id="rId116" Type="http://schemas.openxmlformats.org/officeDocument/2006/relationships/fontTable" Target="fontTable.xml"/><Relationship Id="rId20" Type="http://schemas.openxmlformats.org/officeDocument/2006/relationships/hyperlink" Target="https://mikkelvembye.github.io/VIVECampbell/reference/vgt_smd_1armcluster.html" TargetMode="External"/><Relationship Id="rId41" Type="http://schemas.openxmlformats.org/officeDocument/2006/relationships/image" Target="media/image19.png"/><Relationship Id="rId62" Type="http://schemas.openxmlformats.org/officeDocument/2006/relationships/hyperlink" Target="https://doi.org/10.1016/j.ajp.2020.102314" TargetMode="External"/><Relationship Id="rId83" Type="http://schemas.openxmlformats.org/officeDocument/2006/relationships/hyperlink" Target="https://doi.org/10.1037/prj0000509" TargetMode="External"/><Relationship Id="rId88" Type="http://schemas.openxmlformats.org/officeDocument/2006/relationships/hyperlink" Target="https://doi.org/10.1037/a0028048" TargetMode="External"/><Relationship Id="rId111" Type="http://schemas.openxmlformats.org/officeDocument/2006/relationships/hyperlink" Target="https://mason.gmu.edu/~dwilsonb/downloads/esformulas.pdf" TargetMode="External"/><Relationship Id="rId15" Type="http://schemas.openxmlformats.org/officeDocument/2006/relationships/hyperlink" Target="http://www.nice.org.uk" TargetMode="External"/><Relationship Id="rId36" Type="http://schemas.openxmlformats.org/officeDocument/2006/relationships/image" Target="media/image14.png"/><Relationship Id="rId57" Type="http://schemas.openxmlformats.org/officeDocument/2006/relationships/hyperlink" Target="https://doi.org/10.1037/ccp0000427" TargetMode="External"/><Relationship Id="rId106" Type="http://schemas.openxmlformats.org/officeDocument/2006/relationships/hyperlink" Target="https://doi.org/10.1037/met000075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20458"/>
    <w:rsid w:val="00034EEE"/>
    <w:rsid w:val="00040409"/>
    <w:rsid w:val="000558F4"/>
    <w:rsid w:val="00055D90"/>
    <w:rsid w:val="00061E73"/>
    <w:rsid w:val="00065BBB"/>
    <w:rsid w:val="00076E25"/>
    <w:rsid w:val="0007750F"/>
    <w:rsid w:val="00085873"/>
    <w:rsid w:val="0009399B"/>
    <w:rsid w:val="000C2BFE"/>
    <w:rsid w:val="000C70A1"/>
    <w:rsid w:val="000C7117"/>
    <w:rsid w:val="000D2FC3"/>
    <w:rsid w:val="000E1E5A"/>
    <w:rsid w:val="000E5B92"/>
    <w:rsid w:val="000F1237"/>
    <w:rsid w:val="000F79B4"/>
    <w:rsid w:val="00106019"/>
    <w:rsid w:val="0011127E"/>
    <w:rsid w:val="00130A6E"/>
    <w:rsid w:val="00136056"/>
    <w:rsid w:val="00136218"/>
    <w:rsid w:val="0014025C"/>
    <w:rsid w:val="00140DF9"/>
    <w:rsid w:val="00163DDA"/>
    <w:rsid w:val="001673B3"/>
    <w:rsid w:val="00183B33"/>
    <w:rsid w:val="0018716D"/>
    <w:rsid w:val="001958BB"/>
    <w:rsid w:val="001A2CEA"/>
    <w:rsid w:val="001B33E3"/>
    <w:rsid w:val="001D0F4F"/>
    <w:rsid w:val="001F2285"/>
    <w:rsid w:val="0021031B"/>
    <w:rsid w:val="00221978"/>
    <w:rsid w:val="00251945"/>
    <w:rsid w:val="00273E0C"/>
    <w:rsid w:val="00274F07"/>
    <w:rsid w:val="0027629E"/>
    <w:rsid w:val="002843FE"/>
    <w:rsid w:val="002942E5"/>
    <w:rsid w:val="002B56DF"/>
    <w:rsid w:val="002B5BA3"/>
    <w:rsid w:val="002C1844"/>
    <w:rsid w:val="002C1BE5"/>
    <w:rsid w:val="002E163B"/>
    <w:rsid w:val="00303A13"/>
    <w:rsid w:val="003046B7"/>
    <w:rsid w:val="003071D3"/>
    <w:rsid w:val="00311EC5"/>
    <w:rsid w:val="00314D30"/>
    <w:rsid w:val="00326C8D"/>
    <w:rsid w:val="003674AA"/>
    <w:rsid w:val="003A17D5"/>
    <w:rsid w:val="003A4C82"/>
    <w:rsid w:val="003B0294"/>
    <w:rsid w:val="003B3BDA"/>
    <w:rsid w:val="003B4619"/>
    <w:rsid w:val="003D7E5E"/>
    <w:rsid w:val="004100D5"/>
    <w:rsid w:val="00420E0E"/>
    <w:rsid w:val="00425274"/>
    <w:rsid w:val="0042684F"/>
    <w:rsid w:val="004279C1"/>
    <w:rsid w:val="00432308"/>
    <w:rsid w:val="0043646D"/>
    <w:rsid w:val="0044080D"/>
    <w:rsid w:val="004429B2"/>
    <w:rsid w:val="0044468F"/>
    <w:rsid w:val="00451AF1"/>
    <w:rsid w:val="00455733"/>
    <w:rsid w:val="0046755D"/>
    <w:rsid w:val="00471299"/>
    <w:rsid w:val="004722DF"/>
    <w:rsid w:val="004B1D83"/>
    <w:rsid w:val="004B6748"/>
    <w:rsid w:val="004C1BB9"/>
    <w:rsid w:val="004D036B"/>
    <w:rsid w:val="004D0CAE"/>
    <w:rsid w:val="004E68C1"/>
    <w:rsid w:val="005004E5"/>
    <w:rsid w:val="005041AA"/>
    <w:rsid w:val="00506B1D"/>
    <w:rsid w:val="005139AC"/>
    <w:rsid w:val="00536A67"/>
    <w:rsid w:val="00541A7D"/>
    <w:rsid w:val="0054531C"/>
    <w:rsid w:val="00551B73"/>
    <w:rsid w:val="00553723"/>
    <w:rsid w:val="0056188C"/>
    <w:rsid w:val="00583348"/>
    <w:rsid w:val="00594595"/>
    <w:rsid w:val="0059679F"/>
    <w:rsid w:val="005C24D1"/>
    <w:rsid w:val="005D683A"/>
    <w:rsid w:val="005E18E0"/>
    <w:rsid w:val="005E5D89"/>
    <w:rsid w:val="005E64B2"/>
    <w:rsid w:val="00616F82"/>
    <w:rsid w:val="00626A2D"/>
    <w:rsid w:val="0063780C"/>
    <w:rsid w:val="006427A7"/>
    <w:rsid w:val="0064675A"/>
    <w:rsid w:val="006474FD"/>
    <w:rsid w:val="00660179"/>
    <w:rsid w:val="0067557D"/>
    <w:rsid w:val="006822F1"/>
    <w:rsid w:val="0069535A"/>
    <w:rsid w:val="006A3724"/>
    <w:rsid w:val="006B7A5C"/>
    <w:rsid w:val="006C39A6"/>
    <w:rsid w:val="006C6930"/>
    <w:rsid w:val="006C6B43"/>
    <w:rsid w:val="006E69DB"/>
    <w:rsid w:val="006E7E60"/>
    <w:rsid w:val="006F7F83"/>
    <w:rsid w:val="00701304"/>
    <w:rsid w:val="00704B6F"/>
    <w:rsid w:val="00720046"/>
    <w:rsid w:val="0072048D"/>
    <w:rsid w:val="007325D4"/>
    <w:rsid w:val="00732D50"/>
    <w:rsid w:val="00741C60"/>
    <w:rsid w:val="00745E61"/>
    <w:rsid w:val="00747F35"/>
    <w:rsid w:val="0075161D"/>
    <w:rsid w:val="0075545E"/>
    <w:rsid w:val="00763BA9"/>
    <w:rsid w:val="0076653B"/>
    <w:rsid w:val="007761C1"/>
    <w:rsid w:val="0077679E"/>
    <w:rsid w:val="00777E21"/>
    <w:rsid w:val="007819CA"/>
    <w:rsid w:val="00782277"/>
    <w:rsid w:val="0079243E"/>
    <w:rsid w:val="007B347C"/>
    <w:rsid w:val="00800B70"/>
    <w:rsid w:val="008037CE"/>
    <w:rsid w:val="00810693"/>
    <w:rsid w:val="0081556A"/>
    <w:rsid w:val="00833F51"/>
    <w:rsid w:val="00835FCF"/>
    <w:rsid w:val="00836B27"/>
    <w:rsid w:val="0084130B"/>
    <w:rsid w:val="0085412F"/>
    <w:rsid w:val="0086567C"/>
    <w:rsid w:val="00873322"/>
    <w:rsid w:val="00881676"/>
    <w:rsid w:val="00884CE8"/>
    <w:rsid w:val="008958D9"/>
    <w:rsid w:val="008A20BD"/>
    <w:rsid w:val="008B2457"/>
    <w:rsid w:val="008C2CAA"/>
    <w:rsid w:val="008C36D9"/>
    <w:rsid w:val="008C5825"/>
    <w:rsid w:val="008C7799"/>
    <w:rsid w:val="008D546F"/>
    <w:rsid w:val="008F54EC"/>
    <w:rsid w:val="00900143"/>
    <w:rsid w:val="00901FCA"/>
    <w:rsid w:val="00906657"/>
    <w:rsid w:val="00907E35"/>
    <w:rsid w:val="0091239B"/>
    <w:rsid w:val="009147E4"/>
    <w:rsid w:val="009151A1"/>
    <w:rsid w:val="00920889"/>
    <w:rsid w:val="009307CB"/>
    <w:rsid w:val="00945368"/>
    <w:rsid w:val="00953453"/>
    <w:rsid w:val="00960FDE"/>
    <w:rsid w:val="00961043"/>
    <w:rsid w:val="00974DED"/>
    <w:rsid w:val="00980871"/>
    <w:rsid w:val="009908B0"/>
    <w:rsid w:val="009926CC"/>
    <w:rsid w:val="009A4DC8"/>
    <w:rsid w:val="009B1885"/>
    <w:rsid w:val="009B1AD4"/>
    <w:rsid w:val="009B1CF5"/>
    <w:rsid w:val="009E6F35"/>
    <w:rsid w:val="009F6056"/>
    <w:rsid w:val="00A0212F"/>
    <w:rsid w:val="00A25787"/>
    <w:rsid w:val="00A43539"/>
    <w:rsid w:val="00A567D2"/>
    <w:rsid w:val="00A6369D"/>
    <w:rsid w:val="00A7178A"/>
    <w:rsid w:val="00A737D1"/>
    <w:rsid w:val="00A75AE9"/>
    <w:rsid w:val="00A779F3"/>
    <w:rsid w:val="00A80804"/>
    <w:rsid w:val="00AD1533"/>
    <w:rsid w:val="00AD1EC1"/>
    <w:rsid w:val="00AE62D1"/>
    <w:rsid w:val="00AE6F67"/>
    <w:rsid w:val="00B14C9A"/>
    <w:rsid w:val="00B16204"/>
    <w:rsid w:val="00B17BF0"/>
    <w:rsid w:val="00B20C2B"/>
    <w:rsid w:val="00B22EEA"/>
    <w:rsid w:val="00B51847"/>
    <w:rsid w:val="00B82C8D"/>
    <w:rsid w:val="00B852E1"/>
    <w:rsid w:val="00B853D9"/>
    <w:rsid w:val="00BD214A"/>
    <w:rsid w:val="00BE26AD"/>
    <w:rsid w:val="00BF023B"/>
    <w:rsid w:val="00C02132"/>
    <w:rsid w:val="00C03BC1"/>
    <w:rsid w:val="00C05DC8"/>
    <w:rsid w:val="00C16635"/>
    <w:rsid w:val="00C16C54"/>
    <w:rsid w:val="00C2213E"/>
    <w:rsid w:val="00C27C9E"/>
    <w:rsid w:val="00C34A6F"/>
    <w:rsid w:val="00C357E6"/>
    <w:rsid w:val="00C35E1E"/>
    <w:rsid w:val="00C668E9"/>
    <w:rsid w:val="00C6751B"/>
    <w:rsid w:val="00C70ED3"/>
    <w:rsid w:val="00C750EF"/>
    <w:rsid w:val="00C76C94"/>
    <w:rsid w:val="00C92728"/>
    <w:rsid w:val="00CA7208"/>
    <w:rsid w:val="00CC2F8E"/>
    <w:rsid w:val="00CE5515"/>
    <w:rsid w:val="00CF582B"/>
    <w:rsid w:val="00D01F9B"/>
    <w:rsid w:val="00D34E08"/>
    <w:rsid w:val="00D440E7"/>
    <w:rsid w:val="00D45475"/>
    <w:rsid w:val="00D57A97"/>
    <w:rsid w:val="00D727C1"/>
    <w:rsid w:val="00DA0C03"/>
    <w:rsid w:val="00DB36F9"/>
    <w:rsid w:val="00DC22E8"/>
    <w:rsid w:val="00DC3AE6"/>
    <w:rsid w:val="00DC6432"/>
    <w:rsid w:val="00DD3637"/>
    <w:rsid w:val="00DD578F"/>
    <w:rsid w:val="00DE5205"/>
    <w:rsid w:val="00DE5315"/>
    <w:rsid w:val="00E04910"/>
    <w:rsid w:val="00E11AE3"/>
    <w:rsid w:val="00E36CFA"/>
    <w:rsid w:val="00E51480"/>
    <w:rsid w:val="00E82746"/>
    <w:rsid w:val="00EA310E"/>
    <w:rsid w:val="00EB2E2C"/>
    <w:rsid w:val="00EB53A9"/>
    <w:rsid w:val="00EC24E2"/>
    <w:rsid w:val="00EC39E4"/>
    <w:rsid w:val="00EC41C6"/>
    <w:rsid w:val="00ED493D"/>
    <w:rsid w:val="00EE4FE9"/>
    <w:rsid w:val="00EE54EF"/>
    <w:rsid w:val="00EF61FE"/>
    <w:rsid w:val="00F0474D"/>
    <w:rsid w:val="00F1283D"/>
    <w:rsid w:val="00F1596A"/>
    <w:rsid w:val="00F2203B"/>
    <w:rsid w:val="00F4464C"/>
    <w:rsid w:val="00F45CD9"/>
    <w:rsid w:val="00F51BEC"/>
    <w:rsid w:val="00F56DFA"/>
    <w:rsid w:val="00F831D6"/>
    <w:rsid w:val="00F83EA6"/>
    <w:rsid w:val="00FA0649"/>
    <w:rsid w:val="00FA7FFE"/>
    <w:rsid w:val="00FC611B"/>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0871"/>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27</Pages>
  <Words>48324</Words>
  <Characters>286568</Characters>
  <Application>Microsoft Office Word</Application>
  <DocSecurity>0</DocSecurity>
  <Lines>5848</Lines>
  <Paragraphs>24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33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25</cp:revision>
  <cp:lastPrinted>2025-10-29T12:24:00Z</cp:lastPrinted>
  <dcterms:created xsi:type="dcterms:W3CDTF">2025-11-06T12:38:00Z</dcterms:created>
  <dcterms:modified xsi:type="dcterms:W3CDTF">2025-11-06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